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B66B7C" w14:textId="2C2B15AE" w:rsidR="000F722A" w:rsidRDefault="000F722A" w:rsidP="009B0829">
      <w:pPr>
        <w:pStyle w:val="DokTabellentext"/>
        <w:rPr>
          <w:i/>
          <w:iCs/>
          <w:sz w:val="24"/>
          <w:szCs w:val="24"/>
          <w:lang w:val="en-US"/>
        </w:rPr>
      </w:pPr>
      <w:bookmarkStart w:id="0" w:name="_Ref496532012"/>
      <w:bookmarkStart w:id="1" w:name="_Ref496531989"/>
      <w:bookmarkStart w:id="2" w:name="_Toc496538469"/>
      <w:r w:rsidRPr="00C84A37">
        <w:rPr>
          <w:b/>
          <w:bCs/>
          <w:i/>
          <w:iCs/>
          <w:sz w:val="24"/>
          <w:szCs w:val="24"/>
          <w:lang w:val="en-US"/>
        </w:rPr>
        <w:t>Table S</w:t>
      </w:r>
      <w:bookmarkEnd w:id="0"/>
      <w:r w:rsidR="0037287C">
        <w:rPr>
          <w:b/>
          <w:bCs/>
          <w:i/>
          <w:iCs/>
          <w:sz w:val="24"/>
          <w:szCs w:val="24"/>
          <w:lang w:val="en-US"/>
        </w:rPr>
        <w:t>1</w:t>
      </w:r>
      <w:r w:rsidRPr="00C84A37">
        <w:rPr>
          <w:b/>
          <w:bCs/>
          <w:i/>
          <w:iCs/>
          <w:sz w:val="24"/>
          <w:szCs w:val="24"/>
          <w:lang w:val="en-US"/>
        </w:rPr>
        <w:t>. PCR primers</w:t>
      </w:r>
      <w:bookmarkEnd w:id="1"/>
      <w:bookmarkEnd w:id="2"/>
      <w:r w:rsidRPr="00C84A37">
        <w:rPr>
          <w:b/>
          <w:bCs/>
          <w:i/>
          <w:iCs/>
          <w:sz w:val="24"/>
          <w:szCs w:val="24"/>
          <w:lang w:val="en-US"/>
        </w:rPr>
        <w:t xml:space="preserve"> used in this study</w:t>
      </w:r>
      <w:r w:rsidRPr="00C7278C">
        <w:rPr>
          <w:i/>
          <w:iCs/>
          <w:sz w:val="24"/>
          <w:szCs w:val="24"/>
          <w:lang w:val="en-US"/>
        </w:rPr>
        <w:t>.</w:t>
      </w:r>
    </w:p>
    <w:p w14:paraId="16466E08" w14:textId="77777777" w:rsidR="00C84A37" w:rsidRPr="00C7278C" w:rsidRDefault="00C84A37" w:rsidP="000F722A">
      <w:pPr>
        <w:pStyle w:val="DokTabellentext"/>
        <w:rPr>
          <w:i/>
          <w:iCs/>
          <w:sz w:val="24"/>
          <w:szCs w:val="24"/>
          <w:lang w:val="en-US"/>
        </w:rPr>
      </w:pPr>
    </w:p>
    <w:tbl>
      <w:tblPr>
        <w:tblStyle w:val="TableGrid"/>
        <w:tblW w:w="96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5087"/>
        <w:gridCol w:w="2551"/>
        <w:gridCol w:w="1163"/>
      </w:tblGrid>
      <w:tr w:rsidR="00B2786E" w:rsidRPr="00D02CA7" w14:paraId="044CE306" w14:textId="77777777" w:rsidTr="00B2786E">
        <w:trPr>
          <w:trHeight w:val="235"/>
        </w:trPr>
        <w:tc>
          <w:tcPr>
            <w:tcW w:w="867" w:type="dxa"/>
            <w:tcBorders>
              <w:top w:val="single" w:sz="4" w:space="0" w:color="auto"/>
              <w:bottom w:val="single" w:sz="4" w:space="0" w:color="auto"/>
            </w:tcBorders>
            <w:vAlign w:val="bottom"/>
          </w:tcPr>
          <w:p w14:paraId="26F7F7A8" w14:textId="77777777" w:rsidR="00B2786E" w:rsidRPr="00D02CA7" w:rsidRDefault="00B2786E" w:rsidP="00340BE1">
            <w:pPr>
              <w:pStyle w:val="DokTabellentext"/>
              <w:jc w:val="center"/>
              <w:rPr>
                <w:b/>
                <w:bCs/>
                <w:lang w:val="en-US"/>
              </w:rPr>
            </w:pPr>
            <w:r w:rsidRPr="00D02CA7">
              <w:rPr>
                <w:b/>
                <w:bCs/>
                <w:lang w:val="en-US"/>
              </w:rPr>
              <w:t>Barcode</w:t>
            </w:r>
          </w:p>
        </w:tc>
        <w:tc>
          <w:tcPr>
            <w:tcW w:w="5087" w:type="dxa"/>
            <w:tcBorders>
              <w:top w:val="single" w:sz="4" w:space="0" w:color="auto"/>
              <w:bottom w:val="single" w:sz="4" w:space="0" w:color="auto"/>
            </w:tcBorders>
            <w:vAlign w:val="bottom"/>
          </w:tcPr>
          <w:p w14:paraId="11E4BE34" w14:textId="65D4E5AE" w:rsidR="00B2786E" w:rsidRPr="00D02CA7" w:rsidRDefault="00B2786E" w:rsidP="00F50879">
            <w:pPr>
              <w:pStyle w:val="DokTabellentext"/>
              <w:jc w:val="left"/>
              <w:rPr>
                <w:b/>
                <w:lang w:val="en-US"/>
              </w:rPr>
            </w:pPr>
            <w:r w:rsidRPr="00D02CA7">
              <w:rPr>
                <w:b/>
                <w:lang w:val="en-US"/>
              </w:rPr>
              <w:t>Primer sequence (5’ to 3’</w:t>
            </w:r>
            <w:r>
              <w:rPr>
                <w:b/>
                <w:lang w:val="en-US"/>
              </w:rPr>
              <w:t>; modifications</w:t>
            </w:r>
            <w:r w:rsidR="00162768">
              <w:rPr>
                <w:b/>
                <w:lang w:val="en-US"/>
              </w:rPr>
              <w:t xml:space="preserve"> to the original sequences</w:t>
            </w:r>
            <w:r>
              <w:rPr>
                <w:b/>
                <w:lang w:val="en-US"/>
              </w:rPr>
              <w:t xml:space="preserve"> are </w:t>
            </w:r>
            <w:r w:rsidR="004933E0">
              <w:rPr>
                <w:b/>
                <w:lang w:val="en-US"/>
              </w:rPr>
              <w:t xml:space="preserve">in bold and </w:t>
            </w:r>
            <w:r>
              <w:rPr>
                <w:b/>
                <w:lang w:val="en-US"/>
              </w:rPr>
              <w:t>underlined</w:t>
            </w:r>
            <w:r w:rsidRPr="00D02CA7">
              <w:rPr>
                <w:b/>
                <w:lang w:val="en-US"/>
              </w:rPr>
              <w:t>)</w:t>
            </w:r>
          </w:p>
        </w:tc>
        <w:tc>
          <w:tcPr>
            <w:tcW w:w="2551" w:type="dxa"/>
            <w:tcBorders>
              <w:top w:val="single" w:sz="4" w:space="0" w:color="auto"/>
              <w:bottom w:val="single" w:sz="4" w:space="0" w:color="auto"/>
            </w:tcBorders>
            <w:vAlign w:val="bottom"/>
          </w:tcPr>
          <w:p w14:paraId="0F618006" w14:textId="77777777" w:rsidR="00B2786E" w:rsidRPr="00D02CA7" w:rsidRDefault="00B2786E" w:rsidP="00F50879">
            <w:pPr>
              <w:pStyle w:val="DokTabellentext"/>
              <w:jc w:val="left"/>
              <w:rPr>
                <w:b/>
                <w:lang w:val="en-US"/>
              </w:rPr>
            </w:pPr>
            <w:r w:rsidRPr="00D02CA7">
              <w:rPr>
                <w:b/>
                <w:lang w:val="en-US"/>
              </w:rPr>
              <w:t>Primer name</w:t>
            </w:r>
            <w:r>
              <w:rPr>
                <w:b/>
                <w:lang w:val="en-US"/>
              </w:rPr>
              <w:t xml:space="preserve"> (BOLD nomenclature)</w:t>
            </w:r>
          </w:p>
        </w:tc>
        <w:tc>
          <w:tcPr>
            <w:tcW w:w="1163" w:type="dxa"/>
            <w:tcBorders>
              <w:top w:val="single" w:sz="4" w:space="0" w:color="auto"/>
              <w:bottom w:val="single" w:sz="4" w:space="0" w:color="auto"/>
            </w:tcBorders>
            <w:vAlign w:val="bottom"/>
          </w:tcPr>
          <w:p w14:paraId="2A792353" w14:textId="77777777" w:rsidR="00B2786E" w:rsidRPr="00D02CA7" w:rsidRDefault="00B2786E" w:rsidP="00F50879">
            <w:pPr>
              <w:pStyle w:val="DokTabellentext"/>
              <w:jc w:val="left"/>
              <w:rPr>
                <w:b/>
                <w:lang w:val="en-US"/>
              </w:rPr>
            </w:pPr>
            <w:r>
              <w:rPr>
                <w:b/>
                <w:lang w:val="en-US"/>
              </w:rPr>
              <w:t>References</w:t>
            </w:r>
          </w:p>
        </w:tc>
      </w:tr>
      <w:tr w:rsidR="00B2786E" w:rsidRPr="00D02CA7" w14:paraId="703BDD93" w14:textId="77777777" w:rsidTr="00B2786E">
        <w:trPr>
          <w:trHeight w:val="235"/>
        </w:trPr>
        <w:tc>
          <w:tcPr>
            <w:tcW w:w="867" w:type="dxa"/>
            <w:tcBorders>
              <w:top w:val="single" w:sz="4" w:space="0" w:color="auto"/>
            </w:tcBorders>
            <w:vAlign w:val="bottom"/>
          </w:tcPr>
          <w:p w14:paraId="14AE15AE" w14:textId="77777777" w:rsidR="00B2786E" w:rsidRPr="00D02CA7" w:rsidRDefault="00B2786E" w:rsidP="00340BE1">
            <w:pPr>
              <w:pStyle w:val="DokTabellentext"/>
              <w:jc w:val="center"/>
              <w:rPr>
                <w:b/>
                <w:bCs/>
                <w:lang w:val="en-US"/>
              </w:rPr>
            </w:pPr>
          </w:p>
        </w:tc>
        <w:tc>
          <w:tcPr>
            <w:tcW w:w="5087" w:type="dxa"/>
            <w:tcBorders>
              <w:top w:val="single" w:sz="4" w:space="0" w:color="auto"/>
            </w:tcBorders>
            <w:vAlign w:val="bottom"/>
          </w:tcPr>
          <w:p w14:paraId="75826609" w14:textId="77777777" w:rsidR="00B2786E" w:rsidRPr="00D02CA7" w:rsidRDefault="00B2786E" w:rsidP="00F50879">
            <w:pPr>
              <w:pStyle w:val="DokTabellentext"/>
              <w:spacing w:line="240" w:lineRule="auto"/>
              <w:jc w:val="left"/>
              <w:rPr>
                <w:b/>
                <w:lang w:val="en-US"/>
              </w:rPr>
            </w:pPr>
          </w:p>
        </w:tc>
        <w:tc>
          <w:tcPr>
            <w:tcW w:w="2551" w:type="dxa"/>
            <w:tcBorders>
              <w:top w:val="single" w:sz="4" w:space="0" w:color="auto"/>
            </w:tcBorders>
            <w:vAlign w:val="bottom"/>
          </w:tcPr>
          <w:p w14:paraId="26915F75" w14:textId="77777777" w:rsidR="00B2786E" w:rsidRPr="00D02CA7" w:rsidRDefault="00B2786E" w:rsidP="00F50879">
            <w:pPr>
              <w:pStyle w:val="DokTabellentext"/>
              <w:spacing w:line="240" w:lineRule="auto"/>
              <w:jc w:val="left"/>
              <w:rPr>
                <w:b/>
                <w:lang w:val="en-US"/>
              </w:rPr>
            </w:pPr>
          </w:p>
        </w:tc>
        <w:tc>
          <w:tcPr>
            <w:tcW w:w="1163" w:type="dxa"/>
            <w:tcBorders>
              <w:top w:val="single" w:sz="4" w:space="0" w:color="auto"/>
            </w:tcBorders>
            <w:vAlign w:val="bottom"/>
          </w:tcPr>
          <w:p w14:paraId="3207CC78" w14:textId="77777777" w:rsidR="00B2786E" w:rsidRPr="00D02CA7" w:rsidRDefault="00B2786E" w:rsidP="00F50879">
            <w:pPr>
              <w:pStyle w:val="DokTabellentext"/>
              <w:spacing w:line="240" w:lineRule="auto"/>
              <w:jc w:val="left"/>
              <w:rPr>
                <w:b/>
                <w:lang w:val="en-US"/>
              </w:rPr>
            </w:pPr>
          </w:p>
        </w:tc>
      </w:tr>
      <w:tr w:rsidR="00B2786E" w:rsidRPr="00D02CA7" w14:paraId="240B0AC4" w14:textId="77777777" w:rsidTr="00340BE1">
        <w:trPr>
          <w:trHeight w:val="246"/>
        </w:trPr>
        <w:tc>
          <w:tcPr>
            <w:tcW w:w="867" w:type="dxa"/>
            <w:vMerge w:val="restart"/>
            <w:vAlign w:val="center"/>
          </w:tcPr>
          <w:p w14:paraId="43B04344" w14:textId="77777777" w:rsidR="00B2786E" w:rsidRPr="00D02CA7" w:rsidRDefault="00B2786E" w:rsidP="00340BE1">
            <w:pPr>
              <w:pStyle w:val="DokTabellentext"/>
              <w:spacing w:line="480" w:lineRule="auto"/>
              <w:jc w:val="center"/>
              <w:rPr>
                <w:b/>
                <w:bCs/>
                <w:i/>
                <w:iCs/>
                <w:lang w:val="en-US"/>
              </w:rPr>
            </w:pPr>
            <w:r w:rsidRPr="00D02CA7">
              <w:rPr>
                <w:b/>
                <w:bCs/>
                <w:i/>
                <w:iCs/>
                <w:lang w:val="en-US"/>
              </w:rPr>
              <w:t>rbcLa</w:t>
            </w:r>
          </w:p>
        </w:tc>
        <w:tc>
          <w:tcPr>
            <w:tcW w:w="5087" w:type="dxa"/>
            <w:vAlign w:val="bottom"/>
          </w:tcPr>
          <w:p w14:paraId="5C117313" w14:textId="77777777" w:rsidR="00B2786E" w:rsidRPr="00D02CA7" w:rsidRDefault="00B2786E" w:rsidP="00F50879">
            <w:pPr>
              <w:pStyle w:val="DokTabellentext"/>
              <w:spacing w:line="480" w:lineRule="auto"/>
              <w:jc w:val="left"/>
              <w:rPr>
                <w:sz w:val="20"/>
                <w:lang w:val="en-US"/>
              </w:rPr>
            </w:pPr>
            <w:r w:rsidRPr="00D02CA7">
              <w:rPr>
                <w:rStyle w:val="PRIMERChar"/>
                <w:rFonts w:eastAsiaTheme="minorHAnsi"/>
              </w:rPr>
              <w:t>ATG TCA CCA CAA ACA GAG ACT AAA GC</w:t>
            </w:r>
          </w:p>
        </w:tc>
        <w:tc>
          <w:tcPr>
            <w:tcW w:w="2551" w:type="dxa"/>
            <w:vAlign w:val="bottom"/>
          </w:tcPr>
          <w:p w14:paraId="247884E8" w14:textId="77777777" w:rsidR="00B2786E" w:rsidRPr="00D02CA7" w:rsidRDefault="00B2786E" w:rsidP="00F50879">
            <w:pPr>
              <w:pStyle w:val="DokTabellentext"/>
              <w:spacing w:line="480" w:lineRule="auto"/>
              <w:jc w:val="left"/>
              <w:rPr>
                <w:i/>
                <w:lang w:val="en-US"/>
              </w:rPr>
            </w:pPr>
            <w:r w:rsidRPr="00D02CA7">
              <w:rPr>
                <w:lang w:val="en-US"/>
              </w:rPr>
              <w:t>rbcLa-F</w:t>
            </w:r>
          </w:p>
        </w:tc>
        <w:tc>
          <w:tcPr>
            <w:tcW w:w="1163" w:type="dxa"/>
            <w:vAlign w:val="bottom"/>
          </w:tcPr>
          <w:p w14:paraId="3E8F8C6D" w14:textId="6DBF9C33" w:rsidR="00B2786E" w:rsidRPr="00D02CA7" w:rsidRDefault="00B2786E" w:rsidP="00F50879">
            <w:pPr>
              <w:pStyle w:val="DokTabellentext"/>
              <w:spacing w:line="480" w:lineRule="auto"/>
              <w:jc w:val="left"/>
              <w:rPr>
                <w:lang w:val="en-US"/>
              </w:rPr>
            </w:pPr>
            <w:r>
              <w:rPr>
                <w:lang w:val="en-US"/>
              </w:rPr>
              <w:fldChar w:fldCharType="begin" w:fldLock="1"/>
            </w:r>
            <w:r w:rsidR="001474AE">
              <w:rPr>
                <w:lang w:val="en-US"/>
              </w:rPr>
              <w:instrText>ADDIN CSL_CITATION {"citationItems":[{"id":"ITEM-1","itemData":{"ISSN":"0027-8424","PMID":"1729716","abstract":"During the past decade, ancient DNAs from both animals and plants have been successfully extracted and analyzed. Recently, the age of DNA that can be recovered and sequenced was increased manyfold by the amplification and sequencing of a DNA fragment from a Magnolia fossil obtained from the Miocene Clarkia deposit (17-20 million yr old). However, the validity of this report has been questioned based on models predicting that DNA should be completely degraded after 4 million yr. We report here the successful amplification, sequencing, and analysis of a 1320-base-pair portion of the chloroplast gene rbcL from a Miocene Taxodium specimen, also from the Clarkia site. These data not only validate the earlier report of sequence data for a Magnolia species from the same site but also suggest that it may be possible to isolate and sequence DNAs routinely from the Clarkia deposit. The ability to recover and sequence DNAs of such age offers enormous research possibilities in the areas of molecular evolution, biogeography, and systematics.","author":[{"dropping-particle":"","family":"Soltis","given":"P S","non-dropping-particle":"","parse-names":false,"suffix":""},{"dropping-particle":"","family":"Soltis","given":"D E","non-dropping-particle":"","parse-names":false,"suffix":""},{"dropping-particle":"","family":"Smiley","given":"C J","non-dropping-particle":"","parse-names":false,"suffix":""}],"container-title":"Proceedings of the National Academy of Sciences of the United States of America","id":"ITEM-1","issue":"1","issued":{"date-parts":[["1992"]]},"page":"449-51","title":"An rbcL sequence from a Miocene Taxodium (bald cypress).","type":"article-journal","volume":"89"},"uris":["http://www.mendeley.com/documents/?uuid=96343be9-0882-4d76-9f9f-2995d50703a7"]},{"id":"ITEM-2","itemData":{"DOI":"10.3732/ajb.90.1.107","ISSN":"00029122","abstract":"Despite intensive morphological and molecular studies of Onagraceae, relationships within the family are not fully understood. One drawback of previous analyses is limited sampling within the large tribe Onagreae. In addition, the monophyly of two species-rich genera in Onagreae, Camissonia and Oenothera, has never been adequately tested. To understand relationships within Onagraceae, test the monophyly of these two genera, and ascertain the affinities of the newly discovered genus Megacorax, we conducted parsimony and maximum likelihood analyses with rbcL and ndhF sequence data for 24 taxa representing all 17 Onagraceae genera and two outgroup Lythraceae. Results strongly support a monophyletic Onagraceae, with Ludwigia as the basal lineage and a sister-taxon relationship between Megacorax and Lopezia. Gongylocarpus is supported as sister to Epilobieae plus the rest of Onagreae, although relationships within the latter clade have limited resolution. Thus, we advocate placement of Gongylocarpus in a monogeneric tribe, Gongylocarpeae. Most relationships within Onagreae are weakly resolved, suggesting a rapid diversification of this group in western North America. Neither Camissonia nor Oenothera appears to be monophyletic; however, increased taxon sampling is needed to clarify those relationships. Morphological characters generally agree with the molecular data, providing further support for relationships.","author":[{"dropping-particle":"","family":"Levin","given":"Rachel A.","non-dropping-particle":"","parse-names":false,"suffix":""},{"dropping-particle":"","family":"Wagner","given":"Warren L.","non-dropping-particle":"","parse-names":false,"suffix":""},{"dropping-particle":"","family":"Hoch","given":"Peter C.","non-dropping-particle":"","parse-names":false,"suffix":""},{"dropping-particle":"","family":"Nepokroeff","given":"Molly","non-dropping-particle":"","parse-names":false,"suffix":""},{"dropping-particle":"","family":"Pires","given":"J. Chris","non-dropping-particle":"","parse-names":false,"suffix":""},{"dropping-particle":"","family":"Zimmer","given":"Elizabeth A.","non-dropping-particle":"","parse-names":false,"suffix":""},{"dropping-particle":"","family":"Sytsma","given":"Kenneth J.","non-dropping-particle":"","parse-names":false,"suffix":""}],"container-title":"American Journal of Botany","id":"ITEM-2","issue":"1","issued":{"date-parts":[["2003","1"]]},"page":"107-115","title":"Family-level relationships of Onagraceae based on chloroplast rbc L and ndh F data","type":"article-journal","volume":"90"},"uris":["http://www.mendeley.com/documents/?uuid=a3435c58-00a5-4f4f-8eaf-127793e2a7a8"]},{"id":"ITEM-3","itemData":{"DOI":"10.1371/journal.pone.0000508","ISBN":"1932-6203 (Electronic)\\r1932-6203 (Linking)","ISSN":"1932-6203","PMID":"17551588","abstract":"BACKGROUND: A useful DNA barcode requires sufficient sequence variation to distinguish between species and ease of application across a broad range of taxa. Discovery of a DNA barcode for land plants has been limited by intrinsically lower rates of sequence evolution in plant genomes than that observed in animals. This low rate has complicated the trade-off in finding a locus that is universal and readily sequenced and has sufficiently high sequence divergence at the species-level. METHODOLOGY/PRINCIPAL FINDINGS: Here, a global plant DNA barcode system is evaluated by comparing universal application and degree of sequence divergence for nine putative barcode loci, including coding and non-coding regions, singly and in pairs across a phylogenetically diverse set of 48 genera (two species per genus). No single locus could discriminate among species in a pair in more than 79% of genera, whereas discrimination increased to nearly 88% when the non-coding trnH-psbA spacer was paired with one of three coding loci, including rbcL. In silico trials were conducted in which DNA sequences from GenBank were used to further evaluate the discriminatory power of a subset of these loci. These trials supported the earlier observation that trnH-psbA coupled with rbcL can correctly identify and discriminate among related species. CONCLUSIONS/SIGNIFICANCE: A combination of the non-coding trnH-psbA spacer region and a portion of the coding rbcL gene is recommended as a two-locus global land plant barcode that provides the necessary universality and species discrimination.","author":[{"dropping-particle":"","family":"Kress","given":"W. John","non-dropping-particle":"","parse-names":false,"suffix":""},{"dropping-particle":"","family":"Erickson","given":"David L.","non-dropping-particle":"","parse-names":false,"suffix":""}],"container-title":"PLoS ONE","editor":[{"dropping-particle":"","family":"Shiu","given":"Shin-Han","non-dropping-particle":"","parse-names":false,"suffix":""}],"id":"ITEM-3","issue":"6","issued":{"date-parts":[["2007","6","6"]]},"page":"e508","title":"A Two-Locus Global DNA Barcode for Land Plants: The Coding rbcL Gene Complements the Non-Coding trnH-psbA Spacer Region","type":"article-journal","volume":"2"},"uris":["http://www.mendeley.com/documents/?uuid=38c5f0c0-e2fc-4a7d-a1dd-5d76d4ad0b72"]}],"mendeley":{"formattedCitation":"[1–3]","plainTextFormattedCitation":"[1–3]","previouslyFormattedCitation":"[1–3]"},"properties":{"noteIndex":0},"schema":"https://github.com/citation-style-language/schema/raw/master/csl-citation.json"}</w:instrText>
            </w:r>
            <w:r>
              <w:rPr>
                <w:lang w:val="en-US"/>
              </w:rPr>
              <w:fldChar w:fldCharType="separate"/>
            </w:r>
            <w:r w:rsidR="00E2106B" w:rsidRPr="00E2106B">
              <w:rPr>
                <w:noProof/>
                <w:lang w:val="en-US"/>
              </w:rPr>
              <w:t>[1–3]</w:t>
            </w:r>
            <w:r>
              <w:rPr>
                <w:lang w:val="en-US"/>
              </w:rPr>
              <w:fldChar w:fldCharType="end"/>
            </w:r>
          </w:p>
        </w:tc>
      </w:tr>
      <w:tr w:rsidR="00B2786E" w:rsidRPr="00755BAA" w14:paraId="07A764CC" w14:textId="77777777" w:rsidTr="00B2786E">
        <w:trPr>
          <w:trHeight w:val="417"/>
        </w:trPr>
        <w:tc>
          <w:tcPr>
            <w:tcW w:w="867" w:type="dxa"/>
            <w:vMerge/>
            <w:tcBorders>
              <w:bottom w:val="single" w:sz="4" w:space="0" w:color="auto"/>
            </w:tcBorders>
            <w:vAlign w:val="bottom"/>
          </w:tcPr>
          <w:p w14:paraId="56A8BA86" w14:textId="77777777" w:rsidR="00B2786E" w:rsidRPr="00D02CA7" w:rsidRDefault="00B2786E" w:rsidP="00340BE1">
            <w:pPr>
              <w:pStyle w:val="DokTabellentext"/>
              <w:spacing w:line="480" w:lineRule="auto"/>
              <w:jc w:val="center"/>
              <w:rPr>
                <w:b/>
                <w:bCs/>
                <w:i/>
                <w:iCs/>
                <w:lang w:val="en-US"/>
              </w:rPr>
            </w:pPr>
          </w:p>
        </w:tc>
        <w:tc>
          <w:tcPr>
            <w:tcW w:w="5087" w:type="dxa"/>
            <w:tcBorders>
              <w:bottom w:val="single" w:sz="4" w:space="0" w:color="auto"/>
            </w:tcBorders>
            <w:vAlign w:val="bottom"/>
          </w:tcPr>
          <w:p w14:paraId="22087ECC" w14:textId="77777777" w:rsidR="00B2786E" w:rsidRPr="00C009DA" w:rsidRDefault="00B2786E" w:rsidP="00F50879">
            <w:pPr>
              <w:pStyle w:val="DokTabellentext"/>
              <w:spacing w:line="480" w:lineRule="auto"/>
              <w:jc w:val="left"/>
              <w:rPr>
                <w:sz w:val="20"/>
                <w:lang w:val="en-US"/>
              </w:rPr>
            </w:pPr>
            <w:r w:rsidRPr="00D02CA7">
              <w:rPr>
                <w:rStyle w:val="PRIMERChar"/>
                <w:rFonts w:eastAsiaTheme="minorHAnsi"/>
              </w:rPr>
              <w:t>GTA AAA TCA AGT CCA CCR CG</w:t>
            </w:r>
          </w:p>
        </w:tc>
        <w:tc>
          <w:tcPr>
            <w:tcW w:w="2551" w:type="dxa"/>
            <w:tcBorders>
              <w:bottom w:val="single" w:sz="4" w:space="0" w:color="auto"/>
            </w:tcBorders>
            <w:vAlign w:val="bottom"/>
          </w:tcPr>
          <w:p w14:paraId="3AF522F7" w14:textId="77777777" w:rsidR="00B2786E" w:rsidRPr="00D02CA7" w:rsidRDefault="00B2786E" w:rsidP="00F50879">
            <w:pPr>
              <w:pStyle w:val="DokTabellentext"/>
              <w:spacing w:line="480" w:lineRule="auto"/>
              <w:jc w:val="left"/>
              <w:rPr>
                <w:lang w:val="en-US"/>
              </w:rPr>
            </w:pPr>
            <w:r>
              <w:rPr>
                <w:lang w:val="en-US"/>
              </w:rPr>
              <w:t>rbcLa-R</w:t>
            </w:r>
          </w:p>
        </w:tc>
        <w:tc>
          <w:tcPr>
            <w:tcW w:w="1163" w:type="dxa"/>
            <w:tcBorders>
              <w:bottom w:val="single" w:sz="4" w:space="0" w:color="auto"/>
            </w:tcBorders>
            <w:vAlign w:val="bottom"/>
          </w:tcPr>
          <w:p w14:paraId="694B22D0" w14:textId="77777777" w:rsidR="00B2786E" w:rsidRDefault="00B2786E" w:rsidP="00F50879">
            <w:pPr>
              <w:pStyle w:val="DokTabellentext"/>
              <w:spacing w:line="480" w:lineRule="auto"/>
              <w:jc w:val="left"/>
              <w:rPr>
                <w:lang w:val="en-US"/>
              </w:rPr>
            </w:pPr>
          </w:p>
          <w:p w14:paraId="0283718A" w14:textId="4CCFD93C" w:rsidR="00B2786E" w:rsidRPr="00D02CA7" w:rsidRDefault="00B2786E" w:rsidP="00F50879">
            <w:pPr>
              <w:pStyle w:val="DokTabellentext"/>
              <w:spacing w:line="480" w:lineRule="auto"/>
              <w:jc w:val="left"/>
              <w:rPr>
                <w:lang w:val="en-US"/>
              </w:rPr>
            </w:pPr>
            <w:r>
              <w:rPr>
                <w:lang w:val="en-US"/>
              </w:rPr>
              <w:fldChar w:fldCharType="begin" w:fldLock="1"/>
            </w:r>
            <w:r w:rsidR="00E2106B">
              <w:rPr>
                <w:lang w:val="en-US"/>
              </w:rPr>
              <w:instrText>ADDIN CSL_CITATION {"citationItems":[{"id":"ITEM-1","itemData":{"DOI":"10.1073/pnas.0909820106","ISBN":"0027-8424","ISSN":"1091-6490","PMID":"19841276","abstract":"The assembly of DNA barcode libraries is particularly relevant within species-rich natural communities for which accurate species identifications will enable detailed ecological forensic studies. In addition, well-resolved molecular phylogenies derived from these DNA barcode sequences have the potential to improve investigations of the mechanisms underlying community assembly and functional trait evolution. To date, no studies have effectively applied DNA barcodes sensu strictu in this manner. In this report, we demonstrate that a three-locus DNA barcode when applied to 296 species of woody trees, shrubs, and palms found within the 50-ha Forest Dynamics Plot on Barro Colorado Island (BCI), Panama, resulted in &gt;98% correct identifications. These DNA barcode sequences are also used to reconstruct a robust community phylogeny employing a supermatrix method for 281 of the 296 plant species in the plot. The three-locus barcode data were sufficient to reliably reconstruct evolutionary relationships among the plant taxa in the plot that are congruent with the broadly accepted phylogeny of flowering plants (APG II). Earlier work on the phylogenetic structure of the BCI forest dynamics plot employing less resolved phylogenies reveals significant differences in evolutionary and ecological inferences compared with our data and suggests that unresolved community phylogenies may have increased type I and type II errors. These results illustrate how highly resolved phylogenies based on DNA barcode sequence data will enhance research focused on the interface between community ecology and evolution.","author":[{"dropping-particle":"","family":"Kress","given":"W John","non-dropping-particle":"","parse-names":false,"suffix":""},{"dropping-particle":"","family":"Erickson","given":"David L","non-dropping-particle":"","parse-names":false,"suffix":""},{"dropping-particle":"","family":"Jones","given":"F Andrew","non-dropping-particle":"","parse-names":false,"suffix":""},{"dropping-particle":"","family":"Swenson","given":"Nathan G","non-dropping-particle":"","parse-names":false,"suffix":""},{"dropping-particle":"","family":"Perez","given":"Rolando","non-dropping-particle":"","parse-names":false,"suffix":""},{"dropping-particle":"","family":"Sanjur","given":"Oris","non-dropping-particle":"","parse-names":false,"suffix":""},{"dropping-particle":"","family":"Bermingham","given":"Eldredge","non-dropping-particle":"","parse-names":false,"suffix":""}],"container-title":"Proceedings of the National Academy of Sciences of the United States of America","id":"ITEM-1","issue":"44","issued":{"date-parts":[["2009"]]},"page":"18621-6","title":"Plant DNA barcodes and a community phylogeny of a tropical forest dynamics plot in Panama.","type":"article-journal","volume":"106"},"uris":["http://www.mendeley.com/documents/?uuid=8729d251-4202-45b9-b73d-f5dbd88cca03"]},{"id":"ITEM-2","itemData":{"abstract":"A better knowledge of the phylogenetic relationships among agricultural and forestry plant species is of a great importance in plant genetic resource management. The conservative mode of chloroplast DNA (cpDNA) evolution suggests that any change in structure or content of the chloroplast genome may have significant phylogenetic implications. We describe in this paper six new PCR primers designed for the amplification of three cpDNA intergenic spacers: atpB-rbcL, rps14-psaB, and petA-psbE. The target regions were amplified in various botanical families belonging to both the monocotyledon and dicotyledon classes, indicating the wide interest of the primers for taxonomic studies in angiosperms. In Leguminosae, the digestion of amplified regions by four- and five cutter enzymes revealed cleavage site variation at the intergeneric, interspecific and even at the intraspecific level. Phylogenetic implications of this polymorphism are being established in Phaseolus species. Une meilleure connaissance des relations phylogéniques chez les espèces végétales cultivées et forestières est d'une grande importance pour la gestion des ressources phytogénétiques. Le mode d'évolution conservatif de l'ADN chloroplastique (ADNcp) suggère que toute modification dans la structure ou dans le contenu du génome chloroplastique pourrait avoir des implications phylogénétiques significatives. Nous décrivons dans cet article six nouvelles amorces PCR conçues pour l'amplification de trois régions intergéniques d'ADNcp: atpB-rbcL, rps14-psaB et petA-psbE. Les régions cibles ont été amplifiées chez diverses familles botaniques appartenant à la classe des monocotylédones et des dicotylédones, indiquant le large intérêt des amorces pour les études taxonomiques chez les angiospermes. Chez les Légumineuses, la digestion des régions amplifiées par des enzymes reconnaissant quatre ou cinq nucléotides a revélé des variations de sites de clivage au niveau intergénérique, interspécifique et même quelques fois intraspécifique. Les implications phylogénétiques de ce polymorphisme sont en voie d'être établies chez des espèces du genre Phaseolus. CR - Copyright &amp;#169; 1997 Royal Botanical Society of Belgium","author":[{"dropping-particle":"","family":"Fofana","given":"B.","non-dropping-particle":"","parse-names":false,"suffix":""},{"dropping-particle":"","family":"Harvengt","given":"L.","non-dropping-particle":"","parse-names":false,"suffix":""},{"dropping-particle":"","family":"Baudoin","given":"J. P.","non-dropping-particle":"","parse-names":false,"suffix":""},{"dropping-particle":"","family":"Jardin","given":"P.","non-dropping-particle":"Du","parse-names":false,"suffix":""}],"container-title":"Belgian Journal of Botany","id":"ITEM-2","issue":"2","issued":{"date-parts":[["1997"]]},"page":"118-122","title":"New primers for the polymerase chain amplification of cpDNA intergenic spacers in Phaseolus phylogeny","type":"article-journal","volume":"129"},"uris":["http://www.mendeley.com/documents/?uuid=1bd96f9d-0a1e-48e7-b385-80a80471cdda"]}],"mendeley":{"formattedCitation":"[4, 5]","plainTextFormattedCitation":"[4, 5]","previouslyFormattedCitation":"[4, 5]"},"properties":{"noteIndex":0},"schema":"https://github.com/citation-style-language/schema/raw/master/csl-citation.json"}</w:instrText>
            </w:r>
            <w:r>
              <w:rPr>
                <w:lang w:val="en-US"/>
              </w:rPr>
              <w:fldChar w:fldCharType="separate"/>
            </w:r>
            <w:r w:rsidR="00E2106B" w:rsidRPr="00E2106B">
              <w:rPr>
                <w:noProof/>
                <w:lang w:val="en-US"/>
              </w:rPr>
              <w:t>[4, 5]</w:t>
            </w:r>
            <w:r>
              <w:rPr>
                <w:lang w:val="en-US"/>
              </w:rPr>
              <w:fldChar w:fldCharType="end"/>
            </w:r>
          </w:p>
        </w:tc>
      </w:tr>
      <w:tr w:rsidR="00B2786E" w:rsidRPr="00256182" w14:paraId="210BEB33" w14:textId="77777777" w:rsidTr="00340BE1">
        <w:trPr>
          <w:trHeight w:val="246"/>
        </w:trPr>
        <w:tc>
          <w:tcPr>
            <w:tcW w:w="867" w:type="dxa"/>
            <w:vMerge w:val="restart"/>
            <w:vAlign w:val="center"/>
          </w:tcPr>
          <w:p w14:paraId="3BD2994A" w14:textId="77777777" w:rsidR="00B2786E" w:rsidRPr="00D02CA7" w:rsidRDefault="00B2786E" w:rsidP="00340BE1">
            <w:pPr>
              <w:pStyle w:val="DokTabellentext"/>
              <w:spacing w:line="480" w:lineRule="auto"/>
              <w:jc w:val="center"/>
              <w:rPr>
                <w:b/>
                <w:bCs/>
                <w:i/>
                <w:iCs/>
                <w:lang w:val="en-US"/>
              </w:rPr>
            </w:pPr>
            <w:r w:rsidRPr="00D02CA7">
              <w:rPr>
                <w:b/>
                <w:bCs/>
                <w:i/>
                <w:iCs/>
                <w:lang w:val="en-US"/>
              </w:rPr>
              <w:t>matK</w:t>
            </w:r>
          </w:p>
        </w:tc>
        <w:tc>
          <w:tcPr>
            <w:tcW w:w="5087" w:type="dxa"/>
            <w:vAlign w:val="bottom"/>
          </w:tcPr>
          <w:p w14:paraId="194F78AD" w14:textId="77777777" w:rsidR="00B2786E" w:rsidRPr="00D02CA7" w:rsidRDefault="00B2786E" w:rsidP="00F50879">
            <w:pPr>
              <w:pStyle w:val="PRIMER"/>
              <w:spacing w:line="480" w:lineRule="auto"/>
              <w:jc w:val="left"/>
            </w:pPr>
            <w:r w:rsidRPr="002C601C">
              <w:rPr>
                <w:b/>
                <w:bCs/>
                <w:u w:val="single"/>
              </w:rPr>
              <w:t>G</w:t>
            </w:r>
            <w:r w:rsidRPr="00D02CA7">
              <w:t xml:space="preserve">AA TTT ACG </w:t>
            </w:r>
            <w:r w:rsidRPr="002C601C">
              <w:rPr>
                <w:b/>
                <w:bCs/>
                <w:u w:val="single"/>
              </w:rPr>
              <w:t>C</w:t>
            </w:r>
            <w:r w:rsidRPr="00D02CA7">
              <w:t xml:space="preserve">TC </w:t>
            </w:r>
            <w:r w:rsidRPr="002C601C">
              <w:rPr>
                <w:b/>
                <w:bCs/>
                <w:u w:val="single"/>
              </w:rPr>
              <w:t>T</w:t>
            </w:r>
            <w:r w:rsidRPr="00D02CA7">
              <w:t>AT TCA KTC</w:t>
            </w:r>
          </w:p>
        </w:tc>
        <w:tc>
          <w:tcPr>
            <w:tcW w:w="2551" w:type="dxa"/>
            <w:vAlign w:val="bottom"/>
          </w:tcPr>
          <w:p w14:paraId="18D5565F" w14:textId="77777777" w:rsidR="00B2786E" w:rsidRPr="00D02CA7" w:rsidRDefault="00B2786E" w:rsidP="00F50879">
            <w:pPr>
              <w:pStyle w:val="DokTabellentext"/>
              <w:spacing w:line="480" w:lineRule="auto"/>
              <w:jc w:val="left"/>
              <w:rPr>
                <w:i/>
                <w:lang w:val="en-US"/>
              </w:rPr>
            </w:pPr>
            <w:r w:rsidRPr="00D02CA7">
              <w:rPr>
                <w:lang w:val="en-US"/>
              </w:rPr>
              <w:t xml:space="preserve">matK-F_Poalesv2 (modified from </w:t>
            </w:r>
            <w:bookmarkStart w:id="3" w:name="OLE_LINK1"/>
            <w:bookmarkStart w:id="4" w:name="OLE_LINK2"/>
            <w:r w:rsidRPr="00D02CA7">
              <w:rPr>
                <w:lang w:val="en-US"/>
              </w:rPr>
              <w:t>XF1</w:t>
            </w:r>
            <w:bookmarkEnd w:id="3"/>
            <w:bookmarkEnd w:id="4"/>
            <w:r>
              <w:rPr>
                <w:lang w:val="en-US"/>
              </w:rPr>
              <w:t>)</w:t>
            </w:r>
          </w:p>
        </w:tc>
        <w:tc>
          <w:tcPr>
            <w:tcW w:w="1163" w:type="dxa"/>
            <w:vAlign w:val="bottom"/>
          </w:tcPr>
          <w:p w14:paraId="4B5F45F7" w14:textId="23DA9CC9" w:rsidR="00B2786E" w:rsidRPr="00D02CA7" w:rsidRDefault="00B2786E" w:rsidP="00F50879">
            <w:pPr>
              <w:pStyle w:val="DokTabellentext"/>
              <w:spacing w:line="480" w:lineRule="auto"/>
              <w:jc w:val="left"/>
              <w:rPr>
                <w:lang w:val="en-US"/>
              </w:rPr>
            </w:pPr>
            <w:r>
              <w:rPr>
                <w:lang w:val="en-US"/>
              </w:rPr>
              <w:fldChar w:fldCharType="begin" w:fldLock="1"/>
            </w:r>
            <w:r w:rsidR="001474AE">
              <w:rPr>
                <w:lang w:val="en-US"/>
              </w:rPr>
              <w:instrText>ADDIN CSL_CITATION {"citationItems":[{"id":"ITEM-1","itemData":{"DOI":"10.1111/j.1095-8339.2010.01071.x","ISBN":"0024-4074","ISSN":"00244074","PMID":"53710957","abstract":"The plastid rbcL and matK genes have recently been adopted as the DNA barcoding regions for plants by the Consortium for the Barcoding of Life. However, some researchers have reported problems in successfully amplifying the matK fragment across the plant kingdom. This study focused on designing order-specific primers for monocot and eudicots. In total, 6514 matK sequences were downloaded from GenBank/EBI. The percentage sequence match of three sets of previously published barcoding primers was recorded in 39 orders. In 22 of these, at least one primer was required to be redesigned. We propose 26 new PCR primers so that the matK barcode can easily and successfully be amplified. It should also be possible to increase the amplification success rate of the previously published barcoding primers by introducing degeneracy or a deoxyinosine base to the second position from the 3' end of the primer. This will increase primer match for monocots and eudicots to approximately 97%. Finally, we argue that DNA barcoding using multiple primers (rather than a single pair) is adequate, especially in light of the recent developments in next-generation DNA sequencing. (C) 2010 The Linnean Society of London, Botanical Journal of the Linnean Society, 2010, 164, 1-9.","author":[{"dropping-particle":"","family":"Dunning","given":"Luke T.","non-dropping-particle":"","parse-names":false,"suffix":""},{"dropping-particle":"","family":"Savolainen","given":"Vincent","non-dropping-particle":"","parse-names":false,"suffix":""}],"container-title":"Botanical Journal of the Linnean Society","id":"ITEM-1","issue":"1","issued":{"date-parts":[["2010","9","15"]]},"page":"1-9","title":"Broad-scale amplification of matK for DNA barcoding plants, a technical note","type":"article-journal","volume":"164"},"uris":["http://www.mendeley.com/documents/?uuid=66db1921-bb56-4595-a20d-e7969bb251bd"]}],"mendeley":{"formattedCitation":"[6]","plainTextFormattedCitation":"[6]","previouslyFormattedCitation":"[6]"},"properties":{"noteIndex":0},"schema":"https://github.com/citation-style-language/schema/raw/master/csl-citation.json"}</w:instrText>
            </w:r>
            <w:r>
              <w:rPr>
                <w:lang w:val="en-US"/>
              </w:rPr>
              <w:fldChar w:fldCharType="separate"/>
            </w:r>
            <w:r w:rsidR="00E2106B" w:rsidRPr="00E2106B">
              <w:rPr>
                <w:noProof/>
                <w:lang w:val="en-US"/>
              </w:rPr>
              <w:t>[6]</w:t>
            </w:r>
            <w:r>
              <w:rPr>
                <w:lang w:val="en-US"/>
              </w:rPr>
              <w:fldChar w:fldCharType="end"/>
            </w:r>
          </w:p>
        </w:tc>
      </w:tr>
      <w:tr w:rsidR="00B2786E" w:rsidRPr="00256182" w14:paraId="37DD4761" w14:textId="77777777" w:rsidTr="00B2786E">
        <w:trPr>
          <w:trHeight w:val="246"/>
        </w:trPr>
        <w:tc>
          <w:tcPr>
            <w:tcW w:w="867" w:type="dxa"/>
            <w:vMerge/>
            <w:vAlign w:val="bottom"/>
          </w:tcPr>
          <w:p w14:paraId="614ACE87" w14:textId="77777777" w:rsidR="00B2786E" w:rsidRPr="00D02CA7" w:rsidRDefault="00B2786E" w:rsidP="00340BE1">
            <w:pPr>
              <w:pStyle w:val="DokTabellentext"/>
              <w:spacing w:line="480" w:lineRule="auto"/>
              <w:jc w:val="center"/>
              <w:rPr>
                <w:b/>
                <w:bCs/>
                <w:i/>
                <w:iCs/>
                <w:lang w:val="en-US"/>
              </w:rPr>
            </w:pPr>
          </w:p>
        </w:tc>
        <w:tc>
          <w:tcPr>
            <w:tcW w:w="5087" w:type="dxa"/>
            <w:vAlign w:val="bottom"/>
          </w:tcPr>
          <w:p w14:paraId="0DE20A6E" w14:textId="77777777" w:rsidR="00B2786E" w:rsidRPr="00D02CA7" w:rsidRDefault="00B2786E" w:rsidP="00F50879">
            <w:pPr>
              <w:pStyle w:val="PRIMER"/>
              <w:spacing w:line="480" w:lineRule="auto"/>
              <w:jc w:val="left"/>
            </w:pPr>
            <w:r w:rsidRPr="002C601C">
              <w:rPr>
                <w:b/>
                <w:bCs/>
                <w:u w:val="single"/>
              </w:rPr>
              <w:t>G</w:t>
            </w:r>
            <w:r w:rsidRPr="00D02CA7">
              <w:t>CT TTT ATG TTT AC</w:t>
            </w:r>
            <w:r w:rsidRPr="002C601C">
              <w:rPr>
                <w:b/>
                <w:bCs/>
                <w:u w:val="single"/>
              </w:rPr>
              <w:t>G</w:t>
            </w:r>
            <w:r w:rsidRPr="00D02CA7">
              <w:t xml:space="preserve"> </w:t>
            </w:r>
            <w:r w:rsidRPr="00374358">
              <w:rPr>
                <w:b/>
                <w:bCs/>
                <w:u w:val="single"/>
              </w:rPr>
              <w:t>A</w:t>
            </w:r>
            <w:r w:rsidRPr="00D02CA7">
              <w:t xml:space="preserve">GC </w:t>
            </w:r>
            <w:r w:rsidRPr="00374358">
              <w:rPr>
                <w:b/>
                <w:bCs/>
                <w:u w:val="single"/>
              </w:rPr>
              <w:t>Y</w:t>
            </w:r>
            <w:r w:rsidRPr="00D02CA7">
              <w:t>AA</w:t>
            </w:r>
          </w:p>
        </w:tc>
        <w:tc>
          <w:tcPr>
            <w:tcW w:w="2551" w:type="dxa"/>
            <w:vAlign w:val="bottom"/>
          </w:tcPr>
          <w:p w14:paraId="33B6DB54" w14:textId="77777777" w:rsidR="00B2786E" w:rsidRPr="00D02CA7" w:rsidRDefault="00B2786E" w:rsidP="00F50879">
            <w:pPr>
              <w:pStyle w:val="DokTabellentext"/>
              <w:spacing w:line="480" w:lineRule="auto"/>
              <w:jc w:val="left"/>
              <w:rPr>
                <w:lang w:val="en-US"/>
              </w:rPr>
            </w:pPr>
            <w:r w:rsidRPr="00D02CA7">
              <w:rPr>
                <w:lang w:val="en-US"/>
              </w:rPr>
              <w:t>matK-R_P</w:t>
            </w:r>
            <w:r>
              <w:rPr>
                <w:lang w:val="en-US"/>
              </w:rPr>
              <w:t>oalesv2 (modified from MatK2F-r</w:t>
            </w:r>
            <w:r w:rsidRPr="00D02CA7">
              <w:rPr>
                <w:lang w:val="en-US"/>
              </w:rPr>
              <w:t>)</w:t>
            </w:r>
          </w:p>
        </w:tc>
        <w:tc>
          <w:tcPr>
            <w:tcW w:w="1163" w:type="dxa"/>
            <w:vAlign w:val="bottom"/>
          </w:tcPr>
          <w:p w14:paraId="0908F64B" w14:textId="207F3606" w:rsidR="00B2786E" w:rsidRPr="00D02CA7" w:rsidRDefault="00B2786E" w:rsidP="00F50879">
            <w:pPr>
              <w:pStyle w:val="DokTabellentext"/>
              <w:spacing w:line="480" w:lineRule="auto"/>
              <w:jc w:val="left"/>
              <w:rPr>
                <w:lang w:val="en-US"/>
              </w:rPr>
            </w:pPr>
            <w:r>
              <w:rPr>
                <w:lang w:val="en-US"/>
              </w:rPr>
              <w:fldChar w:fldCharType="begin" w:fldLock="1"/>
            </w:r>
            <w:r w:rsidR="001474AE">
              <w:rPr>
                <w:lang w:val="en-US"/>
              </w:rPr>
              <w:instrText>ADDIN CSL_CITATION {"citationItems":[{"id":"ITEM-1","itemData":{"DOI":"10.2307/2656672","ISSN":"00029122","abstract":"The sequence divergence of chloroplast rbcL, matK, trnV intron, and rpl20-rps18 spacer regions was analyzed among 32 Pinus species and representatives of six other genera in Pinaceae. The total aligned sequence length is 3570 bp. Of the four sequences examined, matK evolved much faster than rbcL in Pinus and in other Pinaceae genera. The two noncoding regions did not show more divergence than the two coding regions, especially within each Pinus subgenus. Phylogenetic analyses based on these four sequences gave consistent results and strongly supported the monophyly hypothesis for the genus Pinus and its two recognized subgenera. Pinus krempfii, the two-flat-needle pine endemic to Vietnam, was placed in subgen. Strobus and showed closer affinity to subsect. Gerardianae. The ancient character of sect. Parrya is further confirmed. However, monophyly of the sect. Parrya is not supported by our data. Among the Eurasian pines of subgen. Pinus, Mediterranean pines formed one clade and the Asian members of subsect. Sylvestres formed another. The Himalayan P. roxburghii showed considerable divergence from all the other hard pines from both regions. Pinus merkusii was distinctly separated from all the Asian members of subsect. Sylvestres. The implications of our results for Pinus classification are discussed. Key","author":[{"dropping-particle":"","family":"Wang","given":"Xiao-Ru","non-dropping-particle":"","parse-names":false,"suffix":""},{"dropping-particle":"","family":"Tsumura","given":"Yoshihiko","non-dropping-particle":"","parse-names":false,"suffix":""},{"dropping-particle":"","family":"Yoshimaru","given":"Hiroshi","non-dropping-particle":"","parse-names":false,"suffix":""},{"dropping-particle":"","family":"Nagasaka","given":"Kazutoshi","non-dropping-particle":"","parse-names":false,"suffix":""},{"dropping-particle":"","family":"Szmidt","given":"Alfred E.","non-dropping-particle":"","parse-names":false,"suffix":""}],"container-title":"American Journal of Botany","id":"ITEM-1","issue":"12","issued":{"date-parts":[["1999","12"]]},"page":"1742","title":"Phylogenetic Relationships of Eurasian Pines (Pinus, Pinaceae) Based on Chloroplast rbcL, matK, rpl20-rps18 Spacer, and trnV Intron Sequences","type":"article-journal","volume":"86"},"uris":["http://www.mendeley.com/documents/?uuid=7765157e-1943-4286-b57a-3106c27631b7"]}],"mendeley":{"formattedCitation":"[7]","plainTextFormattedCitation":"[7]","previouslyFormattedCitation":"[7]"},"properties":{"noteIndex":0},"schema":"https://github.com/citation-style-language/schema/raw/master/csl-citation.json"}</w:instrText>
            </w:r>
            <w:r>
              <w:rPr>
                <w:lang w:val="en-US"/>
              </w:rPr>
              <w:fldChar w:fldCharType="separate"/>
            </w:r>
            <w:r w:rsidR="00E2106B" w:rsidRPr="00E2106B">
              <w:rPr>
                <w:noProof/>
                <w:lang w:val="en-US"/>
              </w:rPr>
              <w:t>[7]</w:t>
            </w:r>
            <w:r>
              <w:rPr>
                <w:lang w:val="en-US"/>
              </w:rPr>
              <w:fldChar w:fldCharType="end"/>
            </w:r>
          </w:p>
        </w:tc>
      </w:tr>
      <w:tr w:rsidR="00B2786E" w:rsidRPr="00256182" w14:paraId="5EA61571" w14:textId="77777777" w:rsidTr="00B2786E">
        <w:trPr>
          <w:trHeight w:val="246"/>
        </w:trPr>
        <w:tc>
          <w:tcPr>
            <w:tcW w:w="867" w:type="dxa"/>
            <w:vMerge/>
            <w:vAlign w:val="bottom"/>
          </w:tcPr>
          <w:p w14:paraId="3F082D8E" w14:textId="77777777" w:rsidR="00B2786E" w:rsidRPr="00D02CA7" w:rsidRDefault="00B2786E" w:rsidP="00340BE1">
            <w:pPr>
              <w:pStyle w:val="DokTabellentext"/>
              <w:spacing w:line="480" w:lineRule="auto"/>
              <w:jc w:val="center"/>
              <w:rPr>
                <w:b/>
                <w:bCs/>
                <w:i/>
                <w:iCs/>
                <w:lang w:val="en-US"/>
              </w:rPr>
            </w:pPr>
          </w:p>
        </w:tc>
        <w:tc>
          <w:tcPr>
            <w:tcW w:w="5087" w:type="dxa"/>
            <w:vAlign w:val="bottom"/>
          </w:tcPr>
          <w:p w14:paraId="37C867D8" w14:textId="77777777" w:rsidR="00B2786E" w:rsidRPr="00D02CA7" w:rsidRDefault="00B2786E" w:rsidP="00F50879">
            <w:pPr>
              <w:pStyle w:val="PRIMER"/>
              <w:spacing w:line="480" w:lineRule="auto"/>
              <w:jc w:val="left"/>
            </w:pPr>
          </w:p>
        </w:tc>
        <w:tc>
          <w:tcPr>
            <w:tcW w:w="2551" w:type="dxa"/>
            <w:vAlign w:val="bottom"/>
          </w:tcPr>
          <w:p w14:paraId="1E449958" w14:textId="77777777" w:rsidR="00B2786E" w:rsidRPr="00D02CA7" w:rsidRDefault="00B2786E" w:rsidP="00F50879">
            <w:pPr>
              <w:pStyle w:val="DokTabellentext"/>
              <w:spacing w:line="480" w:lineRule="auto"/>
              <w:jc w:val="left"/>
              <w:rPr>
                <w:lang w:val="en-US"/>
              </w:rPr>
            </w:pPr>
          </w:p>
        </w:tc>
        <w:tc>
          <w:tcPr>
            <w:tcW w:w="1163" w:type="dxa"/>
            <w:vAlign w:val="bottom"/>
          </w:tcPr>
          <w:p w14:paraId="48BB9092" w14:textId="77777777" w:rsidR="00B2786E" w:rsidRPr="00D02CA7" w:rsidRDefault="00B2786E" w:rsidP="00F50879">
            <w:pPr>
              <w:pStyle w:val="DokTabellentext"/>
              <w:spacing w:line="480" w:lineRule="auto"/>
              <w:jc w:val="left"/>
              <w:rPr>
                <w:lang w:val="en-US"/>
              </w:rPr>
            </w:pPr>
          </w:p>
        </w:tc>
      </w:tr>
      <w:tr w:rsidR="00B2786E" w:rsidRPr="00D02CA7" w14:paraId="5354FCFC" w14:textId="77777777" w:rsidTr="00B2786E">
        <w:trPr>
          <w:trHeight w:val="246"/>
        </w:trPr>
        <w:tc>
          <w:tcPr>
            <w:tcW w:w="867" w:type="dxa"/>
            <w:vMerge/>
            <w:vAlign w:val="bottom"/>
          </w:tcPr>
          <w:p w14:paraId="2491792D" w14:textId="77777777" w:rsidR="00B2786E" w:rsidRPr="00D02CA7" w:rsidRDefault="00B2786E" w:rsidP="00340BE1">
            <w:pPr>
              <w:pStyle w:val="DokTabellentext"/>
              <w:spacing w:line="480" w:lineRule="auto"/>
              <w:jc w:val="center"/>
              <w:rPr>
                <w:b/>
                <w:bCs/>
                <w:i/>
                <w:iCs/>
                <w:lang w:val="en-US"/>
              </w:rPr>
            </w:pPr>
          </w:p>
        </w:tc>
        <w:tc>
          <w:tcPr>
            <w:tcW w:w="5087" w:type="dxa"/>
            <w:vAlign w:val="bottom"/>
          </w:tcPr>
          <w:p w14:paraId="7BE2871D" w14:textId="77777777" w:rsidR="00B2786E" w:rsidRPr="00D02CA7" w:rsidRDefault="00B2786E" w:rsidP="00F50879">
            <w:pPr>
              <w:pStyle w:val="PRIMER"/>
              <w:spacing w:line="480" w:lineRule="auto"/>
              <w:jc w:val="left"/>
            </w:pPr>
            <w:r w:rsidRPr="00D02CA7">
              <w:t>TTC AAA CCC TTC GTT ACT GGA TVA A</w:t>
            </w:r>
          </w:p>
        </w:tc>
        <w:tc>
          <w:tcPr>
            <w:tcW w:w="2551" w:type="dxa"/>
            <w:vAlign w:val="bottom"/>
          </w:tcPr>
          <w:p w14:paraId="3C666696" w14:textId="77777777" w:rsidR="00B2786E" w:rsidRPr="00D02CA7" w:rsidRDefault="00B2786E" w:rsidP="00F50879">
            <w:pPr>
              <w:pStyle w:val="DokTabellentext"/>
              <w:spacing w:line="480" w:lineRule="auto"/>
              <w:jc w:val="left"/>
              <w:rPr>
                <w:lang w:val="en-US"/>
              </w:rPr>
            </w:pPr>
            <w:r w:rsidRPr="00D02CA7">
              <w:rPr>
                <w:lang w:val="en-US"/>
              </w:rPr>
              <w:t>FAB_F</w:t>
            </w:r>
          </w:p>
        </w:tc>
        <w:tc>
          <w:tcPr>
            <w:tcW w:w="1163" w:type="dxa"/>
            <w:vAlign w:val="bottom"/>
          </w:tcPr>
          <w:p w14:paraId="3F7A567E" w14:textId="3187652A" w:rsidR="00B2786E" w:rsidRPr="00D02CA7" w:rsidRDefault="00B2786E" w:rsidP="00F50879">
            <w:pPr>
              <w:pStyle w:val="DokTabellentext"/>
              <w:spacing w:line="480" w:lineRule="auto"/>
              <w:jc w:val="left"/>
              <w:rPr>
                <w:lang w:val="en-US"/>
              </w:rPr>
            </w:pPr>
            <w:r>
              <w:rPr>
                <w:lang w:val="en-US"/>
              </w:rPr>
              <w:fldChar w:fldCharType="begin" w:fldLock="1"/>
            </w:r>
            <w:r w:rsidR="001474AE">
              <w:rPr>
                <w:lang w:val="en-US"/>
              </w:rPr>
              <w:instrText>ADDIN CSL_CITATION {"citationItems":[{"id":"ITEM-1","itemData":{"DOI":"10.1111/j.1095-8339.2010.01071.x","ISBN":"0024-4074","ISSN":"00244074","PMID":"53710957","abstract":"The plastid rbcL and matK genes have recently been adopted as the DNA barcoding regions for plants by the Consortium for the Barcoding of Life. However, some researchers have reported problems in successfully amplifying the matK fragment across the plant kingdom. This study focused on designing order-specific primers for monocot and eudicots. In total, 6514 matK sequences were downloaded from GenBank/EBI. The percentage sequence match of three sets of previously published barcoding primers was recorded in 39 orders. In 22 of these, at least one primer was required to be redesigned. We propose 26 new PCR primers so that the matK barcode can easily and successfully be amplified. It should also be possible to increase the amplification success rate of the previously published barcoding primers by introducing degeneracy or a deoxyinosine base to the second position from the 3' end of the primer. This will increase primer match for monocots and eudicots to approximately 97%. Finally, we argue that DNA barcoding using multiple primers (rather than a single pair) is adequate, especially in light of the recent developments in next-generation DNA sequencing. (C) 2010 The Linnean Society of London, Botanical Journal of the Linnean Society, 2010, 164, 1-9.","author":[{"dropping-particle":"","family":"Dunning","given":"Luke T.","non-dropping-particle":"","parse-names":false,"suffix":""},{"dropping-particle":"","family":"Savolainen","given":"Vincent","non-dropping-particle":"","parse-names":false,"suffix":""}],"container-title":"Botanical Journal of the Linnean Society","id":"ITEM-1","issue":"1","issued":{"date-parts":[["2010","9","15"]]},"page":"1-9","title":"Broad-scale amplification of matK for DNA barcoding plants, a technical note","type":"article-journal","volume":"164"},"uris":["http://www.mendeley.com/documents/?uuid=66db1921-bb56-4595-a20d-e7969bb251bd"]}],"mendeley":{"formattedCitation":"[6]","plainTextFormattedCitation":"[6]","previouslyFormattedCitation":"[6]"},"properties":{"noteIndex":0},"schema":"https://github.com/citation-style-language/schema/raw/master/csl-citation.json"}</w:instrText>
            </w:r>
            <w:r>
              <w:rPr>
                <w:lang w:val="en-US"/>
              </w:rPr>
              <w:fldChar w:fldCharType="separate"/>
            </w:r>
            <w:r w:rsidR="00E2106B" w:rsidRPr="00E2106B">
              <w:rPr>
                <w:noProof/>
                <w:lang w:val="en-US"/>
              </w:rPr>
              <w:t>[6]</w:t>
            </w:r>
            <w:r>
              <w:rPr>
                <w:lang w:val="en-US"/>
              </w:rPr>
              <w:fldChar w:fldCharType="end"/>
            </w:r>
          </w:p>
        </w:tc>
      </w:tr>
      <w:tr w:rsidR="00B2786E" w:rsidRPr="00D02CA7" w14:paraId="0692EDED" w14:textId="77777777" w:rsidTr="00B2786E">
        <w:trPr>
          <w:trHeight w:val="246"/>
        </w:trPr>
        <w:tc>
          <w:tcPr>
            <w:tcW w:w="867" w:type="dxa"/>
            <w:vMerge/>
            <w:tcBorders>
              <w:bottom w:val="single" w:sz="4" w:space="0" w:color="auto"/>
            </w:tcBorders>
            <w:vAlign w:val="bottom"/>
          </w:tcPr>
          <w:p w14:paraId="7E7A27E2" w14:textId="77777777" w:rsidR="00B2786E" w:rsidRPr="00D02CA7" w:rsidRDefault="00B2786E" w:rsidP="00340BE1">
            <w:pPr>
              <w:pStyle w:val="DokTabellentext"/>
              <w:spacing w:line="480" w:lineRule="auto"/>
              <w:jc w:val="center"/>
              <w:rPr>
                <w:b/>
                <w:bCs/>
                <w:i/>
                <w:iCs/>
                <w:lang w:val="en-US"/>
              </w:rPr>
            </w:pPr>
          </w:p>
        </w:tc>
        <w:tc>
          <w:tcPr>
            <w:tcW w:w="5087" w:type="dxa"/>
            <w:tcBorders>
              <w:bottom w:val="single" w:sz="4" w:space="0" w:color="auto"/>
            </w:tcBorders>
            <w:vAlign w:val="bottom"/>
          </w:tcPr>
          <w:p w14:paraId="2F590F39" w14:textId="77777777" w:rsidR="00B2786E" w:rsidRPr="00D02CA7" w:rsidRDefault="00B2786E" w:rsidP="00F50879">
            <w:pPr>
              <w:pStyle w:val="PRIMER"/>
              <w:spacing w:line="480" w:lineRule="auto"/>
              <w:jc w:val="left"/>
            </w:pPr>
            <w:r w:rsidRPr="00D02CA7">
              <w:t>CTT TTG TGT TTA CGA GCC AAD G</w:t>
            </w:r>
          </w:p>
        </w:tc>
        <w:tc>
          <w:tcPr>
            <w:tcW w:w="2551" w:type="dxa"/>
            <w:tcBorders>
              <w:bottom w:val="single" w:sz="4" w:space="0" w:color="auto"/>
            </w:tcBorders>
            <w:vAlign w:val="bottom"/>
          </w:tcPr>
          <w:p w14:paraId="06A9DCF2" w14:textId="77777777" w:rsidR="00B2786E" w:rsidRPr="00D02CA7" w:rsidRDefault="00B2786E" w:rsidP="00F50879">
            <w:pPr>
              <w:pStyle w:val="DokTabellentext"/>
              <w:spacing w:line="480" w:lineRule="auto"/>
              <w:jc w:val="left"/>
              <w:rPr>
                <w:lang w:val="en-US"/>
              </w:rPr>
            </w:pPr>
            <w:r w:rsidRPr="00D02CA7">
              <w:rPr>
                <w:lang w:val="en-US"/>
              </w:rPr>
              <w:t>FAB_R</w:t>
            </w:r>
          </w:p>
        </w:tc>
        <w:tc>
          <w:tcPr>
            <w:tcW w:w="1163" w:type="dxa"/>
            <w:tcBorders>
              <w:bottom w:val="single" w:sz="4" w:space="0" w:color="auto"/>
            </w:tcBorders>
            <w:vAlign w:val="bottom"/>
          </w:tcPr>
          <w:p w14:paraId="3D8DDE38" w14:textId="627F9511" w:rsidR="00B2786E" w:rsidRPr="00D02CA7" w:rsidRDefault="00B2786E" w:rsidP="00F50879">
            <w:pPr>
              <w:pStyle w:val="DokTabellentext"/>
              <w:spacing w:line="480" w:lineRule="auto"/>
              <w:jc w:val="left"/>
              <w:rPr>
                <w:lang w:val="en-US"/>
              </w:rPr>
            </w:pPr>
            <w:r>
              <w:rPr>
                <w:lang w:val="en-US"/>
              </w:rPr>
              <w:fldChar w:fldCharType="begin" w:fldLock="1"/>
            </w:r>
            <w:r w:rsidR="001474AE">
              <w:rPr>
                <w:lang w:val="en-US"/>
              </w:rPr>
              <w:instrText>ADDIN CSL_CITATION {"citationItems":[{"id":"ITEM-1","itemData":{"DOI":"10.1111/j.1095-8339.2010.01071.x","ISBN":"0024-4074","ISSN":"00244074","PMID":"53710957","abstract":"The plastid rbcL and matK genes have recently been adopted as the DNA barcoding regions for plants by the Consortium for the Barcoding of Life. However, some researchers have reported problems in successfully amplifying the matK fragment across the plant kingdom. This study focused on designing order-specific primers for monocot and eudicots. In total, 6514 matK sequences were downloaded from GenBank/EBI. The percentage sequence match of three sets of previously published barcoding primers was recorded in 39 orders. In 22 of these, at least one primer was required to be redesigned. We propose 26 new PCR primers so that the matK barcode can easily and successfully be amplified. It should also be possible to increase the amplification success rate of the previously published barcoding primers by introducing degeneracy or a deoxyinosine base to the second position from the 3' end of the primer. This will increase primer match for monocots and eudicots to approximately 97%. Finally, we argue that DNA barcoding using multiple primers (rather than a single pair) is adequate, especially in light of the recent developments in next-generation DNA sequencing. (C) 2010 The Linnean Society of London, Botanical Journal of the Linnean Society, 2010, 164, 1-9.","author":[{"dropping-particle":"","family":"Dunning","given":"Luke T.","non-dropping-particle":"","parse-names":false,"suffix":""},{"dropping-particle":"","family":"Savolainen","given":"Vincent","non-dropping-particle":"","parse-names":false,"suffix":""}],"container-title":"Botanical Journal of the Linnean Society","id":"ITEM-1","issue":"1","issued":{"date-parts":[["2010","9","15"]]},"page":"1-9","title":"Broad-scale amplification of matK for DNA barcoding plants, a technical note","type":"article-journal","volume":"164"},"uris":["http://www.mendeley.com/documents/?uuid=66db1921-bb56-4595-a20d-e7969bb251bd"]}],"mendeley":{"formattedCitation":"[6]","plainTextFormattedCitation":"[6]","previouslyFormattedCitation":"[6]"},"properties":{"noteIndex":0},"schema":"https://github.com/citation-style-language/schema/raw/master/csl-citation.json"}</w:instrText>
            </w:r>
            <w:r>
              <w:rPr>
                <w:lang w:val="en-US"/>
              </w:rPr>
              <w:fldChar w:fldCharType="separate"/>
            </w:r>
            <w:r w:rsidR="00E2106B" w:rsidRPr="00E2106B">
              <w:rPr>
                <w:noProof/>
                <w:lang w:val="en-US"/>
              </w:rPr>
              <w:t>[6]</w:t>
            </w:r>
            <w:r>
              <w:rPr>
                <w:lang w:val="en-US"/>
              </w:rPr>
              <w:fldChar w:fldCharType="end"/>
            </w:r>
          </w:p>
        </w:tc>
      </w:tr>
      <w:tr w:rsidR="00B2786E" w:rsidRPr="00256182" w14:paraId="1DCBB25B" w14:textId="77777777" w:rsidTr="00340BE1">
        <w:trPr>
          <w:trHeight w:val="417"/>
        </w:trPr>
        <w:tc>
          <w:tcPr>
            <w:tcW w:w="867" w:type="dxa"/>
            <w:vMerge w:val="restart"/>
            <w:vAlign w:val="center"/>
          </w:tcPr>
          <w:p w14:paraId="4DBE5FEF" w14:textId="77777777" w:rsidR="00B2786E" w:rsidRPr="00D02CA7" w:rsidRDefault="00B2786E" w:rsidP="00340BE1">
            <w:pPr>
              <w:pStyle w:val="DokTabellentext"/>
              <w:spacing w:line="480" w:lineRule="auto"/>
              <w:jc w:val="center"/>
              <w:rPr>
                <w:b/>
                <w:bCs/>
                <w:i/>
                <w:iCs/>
                <w:lang w:val="en-US"/>
              </w:rPr>
            </w:pPr>
            <w:r w:rsidRPr="00D02CA7">
              <w:rPr>
                <w:b/>
                <w:bCs/>
                <w:i/>
                <w:iCs/>
                <w:lang w:val="en-US"/>
              </w:rPr>
              <w:t>trnH-psbA</w:t>
            </w:r>
          </w:p>
        </w:tc>
        <w:tc>
          <w:tcPr>
            <w:tcW w:w="5087" w:type="dxa"/>
            <w:vAlign w:val="bottom"/>
          </w:tcPr>
          <w:p w14:paraId="1B732E91" w14:textId="77777777" w:rsidR="00B2786E" w:rsidRPr="00D02CA7" w:rsidRDefault="00B2786E" w:rsidP="00F50879">
            <w:pPr>
              <w:pStyle w:val="DokTabellentext"/>
              <w:spacing w:line="480" w:lineRule="auto"/>
              <w:jc w:val="left"/>
              <w:rPr>
                <w:lang w:val="en-US"/>
              </w:rPr>
            </w:pPr>
            <w:r w:rsidRPr="00D02CA7">
              <w:rPr>
                <w:rStyle w:val="PRIMERChar"/>
                <w:rFonts w:eastAsiaTheme="minorHAnsi"/>
              </w:rPr>
              <w:t>GTT ATG CAT GAA CGT AAY GCT C</w:t>
            </w:r>
          </w:p>
        </w:tc>
        <w:tc>
          <w:tcPr>
            <w:tcW w:w="2551" w:type="dxa"/>
            <w:vAlign w:val="bottom"/>
          </w:tcPr>
          <w:p w14:paraId="2CCE22E1" w14:textId="77777777" w:rsidR="00B2786E" w:rsidRPr="00D02CA7" w:rsidRDefault="00B2786E" w:rsidP="00F50879">
            <w:pPr>
              <w:pStyle w:val="DokTabellentext"/>
              <w:spacing w:line="480" w:lineRule="auto"/>
              <w:jc w:val="left"/>
              <w:rPr>
                <w:lang w:val="en-US"/>
              </w:rPr>
            </w:pPr>
            <w:r w:rsidRPr="00D02CA7">
              <w:rPr>
                <w:lang w:val="en-US"/>
              </w:rPr>
              <w:t>psbA3_fv2 (modified from psbA3_f)</w:t>
            </w:r>
          </w:p>
        </w:tc>
        <w:tc>
          <w:tcPr>
            <w:tcW w:w="1163" w:type="dxa"/>
            <w:vAlign w:val="bottom"/>
          </w:tcPr>
          <w:p w14:paraId="7B1CE009" w14:textId="3DB6041D" w:rsidR="00B2786E" w:rsidRPr="00D02CA7" w:rsidRDefault="00B2786E" w:rsidP="00F50879">
            <w:pPr>
              <w:pStyle w:val="DokTabellentext"/>
              <w:spacing w:line="480" w:lineRule="auto"/>
              <w:jc w:val="left"/>
              <w:rPr>
                <w:lang w:val="en-US"/>
              </w:rPr>
            </w:pPr>
            <w:r>
              <w:rPr>
                <w:lang w:val="en-US"/>
              </w:rPr>
              <w:fldChar w:fldCharType="begin" w:fldLock="1"/>
            </w:r>
            <w:r w:rsidR="00E2106B">
              <w:rPr>
                <w:lang w:val="en-US"/>
              </w:rPr>
              <w:instrText>ADDIN CSL_CITATION {"citationItems":[{"id":"ITEM-1","itemData":{"DOI":"10.2307/2446155","ISBN":"0002-9122","ISSN":"00029122","PMID":"21708667","abstract":"The coding region of the matK gene and two intergenic spacers, psbA-trnH and trnL(UAA)-trnF(GAA), of cpDNA were sequenced to study phylogenetic relationships of 32 Paeonia species. In the psbA-trnH intergenic spacer, short sequences bordered by long inverted repeats have undergone inversions that are often homoplasious mutations. Insertions/deletions found in the two intergenic spacers, mostly resulting from slipped-strand mispairing, provided relatively reliable phylogenetic information. The matK coding region, evolving more rapidly than the trnL-trnF spacer and more slowly than the psbA-trnH spacer, produced the best resolved phylogenetic tree. The matK phylogeny was compared with the phylogeny obtained from sequences of internal transcribed spacers (ITS) of nuclear ribosomal DNA. A refined hypothesis of species phylogeny of section Paeonia was proposed by considering the discordance between the nuclear and cpDNA phylogenies to be results of hybrid speciation followed by inheritance of cpDNA of one parent and fixation of ITS sequences of another parent. The Eurasian and western North American disjunct distribution of the genus may have resulted from interrruption of the contin-uous distribution of ancestral populations of extant peony species across the Bering land bridge during the Miocene. Pleis-tocene glaciation may have played an important role in triggering extensive reticulate evolution within section Paeonia and shifting distributional ranges of both parental and hybrid species.","author":[{"dropping-particle":"","family":"Sang","given":"Tao","non-dropping-particle":"","parse-names":false,"suffix":""},{"dropping-particle":"","family":"Crawford","given":"Daniel J.","non-dropping-particle":"","parse-names":false,"suffix":""},{"dropping-particle":"","family":"Stuessy","given":"Tod F.","non-dropping-particle":"","parse-names":false,"suffix":""}],"container-title":"American Journal of Botany","id":"ITEM-1","issue":"8","issued":{"date-parts":[["1997","8"]]},"page":"1120-1136","title":"Chloroplast DNA phylogeny, reticulate evolution, and biogeography of Paeonia (Paeoniaceae)","type":"article-journal","volume":"84"},"uris":["http://www.mendeley.com/documents/?uuid=71db4474-ab00-49fd-875c-f92a77e593f8"]}],"mendeley":{"formattedCitation":"[8]","plainTextFormattedCitation":"[8]","previouslyFormattedCitation":"[8]"},"properties":{"noteIndex":0},"schema":"https://github.com/citation-style-language/schema/raw/master/csl-citation.json"}</w:instrText>
            </w:r>
            <w:r>
              <w:rPr>
                <w:lang w:val="en-US"/>
              </w:rPr>
              <w:fldChar w:fldCharType="separate"/>
            </w:r>
            <w:r w:rsidR="00E2106B" w:rsidRPr="00E2106B">
              <w:rPr>
                <w:noProof/>
                <w:lang w:val="en-US"/>
              </w:rPr>
              <w:t>[8]</w:t>
            </w:r>
            <w:r>
              <w:rPr>
                <w:lang w:val="en-US"/>
              </w:rPr>
              <w:fldChar w:fldCharType="end"/>
            </w:r>
          </w:p>
        </w:tc>
      </w:tr>
      <w:tr w:rsidR="00B2786E" w:rsidRPr="00256182" w14:paraId="7A7991C8" w14:textId="77777777" w:rsidTr="00B2786E">
        <w:trPr>
          <w:trHeight w:val="246"/>
        </w:trPr>
        <w:tc>
          <w:tcPr>
            <w:tcW w:w="867" w:type="dxa"/>
            <w:vMerge/>
            <w:tcBorders>
              <w:bottom w:val="single" w:sz="4" w:space="0" w:color="auto"/>
            </w:tcBorders>
            <w:vAlign w:val="bottom"/>
          </w:tcPr>
          <w:p w14:paraId="2A8614EB" w14:textId="77777777" w:rsidR="00B2786E" w:rsidRPr="00D02CA7" w:rsidRDefault="00B2786E" w:rsidP="00340BE1">
            <w:pPr>
              <w:pStyle w:val="DokTabellentext"/>
              <w:spacing w:line="480" w:lineRule="auto"/>
              <w:jc w:val="center"/>
              <w:rPr>
                <w:b/>
                <w:bCs/>
                <w:lang w:val="en-US"/>
              </w:rPr>
            </w:pPr>
          </w:p>
        </w:tc>
        <w:tc>
          <w:tcPr>
            <w:tcW w:w="5087" w:type="dxa"/>
            <w:tcBorders>
              <w:bottom w:val="single" w:sz="4" w:space="0" w:color="auto"/>
            </w:tcBorders>
            <w:vAlign w:val="bottom"/>
          </w:tcPr>
          <w:p w14:paraId="74DD3643" w14:textId="77777777" w:rsidR="00B2786E" w:rsidRPr="00D02CA7" w:rsidRDefault="00B2786E" w:rsidP="00F50879">
            <w:pPr>
              <w:pStyle w:val="DokTabellentext"/>
              <w:spacing w:line="480" w:lineRule="auto"/>
              <w:jc w:val="left"/>
              <w:rPr>
                <w:lang w:val="en-US"/>
              </w:rPr>
            </w:pPr>
            <w:r w:rsidRPr="00D02CA7">
              <w:rPr>
                <w:rStyle w:val="PRIMERChar"/>
                <w:rFonts w:eastAsiaTheme="minorHAnsi"/>
              </w:rPr>
              <w:t>GCR TGG TGG ATT CAC AAT CC</w:t>
            </w:r>
          </w:p>
        </w:tc>
        <w:tc>
          <w:tcPr>
            <w:tcW w:w="2551" w:type="dxa"/>
            <w:tcBorders>
              <w:bottom w:val="single" w:sz="4" w:space="0" w:color="auto"/>
            </w:tcBorders>
            <w:vAlign w:val="bottom"/>
          </w:tcPr>
          <w:p w14:paraId="65779FB3" w14:textId="77777777" w:rsidR="00B2786E" w:rsidRPr="00D02CA7" w:rsidRDefault="00B2786E" w:rsidP="00F50879">
            <w:pPr>
              <w:pStyle w:val="DokTabellentext"/>
              <w:spacing w:line="480" w:lineRule="auto"/>
              <w:jc w:val="left"/>
              <w:rPr>
                <w:lang w:val="en-US"/>
              </w:rPr>
            </w:pPr>
            <w:r w:rsidRPr="00D02CA7">
              <w:rPr>
                <w:lang w:val="en-US"/>
              </w:rPr>
              <w:t>trnHf_05v2 (modified from trnHf_05)</w:t>
            </w:r>
          </w:p>
        </w:tc>
        <w:tc>
          <w:tcPr>
            <w:tcW w:w="1163" w:type="dxa"/>
            <w:tcBorders>
              <w:bottom w:val="single" w:sz="4" w:space="0" w:color="auto"/>
            </w:tcBorders>
            <w:vAlign w:val="bottom"/>
          </w:tcPr>
          <w:p w14:paraId="39367D81" w14:textId="76FBB5DE" w:rsidR="00B2786E" w:rsidRPr="00D02CA7" w:rsidRDefault="00B2786E" w:rsidP="00F50879">
            <w:pPr>
              <w:pStyle w:val="DokTabellentext"/>
              <w:spacing w:line="480" w:lineRule="auto"/>
              <w:jc w:val="left"/>
              <w:rPr>
                <w:lang w:val="en-US"/>
              </w:rPr>
            </w:pPr>
            <w:r>
              <w:rPr>
                <w:lang w:val="en-US"/>
              </w:rPr>
              <w:fldChar w:fldCharType="begin" w:fldLock="1"/>
            </w:r>
            <w:r w:rsidR="00E2106B">
              <w:rPr>
                <w:lang w:val="en-US"/>
              </w:rPr>
              <w:instrText>ADDIN CSL_CITATION {"citationItems":[{"id":"ITEM-1","itemData":{"author":[{"dropping-particle":"","family":"Simpson","given":"B","non-dropping-particle":"","parse-names":false,"suffix":""},{"dropping-particle":"","family":"Tate","given":"Jennifer A","non-dropping-particle":"","parse-names":false,"suffix":""}],"container-title":"Systematic Botany","id":"ITEM-1","issue":"4","issued":{"date-parts":[["2003"]]},"page":"723-737","title":"Paraphyly of Tarasa (Malvaceae) and diverse origins of the polyploid species","type":"article-journal","volume":"28"},"uris":["http://www.mendeley.com/documents/?uuid=bd2210c3-6670-49df-8bd2-fb059898e9b5"]}],"mendeley":{"formattedCitation":"[9]","plainTextFormattedCitation":"[9]","previouslyFormattedCitation":"[9]"},"properties":{"noteIndex":0},"schema":"https://github.com/citation-style-language/schema/raw/master/csl-citation.json"}</w:instrText>
            </w:r>
            <w:r>
              <w:rPr>
                <w:lang w:val="en-US"/>
              </w:rPr>
              <w:fldChar w:fldCharType="separate"/>
            </w:r>
            <w:r w:rsidR="00E2106B" w:rsidRPr="00E2106B">
              <w:rPr>
                <w:noProof/>
                <w:lang w:val="en-US"/>
              </w:rPr>
              <w:t>[9]</w:t>
            </w:r>
            <w:r>
              <w:rPr>
                <w:lang w:val="en-US"/>
              </w:rPr>
              <w:fldChar w:fldCharType="end"/>
            </w:r>
          </w:p>
        </w:tc>
      </w:tr>
    </w:tbl>
    <w:p w14:paraId="24DA9048" w14:textId="7D12D080" w:rsidR="0037287C" w:rsidRDefault="0037287C" w:rsidP="000F722A">
      <w:pPr>
        <w:spacing w:line="259" w:lineRule="auto"/>
        <w:jc w:val="left"/>
        <w:rPr>
          <w:lang w:val="en-US"/>
        </w:rPr>
      </w:pPr>
    </w:p>
    <w:p w14:paraId="55D5C239" w14:textId="77777777" w:rsidR="0037287C" w:rsidRDefault="0037287C">
      <w:pPr>
        <w:spacing w:line="259" w:lineRule="auto"/>
        <w:jc w:val="left"/>
        <w:rPr>
          <w:lang w:val="en-US"/>
        </w:rPr>
      </w:pPr>
      <w:r>
        <w:rPr>
          <w:lang w:val="en-US"/>
        </w:rPr>
        <w:br w:type="page"/>
      </w:r>
    </w:p>
    <w:p w14:paraId="4C9EA453" w14:textId="77777777" w:rsidR="000F722A" w:rsidRDefault="000F722A" w:rsidP="000F722A">
      <w:pPr>
        <w:spacing w:line="259" w:lineRule="auto"/>
        <w:jc w:val="left"/>
        <w:rPr>
          <w:lang w:val="en-US"/>
        </w:rPr>
      </w:pPr>
    </w:p>
    <w:p w14:paraId="59A83C64" w14:textId="44C80D1A" w:rsidR="0037287C" w:rsidRPr="00C7278C" w:rsidRDefault="00B2786E" w:rsidP="009B0829">
      <w:pPr>
        <w:rPr>
          <w:rFonts w:ascii="Times New Roman" w:eastAsia="Arial" w:hAnsi="Times New Roman" w:cs="Arial"/>
          <w:b/>
          <w:bCs/>
          <w:i/>
          <w:iCs/>
          <w:sz w:val="24"/>
          <w:szCs w:val="24"/>
          <w:lang w:val="en-US"/>
        </w:rPr>
      </w:pPr>
      <w:r w:rsidRPr="008D33C6">
        <w:rPr>
          <w:lang w:val="en-GB"/>
        </w:rPr>
        <w:br w:type="page"/>
      </w:r>
      <w:bookmarkStart w:id="5" w:name="_Ref508291720"/>
      <w:r w:rsidR="0037287C" w:rsidRPr="00C7278C">
        <w:rPr>
          <w:rFonts w:ascii="Times New Roman" w:eastAsia="Arial" w:hAnsi="Times New Roman" w:cs="Arial"/>
          <w:b/>
          <w:bCs/>
          <w:i/>
          <w:iCs/>
          <w:sz w:val="24"/>
          <w:szCs w:val="24"/>
          <w:lang w:val="en-US"/>
        </w:rPr>
        <w:lastRenderedPageBreak/>
        <w:t xml:space="preserve">Table </w:t>
      </w:r>
      <w:r w:rsidR="0037287C" w:rsidRPr="00C84A37">
        <w:rPr>
          <w:rFonts w:ascii="Times New Roman" w:eastAsia="Arial" w:hAnsi="Times New Roman" w:cs="Arial"/>
          <w:b/>
          <w:bCs/>
          <w:i/>
          <w:iCs/>
          <w:sz w:val="24"/>
          <w:szCs w:val="24"/>
          <w:lang w:val="en-US"/>
        </w:rPr>
        <w:t>S</w:t>
      </w:r>
      <w:r w:rsidR="0037287C">
        <w:rPr>
          <w:rFonts w:ascii="Times New Roman" w:eastAsia="Arial" w:hAnsi="Times New Roman" w:cs="Arial"/>
          <w:b/>
          <w:bCs/>
          <w:i/>
          <w:iCs/>
          <w:sz w:val="24"/>
          <w:szCs w:val="24"/>
          <w:lang w:val="en-US"/>
        </w:rPr>
        <w:t>2</w:t>
      </w:r>
      <w:bookmarkEnd w:id="5"/>
      <w:r w:rsidR="0037287C" w:rsidRPr="00C7278C">
        <w:rPr>
          <w:rFonts w:ascii="Times New Roman" w:eastAsia="Arial" w:hAnsi="Times New Roman" w:cs="Arial"/>
          <w:b/>
          <w:bCs/>
          <w:i/>
          <w:iCs/>
          <w:sz w:val="24"/>
          <w:szCs w:val="24"/>
          <w:lang w:val="en-US"/>
        </w:rPr>
        <w:t>. Overview of the B</w:t>
      </w:r>
      <w:r w:rsidR="00162768">
        <w:rPr>
          <w:rFonts w:ascii="Times New Roman" w:eastAsia="Arial" w:hAnsi="Times New Roman" w:cs="Arial"/>
          <w:b/>
          <w:bCs/>
          <w:i/>
          <w:iCs/>
          <w:sz w:val="24"/>
          <w:szCs w:val="24"/>
          <w:lang w:val="en-US"/>
        </w:rPr>
        <w:t>arcoding of Life Datasystems (</w:t>
      </w:r>
      <w:r w:rsidR="00162768" w:rsidRPr="001474AE">
        <w:rPr>
          <w:rFonts w:ascii="Times New Roman" w:eastAsia="Arial" w:hAnsi="Times New Roman" w:cs="Arial"/>
          <w:b/>
          <w:bCs/>
          <w:i/>
          <w:iCs/>
          <w:sz w:val="24"/>
          <w:szCs w:val="24"/>
          <w:lang w:val="en-US"/>
        </w:rPr>
        <w:t>BOLD</w:t>
      </w:r>
      <w:r w:rsidR="001474AE" w:rsidRPr="001474AE">
        <w:rPr>
          <w:rFonts w:ascii="Times New Roman" w:eastAsia="Arial" w:hAnsi="Times New Roman" w:cs="Arial"/>
          <w:b/>
          <w:bCs/>
          <w:i/>
          <w:iCs/>
          <w:sz w:val="24"/>
          <w:szCs w:val="24"/>
          <w:lang w:val="en-US"/>
        </w:rPr>
        <w:t xml:space="preserve">, </w:t>
      </w:r>
      <w:r w:rsidR="001474AE" w:rsidRPr="001474AE">
        <w:rPr>
          <w:rFonts w:ascii="Times New Roman" w:eastAsia="Arial" w:hAnsi="Times New Roman" w:cs="Arial"/>
          <w:b/>
          <w:bCs/>
          <w:i/>
          <w:iCs/>
          <w:sz w:val="24"/>
          <w:szCs w:val="24"/>
          <w:lang w:val="en-US"/>
        </w:rPr>
        <w:fldChar w:fldCharType="begin" w:fldLock="1"/>
      </w:r>
      <w:r w:rsidR="001474AE" w:rsidRPr="001474AE">
        <w:rPr>
          <w:rFonts w:ascii="Times New Roman" w:eastAsia="Arial" w:hAnsi="Times New Roman" w:cs="Arial"/>
          <w:b/>
          <w:bCs/>
          <w:i/>
          <w:iCs/>
          <w:sz w:val="24"/>
          <w:szCs w:val="24"/>
          <w:lang w:val="en-US"/>
        </w:rPr>
        <w:instrText>ADDIN CSL_CITATION {"citationItems":[{"id":"ITEM-1","itemData":{"DOI":"10.1111/j.1471-8286.2007.01678.x","ISSN":"14718278","author":[{"dropping-particle":"","family":"Ratnasingham","given":"Sujeevan","non-dropping-particle":"","parse-names":false,"suffix":""},{"dropping-particle":"","family":"Hebert","given":"Paul D.N.","non-dropping-particle":"","parse-names":false,"suffix":""}],"container-title":"Molecular Ecology Notes","id":"ITEM-1","issue":"3","issued":{"date-parts":[["2007","1","24"]]},"page":"355-364","publisher":"Wiley Online Library","title":"BARCODING: bold: The Barcode of Life Data System (http://www.barcodinglife.org)","type":"article-journal","volume":"7"},"uris":["http://www.mendeley.com/documents/?uuid=dead09fa-673d-4a58-9bf3-75dc1eef18c7"]}],"mendeley":{"formattedCitation":"[10]","plainTextFormattedCitation":"[10]","previouslyFormattedCitation":"[10]"},"properties":{"noteIndex":0},"schema":"https://github.com/citation-style-language/schema/raw/master/csl-citation.json"}</w:instrText>
      </w:r>
      <w:r w:rsidR="001474AE" w:rsidRPr="001474AE">
        <w:rPr>
          <w:rFonts w:ascii="Times New Roman" w:eastAsia="Arial" w:hAnsi="Times New Roman" w:cs="Arial"/>
          <w:b/>
          <w:bCs/>
          <w:i/>
          <w:iCs/>
          <w:sz w:val="24"/>
          <w:szCs w:val="24"/>
          <w:lang w:val="en-US"/>
        </w:rPr>
        <w:fldChar w:fldCharType="separate"/>
      </w:r>
      <w:r w:rsidR="001474AE" w:rsidRPr="001474AE">
        <w:rPr>
          <w:rFonts w:ascii="Times New Roman" w:eastAsia="Arial" w:hAnsi="Times New Roman" w:cs="Arial"/>
          <w:b/>
          <w:bCs/>
          <w:i/>
          <w:iCs/>
          <w:noProof/>
          <w:sz w:val="24"/>
          <w:szCs w:val="24"/>
          <w:lang w:val="en-US"/>
        </w:rPr>
        <w:t>[10]</w:t>
      </w:r>
      <w:r w:rsidR="001474AE" w:rsidRPr="001474AE">
        <w:rPr>
          <w:rFonts w:ascii="Times New Roman" w:eastAsia="Arial" w:hAnsi="Times New Roman" w:cs="Arial"/>
          <w:b/>
          <w:bCs/>
          <w:i/>
          <w:iCs/>
          <w:sz w:val="24"/>
          <w:szCs w:val="24"/>
          <w:lang w:val="en-US"/>
        </w:rPr>
        <w:fldChar w:fldCharType="end"/>
      </w:r>
      <w:r w:rsidR="00162768" w:rsidRPr="001474AE">
        <w:rPr>
          <w:rFonts w:ascii="Times New Roman" w:eastAsia="Arial" w:hAnsi="Times New Roman" w:cs="Arial"/>
          <w:b/>
          <w:bCs/>
          <w:i/>
          <w:iCs/>
          <w:sz w:val="24"/>
          <w:szCs w:val="24"/>
          <w:lang w:val="en-US"/>
        </w:rPr>
        <w:t>)</w:t>
      </w:r>
      <w:r w:rsidR="00162768">
        <w:rPr>
          <w:rFonts w:ascii="Times New Roman" w:eastAsia="Arial" w:hAnsi="Times New Roman" w:cs="Arial"/>
          <w:b/>
          <w:bCs/>
          <w:i/>
          <w:iCs/>
          <w:sz w:val="24"/>
          <w:szCs w:val="24"/>
          <w:lang w:val="en-US"/>
        </w:rPr>
        <w:t xml:space="preserve"> </w:t>
      </w:r>
      <w:r w:rsidR="0037287C" w:rsidRPr="00C7278C">
        <w:rPr>
          <w:rFonts w:ascii="Times New Roman" w:eastAsia="Arial" w:hAnsi="Times New Roman" w:cs="Arial"/>
          <w:b/>
          <w:bCs/>
          <w:i/>
          <w:iCs/>
          <w:sz w:val="24"/>
          <w:szCs w:val="24"/>
          <w:lang w:val="en-US"/>
        </w:rPr>
        <w:t>reference barcode sequences</w:t>
      </w:r>
      <w:r w:rsidR="001474AE">
        <w:rPr>
          <w:rFonts w:ascii="Times New Roman" w:eastAsia="Arial" w:hAnsi="Times New Roman" w:cs="Arial"/>
          <w:b/>
          <w:bCs/>
          <w:i/>
          <w:iCs/>
          <w:sz w:val="24"/>
          <w:szCs w:val="24"/>
          <w:lang w:val="en-US"/>
        </w:rPr>
        <w:t xml:space="preserve"> </w:t>
      </w:r>
      <w:r w:rsidR="00F50879">
        <w:rPr>
          <w:rFonts w:ascii="Times New Roman" w:eastAsia="Arial" w:hAnsi="Times New Roman" w:cs="Arial"/>
          <w:b/>
          <w:bCs/>
          <w:i/>
          <w:iCs/>
          <w:sz w:val="24"/>
          <w:szCs w:val="24"/>
          <w:lang w:val="en-US"/>
        </w:rPr>
        <w:t>used for taxonomical assignments</w:t>
      </w:r>
    </w:p>
    <w:tbl>
      <w:tblPr>
        <w:tblStyle w:val="TableGrid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755"/>
        <w:gridCol w:w="972"/>
        <w:gridCol w:w="1199"/>
        <w:gridCol w:w="842"/>
        <w:gridCol w:w="842"/>
        <w:gridCol w:w="1425"/>
        <w:gridCol w:w="1425"/>
      </w:tblGrid>
      <w:tr w:rsidR="0037287C" w:rsidRPr="00C7278C" w14:paraId="168535F1" w14:textId="77777777" w:rsidTr="00F50879">
        <w:trPr>
          <w:jc w:val="center"/>
        </w:trPr>
        <w:tc>
          <w:tcPr>
            <w:tcW w:w="1276" w:type="dxa"/>
            <w:tcBorders>
              <w:top w:val="single" w:sz="4" w:space="0" w:color="auto"/>
              <w:bottom w:val="single" w:sz="4" w:space="0" w:color="auto"/>
            </w:tcBorders>
            <w:vAlign w:val="bottom"/>
          </w:tcPr>
          <w:p w14:paraId="2621B041" w14:textId="77777777" w:rsidR="0037287C" w:rsidRPr="00C7278C" w:rsidRDefault="0037287C" w:rsidP="00F50879">
            <w:pPr>
              <w:spacing w:line="220" w:lineRule="atLeast"/>
              <w:jc w:val="center"/>
              <w:rPr>
                <w:rFonts w:ascii="Times New Roman" w:eastAsia="Arial" w:hAnsi="Times New Roman"/>
                <w:b/>
                <w:sz w:val="17"/>
              </w:rPr>
            </w:pPr>
            <w:r w:rsidRPr="00C7278C">
              <w:rPr>
                <w:rFonts w:ascii="Times New Roman" w:eastAsia="Arial" w:hAnsi="Times New Roman"/>
                <w:b/>
                <w:sz w:val="17"/>
              </w:rPr>
              <w:t>Barcode</w:t>
            </w:r>
          </w:p>
        </w:tc>
        <w:tc>
          <w:tcPr>
            <w:tcW w:w="755" w:type="dxa"/>
            <w:tcBorders>
              <w:top w:val="single" w:sz="4" w:space="0" w:color="auto"/>
              <w:bottom w:val="single" w:sz="4" w:space="0" w:color="auto"/>
            </w:tcBorders>
            <w:vAlign w:val="bottom"/>
          </w:tcPr>
          <w:p w14:paraId="757384FA" w14:textId="77777777" w:rsidR="0037287C" w:rsidRPr="00C7278C" w:rsidRDefault="0037287C" w:rsidP="00F50879">
            <w:pPr>
              <w:spacing w:line="220" w:lineRule="atLeast"/>
              <w:jc w:val="center"/>
              <w:rPr>
                <w:rFonts w:ascii="Times New Roman" w:eastAsia="Arial" w:hAnsi="Times New Roman"/>
                <w:b/>
                <w:sz w:val="17"/>
              </w:rPr>
            </w:pPr>
            <w:r w:rsidRPr="00C7278C">
              <w:rPr>
                <w:rFonts w:ascii="Times New Roman" w:eastAsia="Arial" w:hAnsi="Times New Roman"/>
                <w:b/>
                <w:sz w:val="17"/>
              </w:rPr>
              <w:t>Genera</w:t>
            </w:r>
          </w:p>
        </w:tc>
        <w:tc>
          <w:tcPr>
            <w:tcW w:w="972" w:type="dxa"/>
            <w:tcBorders>
              <w:top w:val="single" w:sz="4" w:space="0" w:color="auto"/>
              <w:bottom w:val="single" w:sz="4" w:space="0" w:color="auto"/>
            </w:tcBorders>
            <w:vAlign w:val="bottom"/>
          </w:tcPr>
          <w:p w14:paraId="6BC16314" w14:textId="77777777" w:rsidR="0037287C" w:rsidRPr="00C7278C" w:rsidRDefault="0037287C" w:rsidP="00F50879">
            <w:pPr>
              <w:spacing w:line="220" w:lineRule="atLeast"/>
              <w:jc w:val="center"/>
              <w:rPr>
                <w:rFonts w:ascii="Times New Roman" w:eastAsia="Arial" w:hAnsi="Times New Roman"/>
                <w:b/>
                <w:sz w:val="17"/>
              </w:rPr>
            </w:pPr>
            <w:r w:rsidRPr="00C7278C">
              <w:rPr>
                <w:rFonts w:ascii="Times New Roman" w:eastAsia="Arial" w:hAnsi="Times New Roman"/>
                <w:b/>
                <w:sz w:val="17"/>
              </w:rPr>
              <w:t>Fully identified species</w:t>
            </w:r>
          </w:p>
        </w:tc>
        <w:tc>
          <w:tcPr>
            <w:tcW w:w="1199" w:type="dxa"/>
            <w:tcBorders>
              <w:top w:val="single" w:sz="4" w:space="0" w:color="auto"/>
              <w:bottom w:val="single" w:sz="4" w:space="0" w:color="auto"/>
            </w:tcBorders>
            <w:vAlign w:val="bottom"/>
          </w:tcPr>
          <w:p w14:paraId="7502E4A2" w14:textId="77777777" w:rsidR="0037287C" w:rsidRPr="00C7278C" w:rsidRDefault="0037287C" w:rsidP="00F50879">
            <w:pPr>
              <w:spacing w:line="220" w:lineRule="atLeast"/>
              <w:jc w:val="center"/>
              <w:rPr>
                <w:rFonts w:ascii="Times New Roman" w:eastAsia="Arial" w:hAnsi="Times New Roman"/>
                <w:b/>
                <w:sz w:val="17"/>
              </w:rPr>
            </w:pPr>
            <w:r w:rsidRPr="00C7278C">
              <w:rPr>
                <w:rFonts w:ascii="Times New Roman" w:eastAsia="Arial" w:hAnsi="Times New Roman"/>
                <w:b/>
                <w:sz w:val="17"/>
              </w:rPr>
              <w:t>Unidentified species</w:t>
            </w:r>
          </w:p>
        </w:tc>
        <w:tc>
          <w:tcPr>
            <w:tcW w:w="842" w:type="dxa"/>
            <w:tcBorders>
              <w:top w:val="single" w:sz="4" w:space="0" w:color="auto"/>
              <w:bottom w:val="single" w:sz="4" w:space="0" w:color="auto"/>
            </w:tcBorders>
            <w:vAlign w:val="bottom"/>
          </w:tcPr>
          <w:p w14:paraId="0B0A0A20" w14:textId="77777777" w:rsidR="0037287C" w:rsidRPr="00C7278C" w:rsidRDefault="0037287C" w:rsidP="00F50879">
            <w:pPr>
              <w:spacing w:line="220" w:lineRule="atLeast"/>
              <w:jc w:val="center"/>
              <w:rPr>
                <w:rFonts w:ascii="Times New Roman" w:eastAsia="Arial" w:hAnsi="Times New Roman"/>
                <w:b/>
                <w:sz w:val="17"/>
              </w:rPr>
            </w:pPr>
            <w:r w:rsidRPr="00C7278C">
              <w:rPr>
                <w:rFonts w:ascii="Times New Roman" w:eastAsia="Arial" w:hAnsi="Times New Roman"/>
                <w:b/>
                <w:sz w:val="17"/>
              </w:rPr>
              <w:t>Min. seqs. per spp.</w:t>
            </w:r>
          </w:p>
        </w:tc>
        <w:tc>
          <w:tcPr>
            <w:tcW w:w="842" w:type="dxa"/>
            <w:tcBorders>
              <w:top w:val="single" w:sz="4" w:space="0" w:color="auto"/>
              <w:bottom w:val="single" w:sz="4" w:space="0" w:color="auto"/>
            </w:tcBorders>
            <w:vAlign w:val="bottom"/>
          </w:tcPr>
          <w:p w14:paraId="1B331710" w14:textId="77777777" w:rsidR="0037287C" w:rsidRPr="00C7278C" w:rsidRDefault="0037287C" w:rsidP="00F50879">
            <w:pPr>
              <w:spacing w:line="220" w:lineRule="atLeast"/>
              <w:jc w:val="center"/>
              <w:rPr>
                <w:rFonts w:ascii="Times New Roman" w:eastAsia="Arial" w:hAnsi="Times New Roman"/>
                <w:b/>
                <w:sz w:val="17"/>
              </w:rPr>
            </w:pPr>
            <w:r w:rsidRPr="00C7278C">
              <w:rPr>
                <w:rFonts w:ascii="Times New Roman" w:eastAsia="Arial" w:hAnsi="Times New Roman"/>
                <w:b/>
                <w:sz w:val="17"/>
              </w:rPr>
              <w:t>Max. seqs. per spp.</w:t>
            </w:r>
          </w:p>
        </w:tc>
        <w:tc>
          <w:tcPr>
            <w:tcW w:w="1425" w:type="dxa"/>
            <w:tcBorders>
              <w:top w:val="single" w:sz="4" w:space="0" w:color="auto"/>
              <w:bottom w:val="single" w:sz="4" w:space="0" w:color="auto"/>
            </w:tcBorders>
            <w:vAlign w:val="bottom"/>
          </w:tcPr>
          <w:p w14:paraId="12088573" w14:textId="77777777" w:rsidR="0037287C" w:rsidRPr="00C7278C" w:rsidRDefault="0037287C" w:rsidP="00F50879">
            <w:pPr>
              <w:spacing w:line="220" w:lineRule="atLeast"/>
              <w:jc w:val="center"/>
              <w:rPr>
                <w:rFonts w:ascii="Times New Roman" w:eastAsia="Arial" w:hAnsi="Times New Roman"/>
                <w:b/>
                <w:sz w:val="17"/>
              </w:rPr>
            </w:pPr>
            <w:r w:rsidRPr="00C7278C">
              <w:rPr>
                <w:rFonts w:ascii="Times New Roman" w:eastAsia="Arial" w:hAnsi="Times New Roman"/>
                <w:b/>
                <w:sz w:val="17"/>
              </w:rPr>
              <w:t>Total sequences</w:t>
            </w:r>
          </w:p>
        </w:tc>
        <w:tc>
          <w:tcPr>
            <w:tcW w:w="1425" w:type="dxa"/>
            <w:tcBorders>
              <w:top w:val="single" w:sz="4" w:space="0" w:color="auto"/>
              <w:bottom w:val="single" w:sz="4" w:space="0" w:color="auto"/>
            </w:tcBorders>
            <w:vAlign w:val="bottom"/>
          </w:tcPr>
          <w:p w14:paraId="6BF44EF0" w14:textId="77777777" w:rsidR="0037287C" w:rsidRPr="00C7278C" w:rsidRDefault="0037287C" w:rsidP="00F50879">
            <w:pPr>
              <w:spacing w:line="220" w:lineRule="atLeast"/>
              <w:jc w:val="center"/>
              <w:rPr>
                <w:rFonts w:ascii="Times New Roman" w:eastAsia="Arial" w:hAnsi="Times New Roman"/>
                <w:b/>
                <w:sz w:val="17"/>
              </w:rPr>
            </w:pPr>
            <w:r w:rsidRPr="00C7278C">
              <w:rPr>
                <w:rFonts w:ascii="Times New Roman" w:eastAsia="Arial" w:hAnsi="Times New Roman"/>
                <w:b/>
                <w:sz w:val="17"/>
              </w:rPr>
              <w:t>Minimum length in bp</w:t>
            </w:r>
          </w:p>
        </w:tc>
      </w:tr>
      <w:tr w:rsidR="0037287C" w:rsidRPr="00C7278C" w14:paraId="4E71494C" w14:textId="77777777" w:rsidTr="00F50879">
        <w:trPr>
          <w:jc w:val="center"/>
        </w:trPr>
        <w:tc>
          <w:tcPr>
            <w:tcW w:w="1276" w:type="dxa"/>
            <w:tcBorders>
              <w:top w:val="single" w:sz="4" w:space="0" w:color="auto"/>
            </w:tcBorders>
            <w:vAlign w:val="bottom"/>
          </w:tcPr>
          <w:p w14:paraId="0F730FA2" w14:textId="77777777" w:rsidR="0037287C" w:rsidRPr="00C7278C" w:rsidRDefault="0037287C" w:rsidP="00F50879">
            <w:pPr>
              <w:spacing w:line="220" w:lineRule="atLeast"/>
              <w:jc w:val="center"/>
              <w:rPr>
                <w:rFonts w:ascii="Times New Roman" w:eastAsia="Arial" w:hAnsi="Times New Roman"/>
                <w:i/>
                <w:sz w:val="17"/>
              </w:rPr>
            </w:pPr>
          </w:p>
        </w:tc>
        <w:tc>
          <w:tcPr>
            <w:tcW w:w="755" w:type="dxa"/>
            <w:tcBorders>
              <w:top w:val="single" w:sz="4" w:space="0" w:color="auto"/>
            </w:tcBorders>
            <w:vAlign w:val="bottom"/>
          </w:tcPr>
          <w:p w14:paraId="4C2B6C5A" w14:textId="77777777" w:rsidR="0037287C" w:rsidRPr="00C7278C" w:rsidRDefault="0037287C" w:rsidP="00F50879">
            <w:pPr>
              <w:spacing w:line="220" w:lineRule="atLeast"/>
              <w:jc w:val="center"/>
              <w:rPr>
                <w:rFonts w:ascii="Times New Roman" w:eastAsia="Arial" w:hAnsi="Times New Roman"/>
                <w:sz w:val="17"/>
              </w:rPr>
            </w:pPr>
          </w:p>
        </w:tc>
        <w:tc>
          <w:tcPr>
            <w:tcW w:w="972" w:type="dxa"/>
            <w:tcBorders>
              <w:top w:val="single" w:sz="4" w:space="0" w:color="auto"/>
            </w:tcBorders>
            <w:vAlign w:val="bottom"/>
          </w:tcPr>
          <w:p w14:paraId="38E8A2DF" w14:textId="77777777" w:rsidR="0037287C" w:rsidRPr="00C7278C" w:rsidRDefault="0037287C" w:rsidP="00F50879">
            <w:pPr>
              <w:spacing w:line="220" w:lineRule="atLeast"/>
              <w:jc w:val="center"/>
              <w:rPr>
                <w:rFonts w:ascii="Times New Roman" w:eastAsia="Arial" w:hAnsi="Times New Roman"/>
                <w:sz w:val="17"/>
              </w:rPr>
            </w:pPr>
          </w:p>
        </w:tc>
        <w:tc>
          <w:tcPr>
            <w:tcW w:w="1199" w:type="dxa"/>
            <w:tcBorders>
              <w:top w:val="single" w:sz="4" w:space="0" w:color="auto"/>
            </w:tcBorders>
            <w:vAlign w:val="bottom"/>
          </w:tcPr>
          <w:p w14:paraId="4FBD073F" w14:textId="77777777" w:rsidR="0037287C" w:rsidRPr="00C7278C" w:rsidRDefault="0037287C" w:rsidP="00F50879">
            <w:pPr>
              <w:spacing w:line="220" w:lineRule="atLeast"/>
              <w:jc w:val="center"/>
              <w:rPr>
                <w:rFonts w:ascii="Times New Roman" w:eastAsia="Arial" w:hAnsi="Times New Roman"/>
                <w:sz w:val="17"/>
              </w:rPr>
            </w:pPr>
          </w:p>
        </w:tc>
        <w:tc>
          <w:tcPr>
            <w:tcW w:w="842" w:type="dxa"/>
            <w:tcBorders>
              <w:top w:val="single" w:sz="4" w:space="0" w:color="auto"/>
            </w:tcBorders>
            <w:vAlign w:val="bottom"/>
          </w:tcPr>
          <w:p w14:paraId="21CBEB9B" w14:textId="77777777" w:rsidR="0037287C" w:rsidRPr="00C7278C" w:rsidRDefault="0037287C" w:rsidP="00F50879">
            <w:pPr>
              <w:spacing w:line="220" w:lineRule="atLeast"/>
              <w:jc w:val="center"/>
              <w:rPr>
                <w:rFonts w:ascii="Times New Roman" w:eastAsia="Arial" w:hAnsi="Times New Roman"/>
                <w:sz w:val="17"/>
              </w:rPr>
            </w:pPr>
          </w:p>
        </w:tc>
        <w:tc>
          <w:tcPr>
            <w:tcW w:w="842" w:type="dxa"/>
            <w:tcBorders>
              <w:top w:val="single" w:sz="4" w:space="0" w:color="auto"/>
            </w:tcBorders>
            <w:vAlign w:val="bottom"/>
          </w:tcPr>
          <w:p w14:paraId="271A6C7B" w14:textId="77777777" w:rsidR="0037287C" w:rsidRPr="00C7278C" w:rsidRDefault="0037287C" w:rsidP="00F50879">
            <w:pPr>
              <w:spacing w:line="220" w:lineRule="atLeast"/>
              <w:jc w:val="center"/>
              <w:rPr>
                <w:rFonts w:ascii="Times New Roman" w:eastAsia="Arial" w:hAnsi="Times New Roman"/>
                <w:sz w:val="17"/>
              </w:rPr>
            </w:pPr>
          </w:p>
        </w:tc>
        <w:tc>
          <w:tcPr>
            <w:tcW w:w="1425" w:type="dxa"/>
            <w:tcBorders>
              <w:top w:val="single" w:sz="4" w:space="0" w:color="auto"/>
            </w:tcBorders>
            <w:vAlign w:val="bottom"/>
          </w:tcPr>
          <w:p w14:paraId="3BC075FD" w14:textId="77777777" w:rsidR="0037287C" w:rsidRPr="00C7278C" w:rsidRDefault="0037287C" w:rsidP="00F50879">
            <w:pPr>
              <w:spacing w:line="220" w:lineRule="atLeast"/>
              <w:jc w:val="center"/>
              <w:rPr>
                <w:rFonts w:ascii="Times New Roman" w:eastAsia="Arial" w:hAnsi="Times New Roman"/>
                <w:sz w:val="17"/>
              </w:rPr>
            </w:pPr>
          </w:p>
        </w:tc>
        <w:tc>
          <w:tcPr>
            <w:tcW w:w="1425" w:type="dxa"/>
            <w:tcBorders>
              <w:top w:val="single" w:sz="4" w:space="0" w:color="auto"/>
            </w:tcBorders>
            <w:vAlign w:val="bottom"/>
          </w:tcPr>
          <w:p w14:paraId="617B3370" w14:textId="77777777" w:rsidR="0037287C" w:rsidRPr="00C7278C" w:rsidRDefault="0037287C" w:rsidP="00F50879">
            <w:pPr>
              <w:spacing w:line="220" w:lineRule="atLeast"/>
              <w:jc w:val="center"/>
              <w:rPr>
                <w:rFonts w:ascii="Times New Roman" w:eastAsia="Arial" w:hAnsi="Times New Roman"/>
                <w:sz w:val="17"/>
              </w:rPr>
            </w:pPr>
          </w:p>
        </w:tc>
      </w:tr>
      <w:tr w:rsidR="0037287C" w:rsidRPr="00C7278C" w14:paraId="64C10140" w14:textId="77777777" w:rsidTr="00F50879">
        <w:trPr>
          <w:jc w:val="center"/>
        </w:trPr>
        <w:tc>
          <w:tcPr>
            <w:tcW w:w="1276" w:type="dxa"/>
            <w:vAlign w:val="bottom"/>
          </w:tcPr>
          <w:p w14:paraId="6B15BAE1" w14:textId="77777777" w:rsidR="0037287C" w:rsidRPr="00C7278C" w:rsidRDefault="0037287C" w:rsidP="00F50879">
            <w:pPr>
              <w:spacing w:line="220" w:lineRule="atLeast"/>
              <w:jc w:val="center"/>
              <w:rPr>
                <w:rFonts w:ascii="Times New Roman" w:eastAsia="Arial" w:hAnsi="Times New Roman"/>
                <w:i/>
                <w:sz w:val="17"/>
              </w:rPr>
            </w:pPr>
            <w:r w:rsidRPr="00C7278C">
              <w:rPr>
                <w:rFonts w:ascii="Times New Roman" w:eastAsia="Arial" w:hAnsi="Times New Roman"/>
                <w:i/>
                <w:sz w:val="17"/>
              </w:rPr>
              <w:t>rbcLa</w:t>
            </w:r>
          </w:p>
        </w:tc>
        <w:tc>
          <w:tcPr>
            <w:tcW w:w="755" w:type="dxa"/>
            <w:vAlign w:val="bottom"/>
          </w:tcPr>
          <w:p w14:paraId="3BAF3483" w14:textId="77777777" w:rsidR="0037287C" w:rsidRPr="00C7278C" w:rsidRDefault="0037287C" w:rsidP="00F50879">
            <w:pPr>
              <w:spacing w:line="220" w:lineRule="atLeast"/>
              <w:jc w:val="center"/>
              <w:rPr>
                <w:rFonts w:ascii="Times New Roman" w:eastAsia="Arial" w:hAnsi="Times New Roman"/>
                <w:sz w:val="17"/>
              </w:rPr>
            </w:pPr>
            <w:r w:rsidRPr="00C7278C">
              <w:rPr>
                <w:rFonts w:ascii="Times New Roman" w:eastAsia="Arial" w:hAnsi="Times New Roman"/>
                <w:sz w:val="17"/>
              </w:rPr>
              <w:t>822</w:t>
            </w:r>
          </w:p>
        </w:tc>
        <w:tc>
          <w:tcPr>
            <w:tcW w:w="972" w:type="dxa"/>
            <w:vAlign w:val="bottom"/>
          </w:tcPr>
          <w:p w14:paraId="4B7E5949" w14:textId="77777777" w:rsidR="0037287C" w:rsidRPr="00C7278C" w:rsidRDefault="0037287C" w:rsidP="00F50879">
            <w:pPr>
              <w:spacing w:line="220" w:lineRule="atLeast"/>
              <w:jc w:val="center"/>
              <w:rPr>
                <w:rFonts w:ascii="Times New Roman" w:eastAsia="Arial" w:hAnsi="Times New Roman"/>
                <w:sz w:val="17"/>
              </w:rPr>
            </w:pPr>
            <w:r w:rsidRPr="00C7278C">
              <w:rPr>
                <w:rFonts w:ascii="Times New Roman" w:eastAsia="Arial" w:hAnsi="Times New Roman"/>
                <w:sz w:val="17"/>
              </w:rPr>
              <w:t>2683</w:t>
            </w:r>
          </w:p>
        </w:tc>
        <w:tc>
          <w:tcPr>
            <w:tcW w:w="1199" w:type="dxa"/>
            <w:vAlign w:val="bottom"/>
          </w:tcPr>
          <w:p w14:paraId="49341B3D" w14:textId="77777777" w:rsidR="0037287C" w:rsidRPr="00C7278C" w:rsidRDefault="0037287C" w:rsidP="00F50879">
            <w:pPr>
              <w:spacing w:line="220" w:lineRule="atLeast"/>
              <w:jc w:val="center"/>
              <w:rPr>
                <w:rFonts w:ascii="Times New Roman" w:eastAsia="Arial" w:hAnsi="Times New Roman"/>
                <w:sz w:val="17"/>
              </w:rPr>
            </w:pPr>
            <w:r w:rsidRPr="00C7278C">
              <w:rPr>
                <w:rFonts w:ascii="Times New Roman" w:eastAsia="Arial" w:hAnsi="Times New Roman"/>
                <w:sz w:val="17"/>
              </w:rPr>
              <w:t>121</w:t>
            </w:r>
          </w:p>
        </w:tc>
        <w:tc>
          <w:tcPr>
            <w:tcW w:w="842" w:type="dxa"/>
            <w:vAlign w:val="bottom"/>
          </w:tcPr>
          <w:p w14:paraId="6F05C534" w14:textId="77777777" w:rsidR="0037287C" w:rsidRPr="00C7278C" w:rsidRDefault="0037287C" w:rsidP="00F50879">
            <w:pPr>
              <w:spacing w:line="220" w:lineRule="atLeast"/>
              <w:jc w:val="center"/>
              <w:rPr>
                <w:rFonts w:ascii="Times New Roman" w:eastAsia="Arial" w:hAnsi="Times New Roman"/>
                <w:sz w:val="17"/>
              </w:rPr>
            </w:pPr>
            <w:r w:rsidRPr="00C7278C">
              <w:rPr>
                <w:rFonts w:ascii="Times New Roman" w:eastAsia="Arial" w:hAnsi="Times New Roman"/>
                <w:sz w:val="17"/>
              </w:rPr>
              <w:t>1</w:t>
            </w:r>
          </w:p>
        </w:tc>
        <w:tc>
          <w:tcPr>
            <w:tcW w:w="842" w:type="dxa"/>
            <w:vAlign w:val="bottom"/>
          </w:tcPr>
          <w:p w14:paraId="4B6B581F" w14:textId="77777777" w:rsidR="0037287C" w:rsidRPr="00C7278C" w:rsidRDefault="0037287C" w:rsidP="00F50879">
            <w:pPr>
              <w:spacing w:line="220" w:lineRule="atLeast"/>
              <w:jc w:val="center"/>
              <w:rPr>
                <w:rFonts w:ascii="Times New Roman" w:eastAsia="Arial" w:hAnsi="Times New Roman"/>
                <w:sz w:val="17"/>
              </w:rPr>
            </w:pPr>
            <w:r w:rsidRPr="00C7278C">
              <w:rPr>
                <w:rFonts w:ascii="Times New Roman" w:eastAsia="Arial" w:hAnsi="Times New Roman"/>
                <w:sz w:val="17"/>
              </w:rPr>
              <w:t>95</w:t>
            </w:r>
          </w:p>
        </w:tc>
        <w:tc>
          <w:tcPr>
            <w:tcW w:w="1425" w:type="dxa"/>
            <w:vAlign w:val="bottom"/>
          </w:tcPr>
          <w:p w14:paraId="70207D64" w14:textId="77777777" w:rsidR="0037287C" w:rsidRPr="00C7278C" w:rsidRDefault="0037287C" w:rsidP="00F50879">
            <w:pPr>
              <w:spacing w:line="220" w:lineRule="atLeast"/>
              <w:jc w:val="center"/>
              <w:rPr>
                <w:rFonts w:ascii="Times New Roman" w:eastAsia="Arial" w:hAnsi="Times New Roman"/>
                <w:sz w:val="17"/>
              </w:rPr>
            </w:pPr>
            <w:r w:rsidRPr="00C7278C">
              <w:rPr>
                <w:rFonts w:ascii="Times New Roman" w:eastAsia="Arial" w:hAnsi="Times New Roman"/>
                <w:sz w:val="17"/>
              </w:rPr>
              <w:t>6064</w:t>
            </w:r>
          </w:p>
        </w:tc>
        <w:tc>
          <w:tcPr>
            <w:tcW w:w="1425" w:type="dxa"/>
            <w:vAlign w:val="bottom"/>
          </w:tcPr>
          <w:p w14:paraId="29776741" w14:textId="77777777" w:rsidR="0037287C" w:rsidRPr="00C7278C" w:rsidRDefault="0037287C" w:rsidP="00F50879">
            <w:pPr>
              <w:spacing w:line="220" w:lineRule="atLeast"/>
              <w:jc w:val="center"/>
              <w:rPr>
                <w:rFonts w:ascii="Times New Roman" w:eastAsia="Arial" w:hAnsi="Times New Roman"/>
                <w:sz w:val="17"/>
              </w:rPr>
            </w:pPr>
            <w:r w:rsidRPr="00C7278C">
              <w:rPr>
                <w:rFonts w:ascii="Times New Roman" w:eastAsia="Arial" w:hAnsi="Times New Roman"/>
                <w:sz w:val="17"/>
              </w:rPr>
              <w:t>300</w:t>
            </w:r>
          </w:p>
        </w:tc>
      </w:tr>
      <w:tr w:rsidR="0037287C" w:rsidRPr="00C7278C" w14:paraId="70570999" w14:textId="77777777" w:rsidTr="00F50879">
        <w:trPr>
          <w:jc w:val="center"/>
        </w:trPr>
        <w:tc>
          <w:tcPr>
            <w:tcW w:w="1276" w:type="dxa"/>
            <w:vAlign w:val="bottom"/>
          </w:tcPr>
          <w:p w14:paraId="5B59EFE1" w14:textId="77777777" w:rsidR="0037287C" w:rsidRPr="00C7278C" w:rsidRDefault="0037287C" w:rsidP="00F50879">
            <w:pPr>
              <w:spacing w:line="220" w:lineRule="atLeast"/>
              <w:jc w:val="center"/>
              <w:rPr>
                <w:rFonts w:ascii="Times New Roman" w:eastAsia="Arial" w:hAnsi="Times New Roman"/>
                <w:i/>
                <w:sz w:val="17"/>
              </w:rPr>
            </w:pPr>
          </w:p>
        </w:tc>
        <w:tc>
          <w:tcPr>
            <w:tcW w:w="755" w:type="dxa"/>
            <w:vAlign w:val="bottom"/>
          </w:tcPr>
          <w:p w14:paraId="24547FB4" w14:textId="77777777" w:rsidR="0037287C" w:rsidRPr="00C7278C" w:rsidRDefault="0037287C" w:rsidP="00F50879">
            <w:pPr>
              <w:spacing w:line="220" w:lineRule="atLeast"/>
              <w:jc w:val="center"/>
              <w:rPr>
                <w:rFonts w:ascii="Times New Roman" w:eastAsia="Arial" w:hAnsi="Times New Roman"/>
                <w:sz w:val="17"/>
              </w:rPr>
            </w:pPr>
          </w:p>
        </w:tc>
        <w:tc>
          <w:tcPr>
            <w:tcW w:w="972" w:type="dxa"/>
            <w:vAlign w:val="bottom"/>
          </w:tcPr>
          <w:p w14:paraId="58B3E49F" w14:textId="77777777" w:rsidR="0037287C" w:rsidRPr="00C7278C" w:rsidRDefault="0037287C" w:rsidP="00F50879">
            <w:pPr>
              <w:spacing w:line="220" w:lineRule="atLeast"/>
              <w:jc w:val="center"/>
              <w:rPr>
                <w:rFonts w:ascii="Times New Roman" w:eastAsia="Arial" w:hAnsi="Times New Roman"/>
                <w:sz w:val="17"/>
              </w:rPr>
            </w:pPr>
          </w:p>
        </w:tc>
        <w:tc>
          <w:tcPr>
            <w:tcW w:w="1199" w:type="dxa"/>
            <w:vAlign w:val="bottom"/>
          </w:tcPr>
          <w:p w14:paraId="08568580" w14:textId="77777777" w:rsidR="0037287C" w:rsidRPr="00C7278C" w:rsidRDefault="0037287C" w:rsidP="00F50879">
            <w:pPr>
              <w:spacing w:line="220" w:lineRule="atLeast"/>
              <w:jc w:val="center"/>
              <w:rPr>
                <w:rFonts w:ascii="Times New Roman" w:eastAsia="Arial" w:hAnsi="Times New Roman"/>
                <w:sz w:val="17"/>
              </w:rPr>
            </w:pPr>
          </w:p>
        </w:tc>
        <w:tc>
          <w:tcPr>
            <w:tcW w:w="842" w:type="dxa"/>
            <w:vAlign w:val="bottom"/>
          </w:tcPr>
          <w:p w14:paraId="7A4C3BE4" w14:textId="77777777" w:rsidR="0037287C" w:rsidRPr="00C7278C" w:rsidRDefault="0037287C" w:rsidP="00F50879">
            <w:pPr>
              <w:spacing w:line="220" w:lineRule="atLeast"/>
              <w:jc w:val="center"/>
              <w:rPr>
                <w:rFonts w:ascii="Times New Roman" w:eastAsia="Arial" w:hAnsi="Times New Roman"/>
                <w:sz w:val="17"/>
              </w:rPr>
            </w:pPr>
          </w:p>
        </w:tc>
        <w:tc>
          <w:tcPr>
            <w:tcW w:w="842" w:type="dxa"/>
            <w:vAlign w:val="bottom"/>
          </w:tcPr>
          <w:p w14:paraId="59A2831A" w14:textId="77777777" w:rsidR="0037287C" w:rsidRPr="00C7278C" w:rsidRDefault="0037287C" w:rsidP="00F50879">
            <w:pPr>
              <w:spacing w:line="220" w:lineRule="atLeast"/>
              <w:jc w:val="center"/>
              <w:rPr>
                <w:rFonts w:ascii="Times New Roman" w:eastAsia="Arial" w:hAnsi="Times New Roman"/>
                <w:sz w:val="17"/>
              </w:rPr>
            </w:pPr>
          </w:p>
        </w:tc>
        <w:tc>
          <w:tcPr>
            <w:tcW w:w="1425" w:type="dxa"/>
            <w:vAlign w:val="bottom"/>
          </w:tcPr>
          <w:p w14:paraId="4A8C5E3A" w14:textId="77777777" w:rsidR="0037287C" w:rsidRPr="00C7278C" w:rsidRDefault="0037287C" w:rsidP="00F50879">
            <w:pPr>
              <w:spacing w:line="220" w:lineRule="atLeast"/>
              <w:jc w:val="center"/>
              <w:rPr>
                <w:rFonts w:ascii="Times New Roman" w:eastAsia="Arial" w:hAnsi="Times New Roman"/>
                <w:sz w:val="17"/>
              </w:rPr>
            </w:pPr>
          </w:p>
        </w:tc>
        <w:tc>
          <w:tcPr>
            <w:tcW w:w="1425" w:type="dxa"/>
            <w:vAlign w:val="bottom"/>
          </w:tcPr>
          <w:p w14:paraId="0607B27D" w14:textId="77777777" w:rsidR="0037287C" w:rsidRPr="00C7278C" w:rsidRDefault="0037287C" w:rsidP="00F50879">
            <w:pPr>
              <w:spacing w:line="220" w:lineRule="atLeast"/>
              <w:jc w:val="center"/>
              <w:rPr>
                <w:rFonts w:ascii="Times New Roman" w:eastAsia="Arial" w:hAnsi="Times New Roman"/>
                <w:sz w:val="17"/>
              </w:rPr>
            </w:pPr>
          </w:p>
        </w:tc>
      </w:tr>
      <w:tr w:rsidR="0037287C" w:rsidRPr="00C7278C" w14:paraId="1A323232" w14:textId="77777777" w:rsidTr="00F50879">
        <w:trPr>
          <w:jc w:val="center"/>
        </w:trPr>
        <w:tc>
          <w:tcPr>
            <w:tcW w:w="1276" w:type="dxa"/>
            <w:vAlign w:val="bottom"/>
          </w:tcPr>
          <w:p w14:paraId="56182885" w14:textId="77777777" w:rsidR="0037287C" w:rsidRPr="00C7278C" w:rsidRDefault="0037287C" w:rsidP="00F50879">
            <w:pPr>
              <w:spacing w:line="220" w:lineRule="atLeast"/>
              <w:jc w:val="center"/>
              <w:rPr>
                <w:rFonts w:ascii="Times New Roman" w:eastAsia="Arial" w:hAnsi="Times New Roman"/>
                <w:i/>
                <w:sz w:val="17"/>
              </w:rPr>
            </w:pPr>
            <w:r w:rsidRPr="00C7278C">
              <w:rPr>
                <w:rFonts w:ascii="Times New Roman" w:eastAsia="Arial" w:hAnsi="Times New Roman"/>
                <w:i/>
                <w:sz w:val="17"/>
              </w:rPr>
              <w:t>matK</w:t>
            </w:r>
          </w:p>
        </w:tc>
        <w:tc>
          <w:tcPr>
            <w:tcW w:w="755" w:type="dxa"/>
            <w:vAlign w:val="bottom"/>
          </w:tcPr>
          <w:p w14:paraId="77D74C8E" w14:textId="77777777" w:rsidR="0037287C" w:rsidRPr="00C7278C" w:rsidRDefault="0037287C" w:rsidP="00F50879">
            <w:pPr>
              <w:spacing w:line="220" w:lineRule="atLeast"/>
              <w:jc w:val="center"/>
              <w:rPr>
                <w:rFonts w:ascii="Times New Roman" w:eastAsia="Arial" w:hAnsi="Times New Roman"/>
                <w:sz w:val="17"/>
              </w:rPr>
            </w:pPr>
            <w:r w:rsidRPr="00C7278C">
              <w:rPr>
                <w:rFonts w:ascii="Times New Roman" w:eastAsia="Arial" w:hAnsi="Times New Roman"/>
                <w:sz w:val="17"/>
              </w:rPr>
              <w:t>1086</w:t>
            </w:r>
          </w:p>
        </w:tc>
        <w:tc>
          <w:tcPr>
            <w:tcW w:w="972" w:type="dxa"/>
            <w:vAlign w:val="bottom"/>
          </w:tcPr>
          <w:p w14:paraId="19A0E66A" w14:textId="77777777" w:rsidR="0037287C" w:rsidRPr="00C7278C" w:rsidRDefault="0037287C" w:rsidP="00F50879">
            <w:pPr>
              <w:spacing w:line="220" w:lineRule="atLeast"/>
              <w:jc w:val="center"/>
              <w:rPr>
                <w:rFonts w:ascii="Times New Roman" w:eastAsia="Arial" w:hAnsi="Times New Roman"/>
                <w:sz w:val="17"/>
              </w:rPr>
            </w:pPr>
            <w:r w:rsidRPr="00C7278C">
              <w:rPr>
                <w:rFonts w:ascii="Times New Roman" w:eastAsia="Arial" w:hAnsi="Times New Roman"/>
                <w:sz w:val="17"/>
              </w:rPr>
              <w:t>4707</w:t>
            </w:r>
          </w:p>
        </w:tc>
        <w:tc>
          <w:tcPr>
            <w:tcW w:w="1199" w:type="dxa"/>
            <w:vAlign w:val="bottom"/>
          </w:tcPr>
          <w:p w14:paraId="4CB429AD" w14:textId="77777777" w:rsidR="0037287C" w:rsidRPr="00C7278C" w:rsidRDefault="0037287C" w:rsidP="00F50879">
            <w:pPr>
              <w:spacing w:line="220" w:lineRule="atLeast"/>
              <w:jc w:val="center"/>
              <w:rPr>
                <w:rFonts w:ascii="Times New Roman" w:eastAsia="Arial" w:hAnsi="Times New Roman"/>
                <w:sz w:val="17"/>
              </w:rPr>
            </w:pPr>
            <w:r w:rsidRPr="00C7278C">
              <w:rPr>
                <w:rFonts w:ascii="Times New Roman" w:eastAsia="Arial" w:hAnsi="Times New Roman"/>
                <w:sz w:val="17"/>
              </w:rPr>
              <w:t>95</w:t>
            </w:r>
          </w:p>
        </w:tc>
        <w:tc>
          <w:tcPr>
            <w:tcW w:w="842" w:type="dxa"/>
            <w:vAlign w:val="bottom"/>
          </w:tcPr>
          <w:p w14:paraId="36AFC264" w14:textId="77777777" w:rsidR="0037287C" w:rsidRPr="00C7278C" w:rsidRDefault="0037287C" w:rsidP="00F50879">
            <w:pPr>
              <w:spacing w:line="220" w:lineRule="atLeast"/>
              <w:jc w:val="center"/>
              <w:rPr>
                <w:rFonts w:ascii="Times New Roman" w:eastAsia="Arial" w:hAnsi="Times New Roman"/>
                <w:sz w:val="17"/>
              </w:rPr>
            </w:pPr>
            <w:r w:rsidRPr="00C7278C">
              <w:rPr>
                <w:rFonts w:ascii="Times New Roman" w:eastAsia="Arial" w:hAnsi="Times New Roman"/>
                <w:sz w:val="17"/>
              </w:rPr>
              <w:t>1</w:t>
            </w:r>
          </w:p>
        </w:tc>
        <w:tc>
          <w:tcPr>
            <w:tcW w:w="842" w:type="dxa"/>
            <w:vAlign w:val="bottom"/>
          </w:tcPr>
          <w:p w14:paraId="0FC1496D" w14:textId="77777777" w:rsidR="0037287C" w:rsidRPr="00C7278C" w:rsidRDefault="0037287C" w:rsidP="00F50879">
            <w:pPr>
              <w:spacing w:line="220" w:lineRule="atLeast"/>
              <w:jc w:val="center"/>
              <w:rPr>
                <w:rFonts w:ascii="Times New Roman" w:eastAsia="Arial" w:hAnsi="Times New Roman"/>
                <w:sz w:val="17"/>
              </w:rPr>
            </w:pPr>
            <w:r w:rsidRPr="00C7278C">
              <w:rPr>
                <w:rFonts w:ascii="Times New Roman" w:eastAsia="Arial" w:hAnsi="Times New Roman"/>
                <w:sz w:val="17"/>
              </w:rPr>
              <w:t>99</w:t>
            </w:r>
          </w:p>
        </w:tc>
        <w:tc>
          <w:tcPr>
            <w:tcW w:w="1425" w:type="dxa"/>
            <w:vAlign w:val="bottom"/>
          </w:tcPr>
          <w:p w14:paraId="052A9EF0" w14:textId="77777777" w:rsidR="0037287C" w:rsidRPr="00C7278C" w:rsidRDefault="0037287C" w:rsidP="00F50879">
            <w:pPr>
              <w:spacing w:line="220" w:lineRule="atLeast"/>
              <w:jc w:val="center"/>
              <w:rPr>
                <w:rFonts w:ascii="Times New Roman" w:eastAsia="Arial" w:hAnsi="Times New Roman"/>
                <w:sz w:val="17"/>
              </w:rPr>
            </w:pPr>
            <w:r w:rsidRPr="00C7278C">
              <w:rPr>
                <w:rFonts w:ascii="Times New Roman" w:eastAsia="Arial" w:hAnsi="Times New Roman"/>
                <w:sz w:val="17"/>
              </w:rPr>
              <w:t>10882</w:t>
            </w:r>
          </w:p>
        </w:tc>
        <w:tc>
          <w:tcPr>
            <w:tcW w:w="1425" w:type="dxa"/>
            <w:vAlign w:val="bottom"/>
          </w:tcPr>
          <w:p w14:paraId="4F20037A" w14:textId="77777777" w:rsidR="0037287C" w:rsidRPr="00C7278C" w:rsidRDefault="0037287C" w:rsidP="00F50879">
            <w:pPr>
              <w:spacing w:line="220" w:lineRule="atLeast"/>
              <w:jc w:val="center"/>
              <w:rPr>
                <w:rFonts w:ascii="Times New Roman" w:eastAsia="Arial" w:hAnsi="Times New Roman"/>
                <w:sz w:val="17"/>
              </w:rPr>
            </w:pPr>
            <w:r w:rsidRPr="00C7278C">
              <w:rPr>
                <w:rFonts w:ascii="Times New Roman" w:eastAsia="Arial" w:hAnsi="Times New Roman"/>
                <w:sz w:val="17"/>
              </w:rPr>
              <w:t>450</w:t>
            </w:r>
          </w:p>
        </w:tc>
      </w:tr>
      <w:tr w:rsidR="0037287C" w:rsidRPr="00C7278C" w14:paraId="220CD001" w14:textId="77777777" w:rsidTr="00F50879">
        <w:trPr>
          <w:jc w:val="center"/>
        </w:trPr>
        <w:tc>
          <w:tcPr>
            <w:tcW w:w="1276" w:type="dxa"/>
            <w:vAlign w:val="bottom"/>
          </w:tcPr>
          <w:p w14:paraId="12BC5799" w14:textId="77777777" w:rsidR="0037287C" w:rsidRPr="00C7278C" w:rsidRDefault="0037287C" w:rsidP="00F50879">
            <w:pPr>
              <w:spacing w:line="220" w:lineRule="atLeast"/>
              <w:jc w:val="center"/>
              <w:rPr>
                <w:rFonts w:ascii="Times New Roman" w:eastAsia="Arial" w:hAnsi="Times New Roman"/>
                <w:i/>
                <w:sz w:val="17"/>
              </w:rPr>
            </w:pPr>
          </w:p>
        </w:tc>
        <w:tc>
          <w:tcPr>
            <w:tcW w:w="755" w:type="dxa"/>
            <w:vAlign w:val="bottom"/>
          </w:tcPr>
          <w:p w14:paraId="5E793B3B" w14:textId="77777777" w:rsidR="0037287C" w:rsidRPr="00C7278C" w:rsidRDefault="0037287C" w:rsidP="00F50879">
            <w:pPr>
              <w:spacing w:line="220" w:lineRule="atLeast"/>
              <w:jc w:val="center"/>
              <w:rPr>
                <w:rFonts w:ascii="Times New Roman" w:eastAsia="Arial" w:hAnsi="Times New Roman"/>
                <w:sz w:val="17"/>
              </w:rPr>
            </w:pPr>
          </w:p>
        </w:tc>
        <w:tc>
          <w:tcPr>
            <w:tcW w:w="972" w:type="dxa"/>
            <w:vAlign w:val="bottom"/>
          </w:tcPr>
          <w:p w14:paraId="6BE23E8B" w14:textId="77777777" w:rsidR="0037287C" w:rsidRPr="00C7278C" w:rsidRDefault="0037287C" w:rsidP="00F50879">
            <w:pPr>
              <w:spacing w:line="220" w:lineRule="atLeast"/>
              <w:jc w:val="center"/>
              <w:rPr>
                <w:rFonts w:ascii="Times New Roman" w:eastAsia="Arial" w:hAnsi="Times New Roman"/>
                <w:sz w:val="17"/>
              </w:rPr>
            </w:pPr>
          </w:p>
        </w:tc>
        <w:tc>
          <w:tcPr>
            <w:tcW w:w="1199" w:type="dxa"/>
            <w:vAlign w:val="bottom"/>
          </w:tcPr>
          <w:p w14:paraId="61863ADA" w14:textId="77777777" w:rsidR="0037287C" w:rsidRPr="00C7278C" w:rsidRDefault="0037287C" w:rsidP="00F50879">
            <w:pPr>
              <w:spacing w:line="220" w:lineRule="atLeast"/>
              <w:jc w:val="center"/>
              <w:rPr>
                <w:rFonts w:ascii="Times New Roman" w:eastAsia="Arial" w:hAnsi="Times New Roman"/>
                <w:sz w:val="17"/>
              </w:rPr>
            </w:pPr>
          </w:p>
        </w:tc>
        <w:tc>
          <w:tcPr>
            <w:tcW w:w="842" w:type="dxa"/>
            <w:vAlign w:val="bottom"/>
          </w:tcPr>
          <w:p w14:paraId="758CADCF" w14:textId="77777777" w:rsidR="0037287C" w:rsidRPr="00C7278C" w:rsidRDefault="0037287C" w:rsidP="00F50879">
            <w:pPr>
              <w:spacing w:line="220" w:lineRule="atLeast"/>
              <w:jc w:val="center"/>
              <w:rPr>
                <w:rFonts w:ascii="Times New Roman" w:eastAsia="Arial" w:hAnsi="Times New Roman"/>
                <w:sz w:val="17"/>
              </w:rPr>
            </w:pPr>
          </w:p>
        </w:tc>
        <w:tc>
          <w:tcPr>
            <w:tcW w:w="842" w:type="dxa"/>
            <w:vAlign w:val="bottom"/>
          </w:tcPr>
          <w:p w14:paraId="30F4DEA1" w14:textId="77777777" w:rsidR="0037287C" w:rsidRPr="00C7278C" w:rsidRDefault="0037287C" w:rsidP="00F50879">
            <w:pPr>
              <w:spacing w:line="220" w:lineRule="atLeast"/>
              <w:jc w:val="center"/>
              <w:rPr>
                <w:rFonts w:ascii="Times New Roman" w:eastAsia="Arial" w:hAnsi="Times New Roman"/>
                <w:sz w:val="17"/>
              </w:rPr>
            </w:pPr>
          </w:p>
        </w:tc>
        <w:tc>
          <w:tcPr>
            <w:tcW w:w="1425" w:type="dxa"/>
            <w:vAlign w:val="bottom"/>
          </w:tcPr>
          <w:p w14:paraId="3D0D86DA" w14:textId="77777777" w:rsidR="0037287C" w:rsidRPr="00C7278C" w:rsidRDefault="0037287C" w:rsidP="00F50879">
            <w:pPr>
              <w:spacing w:line="220" w:lineRule="atLeast"/>
              <w:jc w:val="center"/>
              <w:rPr>
                <w:rFonts w:ascii="Times New Roman" w:eastAsia="Arial" w:hAnsi="Times New Roman"/>
                <w:sz w:val="17"/>
              </w:rPr>
            </w:pPr>
          </w:p>
        </w:tc>
        <w:tc>
          <w:tcPr>
            <w:tcW w:w="1425" w:type="dxa"/>
            <w:vAlign w:val="bottom"/>
          </w:tcPr>
          <w:p w14:paraId="4AFB3428" w14:textId="77777777" w:rsidR="0037287C" w:rsidRPr="00C7278C" w:rsidRDefault="0037287C" w:rsidP="00F50879">
            <w:pPr>
              <w:spacing w:line="220" w:lineRule="atLeast"/>
              <w:jc w:val="center"/>
              <w:rPr>
                <w:rFonts w:ascii="Times New Roman" w:eastAsia="Arial" w:hAnsi="Times New Roman"/>
                <w:sz w:val="17"/>
              </w:rPr>
            </w:pPr>
          </w:p>
        </w:tc>
      </w:tr>
      <w:tr w:rsidR="0037287C" w:rsidRPr="00C7278C" w14:paraId="05BD6584" w14:textId="77777777" w:rsidTr="00F50879">
        <w:trPr>
          <w:jc w:val="center"/>
        </w:trPr>
        <w:tc>
          <w:tcPr>
            <w:tcW w:w="1276" w:type="dxa"/>
            <w:vAlign w:val="bottom"/>
          </w:tcPr>
          <w:p w14:paraId="6094784C" w14:textId="77777777" w:rsidR="0037287C" w:rsidRPr="00C7278C" w:rsidRDefault="0037287C" w:rsidP="00F50879">
            <w:pPr>
              <w:spacing w:line="220" w:lineRule="atLeast"/>
              <w:jc w:val="center"/>
              <w:rPr>
                <w:rFonts w:ascii="Times New Roman" w:eastAsia="Arial" w:hAnsi="Times New Roman"/>
                <w:i/>
                <w:sz w:val="17"/>
              </w:rPr>
            </w:pPr>
            <w:r w:rsidRPr="00C7278C">
              <w:rPr>
                <w:rFonts w:ascii="Times New Roman" w:eastAsia="Arial" w:hAnsi="Times New Roman"/>
                <w:i/>
                <w:sz w:val="17"/>
              </w:rPr>
              <w:t>trnH-psbA</w:t>
            </w:r>
          </w:p>
        </w:tc>
        <w:tc>
          <w:tcPr>
            <w:tcW w:w="755" w:type="dxa"/>
            <w:vAlign w:val="bottom"/>
          </w:tcPr>
          <w:p w14:paraId="3AD7F5D1" w14:textId="77777777" w:rsidR="0037287C" w:rsidRPr="00C7278C" w:rsidRDefault="0037287C" w:rsidP="00F50879">
            <w:pPr>
              <w:spacing w:line="220" w:lineRule="atLeast"/>
              <w:jc w:val="center"/>
              <w:rPr>
                <w:rFonts w:ascii="Times New Roman" w:eastAsia="Arial" w:hAnsi="Times New Roman"/>
                <w:sz w:val="17"/>
              </w:rPr>
            </w:pPr>
            <w:r w:rsidRPr="00C7278C">
              <w:rPr>
                <w:rFonts w:ascii="Times New Roman" w:eastAsia="Arial" w:hAnsi="Times New Roman"/>
                <w:sz w:val="17"/>
              </w:rPr>
              <w:t>151</w:t>
            </w:r>
          </w:p>
        </w:tc>
        <w:tc>
          <w:tcPr>
            <w:tcW w:w="972" w:type="dxa"/>
            <w:vAlign w:val="bottom"/>
          </w:tcPr>
          <w:p w14:paraId="09FE3696" w14:textId="77777777" w:rsidR="0037287C" w:rsidRPr="00C7278C" w:rsidRDefault="0037287C" w:rsidP="00F50879">
            <w:pPr>
              <w:spacing w:line="220" w:lineRule="atLeast"/>
              <w:jc w:val="center"/>
              <w:rPr>
                <w:rFonts w:ascii="Times New Roman" w:eastAsia="Arial" w:hAnsi="Times New Roman"/>
                <w:sz w:val="17"/>
              </w:rPr>
            </w:pPr>
            <w:r w:rsidRPr="00C7278C">
              <w:rPr>
                <w:rFonts w:ascii="Times New Roman" w:eastAsia="Arial" w:hAnsi="Times New Roman"/>
                <w:sz w:val="17"/>
              </w:rPr>
              <w:t>359</w:t>
            </w:r>
          </w:p>
        </w:tc>
        <w:tc>
          <w:tcPr>
            <w:tcW w:w="1199" w:type="dxa"/>
            <w:vAlign w:val="bottom"/>
          </w:tcPr>
          <w:p w14:paraId="7880BBEE" w14:textId="77777777" w:rsidR="0037287C" w:rsidRPr="00C7278C" w:rsidRDefault="0037287C" w:rsidP="00F50879">
            <w:pPr>
              <w:spacing w:line="220" w:lineRule="atLeast"/>
              <w:jc w:val="center"/>
              <w:rPr>
                <w:rFonts w:ascii="Times New Roman" w:eastAsia="Arial" w:hAnsi="Times New Roman"/>
                <w:sz w:val="17"/>
              </w:rPr>
            </w:pPr>
            <w:r w:rsidRPr="00C7278C">
              <w:rPr>
                <w:rFonts w:ascii="Times New Roman" w:eastAsia="Arial" w:hAnsi="Times New Roman"/>
                <w:sz w:val="17"/>
              </w:rPr>
              <w:t>8</w:t>
            </w:r>
          </w:p>
        </w:tc>
        <w:tc>
          <w:tcPr>
            <w:tcW w:w="842" w:type="dxa"/>
            <w:vAlign w:val="bottom"/>
          </w:tcPr>
          <w:p w14:paraId="7DB69670" w14:textId="77777777" w:rsidR="0037287C" w:rsidRPr="00C7278C" w:rsidRDefault="0037287C" w:rsidP="00F50879">
            <w:pPr>
              <w:spacing w:line="220" w:lineRule="atLeast"/>
              <w:jc w:val="center"/>
              <w:rPr>
                <w:rFonts w:ascii="Times New Roman" w:eastAsia="Arial" w:hAnsi="Times New Roman"/>
                <w:sz w:val="17"/>
              </w:rPr>
            </w:pPr>
            <w:r w:rsidRPr="00C7278C">
              <w:rPr>
                <w:rFonts w:ascii="Times New Roman" w:eastAsia="Arial" w:hAnsi="Times New Roman"/>
                <w:sz w:val="17"/>
              </w:rPr>
              <w:t>1</w:t>
            </w:r>
          </w:p>
        </w:tc>
        <w:tc>
          <w:tcPr>
            <w:tcW w:w="842" w:type="dxa"/>
            <w:vAlign w:val="bottom"/>
          </w:tcPr>
          <w:p w14:paraId="60B645FD" w14:textId="77777777" w:rsidR="0037287C" w:rsidRPr="00C7278C" w:rsidRDefault="0037287C" w:rsidP="00F50879">
            <w:pPr>
              <w:spacing w:line="220" w:lineRule="atLeast"/>
              <w:jc w:val="center"/>
              <w:rPr>
                <w:rFonts w:ascii="Times New Roman" w:eastAsia="Arial" w:hAnsi="Times New Roman"/>
                <w:sz w:val="17"/>
              </w:rPr>
            </w:pPr>
            <w:r w:rsidRPr="00C7278C">
              <w:rPr>
                <w:rFonts w:ascii="Times New Roman" w:eastAsia="Arial" w:hAnsi="Times New Roman"/>
                <w:sz w:val="17"/>
              </w:rPr>
              <w:t>32</w:t>
            </w:r>
          </w:p>
        </w:tc>
        <w:tc>
          <w:tcPr>
            <w:tcW w:w="1425" w:type="dxa"/>
            <w:vAlign w:val="bottom"/>
          </w:tcPr>
          <w:p w14:paraId="4BA7EC20" w14:textId="77777777" w:rsidR="0037287C" w:rsidRPr="00C7278C" w:rsidRDefault="0037287C" w:rsidP="00F50879">
            <w:pPr>
              <w:spacing w:line="220" w:lineRule="atLeast"/>
              <w:jc w:val="center"/>
              <w:rPr>
                <w:rFonts w:ascii="Times New Roman" w:eastAsia="Arial" w:hAnsi="Times New Roman"/>
                <w:sz w:val="17"/>
              </w:rPr>
            </w:pPr>
            <w:r w:rsidRPr="00C7278C">
              <w:rPr>
                <w:rFonts w:ascii="Times New Roman" w:eastAsia="Arial" w:hAnsi="Times New Roman"/>
                <w:sz w:val="17"/>
              </w:rPr>
              <w:t>1012</w:t>
            </w:r>
          </w:p>
        </w:tc>
        <w:tc>
          <w:tcPr>
            <w:tcW w:w="1425" w:type="dxa"/>
            <w:vAlign w:val="bottom"/>
          </w:tcPr>
          <w:p w14:paraId="041A7313" w14:textId="77777777" w:rsidR="0037287C" w:rsidRPr="00C7278C" w:rsidRDefault="0037287C" w:rsidP="00F50879">
            <w:pPr>
              <w:spacing w:line="220" w:lineRule="atLeast"/>
              <w:jc w:val="center"/>
              <w:rPr>
                <w:rFonts w:ascii="Times New Roman" w:eastAsia="Arial" w:hAnsi="Times New Roman"/>
                <w:sz w:val="17"/>
              </w:rPr>
            </w:pPr>
            <w:r w:rsidRPr="00C7278C">
              <w:rPr>
                <w:rFonts w:ascii="Times New Roman" w:eastAsia="Arial" w:hAnsi="Times New Roman"/>
                <w:sz w:val="17"/>
              </w:rPr>
              <w:t>200</w:t>
            </w:r>
          </w:p>
        </w:tc>
      </w:tr>
      <w:tr w:rsidR="0037287C" w:rsidRPr="00C7278C" w14:paraId="076F7E5A" w14:textId="77777777" w:rsidTr="00F50879">
        <w:trPr>
          <w:jc w:val="center"/>
        </w:trPr>
        <w:tc>
          <w:tcPr>
            <w:tcW w:w="1276" w:type="dxa"/>
            <w:tcBorders>
              <w:top w:val="single" w:sz="4" w:space="0" w:color="auto"/>
            </w:tcBorders>
            <w:vAlign w:val="bottom"/>
          </w:tcPr>
          <w:p w14:paraId="4DEC229D" w14:textId="77777777" w:rsidR="0037287C" w:rsidRPr="00C7278C" w:rsidRDefault="0037287C" w:rsidP="00F50879">
            <w:pPr>
              <w:spacing w:line="220" w:lineRule="atLeast"/>
              <w:rPr>
                <w:rFonts w:ascii="Times New Roman" w:eastAsia="Arial" w:hAnsi="Times New Roman"/>
                <w:i/>
                <w:sz w:val="17"/>
              </w:rPr>
            </w:pPr>
          </w:p>
        </w:tc>
        <w:tc>
          <w:tcPr>
            <w:tcW w:w="755" w:type="dxa"/>
            <w:tcBorders>
              <w:top w:val="single" w:sz="4" w:space="0" w:color="auto"/>
            </w:tcBorders>
            <w:vAlign w:val="bottom"/>
          </w:tcPr>
          <w:p w14:paraId="76F8BA92" w14:textId="77777777" w:rsidR="0037287C" w:rsidRPr="00C7278C" w:rsidRDefault="0037287C" w:rsidP="00F50879">
            <w:pPr>
              <w:spacing w:line="220" w:lineRule="atLeast"/>
              <w:rPr>
                <w:rFonts w:ascii="Times New Roman" w:eastAsia="Arial" w:hAnsi="Times New Roman"/>
                <w:sz w:val="17"/>
              </w:rPr>
            </w:pPr>
          </w:p>
        </w:tc>
        <w:tc>
          <w:tcPr>
            <w:tcW w:w="972" w:type="dxa"/>
            <w:tcBorders>
              <w:top w:val="single" w:sz="4" w:space="0" w:color="auto"/>
            </w:tcBorders>
            <w:vAlign w:val="bottom"/>
          </w:tcPr>
          <w:p w14:paraId="3F1A7591" w14:textId="77777777" w:rsidR="0037287C" w:rsidRPr="00C7278C" w:rsidRDefault="0037287C" w:rsidP="00F50879">
            <w:pPr>
              <w:spacing w:line="220" w:lineRule="atLeast"/>
              <w:rPr>
                <w:rFonts w:ascii="Times New Roman" w:eastAsia="Arial" w:hAnsi="Times New Roman"/>
                <w:sz w:val="17"/>
              </w:rPr>
            </w:pPr>
          </w:p>
        </w:tc>
        <w:tc>
          <w:tcPr>
            <w:tcW w:w="1199" w:type="dxa"/>
            <w:tcBorders>
              <w:top w:val="single" w:sz="4" w:space="0" w:color="auto"/>
            </w:tcBorders>
            <w:vAlign w:val="bottom"/>
          </w:tcPr>
          <w:p w14:paraId="751CFF55" w14:textId="77777777" w:rsidR="0037287C" w:rsidRPr="00C7278C" w:rsidRDefault="0037287C" w:rsidP="00F50879">
            <w:pPr>
              <w:spacing w:line="220" w:lineRule="atLeast"/>
              <w:rPr>
                <w:rFonts w:ascii="Times New Roman" w:eastAsia="Arial" w:hAnsi="Times New Roman"/>
                <w:sz w:val="17"/>
              </w:rPr>
            </w:pPr>
          </w:p>
        </w:tc>
        <w:tc>
          <w:tcPr>
            <w:tcW w:w="842" w:type="dxa"/>
            <w:tcBorders>
              <w:top w:val="single" w:sz="4" w:space="0" w:color="auto"/>
            </w:tcBorders>
            <w:vAlign w:val="bottom"/>
          </w:tcPr>
          <w:p w14:paraId="747C60E7" w14:textId="77777777" w:rsidR="0037287C" w:rsidRPr="00C7278C" w:rsidRDefault="0037287C" w:rsidP="00F50879">
            <w:pPr>
              <w:spacing w:line="220" w:lineRule="atLeast"/>
              <w:rPr>
                <w:rFonts w:ascii="Times New Roman" w:eastAsia="Arial" w:hAnsi="Times New Roman"/>
                <w:sz w:val="17"/>
              </w:rPr>
            </w:pPr>
          </w:p>
        </w:tc>
        <w:tc>
          <w:tcPr>
            <w:tcW w:w="842" w:type="dxa"/>
            <w:tcBorders>
              <w:top w:val="single" w:sz="4" w:space="0" w:color="auto"/>
            </w:tcBorders>
            <w:vAlign w:val="bottom"/>
          </w:tcPr>
          <w:p w14:paraId="629E7607" w14:textId="77777777" w:rsidR="0037287C" w:rsidRPr="00C7278C" w:rsidRDefault="0037287C" w:rsidP="00F50879">
            <w:pPr>
              <w:spacing w:line="220" w:lineRule="atLeast"/>
              <w:rPr>
                <w:rFonts w:ascii="Times New Roman" w:eastAsia="Arial" w:hAnsi="Times New Roman"/>
                <w:sz w:val="17"/>
              </w:rPr>
            </w:pPr>
          </w:p>
        </w:tc>
        <w:tc>
          <w:tcPr>
            <w:tcW w:w="1425" w:type="dxa"/>
            <w:tcBorders>
              <w:top w:val="single" w:sz="4" w:space="0" w:color="auto"/>
            </w:tcBorders>
            <w:vAlign w:val="bottom"/>
          </w:tcPr>
          <w:p w14:paraId="7422CAF9" w14:textId="77777777" w:rsidR="0037287C" w:rsidRPr="00C7278C" w:rsidRDefault="0037287C" w:rsidP="00F50879">
            <w:pPr>
              <w:spacing w:line="220" w:lineRule="atLeast"/>
              <w:rPr>
                <w:rFonts w:ascii="Times New Roman" w:eastAsia="Arial" w:hAnsi="Times New Roman"/>
                <w:sz w:val="17"/>
              </w:rPr>
            </w:pPr>
          </w:p>
        </w:tc>
        <w:tc>
          <w:tcPr>
            <w:tcW w:w="1425" w:type="dxa"/>
            <w:tcBorders>
              <w:top w:val="single" w:sz="4" w:space="0" w:color="auto"/>
            </w:tcBorders>
          </w:tcPr>
          <w:p w14:paraId="75D1A9E4" w14:textId="77777777" w:rsidR="0037287C" w:rsidRPr="00C7278C" w:rsidRDefault="0037287C" w:rsidP="00F50879">
            <w:pPr>
              <w:spacing w:line="220" w:lineRule="atLeast"/>
              <w:rPr>
                <w:rFonts w:ascii="Times New Roman" w:eastAsia="Arial" w:hAnsi="Times New Roman"/>
                <w:sz w:val="17"/>
              </w:rPr>
            </w:pPr>
          </w:p>
        </w:tc>
      </w:tr>
    </w:tbl>
    <w:p w14:paraId="5B4EF32C" w14:textId="77777777" w:rsidR="0037287C" w:rsidRDefault="0037287C" w:rsidP="0037287C"/>
    <w:p w14:paraId="7ED3CCD3" w14:textId="77777777" w:rsidR="0037287C" w:rsidRDefault="0037287C" w:rsidP="0037287C">
      <w:pPr>
        <w:spacing w:line="259" w:lineRule="auto"/>
        <w:jc w:val="left"/>
      </w:pPr>
      <w:r>
        <w:br w:type="page"/>
      </w:r>
    </w:p>
    <w:p w14:paraId="47B1B766" w14:textId="2A712E91" w:rsidR="00AA7290" w:rsidRDefault="00AA7290" w:rsidP="009B0829">
      <w:pPr>
        <w:pStyle w:val="DokTabellentext"/>
        <w:rPr>
          <w:b/>
          <w:bCs/>
          <w:sz w:val="24"/>
          <w:szCs w:val="24"/>
        </w:rPr>
      </w:pPr>
      <w:r w:rsidRPr="00C84A37">
        <w:rPr>
          <w:b/>
          <w:bCs/>
          <w:i/>
          <w:iCs/>
          <w:sz w:val="24"/>
          <w:szCs w:val="24"/>
        </w:rPr>
        <w:lastRenderedPageBreak/>
        <w:t>Table S</w:t>
      </w:r>
      <w:r w:rsidRPr="00C84A37">
        <w:rPr>
          <w:b/>
          <w:bCs/>
          <w:i/>
          <w:iCs/>
          <w:sz w:val="24"/>
          <w:szCs w:val="24"/>
        </w:rPr>
        <w:fldChar w:fldCharType="begin"/>
      </w:r>
      <w:r w:rsidRPr="00C84A37">
        <w:rPr>
          <w:b/>
          <w:bCs/>
          <w:i/>
          <w:iCs/>
          <w:sz w:val="24"/>
          <w:szCs w:val="24"/>
        </w:rPr>
        <w:instrText xml:space="preserve"> SEQ Table \* ARABIC </w:instrText>
      </w:r>
      <w:r w:rsidRPr="00C84A37">
        <w:rPr>
          <w:b/>
          <w:bCs/>
          <w:i/>
          <w:iCs/>
          <w:sz w:val="24"/>
          <w:szCs w:val="24"/>
        </w:rPr>
        <w:fldChar w:fldCharType="separate"/>
      </w:r>
      <w:r w:rsidRPr="00C84A37">
        <w:rPr>
          <w:b/>
          <w:bCs/>
          <w:i/>
          <w:iCs/>
          <w:noProof/>
          <w:sz w:val="24"/>
          <w:szCs w:val="24"/>
        </w:rPr>
        <w:t>3</w:t>
      </w:r>
      <w:r w:rsidRPr="00C84A37">
        <w:rPr>
          <w:b/>
          <w:bCs/>
          <w:i/>
          <w:iCs/>
          <w:sz w:val="24"/>
          <w:szCs w:val="24"/>
        </w:rPr>
        <w:fldChar w:fldCharType="end"/>
      </w:r>
      <w:r w:rsidRPr="00C84A37">
        <w:rPr>
          <w:b/>
          <w:bCs/>
          <w:i/>
          <w:iCs/>
          <w:sz w:val="24"/>
          <w:szCs w:val="24"/>
        </w:rPr>
        <w:t>.</w:t>
      </w:r>
      <w:bookmarkStart w:id="6" w:name="_GoBack"/>
      <w:bookmarkEnd w:id="6"/>
      <w:r w:rsidR="003C2E06">
        <w:rPr>
          <w:b/>
          <w:bCs/>
          <w:i/>
          <w:iCs/>
          <w:sz w:val="24"/>
          <w:szCs w:val="24"/>
        </w:rPr>
        <w:t xml:space="preserve"> Highest scoring blastn hits for the</w:t>
      </w:r>
      <w:r w:rsidR="005270EC">
        <w:rPr>
          <w:b/>
          <w:bCs/>
          <w:i/>
          <w:iCs/>
          <w:sz w:val="24"/>
          <w:szCs w:val="24"/>
        </w:rPr>
        <w:t xml:space="preserve"> plant</w:t>
      </w:r>
      <w:r w:rsidR="003C2E06">
        <w:rPr>
          <w:b/>
          <w:bCs/>
          <w:i/>
          <w:iCs/>
          <w:sz w:val="24"/>
          <w:szCs w:val="24"/>
        </w:rPr>
        <w:t xml:space="preserve"> specimens</w:t>
      </w:r>
      <w:r w:rsidR="00E2106B">
        <w:rPr>
          <w:b/>
          <w:bCs/>
          <w:i/>
          <w:iCs/>
          <w:sz w:val="24"/>
          <w:szCs w:val="24"/>
        </w:rPr>
        <w:t xml:space="preserve"> of the BOLD project “SWFRG”</w:t>
      </w:r>
    </w:p>
    <w:p w14:paraId="25416873" w14:textId="5950DB71" w:rsidR="00BF3806" w:rsidRDefault="00BF3806" w:rsidP="00BF3806">
      <w:pPr>
        <w:pStyle w:val="DokTabellentext"/>
        <w:rPr>
          <w:b/>
          <w:bCs/>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0"/>
        <w:gridCol w:w="1496"/>
        <w:gridCol w:w="2260"/>
        <w:gridCol w:w="1560"/>
        <w:gridCol w:w="1222"/>
        <w:gridCol w:w="2660"/>
        <w:gridCol w:w="640"/>
        <w:gridCol w:w="764"/>
        <w:gridCol w:w="830"/>
        <w:gridCol w:w="1040"/>
      </w:tblGrid>
      <w:tr w:rsidR="00BA6F4B" w:rsidRPr="00DA3997" w14:paraId="0DB98A4E" w14:textId="77777777" w:rsidTr="00BE6F82">
        <w:trPr>
          <w:trHeight w:val="290"/>
        </w:trPr>
        <w:tc>
          <w:tcPr>
            <w:tcW w:w="1380" w:type="dxa"/>
            <w:tcBorders>
              <w:top w:val="single" w:sz="4" w:space="0" w:color="auto"/>
              <w:bottom w:val="single" w:sz="4" w:space="0" w:color="auto"/>
            </w:tcBorders>
            <w:noWrap/>
            <w:hideMark/>
          </w:tcPr>
          <w:p w14:paraId="1FDE6349" w14:textId="77777777" w:rsidR="00BA6F4B" w:rsidRPr="00DA3997" w:rsidRDefault="00BA6F4B" w:rsidP="00BE6F82">
            <w:pPr>
              <w:pStyle w:val="DokTabellentext"/>
            </w:pPr>
            <w:r w:rsidRPr="00DA3997">
              <w:t>QUERY.SEQID</w:t>
            </w:r>
          </w:p>
        </w:tc>
        <w:tc>
          <w:tcPr>
            <w:tcW w:w="1480" w:type="dxa"/>
            <w:tcBorders>
              <w:top w:val="single" w:sz="4" w:space="0" w:color="auto"/>
              <w:bottom w:val="single" w:sz="4" w:space="0" w:color="auto"/>
            </w:tcBorders>
            <w:noWrap/>
            <w:hideMark/>
          </w:tcPr>
          <w:p w14:paraId="3193A483" w14:textId="77777777" w:rsidR="00BA6F4B" w:rsidRPr="00DA3997" w:rsidRDefault="00BA6F4B" w:rsidP="00BE6F82">
            <w:pPr>
              <w:pStyle w:val="DokTabellentext"/>
            </w:pPr>
            <w:r w:rsidRPr="00DA3997">
              <w:t>QUERY.FAMILY</w:t>
            </w:r>
          </w:p>
        </w:tc>
        <w:tc>
          <w:tcPr>
            <w:tcW w:w="2260" w:type="dxa"/>
            <w:tcBorders>
              <w:top w:val="single" w:sz="4" w:space="0" w:color="auto"/>
              <w:bottom w:val="single" w:sz="4" w:space="0" w:color="auto"/>
            </w:tcBorders>
            <w:noWrap/>
            <w:hideMark/>
          </w:tcPr>
          <w:p w14:paraId="081B09E3" w14:textId="77777777" w:rsidR="00BA6F4B" w:rsidRPr="00DA3997" w:rsidRDefault="00BA6F4B" w:rsidP="00BE6F82">
            <w:pPr>
              <w:pStyle w:val="DokTabellentext"/>
            </w:pPr>
            <w:r w:rsidRPr="00DA3997">
              <w:t>QUERY.SPECIES</w:t>
            </w:r>
          </w:p>
        </w:tc>
        <w:tc>
          <w:tcPr>
            <w:tcW w:w="1560" w:type="dxa"/>
            <w:tcBorders>
              <w:top w:val="single" w:sz="4" w:space="0" w:color="auto"/>
              <w:bottom w:val="single" w:sz="4" w:space="0" w:color="auto"/>
            </w:tcBorders>
            <w:noWrap/>
            <w:hideMark/>
          </w:tcPr>
          <w:p w14:paraId="10570A35" w14:textId="77777777" w:rsidR="00BA6F4B" w:rsidRPr="00DA3997" w:rsidRDefault="00BA6F4B" w:rsidP="00BE6F82">
            <w:pPr>
              <w:pStyle w:val="DokTabellentext"/>
            </w:pPr>
            <w:r w:rsidRPr="00DA3997">
              <w:t>REF.SEQID</w:t>
            </w:r>
          </w:p>
        </w:tc>
        <w:tc>
          <w:tcPr>
            <w:tcW w:w="1160" w:type="dxa"/>
            <w:tcBorders>
              <w:top w:val="single" w:sz="4" w:space="0" w:color="auto"/>
              <w:bottom w:val="single" w:sz="4" w:space="0" w:color="auto"/>
            </w:tcBorders>
            <w:noWrap/>
            <w:hideMark/>
          </w:tcPr>
          <w:p w14:paraId="762F4454" w14:textId="77777777" w:rsidR="00BA6F4B" w:rsidRPr="00DA3997" w:rsidRDefault="00BA6F4B" w:rsidP="00BE6F82">
            <w:pPr>
              <w:pStyle w:val="DokTabellentext"/>
            </w:pPr>
            <w:r w:rsidRPr="00DA3997">
              <w:t>REF.FAMILY</w:t>
            </w:r>
          </w:p>
        </w:tc>
        <w:tc>
          <w:tcPr>
            <w:tcW w:w="2660" w:type="dxa"/>
            <w:tcBorders>
              <w:top w:val="single" w:sz="4" w:space="0" w:color="auto"/>
              <w:bottom w:val="single" w:sz="4" w:space="0" w:color="auto"/>
            </w:tcBorders>
            <w:noWrap/>
            <w:hideMark/>
          </w:tcPr>
          <w:p w14:paraId="0E5D49BF" w14:textId="77777777" w:rsidR="00BA6F4B" w:rsidRPr="00DA3997" w:rsidRDefault="00BA6F4B" w:rsidP="00BE6F82">
            <w:pPr>
              <w:pStyle w:val="DokTabellentext"/>
            </w:pPr>
            <w:r w:rsidRPr="00DA3997">
              <w:t>REF.SPECIES</w:t>
            </w:r>
          </w:p>
        </w:tc>
        <w:tc>
          <w:tcPr>
            <w:tcW w:w="640" w:type="dxa"/>
            <w:tcBorders>
              <w:top w:val="single" w:sz="4" w:space="0" w:color="auto"/>
              <w:bottom w:val="single" w:sz="4" w:space="0" w:color="auto"/>
            </w:tcBorders>
            <w:noWrap/>
            <w:hideMark/>
          </w:tcPr>
          <w:p w14:paraId="2BE2E859" w14:textId="77777777" w:rsidR="00BA6F4B" w:rsidRPr="00DA3997" w:rsidRDefault="00BA6F4B" w:rsidP="00BE6F82">
            <w:pPr>
              <w:pStyle w:val="DokTabellentext"/>
            </w:pPr>
            <w:r w:rsidRPr="00DA3997">
              <w:t>PID</w:t>
            </w:r>
          </w:p>
        </w:tc>
        <w:tc>
          <w:tcPr>
            <w:tcW w:w="700" w:type="dxa"/>
            <w:tcBorders>
              <w:top w:val="single" w:sz="4" w:space="0" w:color="auto"/>
              <w:bottom w:val="single" w:sz="4" w:space="0" w:color="auto"/>
            </w:tcBorders>
            <w:noWrap/>
            <w:hideMark/>
          </w:tcPr>
          <w:p w14:paraId="3AF86E82" w14:textId="77777777" w:rsidR="00BA6F4B" w:rsidRPr="00DA3997" w:rsidRDefault="00BA6F4B" w:rsidP="00BE6F82">
            <w:pPr>
              <w:pStyle w:val="DokTabellentext"/>
            </w:pPr>
            <w:r w:rsidRPr="00DA3997">
              <w:t>SCORE</w:t>
            </w:r>
          </w:p>
        </w:tc>
        <w:tc>
          <w:tcPr>
            <w:tcW w:w="780" w:type="dxa"/>
            <w:tcBorders>
              <w:top w:val="single" w:sz="4" w:space="0" w:color="auto"/>
              <w:bottom w:val="single" w:sz="4" w:space="0" w:color="auto"/>
            </w:tcBorders>
            <w:noWrap/>
            <w:hideMark/>
          </w:tcPr>
          <w:p w14:paraId="67B43256" w14:textId="77777777" w:rsidR="00BA6F4B" w:rsidRPr="00DA3997" w:rsidRDefault="00BA6F4B" w:rsidP="00BE6F82">
            <w:pPr>
              <w:pStyle w:val="DokTabellentext"/>
            </w:pPr>
            <w:r w:rsidRPr="00DA3997">
              <w:t>MATCH</w:t>
            </w:r>
          </w:p>
        </w:tc>
        <w:tc>
          <w:tcPr>
            <w:tcW w:w="1040" w:type="dxa"/>
            <w:tcBorders>
              <w:top w:val="single" w:sz="4" w:space="0" w:color="auto"/>
              <w:bottom w:val="single" w:sz="4" w:space="0" w:color="auto"/>
            </w:tcBorders>
            <w:noWrap/>
            <w:hideMark/>
          </w:tcPr>
          <w:p w14:paraId="06FC0787" w14:textId="77777777" w:rsidR="00BA6F4B" w:rsidRPr="00DA3997" w:rsidRDefault="00BA6F4B" w:rsidP="00BE6F82">
            <w:pPr>
              <w:pStyle w:val="DokTabellentext"/>
            </w:pPr>
            <w:r w:rsidRPr="00DA3997">
              <w:t>BARCODE</w:t>
            </w:r>
          </w:p>
        </w:tc>
      </w:tr>
      <w:tr w:rsidR="00BA6F4B" w:rsidRPr="00DA3997" w14:paraId="6CAFF102" w14:textId="77777777" w:rsidTr="00BE6F82">
        <w:trPr>
          <w:trHeight w:val="290"/>
        </w:trPr>
        <w:tc>
          <w:tcPr>
            <w:tcW w:w="1380" w:type="dxa"/>
            <w:tcBorders>
              <w:top w:val="single" w:sz="4" w:space="0" w:color="auto"/>
            </w:tcBorders>
            <w:noWrap/>
            <w:hideMark/>
          </w:tcPr>
          <w:p w14:paraId="21FB9805" w14:textId="77777777" w:rsidR="00BA6F4B" w:rsidRPr="00DA3997" w:rsidRDefault="00BA6F4B" w:rsidP="00BE6F82">
            <w:pPr>
              <w:pStyle w:val="DokTabellentext"/>
            </w:pPr>
            <w:r w:rsidRPr="00DA3997">
              <w:t>SWFRG001-19</w:t>
            </w:r>
          </w:p>
        </w:tc>
        <w:tc>
          <w:tcPr>
            <w:tcW w:w="1480" w:type="dxa"/>
            <w:tcBorders>
              <w:top w:val="single" w:sz="4" w:space="0" w:color="auto"/>
            </w:tcBorders>
            <w:noWrap/>
            <w:hideMark/>
          </w:tcPr>
          <w:p w14:paraId="4C03CECF" w14:textId="77777777" w:rsidR="00BA6F4B" w:rsidRPr="00DA3997" w:rsidRDefault="00BA6F4B" w:rsidP="00BE6F82">
            <w:pPr>
              <w:pStyle w:val="DokTabellentext"/>
            </w:pPr>
            <w:r w:rsidRPr="00DA3997">
              <w:t>Poaceae</w:t>
            </w:r>
          </w:p>
        </w:tc>
        <w:tc>
          <w:tcPr>
            <w:tcW w:w="2260" w:type="dxa"/>
            <w:tcBorders>
              <w:top w:val="single" w:sz="4" w:space="0" w:color="auto"/>
            </w:tcBorders>
            <w:noWrap/>
            <w:hideMark/>
          </w:tcPr>
          <w:p w14:paraId="4921B09E" w14:textId="77777777"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1560" w:type="dxa"/>
            <w:tcBorders>
              <w:top w:val="single" w:sz="4" w:space="0" w:color="auto"/>
            </w:tcBorders>
            <w:noWrap/>
            <w:hideMark/>
          </w:tcPr>
          <w:p w14:paraId="2C8179F0" w14:textId="77777777" w:rsidR="00BA6F4B" w:rsidRPr="00DA3997" w:rsidRDefault="00BA6F4B" w:rsidP="00BE6F82">
            <w:pPr>
              <w:pStyle w:val="DokTabellentext"/>
            </w:pPr>
            <w:r w:rsidRPr="00DA3997">
              <w:t>SWFRG045-19</w:t>
            </w:r>
          </w:p>
        </w:tc>
        <w:tc>
          <w:tcPr>
            <w:tcW w:w="1160" w:type="dxa"/>
            <w:tcBorders>
              <w:top w:val="single" w:sz="4" w:space="0" w:color="auto"/>
            </w:tcBorders>
            <w:noWrap/>
            <w:hideMark/>
          </w:tcPr>
          <w:p w14:paraId="7E2FAC2C" w14:textId="77777777" w:rsidR="00BA6F4B" w:rsidRPr="00DA3997" w:rsidRDefault="00BA6F4B" w:rsidP="00BE6F82">
            <w:pPr>
              <w:pStyle w:val="DokTabellentext"/>
            </w:pPr>
            <w:r w:rsidRPr="00DA3997">
              <w:t>Poaceae</w:t>
            </w:r>
          </w:p>
        </w:tc>
        <w:tc>
          <w:tcPr>
            <w:tcW w:w="2660" w:type="dxa"/>
            <w:tcBorders>
              <w:top w:val="single" w:sz="4" w:space="0" w:color="auto"/>
            </w:tcBorders>
            <w:noWrap/>
            <w:hideMark/>
          </w:tcPr>
          <w:p w14:paraId="05ED18D6" w14:textId="77777777"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640" w:type="dxa"/>
            <w:tcBorders>
              <w:top w:val="single" w:sz="4" w:space="0" w:color="auto"/>
            </w:tcBorders>
            <w:noWrap/>
            <w:hideMark/>
          </w:tcPr>
          <w:p w14:paraId="73DE7F2A" w14:textId="77777777" w:rsidR="00BA6F4B" w:rsidRPr="00DA3997" w:rsidRDefault="00BA6F4B" w:rsidP="00BE6F82">
            <w:pPr>
              <w:pStyle w:val="DokTabellentext"/>
            </w:pPr>
            <w:r w:rsidRPr="00DA3997">
              <w:t>98.44</w:t>
            </w:r>
          </w:p>
        </w:tc>
        <w:tc>
          <w:tcPr>
            <w:tcW w:w="700" w:type="dxa"/>
            <w:tcBorders>
              <w:top w:val="single" w:sz="4" w:space="0" w:color="auto"/>
            </w:tcBorders>
            <w:noWrap/>
            <w:hideMark/>
          </w:tcPr>
          <w:p w14:paraId="39C15BA7" w14:textId="77777777" w:rsidR="00BA6F4B" w:rsidRPr="00DA3997" w:rsidRDefault="00BA6F4B" w:rsidP="00BE6F82">
            <w:pPr>
              <w:pStyle w:val="DokTabellentext"/>
            </w:pPr>
            <w:r w:rsidRPr="00DA3997">
              <w:t>1016</w:t>
            </w:r>
          </w:p>
        </w:tc>
        <w:tc>
          <w:tcPr>
            <w:tcW w:w="780" w:type="dxa"/>
            <w:tcBorders>
              <w:top w:val="single" w:sz="4" w:space="0" w:color="auto"/>
            </w:tcBorders>
            <w:noWrap/>
            <w:hideMark/>
          </w:tcPr>
          <w:p w14:paraId="49E5F700" w14:textId="77777777" w:rsidR="00BA6F4B" w:rsidRPr="00DA3997" w:rsidRDefault="00BA6F4B" w:rsidP="00BE6F82">
            <w:pPr>
              <w:pStyle w:val="DokTabellentext"/>
            </w:pPr>
            <w:r w:rsidRPr="00DA3997">
              <w:t>FALSE</w:t>
            </w:r>
          </w:p>
        </w:tc>
        <w:tc>
          <w:tcPr>
            <w:tcW w:w="1040" w:type="dxa"/>
            <w:tcBorders>
              <w:top w:val="single" w:sz="4" w:space="0" w:color="auto"/>
            </w:tcBorders>
            <w:noWrap/>
            <w:hideMark/>
          </w:tcPr>
          <w:p w14:paraId="164192F8" w14:textId="77777777" w:rsidR="00BA6F4B" w:rsidRPr="00DA3997" w:rsidRDefault="00BA6F4B" w:rsidP="00BE6F82">
            <w:pPr>
              <w:pStyle w:val="DokTabellentext"/>
            </w:pPr>
            <w:r w:rsidRPr="00DA3997">
              <w:t>rbcLa</w:t>
            </w:r>
          </w:p>
        </w:tc>
      </w:tr>
      <w:tr w:rsidR="00BA6F4B" w:rsidRPr="00DA3997" w14:paraId="3F54A104" w14:textId="77777777" w:rsidTr="00BE6F82">
        <w:trPr>
          <w:trHeight w:val="290"/>
        </w:trPr>
        <w:tc>
          <w:tcPr>
            <w:tcW w:w="1380" w:type="dxa"/>
            <w:noWrap/>
            <w:hideMark/>
          </w:tcPr>
          <w:p w14:paraId="34BDCD6B" w14:textId="77777777" w:rsidR="00BA6F4B" w:rsidRPr="00DA3997" w:rsidRDefault="00BA6F4B" w:rsidP="00BE6F82">
            <w:pPr>
              <w:pStyle w:val="DokTabellentext"/>
            </w:pPr>
            <w:r w:rsidRPr="00DA3997">
              <w:t>SWFRG002-19</w:t>
            </w:r>
          </w:p>
        </w:tc>
        <w:tc>
          <w:tcPr>
            <w:tcW w:w="1480" w:type="dxa"/>
            <w:noWrap/>
            <w:hideMark/>
          </w:tcPr>
          <w:p w14:paraId="707E46BA" w14:textId="77777777" w:rsidR="00BA6F4B" w:rsidRPr="00DA3997" w:rsidRDefault="00BA6F4B" w:rsidP="00BE6F82">
            <w:pPr>
              <w:pStyle w:val="DokTabellentext"/>
            </w:pPr>
            <w:r w:rsidRPr="00DA3997">
              <w:t>Poaceae</w:t>
            </w:r>
          </w:p>
        </w:tc>
        <w:tc>
          <w:tcPr>
            <w:tcW w:w="2260" w:type="dxa"/>
            <w:noWrap/>
            <w:hideMark/>
          </w:tcPr>
          <w:p w14:paraId="376C4B00" w14:textId="77777777"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1560" w:type="dxa"/>
            <w:noWrap/>
            <w:hideMark/>
          </w:tcPr>
          <w:p w14:paraId="50861B89" w14:textId="77777777" w:rsidR="00BA6F4B" w:rsidRPr="00DA3997" w:rsidRDefault="00BA6F4B" w:rsidP="00BE6F82">
            <w:pPr>
              <w:pStyle w:val="DokTabellentext"/>
            </w:pPr>
            <w:r w:rsidRPr="00DA3997">
              <w:t>SWFRG017-19</w:t>
            </w:r>
          </w:p>
        </w:tc>
        <w:tc>
          <w:tcPr>
            <w:tcW w:w="1160" w:type="dxa"/>
            <w:noWrap/>
            <w:hideMark/>
          </w:tcPr>
          <w:p w14:paraId="43DB3D1F" w14:textId="77777777" w:rsidR="00BA6F4B" w:rsidRPr="00DA3997" w:rsidRDefault="00BA6F4B" w:rsidP="00BE6F82">
            <w:pPr>
              <w:pStyle w:val="DokTabellentext"/>
            </w:pPr>
            <w:r w:rsidRPr="00DA3997">
              <w:t>Poaceae</w:t>
            </w:r>
          </w:p>
        </w:tc>
        <w:tc>
          <w:tcPr>
            <w:tcW w:w="2660" w:type="dxa"/>
            <w:noWrap/>
            <w:hideMark/>
          </w:tcPr>
          <w:p w14:paraId="4CC4ACBF" w14:textId="77777777"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640" w:type="dxa"/>
            <w:noWrap/>
            <w:hideMark/>
          </w:tcPr>
          <w:p w14:paraId="3023F71A" w14:textId="77777777" w:rsidR="00BA6F4B" w:rsidRPr="00DA3997" w:rsidRDefault="00BA6F4B" w:rsidP="00BE6F82">
            <w:pPr>
              <w:pStyle w:val="DokTabellentext"/>
            </w:pPr>
            <w:r w:rsidRPr="00DA3997">
              <w:t>100</w:t>
            </w:r>
          </w:p>
        </w:tc>
        <w:tc>
          <w:tcPr>
            <w:tcW w:w="700" w:type="dxa"/>
            <w:noWrap/>
            <w:hideMark/>
          </w:tcPr>
          <w:p w14:paraId="6ECB6082" w14:textId="77777777" w:rsidR="00BA6F4B" w:rsidRPr="00DA3997" w:rsidRDefault="00BA6F4B" w:rsidP="00BE6F82">
            <w:pPr>
              <w:pStyle w:val="DokTabellentext"/>
            </w:pPr>
            <w:r w:rsidRPr="00DA3997">
              <w:t>987</w:t>
            </w:r>
          </w:p>
        </w:tc>
        <w:tc>
          <w:tcPr>
            <w:tcW w:w="780" w:type="dxa"/>
            <w:noWrap/>
            <w:hideMark/>
          </w:tcPr>
          <w:p w14:paraId="0B4240AF" w14:textId="77777777" w:rsidR="00BA6F4B" w:rsidRPr="00DA3997" w:rsidRDefault="00BA6F4B" w:rsidP="00BE6F82">
            <w:pPr>
              <w:pStyle w:val="DokTabellentext"/>
            </w:pPr>
            <w:r w:rsidRPr="00DA3997">
              <w:t>TRUE</w:t>
            </w:r>
          </w:p>
        </w:tc>
        <w:tc>
          <w:tcPr>
            <w:tcW w:w="1040" w:type="dxa"/>
            <w:noWrap/>
            <w:hideMark/>
          </w:tcPr>
          <w:p w14:paraId="07B82AF5" w14:textId="77777777" w:rsidR="00BA6F4B" w:rsidRPr="00DA3997" w:rsidRDefault="00BA6F4B" w:rsidP="00BE6F82">
            <w:pPr>
              <w:pStyle w:val="DokTabellentext"/>
            </w:pPr>
            <w:r w:rsidRPr="00DA3997">
              <w:t>rbcLa</w:t>
            </w:r>
          </w:p>
        </w:tc>
      </w:tr>
      <w:tr w:rsidR="00BA6F4B" w:rsidRPr="00DA3997" w14:paraId="13D7663A" w14:textId="77777777" w:rsidTr="00BE6F82">
        <w:trPr>
          <w:trHeight w:val="290"/>
        </w:trPr>
        <w:tc>
          <w:tcPr>
            <w:tcW w:w="1380" w:type="dxa"/>
            <w:noWrap/>
            <w:hideMark/>
          </w:tcPr>
          <w:p w14:paraId="2CB1F025" w14:textId="77777777" w:rsidR="00BA6F4B" w:rsidRPr="00DA3997" w:rsidRDefault="00BA6F4B" w:rsidP="00BE6F82">
            <w:pPr>
              <w:pStyle w:val="DokTabellentext"/>
            </w:pPr>
            <w:r w:rsidRPr="00DA3997">
              <w:t>SWFRG003-19</w:t>
            </w:r>
          </w:p>
        </w:tc>
        <w:tc>
          <w:tcPr>
            <w:tcW w:w="1480" w:type="dxa"/>
            <w:noWrap/>
            <w:hideMark/>
          </w:tcPr>
          <w:p w14:paraId="41567F2D" w14:textId="77777777" w:rsidR="00BA6F4B" w:rsidRPr="00DA3997" w:rsidRDefault="00BA6F4B" w:rsidP="00BE6F82">
            <w:pPr>
              <w:pStyle w:val="DokTabellentext"/>
            </w:pPr>
            <w:r w:rsidRPr="00DA3997">
              <w:t>Poaceae</w:t>
            </w:r>
          </w:p>
        </w:tc>
        <w:tc>
          <w:tcPr>
            <w:tcW w:w="2260" w:type="dxa"/>
            <w:noWrap/>
            <w:hideMark/>
          </w:tcPr>
          <w:p w14:paraId="2E59C2FB"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14:paraId="4499E4A9" w14:textId="77777777" w:rsidR="00BA6F4B" w:rsidRPr="00DA3997" w:rsidRDefault="00BA6F4B" w:rsidP="00BE6F82">
            <w:pPr>
              <w:pStyle w:val="DokTabellentext"/>
            </w:pPr>
            <w:r w:rsidRPr="00DA3997">
              <w:t>SWFRG010-19</w:t>
            </w:r>
          </w:p>
        </w:tc>
        <w:tc>
          <w:tcPr>
            <w:tcW w:w="1160" w:type="dxa"/>
            <w:noWrap/>
            <w:hideMark/>
          </w:tcPr>
          <w:p w14:paraId="5EE5FA30" w14:textId="77777777" w:rsidR="00BA6F4B" w:rsidRPr="00DA3997" w:rsidRDefault="00BA6F4B" w:rsidP="00BE6F82">
            <w:pPr>
              <w:pStyle w:val="DokTabellentext"/>
            </w:pPr>
            <w:r w:rsidRPr="00DA3997">
              <w:t>Poaceae</w:t>
            </w:r>
          </w:p>
        </w:tc>
        <w:tc>
          <w:tcPr>
            <w:tcW w:w="2660" w:type="dxa"/>
            <w:noWrap/>
            <w:hideMark/>
          </w:tcPr>
          <w:p w14:paraId="37BBF8A0"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14:paraId="413DEF43" w14:textId="77777777" w:rsidR="00BA6F4B" w:rsidRPr="00DA3997" w:rsidRDefault="00BA6F4B" w:rsidP="00BE6F82">
            <w:pPr>
              <w:pStyle w:val="DokTabellentext"/>
            </w:pPr>
            <w:r w:rsidRPr="00DA3997">
              <w:t>100</w:t>
            </w:r>
          </w:p>
        </w:tc>
        <w:tc>
          <w:tcPr>
            <w:tcW w:w="700" w:type="dxa"/>
            <w:noWrap/>
            <w:hideMark/>
          </w:tcPr>
          <w:p w14:paraId="0010AEB7" w14:textId="77777777" w:rsidR="00BA6F4B" w:rsidRPr="00DA3997" w:rsidRDefault="00BA6F4B" w:rsidP="00BE6F82">
            <w:pPr>
              <w:pStyle w:val="DokTabellentext"/>
            </w:pPr>
            <w:r w:rsidRPr="00DA3997">
              <w:t>1003</w:t>
            </w:r>
          </w:p>
        </w:tc>
        <w:tc>
          <w:tcPr>
            <w:tcW w:w="780" w:type="dxa"/>
            <w:noWrap/>
            <w:hideMark/>
          </w:tcPr>
          <w:p w14:paraId="1B0B6000" w14:textId="77777777" w:rsidR="00BA6F4B" w:rsidRPr="00DA3997" w:rsidRDefault="00BA6F4B" w:rsidP="00BE6F82">
            <w:pPr>
              <w:pStyle w:val="DokTabellentext"/>
            </w:pPr>
            <w:r w:rsidRPr="00DA3997">
              <w:t>FALSE</w:t>
            </w:r>
          </w:p>
        </w:tc>
        <w:tc>
          <w:tcPr>
            <w:tcW w:w="1040" w:type="dxa"/>
            <w:noWrap/>
            <w:hideMark/>
          </w:tcPr>
          <w:p w14:paraId="1E6E985A" w14:textId="77777777" w:rsidR="00BA6F4B" w:rsidRPr="00DA3997" w:rsidRDefault="00BA6F4B" w:rsidP="00BE6F82">
            <w:pPr>
              <w:pStyle w:val="DokTabellentext"/>
            </w:pPr>
            <w:r w:rsidRPr="00DA3997">
              <w:t>rbcLa</w:t>
            </w:r>
          </w:p>
        </w:tc>
      </w:tr>
      <w:tr w:rsidR="00BA6F4B" w:rsidRPr="00DA3997" w14:paraId="5A330D5A" w14:textId="77777777" w:rsidTr="00BE6F82">
        <w:trPr>
          <w:trHeight w:val="290"/>
        </w:trPr>
        <w:tc>
          <w:tcPr>
            <w:tcW w:w="1380" w:type="dxa"/>
            <w:noWrap/>
            <w:hideMark/>
          </w:tcPr>
          <w:p w14:paraId="49797505" w14:textId="77777777" w:rsidR="00BA6F4B" w:rsidRPr="00DA3997" w:rsidRDefault="00BA6F4B" w:rsidP="00BE6F82">
            <w:pPr>
              <w:pStyle w:val="DokTabellentext"/>
            </w:pPr>
            <w:r w:rsidRPr="00DA3997">
              <w:t>SWFRG004-19</w:t>
            </w:r>
          </w:p>
        </w:tc>
        <w:tc>
          <w:tcPr>
            <w:tcW w:w="1480" w:type="dxa"/>
            <w:noWrap/>
            <w:hideMark/>
          </w:tcPr>
          <w:p w14:paraId="538B1243" w14:textId="77777777" w:rsidR="00BA6F4B" w:rsidRPr="00DA3997" w:rsidRDefault="00BA6F4B" w:rsidP="00BE6F82">
            <w:pPr>
              <w:pStyle w:val="DokTabellentext"/>
            </w:pPr>
            <w:r w:rsidRPr="00DA3997">
              <w:t>Poaceae</w:t>
            </w:r>
          </w:p>
        </w:tc>
        <w:tc>
          <w:tcPr>
            <w:tcW w:w="2260" w:type="dxa"/>
            <w:noWrap/>
            <w:hideMark/>
          </w:tcPr>
          <w:p w14:paraId="19487F31"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14:paraId="0D442F07" w14:textId="77777777" w:rsidR="00BA6F4B" w:rsidRPr="00DA3997" w:rsidRDefault="00BA6F4B" w:rsidP="00BE6F82">
            <w:pPr>
              <w:pStyle w:val="DokTabellentext"/>
            </w:pPr>
            <w:r w:rsidRPr="00DA3997">
              <w:t>SWFRG009-19</w:t>
            </w:r>
          </w:p>
        </w:tc>
        <w:tc>
          <w:tcPr>
            <w:tcW w:w="1160" w:type="dxa"/>
            <w:noWrap/>
            <w:hideMark/>
          </w:tcPr>
          <w:p w14:paraId="0BCCEA2D" w14:textId="77777777" w:rsidR="00BA6F4B" w:rsidRPr="00DA3997" w:rsidRDefault="00BA6F4B" w:rsidP="00BE6F82">
            <w:pPr>
              <w:pStyle w:val="DokTabellentext"/>
            </w:pPr>
            <w:r w:rsidRPr="00DA3997">
              <w:t>Poaceae</w:t>
            </w:r>
          </w:p>
        </w:tc>
        <w:tc>
          <w:tcPr>
            <w:tcW w:w="2660" w:type="dxa"/>
            <w:noWrap/>
            <w:hideMark/>
          </w:tcPr>
          <w:p w14:paraId="4F407087"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14:paraId="7629BD03" w14:textId="77777777" w:rsidR="00BA6F4B" w:rsidRPr="00DA3997" w:rsidRDefault="00BA6F4B" w:rsidP="00BE6F82">
            <w:pPr>
              <w:pStyle w:val="DokTabellentext"/>
            </w:pPr>
            <w:r w:rsidRPr="00DA3997">
              <w:t>99.63</w:t>
            </w:r>
          </w:p>
        </w:tc>
        <w:tc>
          <w:tcPr>
            <w:tcW w:w="700" w:type="dxa"/>
            <w:noWrap/>
            <w:hideMark/>
          </w:tcPr>
          <w:p w14:paraId="3A45115A" w14:textId="77777777" w:rsidR="00BA6F4B" w:rsidRPr="00DA3997" w:rsidRDefault="00BA6F4B" w:rsidP="00BE6F82">
            <w:pPr>
              <w:pStyle w:val="DokTabellentext"/>
            </w:pPr>
            <w:r w:rsidRPr="00DA3997">
              <w:t>996</w:t>
            </w:r>
          </w:p>
        </w:tc>
        <w:tc>
          <w:tcPr>
            <w:tcW w:w="780" w:type="dxa"/>
            <w:noWrap/>
            <w:hideMark/>
          </w:tcPr>
          <w:p w14:paraId="06B78DE1" w14:textId="77777777" w:rsidR="00BA6F4B" w:rsidRPr="00DA3997" w:rsidRDefault="00BA6F4B" w:rsidP="00BE6F82">
            <w:pPr>
              <w:pStyle w:val="DokTabellentext"/>
            </w:pPr>
            <w:r w:rsidRPr="00DA3997">
              <w:t>FALSE</w:t>
            </w:r>
          </w:p>
        </w:tc>
        <w:tc>
          <w:tcPr>
            <w:tcW w:w="1040" w:type="dxa"/>
            <w:noWrap/>
            <w:hideMark/>
          </w:tcPr>
          <w:p w14:paraId="4ACA9E98" w14:textId="77777777" w:rsidR="00BA6F4B" w:rsidRPr="00DA3997" w:rsidRDefault="00BA6F4B" w:rsidP="00BE6F82">
            <w:pPr>
              <w:pStyle w:val="DokTabellentext"/>
            </w:pPr>
            <w:r w:rsidRPr="00DA3997">
              <w:t>rbcLa</w:t>
            </w:r>
          </w:p>
        </w:tc>
      </w:tr>
      <w:tr w:rsidR="00BA6F4B" w:rsidRPr="00DA3997" w14:paraId="18BAEA2C" w14:textId="77777777" w:rsidTr="00BE6F82">
        <w:trPr>
          <w:trHeight w:val="290"/>
        </w:trPr>
        <w:tc>
          <w:tcPr>
            <w:tcW w:w="1380" w:type="dxa"/>
            <w:noWrap/>
            <w:hideMark/>
          </w:tcPr>
          <w:p w14:paraId="73941141" w14:textId="77777777" w:rsidR="00BA6F4B" w:rsidRPr="00DA3997" w:rsidRDefault="00BA6F4B" w:rsidP="00BE6F82">
            <w:pPr>
              <w:pStyle w:val="DokTabellentext"/>
            </w:pPr>
            <w:r w:rsidRPr="00DA3997">
              <w:t>SWFRG005-19</w:t>
            </w:r>
          </w:p>
        </w:tc>
        <w:tc>
          <w:tcPr>
            <w:tcW w:w="1480" w:type="dxa"/>
            <w:noWrap/>
            <w:hideMark/>
          </w:tcPr>
          <w:p w14:paraId="1266E978" w14:textId="77777777" w:rsidR="00BA6F4B" w:rsidRPr="00DA3997" w:rsidRDefault="00BA6F4B" w:rsidP="00BE6F82">
            <w:pPr>
              <w:pStyle w:val="DokTabellentext"/>
            </w:pPr>
            <w:r w:rsidRPr="00DA3997">
              <w:t>Poaceae</w:t>
            </w:r>
          </w:p>
        </w:tc>
        <w:tc>
          <w:tcPr>
            <w:tcW w:w="2260" w:type="dxa"/>
            <w:noWrap/>
            <w:hideMark/>
          </w:tcPr>
          <w:p w14:paraId="11176801"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1560" w:type="dxa"/>
            <w:noWrap/>
            <w:hideMark/>
          </w:tcPr>
          <w:p w14:paraId="49FDA5CF" w14:textId="77777777" w:rsidR="00BA6F4B" w:rsidRPr="00DA3997" w:rsidRDefault="00BA6F4B" w:rsidP="00BE6F82">
            <w:pPr>
              <w:pStyle w:val="DokTabellentext"/>
            </w:pPr>
            <w:r w:rsidRPr="00DA3997">
              <w:t>SWFRG010-19</w:t>
            </w:r>
          </w:p>
        </w:tc>
        <w:tc>
          <w:tcPr>
            <w:tcW w:w="1160" w:type="dxa"/>
            <w:noWrap/>
            <w:hideMark/>
          </w:tcPr>
          <w:p w14:paraId="22CEDFED" w14:textId="77777777" w:rsidR="00BA6F4B" w:rsidRPr="00DA3997" w:rsidRDefault="00BA6F4B" w:rsidP="00BE6F82">
            <w:pPr>
              <w:pStyle w:val="DokTabellentext"/>
            </w:pPr>
            <w:r w:rsidRPr="00DA3997">
              <w:t>Poaceae</w:t>
            </w:r>
          </w:p>
        </w:tc>
        <w:tc>
          <w:tcPr>
            <w:tcW w:w="2660" w:type="dxa"/>
            <w:noWrap/>
            <w:hideMark/>
          </w:tcPr>
          <w:p w14:paraId="757145E2"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14:paraId="1592F78D" w14:textId="77777777" w:rsidR="00BA6F4B" w:rsidRPr="00DA3997" w:rsidRDefault="00BA6F4B" w:rsidP="00BE6F82">
            <w:pPr>
              <w:pStyle w:val="DokTabellentext"/>
            </w:pPr>
            <w:r w:rsidRPr="00DA3997">
              <w:t>99.65</w:t>
            </w:r>
          </w:p>
        </w:tc>
        <w:tc>
          <w:tcPr>
            <w:tcW w:w="700" w:type="dxa"/>
            <w:noWrap/>
            <w:hideMark/>
          </w:tcPr>
          <w:p w14:paraId="422F86DB" w14:textId="77777777" w:rsidR="00BA6F4B" w:rsidRPr="00DA3997" w:rsidRDefault="00BA6F4B" w:rsidP="00BE6F82">
            <w:pPr>
              <w:pStyle w:val="DokTabellentext"/>
            </w:pPr>
            <w:r w:rsidRPr="00DA3997">
              <w:t>1038</w:t>
            </w:r>
          </w:p>
        </w:tc>
        <w:tc>
          <w:tcPr>
            <w:tcW w:w="780" w:type="dxa"/>
            <w:noWrap/>
            <w:hideMark/>
          </w:tcPr>
          <w:p w14:paraId="345566F6" w14:textId="77777777" w:rsidR="00BA6F4B" w:rsidRPr="00DA3997" w:rsidRDefault="00BA6F4B" w:rsidP="00BE6F82">
            <w:pPr>
              <w:pStyle w:val="DokTabellentext"/>
            </w:pPr>
            <w:r w:rsidRPr="00DA3997">
              <w:t>FALSE</w:t>
            </w:r>
          </w:p>
        </w:tc>
        <w:tc>
          <w:tcPr>
            <w:tcW w:w="1040" w:type="dxa"/>
            <w:noWrap/>
            <w:hideMark/>
          </w:tcPr>
          <w:p w14:paraId="4B5BB851" w14:textId="77777777" w:rsidR="00BA6F4B" w:rsidRPr="00DA3997" w:rsidRDefault="00BA6F4B" w:rsidP="00BE6F82">
            <w:pPr>
              <w:pStyle w:val="DokTabellentext"/>
            </w:pPr>
            <w:r w:rsidRPr="00DA3997">
              <w:t>rbcLa</w:t>
            </w:r>
          </w:p>
        </w:tc>
      </w:tr>
      <w:tr w:rsidR="00BA6F4B" w:rsidRPr="00DA3997" w14:paraId="182DCE22" w14:textId="77777777" w:rsidTr="00BE6F82">
        <w:trPr>
          <w:trHeight w:val="290"/>
        </w:trPr>
        <w:tc>
          <w:tcPr>
            <w:tcW w:w="1380" w:type="dxa"/>
            <w:noWrap/>
            <w:hideMark/>
          </w:tcPr>
          <w:p w14:paraId="55B65F4B" w14:textId="77777777" w:rsidR="00BA6F4B" w:rsidRPr="00DA3997" w:rsidRDefault="00BA6F4B" w:rsidP="00BE6F82">
            <w:pPr>
              <w:pStyle w:val="DokTabellentext"/>
            </w:pPr>
            <w:r w:rsidRPr="00DA3997">
              <w:t>SWFRG006-19</w:t>
            </w:r>
          </w:p>
        </w:tc>
        <w:tc>
          <w:tcPr>
            <w:tcW w:w="1480" w:type="dxa"/>
            <w:noWrap/>
            <w:hideMark/>
          </w:tcPr>
          <w:p w14:paraId="50729AC2" w14:textId="77777777" w:rsidR="00BA6F4B" w:rsidRPr="00DA3997" w:rsidRDefault="00BA6F4B" w:rsidP="00BE6F82">
            <w:pPr>
              <w:pStyle w:val="DokTabellentext"/>
            </w:pPr>
            <w:r w:rsidRPr="00DA3997">
              <w:t>Poaceae</w:t>
            </w:r>
          </w:p>
        </w:tc>
        <w:tc>
          <w:tcPr>
            <w:tcW w:w="2260" w:type="dxa"/>
            <w:noWrap/>
            <w:hideMark/>
          </w:tcPr>
          <w:p w14:paraId="57A7EE80"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1560" w:type="dxa"/>
            <w:noWrap/>
            <w:hideMark/>
          </w:tcPr>
          <w:p w14:paraId="60757F29" w14:textId="77777777" w:rsidR="00BA6F4B" w:rsidRPr="00DA3997" w:rsidRDefault="00BA6F4B" w:rsidP="00BE6F82">
            <w:pPr>
              <w:pStyle w:val="DokTabellentext"/>
            </w:pPr>
            <w:r w:rsidRPr="00DA3997">
              <w:t>SWFRG021-19</w:t>
            </w:r>
          </w:p>
        </w:tc>
        <w:tc>
          <w:tcPr>
            <w:tcW w:w="1160" w:type="dxa"/>
            <w:noWrap/>
            <w:hideMark/>
          </w:tcPr>
          <w:p w14:paraId="169C3FDC" w14:textId="77777777" w:rsidR="00BA6F4B" w:rsidRPr="00DA3997" w:rsidRDefault="00BA6F4B" w:rsidP="00BE6F82">
            <w:pPr>
              <w:pStyle w:val="DokTabellentext"/>
            </w:pPr>
            <w:r w:rsidRPr="00DA3997">
              <w:t>Poaceae</w:t>
            </w:r>
          </w:p>
        </w:tc>
        <w:tc>
          <w:tcPr>
            <w:tcW w:w="2660" w:type="dxa"/>
            <w:noWrap/>
            <w:hideMark/>
          </w:tcPr>
          <w:p w14:paraId="034A86FC"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640" w:type="dxa"/>
            <w:noWrap/>
            <w:hideMark/>
          </w:tcPr>
          <w:p w14:paraId="5D291D87" w14:textId="77777777" w:rsidR="00BA6F4B" w:rsidRPr="00DA3997" w:rsidRDefault="00BA6F4B" w:rsidP="00BE6F82">
            <w:pPr>
              <w:pStyle w:val="DokTabellentext"/>
            </w:pPr>
            <w:r w:rsidRPr="00DA3997">
              <w:t>99.65</w:t>
            </w:r>
          </w:p>
        </w:tc>
        <w:tc>
          <w:tcPr>
            <w:tcW w:w="700" w:type="dxa"/>
            <w:noWrap/>
            <w:hideMark/>
          </w:tcPr>
          <w:p w14:paraId="0D5EB5CA" w14:textId="77777777" w:rsidR="00BA6F4B" w:rsidRPr="00DA3997" w:rsidRDefault="00BA6F4B" w:rsidP="00BE6F82">
            <w:pPr>
              <w:pStyle w:val="DokTabellentext"/>
            </w:pPr>
            <w:r w:rsidRPr="00DA3997">
              <w:t>1042</w:t>
            </w:r>
          </w:p>
        </w:tc>
        <w:tc>
          <w:tcPr>
            <w:tcW w:w="780" w:type="dxa"/>
            <w:noWrap/>
            <w:hideMark/>
          </w:tcPr>
          <w:p w14:paraId="0570C686" w14:textId="77777777" w:rsidR="00BA6F4B" w:rsidRPr="00DA3997" w:rsidRDefault="00BA6F4B" w:rsidP="00BE6F82">
            <w:pPr>
              <w:pStyle w:val="DokTabellentext"/>
            </w:pPr>
            <w:r w:rsidRPr="00DA3997">
              <w:t>TRUE</w:t>
            </w:r>
          </w:p>
        </w:tc>
        <w:tc>
          <w:tcPr>
            <w:tcW w:w="1040" w:type="dxa"/>
            <w:noWrap/>
            <w:hideMark/>
          </w:tcPr>
          <w:p w14:paraId="527CC8BD" w14:textId="77777777" w:rsidR="00BA6F4B" w:rsidRPr="00DA3997" w:rsidRDefault="00BA6F4B" w:rsidP="00BE6F82">
            <w:pPr>
              <w:pStyle w:val="DokTabellentext"/>
            </w:pPr>
            <w:r w:rsidRPr="00DA3997">
              <w:t>rbcLa</w:t>
            </w:r>
          </w:p>
        </w:tc>
      </w:tr>
      <w:tr w:rsidR="00BA6F4B" w:rsidRPr="00DA3997" w14:paraId="3B6D0CCA" w14:textId="77777777" w:rsidTr="00BE6F82">
        <w:trPr>
          <w:trHeight w:val="290"/>
        </w:trPr>
        <w:tc>
          <w:tcPr>
            <w:tcW w:w="1380" w:type="dxa"/>
            <w:noWrap/>
            <w:hideMark/>
          </w:tcPr>
          <w:p w14:paraId="3049AF2A" w14:textId="77777777" w:rsidR="00BA6F4B" w:rsidRPr="00DA3997" w:rsidRDefault="00BA6F4B" w:rsidP="00BE6F82">
            <w:pPr>
              <w:pStyle w:val="DokTabellentext"/>
            </w:pPr>
            <w:r w:rsidRPr="00DA3997">
              <w:t>SWFRG007-19</w:t>
            </w:r>
          </w:p>
        </w:tc>
        <w:tc>
          <w:tcPr>
            <w:tcW w:w="1480" w:type="dxa"/>
            <w:noWrap/>
            <w:hideMark/>
          </w:tcPr>
          <w:p w14:paraId="15D1BCAC" w14:textId="77777777" w:rsidR="00BA6F4B" w:rsidRPr="00DA3997" w:rsidRDefault="00BA6F4B" w:rsidP="00BE6F82">
            <w:pPr>
              <w:pStyle w:val="DokTabellentext"/>
            </w:pPr>
            <w:r w:rsidRPr="00DA3997">
              <w:t>Poaceae</w:t>
            </w:r>
          </w:p>
        </w:tc>
        <w:tc>
          <w:tcPr>
            <w:tcW w:w="2260" w:type="dxa"/>
            <w:noWrap/>
            <w:hideMark/>
          </w:tcPr>
          <w:p w14:paraId="2A3FC0DE"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1560" w:type="dxa"/>
            <w:noWrap/>
            <w:hideMark/>
          </w:tcPr>
          <w:p w14:paraId="6AD6C8D5" w14:textId="77777777" w:rsidR="00BA6F4B" w:rsidRPr="00DA3997" w:rsidRDefault="00BA6F4B" w:rsidP="00BE6F82">
            <w:pPr>
              <w:pStyle w:val="DokTabellentext"/>
            </w:pPr>
            <w:r w:rsidRPr="00DA3997">
              <w:t>VEMSH159-13</w:t>
            </w:r>
          </w:p>
        </w:tc>
        <w:tc>
          <w:tcPr>
            <w:tcW w:w="1160" w:type="dxa"/>
            <w:noWrap/>
            <w:hideMark/>
          </w:tcPr>
          <w:p w14:paraId="4CE37875" w14:textId="77777777" w:rsidR="00BA6F4B" w:rsidRPr="00DA3997" w:rsidRDefault="00BA6F4B" w:rsidP="00BE6F82">
            <w:pPr>
              <w:pStyle w:val="DokTabellentext"/>
            </w:pPr>
            <w:r w:rsidRPr="00DA3997">
              <w:t>Poaceae</w:t>
            </w:r>
          </w:p>
        </w:tc>
        <w:tc>
          <w:tcPr>
            <w:tcW w:w="2660" w:type="dxa"/>
            <w:noWrap/>
            <w:hideMark/>
          </w:tcPr>
          <w:p w14:paraId="4D90FBB1"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640" w:type="dxa"/>
            <w:noWrap/>
            <w:hideMark/>
          </w:tcPr>
          <w:p w14:paraId="4E149150" w14:textId="77777777" w:rsidR="00BA6F4B" w:rsidRPr="00DA3997" w:rsidRDefault="00BA6F4B" w:rsidP="00BE6F82">
            <w:pPr>
              <w:pStyle w:val="DokTabellentext"/>
            </w:pPr>
            <w:r w:rsidRPr="00DA3997">
              <w:t>99.63</w:t>
            </w:r>
          </w:p>
        </w:tc>
        <w:tc>
          <w:tcPr>
            <w:tcW w:w="700" w:type="dxa"/>
            <w:noWrap/>
            <w:hideMark/>
          </w:tcPr>
          <w:p w14:paraId="06178601" w14:textId="77777777" w:rsidR="00BA6F4B" w:rsidRPr="00DA3997" w:rsidRDefault="00BA6F4B" w:rsidP="00BE6F82">
            <w:pPr>
              <w:pStyle w:val="DokTabellentext"/>
            </w:pPr>
            <w:r w:rsidRPr="00DA3997">
              <w:t>998</w:t>
            </w:r>
          </w:p>
        </w:tc>
        <w:tc>
          <w:tcPr>
            <w:tcW w:w="780" w:type="dxa"/>
            <w:noWrap/>
            <w:hideMark/>
          </w:tcPr>
          <w:p w14:paraId="4F7C82F8" w14:textId="77777777" w:rsidR="00BA6F4B" w:rsidRPr="00DA3997" w:rsidRDefault="00BA6F4B" w:rsidP="00BE6F82">
            <w:pPr>
              <w:pStyle w:val="DokTabellentext"/>
            </w:pPr>
            <w:r w:rsidRPr="00DA3997">
              <w:t>TRUE</w:t>
            </w:r>
          </w:p>
        </w:tc>
        <w:tc>
          <w:tcPr>
            <w:tcW w:w="1040" w:type="dxa"/>
            <w:noWrap/>
            <w:hideMark/>
          </w:tcPr>
          <w:p w14:paraId="76B93D2E" w14:textId="77777777" w:rsidR="00BA6F4B" w:rsidRPr="00DA3997" w:rsidRDefault="00BA6F4B" w:rsidP="00BE6F82">
            <w:pPr>
              <w:pStyle w:val="DokTabellentext"/>
            </w:pPr>
            <w:r w:rsidRPr="00DA3997">
              <w:t>rbcLa</w:t>
            </w:r>
          </w:p>
        </w:tc>
      </w:tr>
      <w:tr w:rsidR="00BA6F4B" w:rsidRPr="00DA3997" w14:paraId="1E90CDB2" w14:textId="77777777" w:rsidTr="00BE6F82">
        <w:trPr>
          <w:trHeight w:val="290"/>
        </w:trPr>
        <w:tc>
          <w:tcPr>
            <w:tcW w:w="1380" w:type="dxa"/>
            <w:noWrap/>
            <w:hideMark/>
          </w:tcPr>
          <w:p w14:paraId="61907D9E" w14:textId="77777777" w:rsidR="00BA6F4B" w:rsidRPr="00DA3997" w:rsidRDefault="00BA6F4B" w:rsidP="00BE6F82">
            <w:pPr>
              <w:pStyle w:val="DokTabellentext"/>
            </w:pPr>
            <w:r w:rsidRPr="00DA3997">
              <w:t>SWFRG008-19</w:t>
            </w:r>
          </w:p>
        </w:tc>
        <w:tc>
          <w:tcPr>
            <w:tcW w:w="1480" w:type="dxa"/>
            <w:noWrap/>
            <w:hideMark/>
          </w:tcPr>
          <w:p w14:paraId="7F30073D" w14:textId="77777777" w:rsidR="00BA6F4B" w:rsidRPr="00DA3997" w:rsidRDefault="00BA6F4B" w:rsidP="00BE6F82">
            <w:pPr>
              <w:pStyle w:val="DokTabellentext"/>
            </w:pPr>
            <w:r w:rsidRPr="00DA3997">
              <w:t>Poaceae</w:t>
            </w:r>
          </w:p>
        </w:tc>
        <w:tc>
          <w:tcPr>
            <w:tcW w:w="2260" w:type="dxa"/>
            <w:noWrap/>
            <w:hideMark/>
          </w:tcPr>
          <w:p w14:paraId="70929E20"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1560" w:type="dxa"/>
            <w:noWrap/>
            <w:hideMark/>
          </w:tcPr>
          <w:p w14:paraId="43C93247" w14:textId="77777777" w:rsidR="00BA6F4B" w:rsidRPr="00DA3997" w:rsidRDefault="00BA6F4B" w:rsidP="00BE6F82">
            <w:pPr>
              <w:pStyle w:val="DokTabellentext"/>
            </w:pPr>
            <w:r w:rsidRPr="00DA3997">
              <w:t>GRII046-08</w:t>
            </w:r>
          </w:p>
        </w:tc>
        <w:tc>
          <w:tcPr>
            <w:tcW w:w="1160" w:type="dxa"/>
            <w:noWrap/>
            <w:hideMark/>
          </w:tcPr>
          <w:p w14:paraId="189AA2FD" w14:textId="77777777" w:rsidR="00BA6F4B" w:rsidRPr="00DA3997" w:rsidRDefault="00BA6F4B" w:rsidP="00BE6F82">
            <w:pPr>
              <w:pStyle w:val="DokTabellentext"/>
            </w:pPr>
            <w:r w:rsidRPr="00DA3997">
              <w:t>Poaceae</w:t>
            </w:r>
          </w:p>
        </w:tc>
        <w:tc>
          <w:tcPr>
            <w:tcW w:w="2660" w:type="dxa"/>
            <w:noWrap/>
            <w:hideMark/>
          </w:tcPr>
          <w:p w14:paraId="7F6B8B8A"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640" w:type="dxa"/>
            <w:noWrap/>
            <w:hideMark/>
          </w:tcPr>
          <w:p w14:paraId="5BD51FD9" w14:textId="77777777" w:rsidR="00BA6F4B" w:rsidRPr="00DA3997" w:rsidRDefault="00BA6F4B" w:rsidP="00BE6F82">
            <w:pPr>
              <w:pStyle w:val="DokTabellentext"/>
            </w:pPr>
            <w:r w:rsidRPr="00DA3997">
              <w:t>99.46</w:t>
            </w:r>
          </w:p>
        </w:tc>
        <w:tc>
          <w:tcPr>
            <w:tcW w:w="700" w:type="dxa"/>
            <w:noWrap/>
            <w:hideMark/>
          </w:tcPr>
          <w:p w14:paraId="1A33A545" w14:textId="77777777" w:rsidR="00BA6F4B" w:rsidRPr="00DA3997" w:rsidRDefault="00BA6F4B" w:rsidP="00BE6F82">
            <w:pPr>
              <w:pStyle w:val="DokTabellentext"/>
            </w:pPr>
            <w:r w:rsidRPr="00DA3997">
              <w:t>1005</w:t>
            </w:r>
          </w:p>
        </w:tc>
        <w:tc>
          <w:tcPr>
            <w:tcW w:w="780" w:type="dxa"/>
            <w:noWrap/>
            <w:hideMark/>
          </w:tcPr>
          <w:p w14:paraId="4A580EF3" w14:textId="77777777" w:rsidR="00BA6F4B" w:rsidRPr="00DA3997" w:rsidRDefault="00BA6F4B" w:rsidP="00BE6F82">
            <w:pPr>
              <w:pStyle w:val="DokTabellentext"/>
            </w:pPr>
            <w:r w:rsidRPr="00DA3997">
              <w:t>TRUE</w:t>
            </w:r>
          </w:p>
        </w:tc>
        <w:tc>
          <w:tcPr>
            <w:tcW w:w="1040" w:type="dxa"/>
            <w:noWrap/>
            <w:hideMark/>
          </w:tcPr>
          <w:p w14:paraId="2F4253AD" w14:textId="77777777" w:rsidR="00BA6F4B" w:rsidRPr="00DA3997" w:rsidRDefault="00BA6F4B" w:rsidP="00BE6F82">
            <w:pPr>
              <w:pStyle w:val="DokTabellentext"/>
            </w:pPr>
            <w:r w:rsidRPr="00DA3997">
              <w:t>rbcLa</w:t>
            </w:r>
          </w:p>
        </w:tc>
      </w:tr>
      <w:tr w:rsidR="00BA6F4B" w:rsidRPr="00DA3997" w14:paraId="1C04DB52" w14:textId="77777777" w:rsidTr="00BE6F82">
        <w:trPr>
          <w:trHeight w:val="290"/>
        </w:trPr>
        <w:tc>
          <w:tcPr>
            <w:tcW w:w="1380" w:type="dxa"/>
            <w:noWrap/>
            <w:hideMark/>
          </w:tcPr>
          <w:p w14:paraId="342FE1D5" w14:textId="77777777" w:rsidR="00BA6F4B" w:rsidRPr="00DA3997" w:rsidRDefault="00BA6F4B" w:rsidP="00BE6F82">
            <w:pPr>
              <w:pStyle w:val="DokTabellentext"/>
            </w:pPr>
            <w:r w:rsidRPr="00DA3997">
              <w:t>SWFRG008-19</w:t>
            </w:r>
          </w:p>
        </w:tc>
        <w:tc>
          <w:tcPr>
            <w:tcW w:w="1480" w:type="dxa"/>
            <w:noWrap/>
            <w:hideMark/>
          </w:tcPr>
          <w:p w14:paraId="2BF77CC0" w14:textId="77777777" w:rsidR="00BA6F4B" w:rsidRPr="00DA3997" w:rsidRDefault="00BA6F4B" w:rsidP="00BE6F82">
            <w:pPr>
              <w:pStyle w:val="DokTabellentext"/>
            </w:pPr>
            <w:r w:rsidRPr="00DA3997">
              <w:t>Poaceae</w:t>
            </w:r>
          </w:p>
        </w:tc>
        <w:tc>
          <w:tcPr>
            <w:tcW w:w="2260" w:type="dxa"/>
            <w:noWrap/>
            <w:hideMark/>
          </w:tcPr>
          <w:p w14:paraId="50799975"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1560" w:type="dxa"/>
            <w:noWrap/>
            <w:hideMark/>
          </w:tcPr>
          <w:p w14:paraId="6400F0D3" w14:textId="77777777" w:rsidR="00BA6F4B" w:rsidRPr="00DA3997" w:rsidRDefault="00BA6F4B" w:rsidP="00BE6F82">
            <w:pPr>
              <w:pStyle w:val="DokTabellentext"/>
            </w:pPr>
            <w:r w:rsidRPr="00DA3997">
              <w:t>GRASS1331-08</w:t>
            </w:r>
          </w:p>
        </w:tc>
        <w:tc>
          <w:tcPr>
            <w:tcW w:w="1160" w:type="dxa"/>
            <w:noWrap/>
            <w:hideMark/>
          </w:tcPr>
          <w:p w14:paraId="1323A7E5" w14:textId="77777777" w:rsidR="00BA6F4B" w:rsidRPr="00DA3997" w:rsidRDefault="00BA6F4B" w:rsidP="00BE6F82">
            <w:pPr>
              <w:pStyle w:val="DokTabellentext"/>
            </w:pPr>
            <w:r w:rsidRPr="00DA3997">
              <w:t>Poaceae</w:t>
            </w:r>
          </w:p>
        </w:tc>
        <w:tc>
          <w:tcPr>
            <w:tcW w:w="2660" w:type="dxa"/>
            <w:noWrap/>
            <w:hideMark/>
          </w:tcPr>
          <w:p w14:paraId="59ECBC7B"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640" w:type="dxa"/>
            <w:noWrap/>
            <w:hideMark/>
          </w:tcPr>
          <w:p w14:paraId="6A078EAD" w14:textId="77777777" w:rsidR="00BA6F4B" w:rsidRPr="00DA3997" w:rsidRDefault="00BA6F4B" w:rsidP="00BE6F82">
            <w:pPr>
              <w:pStyle w:val="DokTabellentext"/>
            </w:pPr>
            <w:r w:rsidRPr="00DA3997">
              <w:t>99.46</w:t>
            </w:r>
          </w:p>
        </w:tc>
        <w:tc>
          <w:tcPr>
            <w:tcW w:w="700" w:type="dxa"/>
            <w:noWrap/>
            <w:hideMark/>
          </w:tcPr>
          <w:p w14:paraId="3EF97470" w14:textId="77777777" w:rsidR="00BA6F4B" w:rsidRPr="00DA3997" w:rsidRDefault="00BA6F4B" w:rsidP="00BE6F82">
            <w:pPr>
              <w:pStyle w:val="DokTabellentext"/>
            </w:pPr>
            <w:r w:rsidRPr="00DA3997">
              <w:t>1005</w:t>
            </w:r>
          </w:p>
        </w:tc>
        <w:tc>
          <w:tcPr>
            <w:tcW w:w="780" w:type="dxa"/>
            <w:noWrap/>
            <w:hideMark/>
          </w:tcPr>
          <w:p w14:paraId="02F4D49E" w14:textId="77777777" w:rsidR="00BA6F4B" w:rsidRPr="00DA3997" w:rsidRDefault="00BA6F4B" w:rsidP="00BE6F82">
            <w:pPr>
              <w:pStyle w:val="DokTabellentext"/>
            </w:pPr>
            <w:r w:rsidRPr="00DA3997">
              <w:t>TRUE</w:t>
            </w:r>
          </w:p>
        </w:tc>
        <w:tc>
          <w:tcPr>
            <w:tcW w:w="1040" w:type="dxa"/>
            <w:noWrap/>
            <w:hideMark/>
          </w:tcPr>
          <w:p w14:paraId="058D6268" w14:textId="77777777" w:rsidR="00BA6F4B" w:rsidRPr="00DA3997" w:rsidRDefault="00BA6F4B" w:rsidP="00BE6F82">
            <w:pPr>
              <w:pStyle w:val="DokTabellentext"/>
            </w:pPr>
            <w:r w:rsidRPr="00DA3997">
              <w:t>rbcLa</w:t>
            </w:r>
          </w:p>
        </w:tc>
      </w:tr>
      <w:tr w:rsidR="00BA6F4B" w:rsidRPr="00DA3997" w14:paraId="013AA175" w14:textId="77777777" w:rsidTr="00BE6F82">
        <w:trPr>
          <w:trHeight w:val="290"/>
        </w:trPr>
        <w:tc>
          <w:tcPr>
            <w:tcW w:w="1380" w:type="dxa"/>
            <w:noWrap/>
            <w:hideMark/>
          </w:tcPr>
          <w:p w14:paraId="015E915B" w14:textId="77777777" w:rsidR="00BA6F4B" w:rsidRPr="00DA3997" w:rsidRDefault="00BA6F4B" w:rsidP="00BE6F82">
            <w:pPr>
              <w:pStyle w:val="DokTabellentext"/>
            </w:pPr>
            <w:r w:rsidRPr="00DA3997">
              <w:t>SWFRG009-19</w:t>
            </w:r>
          </w:p>
        </w:tc>
        <w:tc>
          <w:tcPr>
            <w:tcW w:w="1480" w:type="dxa"/>
            <w:noWrap/>
            <w:hideMark/>
          </w:tcPr>
          <w:p w14:paraId="23FAF99C" w14:textId="77777777" w:rsidR="00BA6F4B" w:rsidRPr="00DA3997" w:rsidRDefault="00BA6F4B" w:rsidP="00BE6F82">
            <w:pPr>
              <w:pStyle w:val="DokTabellentext"/>
            </w:pPr>
            <w:r w:rsidRPr="00DA3997">
              <w:t>Poaceae</w:t>
            </w:r>
          </w:p>
        </w:tc>
        <w:tc>
          <w:tcPr>
            <w:tcW w:w="2260" w:type="dxa"/>
            <w:noWrap/>
            <w:hideMark/>
          </w:tcPr>
          <w:p w14:paraId="6E469193"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244BB56E" w14:textId="77777777" w:rsidR="00BA6F4B" w:rsidRPr="00DA3997" w:rsidRDefault="00BA6F4B" w:rsidP="00BE6F82">
            <w:pPr>
              <w:pStyle w:val="DokTabellentext"/>
            </w:pPr>
            <w:r w:rsidRPr="00DA3997">
              <w:t>SWFRG004-19</w:t>
            </w:r>
          </w:p>
        </w:tc>
        <w:tc>
          <w:tcPr>
            <w:tcW w:w="1160" w:type="dxa"/>
            <w:noWrap/>
            <w:hideMark/>
          </w:tcPr>
          <w:p w14:paraId="077C0EB6" w14:textId="77777777" w:rsidR="00BA6F4B" w:rsidRPr="00DA3997" w:rsidRDefault="00BA6F4B" w:rsidP="00BE6F82">
            <w:pPr>
              <w:pStyle w:val="DokTabellentext"/>
            </w:pPr>
            <w:r w:rsidRPr="00DA3997">
              <w:t>Poaceae</w:t>
            </w:r>
          </w:p>
        </w:tc>
        <w:tc>
          <w:tcPr>
            <w:tcW w:w="2660" w:type="dxa"/>
            <w:noWrap/>
            <w:hideMark/>
          </w:tcPr>
          <w:p w14:paraId="3D4D161D"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640" w:type="dxa"/>
            <w:noWrap/>
            <w:hideMark/>
          </w:tcPr>
          <w:p w14:paraId="515620A3" w14:textId="77777777" w:rsidR="00BA6F4B" w:rsidRPr="00DA3997" w:rsidRDefault="00BA6F4B" w:rsidP="00BE6F82">
            <w:pPr>
              <w:pStyle w:val="DokTabellentext"/>
            </w:pPr>
            <w:r w:rsidRPr="00DA3997">
              <w:t>99.63</w:t>
            </w:r>
          </w:p>
        </w:tc>
        <w:tc>
          <w:tcPr>
            <w:tcW w:w="700" w:type="dxa"/>
            <w:noWrap/>
            <w:hideMark/>
          </w:tcPr>
          <w:p w14:paraId="702EFFB4" w14:textId="77777777" w:rsidR="00BA6F4B" w:rsidRPr="00DA3997" w:rsidRDefault="00BA6F4B" w:rsidP="00BE6F82">
            <w:pPr>
              <w:pStyle w:val="DokTabellentext"/>
            </w:pPr>
            <w:r w:rsidRPr="00DA3997">
              <w:t>996</w:t>
            </w:r>
          </w:p>
        </w:tc>
        <w:tc>
          <w:tcPr>
            <w:tcW w:w="780" w:type="dxa"/>
            <w:noWrap/>
            <w:hideMark/>
          </w:tcPr>
          <w:p w14:paraId="56148B35" w14:textId="77777777" w:rsidR="00BA6F4B" w:rsidRPr="00DA3997" w:rsidRDefault="00BA6F4B" w:rsidP="00BE6F82">
            <w:pPr>
              <w:pStyle w:val="DokTabellentext"/>
            </w:pPr>
            <w:r w:rsidRPr="00DA3997">
              <w:t>FALSE</w:t>
            </w:r>
          </w:p>
        </w:tc>
        <w:tc>
          <w:tcPr>
            <w:tcW w:w="1040" w:type="dxa"/>
            <w:noWrap/>
            <w:hideMark/>
          </w:tcPr>
          <w:p w14:paraId="6D2D62F7" w14:textId="77777777" w:rsidR="00BA6F4B" w:rsidRPr="00DA3997" w:rsidRDefault="00BA6F4B" w:rsidP="00BE6F82">
            <w:pPr>
              <w:pStyle w:val="DokTabellentext"/>
            </w:pPr>
            <w:r w:rsidRPr="00DA3997">
              <w:t>rbcLa</w:t>
            </w:r>
          </w:p>
        </w:tc>
      </w:tr>
      <w:tr w:rsidR="00BA6F4B" w:rsidRPr="00DA3997" w14:paraId="2936BED3" w14:textId="77777777" w:rsidTr="00BE6F82">
        <w:trPr>
          <w:trHeight w:val="290"/>
        </w:trPr>
        <w:tc>
          <w:tcPr>
            <w:tcW w:w="1380" w:type="dxa"/>
            <w:noWrap/>
            <w:hideMark/>
          </w:tcPr>
          <w:p w14:paraId="4150C591" w14:textId="77777777" w:rsidR="00BA6F4B" w:rsidRPr="00DA3997" w:rsidRDefault="00BA6F4B" w:rsidP="00BE6F82">
            <w:pPr>
              <w:pStyle w:val="DokTabellentext"/>
            </w:pPr>
            <w:r w:rsidRPr="00DA3997">
              <w:t>SWFRG010-19</w:t>
            </w:r>
          </w:p>
        </w:tc>
        <w:tc>
          <w:tcPr>
            <w:tcW w:w="1480" w:type="dxa"/>
            <w:noWrap/>
            <w:hideMark/>
          </w:tcPr>
          <w:p w14:paraId="52B83121" w14:textId="77777777" w:rsidR="00BA6F4B" w:rsidRPr="00DA3997" w:rsidRDefault="00BA6F4B" w:rsidP="00BE6F82">
            <w:pPr>
              <w:pStyle w:val="DokTabellentext"/>
            </w:pPr>
            <w:r w:rsidRPr="00DA3997">
              <w:t>Poaceae</w:t>
            </w:r>
          </w:p>
        </w:tc>
        <w:tc>
          <w:tcPr>
            <w:tcW w:w="2260" w:type="dxa"/>
            <w:noWrap/>
            <w:hideMark/>
          </w:tcPr>
          <w:p w14:paraId="7F41A20A"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13F25EC9" w14:textId="77777777" w:rsidR="00BA6F4B" w:rsidRPr="00DA3997" w:rsidRDefault="00BA6F4B" w:rsidP="00BE6F82">
            <w:pPr>
              <w:pStyle w:val="DokTabellentext"/>
            </w:pPr>
            <w:r w:rsidRPr="00DA3997">
              <w:t>SWFRG005-19</w:t>
            </w:r>
          </w:p>
        </w:tc>
        <w:tc>
          <w:tcPr>
            <w:tcW w:w="1160" w:type="dxa"/>
            <w:noWrap/>
            <w:hideMark/>
          </w:tcPr>
          <w:p w14:paraId="542AEFF4" w14:textId="77777777" w:rsidR="00BA6F4B" w:rsidRPr="00DA3997" w:rsidRDefault="00BA6F4B" w:rsidP="00BE6F82">
            <w:pPr>
              <w:pStyle w:val="DokTabellentext"/>
            </w:pPr>
            <w:r w:rsidRPr="00DA3997">
              <w:t>Poaceae</w:t>
            </w:r>
          </w:p>
        </w:tc>
        <w:tc>
          <w:tcPr>
            <w:tcW w:w="2660" w:type="dxa"/>
            <w:noWrap/>
            <w:hideMark/>
          </w:tcPr>
          <w:p w14:paraId="0E44408E"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640" w:type="dxa"/>
            <w:noWrap/>
            <w:hideMark/>
          </w:tcPr>
          <w:p w14:paraId="6B6D440D" w14:textId="77777777" w:rsidR="00BA6F4B" w:rsidRPr="00DA3997" w:rsidRDefault="00BA6F4B" w:rsidP="00BE6F82">
            <w:pPr>
              <w:pStyle w:val="DokTabellentext"/>
            </w:pPr>
            <w:r w:rsidRPr="00DA3997">
              <w:t>99.65</w:t>
            </w:r>
          </w:p>
        </w:tc>
        <w:tc>
          <w:tcPr>
            <w:tcW w:w="700" w:type="dxa"/>
            <w:noWrap/>
            <w:hideMark/>
          </w:tcPr>
          <w:p w14:paraId="59D896F7" w14:textId="77777777" w:rsidR="00BA6F4B" w:rsidRPr="00DA3997" w:rsidRDefault="00BA6F4B" w:rsidP="00BE6F82">
            <w:pPr>
              <w:pStyle w:val="DokTabellentext"/>
            </w:pPr>
            <w:r w:rsidRPr="00DA3997">
              <w:t>1038</w:t>
            </w:r>
          </w:p>
        </w:tc>
        <w:tc>
          <w:tcPr>
            <w:tcW w:w="780" w:type="dxa"/>
            <w:noWrap/>
            <w:hideMark/>
          </w:tcPr>
          <w:p w14:paraId="65245F77" w14:textId="77777777" w:rsidR="00BA6F4B" w:rsidRPr="00DA3997" w:rsidRDefault="00BA6F4B" w:rsidP="00BE6F82">
            <w:pPr>
              <w:pStyle w:val="DokTabellentext"/>
            </w:pPr>
            <w:r w:rsidRPr="00DA3997">
              <w:t>FALSE</w:t>
            </w:r>
          </w:p>
        </w:tc>
        <w:tc>
          <w:tcPr>
            <w:tcW w:w="1040" w:type="dxa"/>
            <w:noWrap/>
            <w:hideMark/>
          </w:tcPr>
          <w:p w14:paraId="3F6F3AFC" w14:textId="77777777" w:rsidR="00BA6F4B" w:rsidRPr="00DA3997" w:rsidRDefault="00BA6F4B" w:rsidP="00BE6F82">
            <w:pPr>
              <w:pStyle w:val="DokTabellentext"/>
            </w:pPr>
            <w:r w:rsidRPr="00DA3997">
              <w:t>rbcLa</w:t>
            </w:r>
          </w:p>
        </w:tc>
      </w:tr>
      <w:tr w:rsidR="00BA6F4B" w:rsidRPr="00DA3997" w14:paraId="2A738B73" w14:textId="77777777" w:rsidTr="00BE6F82">
        <w:trPr>
          <w:trHeight w:val="290"/>
        </w:trPr>
        <w:tc>
          <w:tcPr>
            <w:tcW w:w="1380" w:type="dxa"/>
            <w:noWrap/>
            <w:hideMark/>
          </w:tcPr>
          <w:p w14:paraId="34435FFF" w14:textId="77777777" w:rsidR="00BA6F4B" w:rsidRPr="00DA3997" w:rsidRDefault="00BA6F4B" w:rsidP="00BE6F82">
            <w:pPr>
              <w:pStyle w:val="DokTabellentext"/>
            </w:pPr>
            <w:r w:rsidRPr="00DA3997">
              <w:t>SWFRG010-19</w:t>
            </w:r>
          </w:p>
        </w:tc>
        <w:tc>
          <w:tcPr>
            <w:tcW w:w="1480" w:type="dxa"/>
            <w:noWrap/>
            <w:hideMark/>
          </w:tcPr>
          <w:p w14:paraId="17C68E15" w14:textId="77777777" w:rsidR="00BA6F4B" w:rsidRPr="00DA3997" w:rsidRDefault="00BA6F4B" w:rsidP="00BE6F82">
            <w:pPr>
              <w:pStyle w:val="DokTabellentext"/>
            </w:pPr>
            <w:r w:rsidRPr="00DA3997">
              <w:t>Poaceae</w:t>
            </w:r>
          </w:p>
        </w:tc>
        <w:tc>
          <w:tcPr>
            <w:tcW w:w="2260" w:type="dxa"/>
            <w:noWrap/>
            <w:hideMark/>
          </w:tcPr>
          <w:p w14:paraId="37458A4E"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01D7A18A" w14:textId="77777777" w:rsidR="00BA6F4B" w:rsidRPr="00DA3997" w:rsidRDefault="00BA6F4B" w:rsidP="00BE6F82">
            <w:pPr>
              <w:pStyle w:val="DokTabellentext"/>
            </w:pPr>
            <w:r w:rsidRPr="00DA3997">
              <w:t>KSR314-07</w:t>
            </w:r>
          </w:p>
        </w:tc>
        <w:tc>
          <w:tcPr>
            <w:tcW w:w="1160" w:type="dxa"/>
            <w:noWrap/>
            <w:hideMark/>
          </w:tcPr>
          <w:p w14:paraId="485CDE62" w14:textId="77777777" w:rsidR="00BA6F4B" w:rsidRPr="00DA3997" w:rsidRDefault="00BA6F4B" w:rsidP="00BE6F82">
            <w:pPr>
              <w:pStyle w:val="DokTabellentext"/>
            </w:pPr>
            <w:r w:rsidRPr="00DA3997">
              <w:t>Poaceae</w:t>
            </w:r>
          </w:p>
        </w:tc>
        <w:tc>
          <w:tcPr>
            <w:tcW w:w="2660" w:type="dxa"/>
            <w:noWrap/>
            <w:hideMark/>
          </w:tcPr>
          <w:p w14:paraId="2DCC38BC"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arundinacea</w:t>
            </w:r>
          </w:p>
        </w:tc>
        <w:tc>
          <w:tcPr>
            <w:tcW w:w="640" w:type="dxa"/>
            <w:noWrap/>
            <w:hideMark/>
          </w:tcPr>
          <w:p w14:paraId="0EA95AB1" w14:textId="77777777" w:rsidR="00BA6F4B" w:rsidRPr="00DA3997" w:rsidRDefault="00BA6F4B" w:rsidP="00BE6F82">
            <w:pPr>
              <w:pStyle w:val="DokTabellentext"/>
            </w:pPr>
            <w:r w:rsidRPr="00DA3997">
              <w:t>99.82</w:t>
            </w:r>
          </w:p>
        </w:tc>
        <w:tc>
          <w:tcPr>
            <w:tcW w:w="700" w:type="dxa"/>
            <w:noWrap/>
            <w:hideMark/>
          </w:tcPr>
          <w:p w14:paraId="1208FC57" w14:textId="77777777" w:rsidR="00BA6F4B" w:rsidRPr="00DA3997" w:rsidRDefault="00BA6F4B" w:rsidP="00BE6F82">
            <w:pPr>
              <w:pStyle w:val="DokTabellentext"/>
            </w:pPr>
            <w:r w:rsidRPr="00DA3997">
              <w:t>1038</w:t>
            </w:r>
          </w:p>
        </w:tc>
        <w:tc>
          <w:tcPr>
            <w:tcW w:w="780" w:type="dxa"/>
            <w:noWrap/>
            <w:hideMark/>
          </w:tcPr>
          <w:p w14:paraId="7DC54661" w14:textId="77777777" w:rsidR="00BA6F4B" w:rsidRPr="00DA3997" w:rsidRDefault="00BA6F4B" w:rsidP="00BE6F82">
            <w:pPr>
              <w:pStyle w:val="DokTabellentext"/>
            </w:pPr>
            <w:r w:rsidRPr="00DA3997">
              <w:t>FALSE</w:t>
            </w:r>
          </w:p>
        </w:tc>
        <w:tc>
          <w:tcPr>
            <w:tcW w:w="1040" w:type="dxa"/>
            <w:noWrap/>
            <w:hideMark/>
          </w:tcPr>
          <w:p w14:paraId="142A00F6" w14:textId="77777777" w:rsidR="00BA6F4B" w:rsidRPr="00DA3997" w:rsidRDefault="00BA6F4B" w:rsidP="00BE6F82">
            <w:pPr>
              <w:pStyle w:val="DokTabellentext"/>
            </w:pPr>
            <w:r w:rsidRPr="00DA3997">
              <w:t>rbcLa</w:t>
            </w:r>
          </w:p>
        </w:tc>
      </w:tr>
      <w:tr w:rsidR="00BA6F4B" w:rsidRPr="00DA3997" w14:paraId="2EAD934D" w14:textId="77777777" w:rsidTr="00BE6F82">
        <w:trPr>
          <w:trHeight w:val="290"/>
        </w:trPr>
        <w:tc>
          <w:tcPr>
            <w:tcW w:w="1380" w:type="dxa"/>
            <w:noWrap/>
            <w:hideMark/>
          </w:tcPr>
          <w:p w14:paraId="2DB98974" w14:textId="77777777" w:rsidR="00BA6F4B" w:rsidRPr="00DA3997" w:rsidRDefault="00BA6F4B" w:rsidP="00BE6F82">
            <w:pPr>
              <w:pStyle w:val="DokTabellentext"/>
            </w:pPr>
            <w:r w:rsidRPr="00DA3997">
              <w:t>SWFRG010-19</w:t>
            </w:r>
          </w:p>
        </w:tc>
        <w:tc>
          <w:tcPr>
            <w:tcW w:w="1480" w:type="dxa"/>
            <w:noWrap/>
            <w:hideMark/>
          </w:tcPr>
          <w:p w14:paraId="41DAF657" w14:textId="77777777" w:rsidR="00BA6F4B" w:rsidRPr="00DA3997" w:rsidRDefault="00BA6F4B" w:rsidP="00BE6F82">
            <w:pPr>
              <w:pStyle w:val="DokTabellentext"/>
            </w:pPr>
            <w:r w:rsidRPr="00DA3997">
              <w:t>Poaceae</w:t>
            </w:r>
          </w:p>
        </w:tc>
        <w:tc>
          <w:tcPr>
            <w:tcW w:w="2260" w:type="dxa"/>
            <w:noWrap/>
            <w:hideMark/>
          </w:tcPr>
          <w:p w14:paraId="08294139"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31B7E47A" w14:textId="77777777" w:rsidR="00BA6F4B" w:rsidRPr="00DA3997" w:rsidRDefault="00BA6F4B" w:rsidP="00BE6F82">
            <w:pPr>
              <w:pStyle w:val="DokTabellentext"/>
            </w:pPr>
            <w:r w:rsidRPr="00DA3997">
              <w:t>KSR077-07</w:t>
            </w:r>
          </w:p>
        </w:tc>
        <w:tc>
          <w:tcPr>
            <w:tcW w:w="1160" w:type="dxa"/>
            <w:noWrap/>
            <w:hideMark/>
          </w:tcPr>
          <w:p w14:paraId="76C4DBB5" w14:textId="77777777" w:rsidR="00BA6F4B" w:rsidRPr="00DA3997" w:rsidRDefault="00BA6F4B" w:rsidP="00BE6F82">
            <w:pPr>
              <w:pStyle w:val="DokTabellentext"/>
            </w:pPr>
            <w:r w:rsidRPr="00DA3997">
              <w:t>Poaceae</w:t>
            </w:r>
          </w:p>
        </w:tc>
        <w:tc>
          <w:tcPr>
            <w:tcW w:w="2660" w:type="dxa"/>
            <w:noWrap/>
            <w:hideMark/>
          </w:tcPr>
          <w:p w14:paraId="792DA237"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arundinaceum</w:t>
            </w:r>
          </w:p>
        </w:tc>
        <w:tc>
          <w:tcPr>
            <w:tcW w:w="640" w:type="dxa"/>
            <w:noWrap/>
            <w:hideMark/>
          </w:tcPr>
          <w:p w14:paraId="66B514BC" w14:textId="77777777" w:rsidR="00BA6F4B" w:rsidRPr="00DA3997" w:rsidRDefault="00BA6F4B" w:rsidP="00BE6F82">
            <w:pPr>
              <w:pStyle w:val="DokTabellentext"/>
            </w:pPr>
            <w:r w:rsidRPr="00DA3997">
              <w:t>99.82</w:t>
            </w:r>
          </w:p>
        </w:tc>
        <w:tc>
          <w:tcPr>
            <w:tcW w:w="700" w:type="dxa"/>
            <w:noWrap/>
            <w:hideMark/>
          </w:tcPr>
          <w:p w14:paraId="4BE95AC5" w14:textId="77777777" w:rsidR="00BA6F4B" w:rsidRPr="00DA3997" w:rsidRDefault="00BA6F4B" w:rsidP="00BE6F82">
            <w:pPr>
              <w:pStyle w:val="DokTabellentext"/>
            </w:pPr>
            <w:r w:rsidRPr="00DA3997">
              <w:t>1038</w:t>
            </w:r>
          </w:p>
        </w:tc>
        <w:tc>
          <w:tcPr>
            <w:tcW w:w="780" w:type="dxa"/>
            <w:noWrap/>
            <w:hideMark/>
          </w:tcPr>
          <w:p w14:paraId="524C15AD" w14:textId="77777777" w:rsidR="00BA6F4B" w:rsidRPr="00DA3997" w:rsidRDefault="00BA6F4B" w:rsidP="00BE6F82">
            <w:pPr>
              <w:pStyle w:val="DokTabellentext"/>
            </w:pPr>
            <w:r w:rsidRPr="00DA3997">
              <w:t>FALSE</w:t>
            </w:r>
          </w:p>
        </w:tc>
        <w:tc>
          <w:tcPr>
            <w:tcW w:w="1040" w:type="dxa"/>
            <w:noWrap/>
            <w:hideMark/>
          </w:tcPr>
          <w:p w14:paraId="4BE86D15" w14:textId="77777777" w:rsidR="00BA6F4B" w:rsidRPr="00DA3997" w:rsidRDefault="00BA6F4B" w:rsidP="00BE6F82">
            <w:pPr>
              <w:pStyle w:val="DokTabellentext"/>
            </w:pPr>
            <w:r w:rsidRPr="00DA3997">
              <w:t>rbcLa</w:t>
            </w:r>
          </w:p>
        </w:tc>
      </w:tr>
      <w:tr w:rsidR="00BA6F4B" w:rsidRPr="00DA3997" w14:paraId="04A5D3E7" w14:textId="77777777" w:rsidTr="00BE6F82">
        <w:trPr>
          <w:trHeight w:val="290"/>
        </w:trPr>
        <w:tc>
          <w:tcPr>
            <w:tcW w:w="1380" w:type="dxa"/>
            <w:noWrap/>
            <w:hideMark/>
          </w:tcPr>
          <w:p w14:paraId="53F8AE30" w14:textId="77777777" w:rsidR="00BA6F4B" w:rsidRPr="00DA3997" w:rsidRDefault="00BA6F4B" w:rsidP="00BE6F82">
            <w:pPr>
              <w:pStyle w:val="DokTabellentext"/>
            </w:pPr>
            <w:r w:rsidRPr="00DA3997">
              <w:t>SWFRG011-19</w:t>
            </w:r>
          </w:p>
        </w:tc>
        <w:tc>
          <w:tcPr>
            <w:tcW w:w="1480" w:type="dxa"/>
            <w:noWrap/>
            <w:hideMark/>
          </w:tcPr>
          <w:p w14:paraId="063F50A4" w14:textId="77777777" w:rsidR="00BA6F4B" w:rsidRPr="00DA3997" w:rsidRDefault="00BA6F4B" w:rsidP="00BE6F82">
            <w:pPr>
              <w:pStyle w:val="DokTabellentext"/>
            </w:pPr>
            <w:r w:rsidRPr="00DA3997">
              <w:t>Poaceae</w:t>
            </w:r>
          </w:p>
        </w:tc>
        <w:tc>
          <w:tcPr>
            <w:tcW w:w="2260" w:type="dxa"/>
            <w:noWrap/>
            <w:hideMark/>
          </w:tcPr>
          <w:p w14:paraId="460557F4"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560C0434" w14:textId="77777777" w:rsidR="00BA6F4B" w:rsidRPr="00DA3997" w:rsidRDefault="00BA6F4B" w:rsidP="00BE6F82">
            <w:pPr>
              <w:pStyle w:val="DokTabellentext"/>
            </w:pPr>
            <w:r w:rsidRPr="00DA3997">
              <w:t>SWFRG012-19</w:t>
            </w:r>
          </w:p>
        </w:tc>
        <w:tc>
          <w:tcPr>
            <w:tcW w:w="1160" w:type="dxa"/>
            <w:noWrap/>
            <w:hideMark/>
          </w:tcPr>
          <w:p w14:paraId="260A338E" w14:textId="77777777" w:rsidR="00BA6F4B" w:rsidRPr="00DA3997" w:rsidRDefault="00BA6F4B" w:rsidP="00BE6F82">
            <w:pPr>
              <w:pStyle w:val="DokTabellentext"/>
            </w:pPr>
            <w:r w:rsidRPr="00DA3997">
              <w:t>Poaceae</w:t>
            </w:r>
          </w:p>
        </w:tc>
        <w:tc>
          <w:tcPr>
            <w:tcW w:w="2660" w:type="dxa"/>
            <w:noWrap/>
            <w:hideMark/>
          </w:tcPr>
          <w:p w14:paraId="7068A14E"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14:paraId="79011B8D" w14:textId="77777777" w:rsidR="00BA6F4B" w:rsidRPr="00DA3997" w:rsidRDefault="00BA6F4B" w:rsidP="00BE6F82">
            <w:pPr>
              <w:pStyle w:val="DokTabellentext"/>
            </w:pPr>
            <w:r w:rsidRPr="00DA3997">
              <w:t>100</w:t>
            </w:r>
          </w:p>
        </w:tc>
        <w:tc>
          <w:tcPr>
            <w:tcW w:w="700" w:type="dxa"/>
            <w:noWrap/>
            <w:hideMark/>
          </w:tcPr>
          <w:p w14:paraId="3A8AF7EB" w14:textId="77777777" w:rsidR="00BA6F4B" w:rsidRPr="00DA3997" w:rsidRDefault="00BA6F4B" w:rsidP="00BE6F82">
            <w:pPr>
              <w:pStyle w:val="DokTabellentext"/>
            </w:pPr>
            <w:r w:rsidRPr="00DA3997">
              <w:t>848</w:t>
            </w:r>
          </w:p>
        </w:tc>
        <w:tc>
          <w:tcPr>
            <w:tcW w:w="780" w:type="dxa"/>
            <w:noWrap/>
            <w:hideMark/>
          </w:tcPr>
          <w:p w14:paraId="0055CA6B" w14:textId="77777777" w:rsidR="00BA6F4B" w:rsidRPr="00DA3997" w:rsidRDefault="00BA6F4B" w:rsidP="00BE6F82">
            <w:pPr>
              <w:pStyle w:val="DokTabellentext"/>
            </w:pPr>
            <w:r w:rsidRPr="00DA3997">
              <w:t>FALSE</w:t>
            </w:r>
          </w:p>
        </w:tc>
        <w:tc>
          <w:tcPr>
            <w:tcW w:w="1040" w:type="dxa"/>
            <w:noWrap/>
            <w:hideMark/>
          </w:tcPr>
          <w:p w14:paraId="76430864" w14:textId="77777777" w:rsidR="00BA6F4B" w:rsidRPr="00DA3997" w:rsidRDefault="00BA6F4B" w:rsidP="00BE6F82">
            <w:pPr>
              <w:pStyle w:val="DokTabellentext"/>
            </w:pPr>
            <w:r w:rsidRPr="00DA3997">
              <w:t>rbcLa</w:t>
            </w:r>
          </w:p>
        </w:tc>
      </w:tr>
      <w:tr w:rsidR="00BA6F4B" w:rsidRPr="00DA3997" w14:paraId="06B1F837" w14:textId="77777777" w:rsidTr="00BE6F82">
        <w:trPr>
          <w:trHeight w:val="290"/>
        </w:trPr>
        <w:tc>
          <w:tcPr>
            <w:tcW w:w="1380" w:type="dxa"/>
            <w:noWrap/>
            <w:hideMark/>
          </w:tcPr>
          <w:p w14:paraId="68BEF23F" w14:textId="77777777" w:rsidR="00BA6F4B" w:rsidRPr="00DA3997" w:rsidRDefault="00BA6F4B" w:rsidP="00BE6F82">
            <w:pPr>
              <w:pStyle w:val="DokTabellentext"/>
            </w:pPr>
            <w:r w:rsidRPr="00DA3997">
              <w:t>SWFRG011-19</w:t>
            </w:r>
          </w:p>
        </w:tc>
        <w:tc>
          <w:tcPr>
            <w:tcW w:w="1480" w:type="dxa"/>
            <w:noWrap/>
            <w:hideMark/>
          </w:tcPr>
          <w:p w14:paraId="006056F9" w14:textId="77777777" w:rsidR="00BA6F4B" w:rsidRPr="00DA3997" w:rsidRDefault="00BA6F4B" w:rsidP="00BE6F82">
            <w:pPr>
              <w:pStyle w:val="DokTabellentext"/>
            </w:pPr>
            <w:r w:rsidRPr="00DA3997">
              <w:t>Poaceae</w:t>
            </w:r>
          </w:p>
        </w:tc>
        <w:tc>
          <w:tcPr>
            <w:tcW w:w="2260" w:type="dxa"/>
            <w:noWrap/>
            <w:hideMark/>
          </w:tcPr>
          <w:p w14:paraId="0AF53A25"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7CC44CF2" w14:textId="77777777" w:rsidR="00BA6F4B" w:rsidRPr="00DA3997" w:rsidRDefault="00BA6F4B" w:rsidP="00BE6F82">
            <w:pPr>
              <w:pStyle w:val="DokTabellentext"/>
            </w:pPr>
            <w:r w:rsidRPr="00DA3997">
              <w:t>BBYUK2827-18</w:t>
            </w:r>
          </w:p>
        </w:tc>
        <w:tc>
          <w:tcPr>
            <w:tcW w:w="1160" w:type="dxa"/>
            <w:noWrap/>
            <w:hideMark/>
          </w:tcPr>
          <w:p w14:paraId="11C8CE47" w14:textId="77777777" w:rsidR="00BA6F4B" w:rsidRPr="00DA3997" w:rsidRDefault="00BA6F4B" w:rsidP="00BE6F82">
            <w:pPr>
              <w:pStyle w:val="DokTabellentext"/>
            </w:pPr>
            <w:r w:rsidRPr="00DA3997">
              <w:t>Poaceae</w:t>
            </w:r>
          </w:p>
        </w:tc>
        <w:tc>
          <w:tcPr>
            <w:tcW w:w="2660" w:type="dxa"/>
            <w:noWrap/>
            <w:hideMark/>
          </w:tcPr>
          <w:p w14:paraId="5F9E3369"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53273722" w14:textId="77777777" w:rsidR="00BA6F4B" w:rsidRPr="00DA3997" w:rsidRDefault="00BA6F4B" w:rsidP="00BE6F82">
            <w:pPr>
              <w:pStyle w:val="DokTabellentext"/>
            </w:pPr>
            <w:r w:rsidRPr="00DA3997">
              <w:t>100</w:t>
            </w:r>
          </w:p>
        </w:tc>
        <w:tc>
          <w:tcPr>
            <w:tcW w:w="700" w:type="dxa"/>
            <w:noWrap/>
            <w:hideMark/>
          </w:tcPr>
          <w:p w14:paraId="227AF416" w14:textId="77777777" w:rsidR="00BA6F4B" w:rsidRPr="00DA3997" w:rsidRDefault="00BA6F4B" w:rsidP="00BE6F82">
            <w:pPr>
              <w:pStyle w:val="DokTabellentext"/>
            </w:pPr>
            <w:r w:rsidRPr="00DA3997">
              <w:t>848</w:t>
            </w:r>
          </w:p>
        </w:tc>
        <w:tc>
          <w:tcPr>
            <w:tcW w:w="780" w:type="dxa"/>
            <w:noWrap/>
            <w:hideMark/>
          </w:tcPr>
          <w:p w14:paraId="61F2B693" w14:textId="77777777" w:rsidR="00BA6F4B" w:rsidRPr="00DA3997" w:rsidRDefault="00BA6F4B" w:rsidP="00BE6F82">
            <w:pPr>
              <w:pStyle w:val="DokTabellentext"/>
            </w:pPr>
            <w:r w:rsidRPr="00DA3997">
              <w:t>FALSE</w:t>
            </w:r>
          </w:p>
        </w:tc>
        <w:tc>
          <w:tcPr>
            <w:tcW w:w="1040" w:type="dxa"/>
            <w:noWrap/>
            <w:hideMark/>
          </w:tcPr>
          <w:p w14:paraId="3753034A" w14:textId="77777777" w:rsidR="00BA6F4B" w:rsidRPr="00DA3997" w:rsidRDefault="00BA6F4B" w:rsidP="00BE6F82">
            <w:pPr>
              <w:pStyle w:val="DokTabellentext"/>
            </w:pPr>
            <w:r w:rsidRPr="00DA3997">
              <w:t>rbcLa</w:t>
            </w:r>
          </w:p>
        </w:tc>
      </w:tr>
      <w:tr w:rsidR="00BA6F4B" w:rsidRPr="00DA3997" w14:paraId="31A9E778" w14:textId="77777777" w:rsidTr="00BE6F82">
        <w:trPr>
          <w:trHeight w:val="290"/>
        </w:trPr>
        <w:tc>
          <w:tcPr>
            <w:tcW w:w="1380" w:type="dxa"/>
            <w:noWrap/>
            <w:hideMark/>
          </w:tcPr>
          <w:p w14:paraId="748C10A5" w14:textId="77777777" w:rsidR="00BA6F4B" w:rsidRPr="00DA3997" w:rsidRDefault="00BA6F4B" w:rsidP="00BE6F82">
            <w:pPr>
              <w:pStyle w:val="DokTabellentext"/>
            </w:pPr>
            <w:r w:rsidRPr="00DA3997">
              <w:t>SWFRG011-19</w:t>
            </w:r>
          </w:p>
        </w:tc>
        <w:tc>
          <w:tcPr>
            <w:tcW w:w="1480" w:type="dxa"/>
            <w:noWrap/>
            <w:hideMark/>
          </w:tcPr>
          <w:p w14:paraId="3C6792C3" w14:textId="77777777" w:rsidR="00BA6F4B" w:rsidRPr="00DA3997" w:rsidRDefault="00BA6F4B" w:rsidP="00BE6F82">
            <w:pPr>
              <w:pStyle w:val="DokTabellentext"/>
            </w:pPr>
            <w:r w:rsidRPr="00DA3997">
              <w:t>Poaceae</w:t>
            </w:r>
          </w:p>
        </w:tc>
        <w:tc>
          <w:tcPr>
            <w:tcW w:w="2260" w:type="dxa"/>
            <w:noWrap/>
            <w:hideMark/>
          </w:tcPr>
          <w:p w14:paraId="6C761063"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085FA619" w14:textId="77777777" w:rsidR="00BA6F4B" w:rsidRPr="00DA3997" w:rsidRDefault="00BA6F4B" w:rsidP="00BE6F82">
            <w:pPr>
              <w:pStyle w:val="DokTabellentext"/>
            </w:pPr>
            <w:r w:rsidRPr="00DA3997">
              <w:t>BBYUK2821-18</w:t>
            </w:r>
          </w:p>
        </w:tc>
        <w:tc>
          <w:tcPr>
            <w:tcW w:w="1160" w:type="dxa"/>
            <w:noWrap/>
            <w:hideMark/>
          </w:tcPr>
          <w:p w14:paraId="5873B192" w14:textId="77777777" w:rsidR="00BA6F4B" w:rsidRPr="00DA3997" w:rsidRDefault="00BA6F4B" w:rsidP="00BE6F82">
            <w:pPr>
              <w:pStyle w:val="DokTabellentext"/>
            </w:pPr>
            <w:r w:rsidRPr="00DA3997">
              <w:t>Poaceae</w:t>
            </w:r>
          </w:p>
        </w:tc>
        <w:tc>
          <w:tcPr>
            <w:tcW w:w="2660" w:type="dxa"/>
            <w:noWrap/>
            <w:hideMark/>
          </w:tcPr>
          <w:p w14:paraId="6970197C"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0C8E9606" w14:textId="77777777" w:rsidR="00BA6F4B" w:rsidRPr="00DA3997" w:rsidRDefault="00BA6F4B" w:rsidP="00BE6F82">
            <w:pPr>
              <w:pStyle w:val="DokTabellentext"/>
            </w:pPr>
            <w:r w:rsidRPr="00DA3997">
              <w:t>100</w:t>
            </w:r>
          </w:p>
        </w:tc>
        <w:tc>
          <w:tcPr>
            <w:tcW w:w="700" w:type="dxa"/>
            <w:noWrap/>
            <w:hideMark/>
          </w:tcPr>
          <w:p w14:paraId="551E0DD7" w14:textId="77777777" w:rsidR="00BA6F4B" w:rsidRPr="00DA3997" w:rsidRDefault="00BA6F4B" w:rsidP="00BE6F82">
            <w:pPr>
              <w:pStyle w:val="DokTabellentext"/>
            </w:pPr>
            <w:r w:rsidRPr="00DA3997">
              <w:t>848</w:t>
            </w:r>
          </w:p>
        </w:tc>
        <w:tc>
          <w:tcPr>
            <w:tcW w:w="780" w:type="dxa"/>
            <w:noWrap/>
            <w:hideMark/>
          </w:tcPr>
          <w:p w14:paraId="7D05CAA4" w14:textId="77777777" w:rsidR="00BA6F4B" w:rsidRPr="00DA3997" w:rsidRDefault="00BA6F4B" w:rsidP="00BE6F82">
            <w:pPr>
              <w:pStyle w:val="DokTabellentext"/>
            </w:pPr>
            <w:r w:rsidRPr="00DA3997">
              <w:t>FALSE</w:t>
            </w:r>
          </w:p>
        </w:tc>
        <w:tc>
          <w:tcPr>
            <w:tcW w:w="1040" w:type="dxa"/>
            <w:noWrap/>
            <w:hideMark/>
          </w:tcPr>
          <w:p w14:paraId="623BF81A" w14:textId="77777777" w:rsidR="00BA6F4B" w:rsidRPr="00DA3997" w:rsidRDefault="00BA6F4B" w:rsidP="00BE6F82">
            <w:pPr>
              <w:pStyle w:val="DokTabellentext"/>
            </w:pPr>
            <w:r w:rsidRPr="00DA3997">
              <w:t>rbcLa</w:t>
            </w:r>
          </w:p>
        </w:tc>
      </w:tr>
      <w:tr w:rsidR="00BA6F4B" w:rsidRPr="00DA3997" w14:paraId="5EC72A64" w14:textId="77777777" w:rsidTr="00BE6F82">
        <w:trPr>
          <w:trHeight w:val="290"/>
        </w:trPr>
        <w:tc>
          <w:tcPr>
            <w:tcW w:w="1380" w:type="dxa"/>
            <w:noWrap/>
            <w:hideMark/>
          </w:tcPr>
          <w:p w14:paraId="5E21C141" w14:textId="77777777" w:rsidR="00BA6F4B" w:rsidRPr="00DA3997" w:rsidRDefault="00BA6F4B" w:rsidP="00BE6F82">
            <w:pPr>
              <w:pStyle w:val="DokTabellentext"/>
            </w:pPr>
            <w:r w:rsidRPr="00DA3997">
              <w:t>SWFRG011-19</w:t>
            </w:r>
          </w:p>
        </w:tc>
        <w:tc>
          <w:tcPr>
            <w:tcW w:w="1480" w:type="dxa"/>
            <w:noWrap/>
            <w:hideMark/>
          </w:tcPr>
          <w:p w14:paraId="4FFFD293" w14:textId="77777777" w:rsidR="00BA6F4B" w:rsidRPr="00DA3997" w:rsidRDefault="00BA6F4B" w:rsidP="00BE6F82">
            <w:pPr>
              <w:pStyle w:val="DokTabellentext"/>
            </w:pPr>
            <w:r w:rsidRPr="00DA3997">
              <w:t>Poaceae</w:t>
            </w:r>
          </w:p>
        </w:tc>
        <w:tc>
          <w:tcPr>
            <w:tcW w:w="2260" w:type="dxa"/>
            <w:noWrap/>
            <w:hideMark/>
          </w:tcPr>
          <w:p w14:paraId="243E23D3"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7EF127FF" w14:textId="77777777" w:rsidR="00BA6F4B" w:rsidRPr="00DA3997" w:rsidRDefault="00BA6F4B" w:rsidP="00BE6F82">
            <w:pPr>
              <w:pStyle w:val="DokTabellentext"/>
            </w:pPr>
            <w:r w:rsidRPr="00DA3997">
              <w:t>SDH3003-15</w:t>
            </w:r>
          </w:p>
        </w:tc>
        <w:tc>
          <w:tcPr>
            <w:tcW w:w="1160" w:type="dxa"/>
            <w:noWrap/>
            <w:hideMark/>
          </w:tcPr>
          <w:p w14:paraId="04985362" w14:textId="77777777" w:rsidR="00BA6F4B" w:rsidRPr="00DA3997" w:rsidRDefault="00BA6F4B" w:rsidP="00BE6F82">
            <w:pPr>
              <w:pStyle w:val="DokTabellentext"/>
            </w:pPr>
            <w:r w:rsidRPr="00DA3997">
              <w:t>Poaceae</w:t>
            </w:r>
          </w:p>
        </w:tc>
        <w:tc>
          <w:tcPr>
            <w:tcW w:w="2660" w:type="dxa"/>
            <w:noWrap/>
            <w:hideMark/>
          </w:tcPr>
          <w:p w14:paraId="62C37FE3"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bigelovii</w:t>
            </w:r>
          </w:p>
        </w:tc>
        <w:tc>
          <w:tcPr>
            <w:tcW w:w="640" w:type="dxa"/>
            <w:noWrap/>
            <w:hideMark/>
          </w:tcPr>
          <w:p w14:paraId="010E0488" w14:textId="77777777" w:rsidR="00BA6F4B" w:rsidRPr="00DA3997" w:rsidRDefault="00BA6F4B" w:rsidP="00BE6F82">
            <w:pPr>
              <w:pStyle w:val="DokTabellentext"/>
            </w:pPr>
            <w:r w:rsidRPr="00DA3997">
              <w:t>100</w:t>
            </w:r>
          </w:p>
        </w:tc>
        <w:tc>
          <w:tcPr>
            <w:tcW w:w="700" w:type="dxa"/>
            <w:noWrap/>
            <w:hideMark/>
          </w:tcPr>
          <w:p w14:paraId="11D07973" w14:textId="77777777" w:rsidR="00BA6F4B" w:rsidRPr="00DA3997" w:rsidRDefault="00BA6F4B" w:rsidP="00BE6F82">
            <w:pPr>
              <w:pStyle w:val="DokTabellentext"/>
            </w:pPr>
            <w:r w:rsidRPr="00DA3997">
              <w:t>848</w:t>
            </w:r>
          </w:p>
        </w:tc>
        <w:tc>
          <w:tcPr>
            <w:tcW w:w="780" w:type="dxa"/>
            <w:noWrap/>
            <w:hideMark/>
          </w:tcPr>
          <w:p w14:paraId="05CFF26B" w14:textId="77777777" w:rsidR="00BA6F4B" w:rsidRPr="00DA3997" w:rsidRDefault="00BA6F4B" w:rsidP="00BE6F82">
            <w:pPr>
              <w:pStyle w:val="DokTabellentext"/>
            </w:pPr>
            <w:r w:rsidRPr="00DA3997">
              <w:t>FALSE</w:t>
            </w:r>
          </w:p>
        </w:tc>
        <w:tc>
          <w:tcPr>
            <w:tcW w:w="1040" w:type="dxa"/>
            <w:noWrap/>
            <w:hideMark/>
          </w:tcPr>
          <w:p w14:paraId="1593B659" w14:textId="77777777" w:rsidR="00BA6F4B" w:rsidRPr="00DA3997" w:rsidRDefault="00BA6F4B" w:rsidP="00BE6F82">
            <w:pPr>
              <w:pStyle w:val="DokTabellentext"/>
            </w:pPr>
            <w:r w:rsidRPr="00DA3997">
              <w:t>rbcLa</w:t>
            </w:r>
          </w:p>
        </w:tc>
      </w:tr>
      <w:tr w:rsidR="00BA6F4B" w:rsidRPr="00DA3997" w14:paraId="4F9C987C" w14:textId="77777777" w:rsidTr="00BE6F82">
        <w:trPr>
          <w:trHeight w:val="290"/>
        </w:trPr>
        <w:tc>
          <w:tcPr>
            <w:tcW w:w="1380" w:type="dxa"/>
            <w:noWrap/>
            <w:hideMark/>
          </w:tcPr>
          <w:p w14:paraId="19B22D69" w14:textId="77777777" w:rsidR="00BA6F4B" w:rsidRPr="00DA3997" w:rsidRDefault="00BA6F4B" w:rsidP="00BE6F82">
            <w:pPr>
              <w:pStyle w:val="DokTabellentext"/>
            </w:pPr>
            <w:r w:rsidRPr="00DA3997">
              <w:t>SWFRG011-19</w:t>
            </w:r>
          </w:p>
        </w:tc>
        <w:tc>
          <w:tcPr>
            <w:tcW w:w="1480" w:type="dxa"/>
            <w:noWrap/>
            <w:hideMark/>
          </w:tcPr>
          <w:p w14:paraId="6384E6AA" w14:textId="77777777" w:rsidR="00BA6F4B" w:rsidRPr="00DA3997" w:rsidRDefault="00BA6F4B" w:rsidP="00BE6F82">
            <w:pPr>
              <w:pStyle w:val="DokTabellentext"/>
            </w:pPr>
            <w:r w:rsidRPr="00DA3997">
              <w:t>Poaceae</w:t>
            </w:r>
          </w:p>
        </w:tc>
        <w:tc>
          <w:tcPr>
            <w:tcW w:w="2260" w:type="dxa"/>
            <w:noWrap/>
            <w:hideMark/>
          </w:tcPr>
          <w:p w14:paraId="7C91F992"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072052E0" w14:textId="77777777" w:rsidR="00BA6F4B" w:rsidRPr="00DA3997" w:rsidRDefault="00BA6F4B" w:rsidP="00BE6F82">
            <w:pPr>
              <w:pStyle w:val="DokTabellentext"/>
            </w:pPr>
            <w:r w:rsidRPr="00DA3997">
              <w:t>SDH2967-15</w:t>
            </w:r>
          </w:p>
        </w:tc>
        <w:tc>
          <w:tcPr>
            <w:tcW w:w="1160" w:type="dxa"/>
            <w:noWrap/>
            <w:hideMark/>
          </w:tcPr>
          <w:p w14:paraId="7E180029" w14:textId="77777777" w:rsidR="00BA6F4B" w:rsidRPr="00DA3997" w:rsidRDefault="00BA6F4B" w:rsidP="00BE6F82">
            <w:pPr>
              <w:pStyle w:val="DokTabellentext"/>
            </w:pPr>
            <w:r w:rsidRPr="00DA3997">
              <w:t>Poaceae</w:t>
            </w:r>
          </w:p>
        </w:tc>
        <w:tc>
          <w:tcPr>
            <w:tcW w:w="2660" w:type="dxa"/>
            <w:noWrap/>
            <w:hideMark/>
          </w:tcPr>
          <w:p w14:paraId="79CB2C36"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howellii</w:t>
            </w:r>
          </w:p>
        </w:tc>
        <w:tc>
          <w:tcPr>
            <w:tcW w:w="640" w:type="dxa"/>
            <w:noWrap/>
            <w:hideMark/>
          </w:tcPr>
          <w:p w14:paraId="026C159F" w14:textId="77777777" w:rsidR="00BA6F4B" w:rsidRPr="00DA3997" w:rsidRDefault="00BA6F4B" w:rsidP="00BE6F82">
            <w:pPr>
              <w:pStyle w:val="DokTabellentext"/>
            </w:pPr>
            <w:r w:rsidRPr="00DA3997">
              <w:t>100</w:t>
            </w:r>
          </w:p>
        </w:tc>
        <w:tc>
          <w:tcPr>
            <w:tcW w:w="700" w:type="dxa"/>
            <w:noWrap/>
            <w:hideMark/>
          </w:tcPr>
          <w:p w14:paraId="07862DF0" w14:textId="77777777" w:rsidR="00BA6F4B" w:rsidRPr="00DA3997" w:rsidRDefault="00BA6F4B" w:rsidP="00BE6F82">
            <w:pPr>
              <w:pStyle w:val="DokTabellentext"/>
            </w:pPr>
            <w:r w:rsidRPr="00DA3997">
              <w:t>848</w:t>
            </w:r>
          </w:p>
        </w:tc>
        <w:tc>
          <w:tcPr>
            <w:tcW w:w="780" w:type="dxa"/>
            <w:noWrap/>
            <w:hideMark/>
          </w:tcPr>
          <w:p w14:paraId="419CF401" w14:textId="77777777" w:rsidR="00BA6F4B" w:rsidRPr="00DA3997" w:rsidRDefault="00BA6F4B" w:rsidP="00BE6F82">
            <w:pPr>
              <w:pStyle w:val="DokTabellentext"/>
            </w:pPr>
            <w:r w:rsidRPr="00DA3997">
              <w:t>FALSE</w:t>
            </w:r>
          </w:p>
        </w:tc>
        <w:tc>
          <w:tcPr>
            <w:tcW w:w="1040" w:type="dxa"/>
            <w:noWrap/>
            <w:hideMark/>
          </w:tcPr>
          <w:p w14:paraId="3D49B474" w14:textId="77777777" w:rsidR="00BA6F4B" w:rsidRPr="00DA3997" w:rsidRDefault="00BA6F4B" w:rsidP="00BE6F82">
            <w:pPr>
              <w:pStyle w:val="DokTabellentext"/>
            </w:pPr>
            <w:r w:rsidRPr="00DA3997">
              <w:t>rbcLa</w:t>
            </w:r>
          </w:p>
        </w:tc>
      </w:tr>
      <w:tr w:rsidR="00BA6F4B" w:rsidRPr="00DA3997" w14:paraId="4EF71FE7" w14:textId="77777777" w:rsidTr="00BE6F82">
        <w:trPr>
          <w:trHeight w:val="290"/>
        </w:trPr>
        <w:tc>
          <w:tcPr>
            <w:tcW w:w="1380" w:type="dxa"/>
            <w:noWrap/>
            <w:hideMark/>
          </w:tcPr>
          <w:p w14:paraId="4592BECA" w14:textId="77777777" w:rsidR="00BA6F4B" w:rsidRPr="00DA3997" w:rsidRDefault="00BA6F4B" w:rsidP="00BE6F82">
            <w:pPr>
              <w:pStyle w:val="DokTabellentext"/>
            </w:pPr>
            <w:r w:rsidRPr="00DA3997">
              <w:t>SWFRG011-19</w:t>
            </w:r>
          </w:p>
        </w:tc>
        <w:tc>
          <w:tcPr>
            <w:tcW w:w="1480" w:type="dxa"/>
            <w:noWrap/>
            <w:hideMark/>
          </w:tcPr>
          <w:p w14:paraId="29AE1AE2" w14:textId="77777777" w:rsidR="00BA6F4B" w:rsidRPr="00DA3997" w:rsidRDefault="00BA6F4B" w:rsidP="00BE6F82">
            <w:pPr>
              <w:pStyle w:val="DokTabellentext"/>
            </w:pPr>
            <w:r w:rsidRPr="00DA3997">
              <w:t>Poaceae</w:t>
            </w:r>
          </w:p>
        </w:tc>
        <w:tc>
          <w:tcPr>
            <w:tcW w:w="2260" w:type="dxa"/>
            <w:noWrap/>
            <w:hideMark/>
          </w:tcPr>
          <w:p w14:paraId="174A1F3B"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119CC6B8" w14:textId="77777777" w:rsidR="00BA6F4B" w:rsidRPr="00DA3997" w:rsidRDefault="00BA6F4B" w:rsidP="00BE6F82">
            <w:pPr>
              <w:pStyle w:val="DokTabellentext"/>
            </w:pPr>
            <w:r w:rsidRPr="00DA3997">
              <w:t>SDH2956-15</w:t>
            </w:r>
          </w:p>
        </w:tc>
        <w:tc>
          <w:tcPr>
            <w:tcW w:w="1160" w:type="dxa"/>
            <w:noWrap/>
            <w:hideMark/>
          </w:tcPr>
          <w:p w14:paraId="468041BB" w14:textId="77777777" w:rsidR="00BA6F4B" w:rsidRPr="00DA3997" w:rsidRDefault="00BA6F4B" w:rsidP="00BE6F82">
            <w:pPr>
              <w:pStyle w:val="DokTabellentext"/>
            </w:pPr>
            <w:r w:rsidRPr="00DA3997">
              <w:t>Poaceae</w:t>
            </w:r>
          </w:p>
        </w:tc>
        <w:tc>
          <w:tcPr>
            <w:tcW w:w="2660" w:type="dxa"/>
            <w:noWrap/>
            <w:hideMark/>
          </w:tcPr>
          <w:p w14:paraId="41668850"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14:paraId="158835B0" w14:textId="77777777" w:rsidR="00BA6F4B" w:rsidRPr="00DA3997" w:rsidRDefault="00BA6F4B" w:rsidP="00BE6F82">
            <w:pPr>
              <w:pStyle w:val="DokTabellentext"/>
            </w:pPr>
            <w:r w:rsidRPr="00DA3997">
              <w:t>100</w:t>
            </w:r>
          </w:p>
        </w:tc>
        <w:tc>
          <w:tcPr>
            <w:tcW w:w="700" w:type="dxa"/>
            <w:noWrap/>
            <w:hideMark/>
          </w:tcPr>
          <w:p w14:paraId="25806580" w14:textId="77777777" w:rsidR="00BA6F4B" w:rsidRPr="00DA3997" w:rsidRDefault="00BA6F4B" w:rsidP="00BE6F82">
            <w:pPr>
              <w:pStyle w:val="DokTabellentext"/>
            </w:pPr>
            <w:r w:rsidRPr="00DA3997">
              <w:t>848</w:t>
            </w:r>
          </w:p>
        </w:tc>
        <w:tc>
          <w:tcPr>
            <w:tcW w:w="780" w:type="dxa"/>
            <w:noWrap/>
            <w:hideMark/>
          </w:tcPr>
          <w:p w14:paraId="49C29AB1" w14:textId="77777777" w:rsidR="00BA6F4B" w:rsidRPr="00DA3997" w:rsidRDefault="00BA6F4B" w:rsidP="00BE6F82">
            <w:pPr>
              <w:pStyle w:val="DokTabellentext"/>
            </w:pPr>
            <w:r w:rsidRPr="00DA3997">
              <w:t>FALSE</w:t>
            </w:r>
          </w:p>
        </w:tc>
        <w:tc>
          <w:tcPr>
            <w:tcW w:w="1040" w:type="dxa"/>
            <w:noWrap/>
            <w:hideMark/>
          </w:tcPr>
          <w:p w14:paraId="49B5652C" w14:textId="77777777" w:rsidR="00BA6F4B" w:rsidRPr="00DA3997" w:rsidRDefault="00BA6F4B" w:rsidP="00BE6F82">
            <w:pPr>
              <w:pStyle w:val="DokTabellentext"/>
            </w:pPr>
            <w:r w:rsidRPr="00DA3997">
              <w:t>rbcLa</w:t>
            </w:r>
          </w:p>
        </w:tc>
      </w:tr>
      <w:tr w:rsidR="00BA6F4B" w:rsidRPr="00DA3997" w14:paraId="2249FD12" w14:textId="77777777" w:rsidTr="00BE6F82">
        <w:trPr>
          <w:trHeight w:val="290"/>
        </w:trPr>
        <w:tc>
          <w:tcPr>
            <w:tcW w:w="1380" w:type="dxa"/>
            <w:noWrap/>
            <w:hideMark/>
          </w:tcPr>
          <w:p w14:paraId="798FAF5D" w14:textId="77777777" w:rsidR="00BA6F4B" w:rsidRPr="00DA3997" w:rsidRDefault="00BA6F4B" w:rsidP="00BE6F82">
            <w:pPr>
              <w:pStyle w:val="DokTabellentext"/>
            </w:pPr>
            <w:r w:rsidRPr="00DA3997">
              <w:t>SWFRG011-19</w:t>
            </w:r>
          </w:p>
        </w:tc>
        <w:tc>
          <w:tcPr>
            <w:tcW w:w="1480" w:type="dxa"/>
            <w:noWrap/>
            <w:hideMark/>
          </w:tcPr>
          <w:p w14:paraId="184789CF" w14:textId="77777777" w:rsidR="00BA6F4B" w:rsidRPr="00DA3997" w:rsidRDefault="00BA6F4B" w:rsidP="00BE6F82">
            <w:pPr>
              <w:pStyle w:val="DokTabellentext"/>
            </w:pPr>
            <w:r w:rsidRPr="00DA3997">
              <w:t>Poaceae</w:t>
            </w:r>
          </w:p>
        </w:tc>
        <w:tc>
          <w:tcPr>
            <w:tcW w:w="2260" w:type="dxa"/>
            <w:noWrap/>
            <w:hideMark/>
          </w:tcPr>
          <w:p w14:paraId="0B7E89F7"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107F9250" w14:textId="77777777" w:rsidR="00BA6F4B" w:rsidRPr="00DA3997" w:rsidRDefault="00BA6F4B" w:rsidP="00BE6F82">
            <w:pPr>
              <w:pStyle w:val="DokTabellentext"/>
            </w:pPr>
            <w:r w:rsidRPr="00DA3997">
              <w:t>PCUBC840-14</w:t>
            </w:r>
          </w:p>
        </w:tc>
        <w:tc>
          <w:tcPr>
            <w:tcW w:w="1160" w:type="dxa"/>
            <w:noWrap/>
            <w:hideMark/>
          </w:tcPr>
          <w:p w14:paraId="091CC8C7" w14:textId="77777777" w:rsidR="00BA6F4B" w:rsidRPr="00DA3997" w:rsidRDefault="00BA6F4B" w:rsidP="00BE6F82">
            <w:pPr>
              <w:pStyle w:val="DokTabellentext"/>
            </w:pPr>
            <w:r w:rsidRPr="00DA3997">
              <w:t>Poaceae</w:t>
            </w:r>
          </w:p>
        </w:tc>
        <w:tc>
          <w:tcPr>
            <w:tcW w:w="2660" w:type="dxa"/>
            <w:noWrap/>
            <w:hideMark/>
          </w:tcPr>
          <w:p w14:paraId="304F393C"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chaixii</w:t>
            </w:r>
          </w:p>
        </w:tc>
        <w:tc>
          <w:tcPr>
            <w:tcW w:w="640" w:type="dxa"/>
            <w:noWrap/>
            <w:hideMark/>
          </w:tcPr>
          <w:p w14:paraId="6A537C73" w14:textId="77777777" w:rsidR="00BA6F4B" w:rsidRPr="00DA3997" w:rsidRDefault="00BA6F4B" w:rsidP="00BE6F82">
            <w:pPr>
              <w:pStyle w:val="DokTabellentext"/>
            </w:pPr>
            <w:r w:rsidRPr="00DA3997">
              <w:t>100</w:t>
            </w:r>
          </w:p>
        </w:tc>
        <w:tc>
          <w:tcPr>
            <w:tcW w:w="700" w:type="dxa"/>
            <w:noWrap/>
            <w:hideMark/>
          </w:tcPr>
          <w:p w14:paraId="1FDA36D3" w14:textId="77777777" w:rsidR="00BA6F4B" w:rsidRPr="00DA3997" w:rsidRDefault="00BA6F4B" w:rsidP="00BE6F82">
            <w:pPr>
              <w:pStyle w:val="DokTabellentext"/>
            </w:pPr>
            <w:r w:rsidRPr="00DA3997">
              <w:t>848</w:t>
            </w:r>
          </w:p>
        </w:tc>
        <w:tc>
          <w:tcPr>
            <w:tcW w:w="780" w:type="dxa"/>
            <w:noWrap/>
            <w:hideMark/>
          </w:tcPr>
          <w:p w14:paraId="1175F779" w14:textId="77777777" w:rsidR="00BA6F4B" w:rsidRPr="00DA3997" w:rsidRDefault="00BA6F4B" w:rsidP="00BE6F82">
            <w:pPr>
              <w:pStyle w:val="DokTabellentext"/>
            </w:pPr>
            <w:r w:rsidRPr="00DA3997">
              <w:t>FALSE</w:t>
            </w:r>
          </w:p>
        </w:tc>
        <w:tc>
          <w:tcPr>
            <w:tcW w:w="1040" w:type="dxa"/>
            <w:noWrap/>
            <w:hideMark/>
          </w:tcPr>
          <w:p w14:paraId="75A3A6FC" w14:textId="77777777" w:rsidR="00BA6F4B" w:rsidRPr="00DA3997" w:rsidRDefault="00BA6F4B" w:rsidP="00BE6F82">
            <w:pPr>
              <w:pStyle w:val="DokTabellentext"/>
            </w:pPr>
            <w:r w:rsidRPr="00DA3997">
              <w:t>rbcLa</w:t>
            </w:r>
          </w:p>
        </w:tc>
      </w:tr>
      <w:tr w:rsidR="00BA6F4B" w:rsidRPr="00DA3997" w14:paraId="70AE0DB7" w14:textId="77777777" w:rsidTr="00BE6F82">
        <w:trPr>
          <w:trHeight w:val="290"/>
        </w:trPr>
        <w:tc>
          <w:tcPr>
            <w:tcW w:w="1380" w:type="dxa"/>
            <w:noWrap/>
            <w:hideMark/>
          </w:tcPr>
          <w:p w14:paraId="0B7E6832" w14:textId="77777777" w:rsidR="00BA6F4B" w:rsidRPr="00DA3997" w:rsidRDefault="00BA6F4B" w:rsidP="00BE6F82">
            <w:pPr>
              <w:pStyle w:val="DokTabellentext"/>
            </w:pPr>
            <w:r w:rsidRPr="00DA3997">
              <w:t>SWFRG011-19</w:t>
            </w:r>
          </w:p>
        </w:tc>
        <w:tc>
          <w:tcPr>
            <w:tcW w:w="1480" w:type="dxa"/>
            <w:noWrap/>
            <w:hideMark/>
          </w:tcPr>
          <w:p w14:paraId="0B6FF2AD" w14:textId="77777777" w:rsidR="00BA6F4B" w:rsidRPr="00DA3997" w:rsidRDefault="00BA6F4B" w:rsidP="00BE6F82">
            <w:pPr>
              <w:pStyle w:val="DokTabellentext"/>
            </w:pPr>
            <w:r w:rsidRPr="00DA3997">
              <w:t>Poaceae</w:t>
            </w:r>
          </w:p>
        </w:tc>
        <w:tc>
          <w:tcPr>
            <w:tcW w:w="2260" w:type="dxa"/>
            <w:noWrap/>
            <w:hideMark/>
          </w:tcPr>
          <w:p w14:paraId="60BD8647"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61D52ACE" w14:textId="77777777" w:rsidR="00BA6F4B" w:rsidRPr="00DA3997" w:rsidRDefault="00BA6F4B" w:rsidP="00BE6F82">
            <w:pPr>
              <w:pStyle w:val="DokTabellentext"/>
            </w:pPr>
            <w:r w:rsidRPr="00DA3997">
              <w:t>PCUBC235-14</w:t>
            </w:r>
          </w:p>
        </w:tc>
        <w:tc>
          <w:tcPr>
            <w:tcW w:w="1160" w:type="dxa"/>
            <w:noWrap/>
            <w:hideMark/>
          </w:tcPr>
          <w:p w14:paraId="49D818F2" w14:textId="77777777" w:rsidR="00BA6F4B" w:rsidRPr="00DA3997" w:rsidRDefault="00BA6F4B" w:rsidP="00BE6F82">
            <w:pPr>
              <w:pStyle w:val="DokTabellentext"/>
            </w:pPr>
            <w:r w:rsidRPr="00DA3997">
              <w:t>Poaceae</w:t>
            </w:r>
          </w:p>
        </w:tc>
        <w:tc>
          <w:tcPr>
            <w:tcW w:w="2660" w:type="dxa"/>
            <w:noWrap/>
            <w:hideMark/>
          </w:tcPr>
          <w:p w14:paraId="0241DC47"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laxiflora</w:t>
            </w:r>
          </w:p>
        </w:tc>
        <w:tc>
          <w:tcPr>
            <w:tcW w:w="640" w:type="dxa"/>
            <w:noWrap/>
            <w:hideMark/>
          </w:tcPr>
          <w:p w14:paraId="33AC3389" w14:textId="77777777" w:rsidR="00BA6F4B" w:rsidRPr="00DA3997" w:rsidRDefault="00BA6F4B" w:rsidP="00BE6F82">
            <w:pPr>
              <w:pStyle w:val="DokTabellentext"/>
            </w:pPr>
            <w:r w:rsidRPr="00DA3997">
              <w:t>100</w:t>
            </w:r>
          </w:p>
        </w:tc>
        <w:tc>
          <w:tcPr>
            <w:tcW w:w="700" w:type="dxa"/>
            <w:noWrap/>
            <w:hideMark/>
          </w:tcPr>
          <w:p w14:paraId="7041DAE5" w14:textId="77777777" w:rsidR="00BA6F4B" w:rsidRPr="00DA3997" w:rsidRDefault="00BA6F4B" w:rsidP="00BE6F82">
            <w:pPr>
              <w:pStyle w:val="DokTabellentext"/>
            </w:pPr>
            <w:r w:rsidRPr="00DA3997">
              <w:t>848</w:t>
            </w:r>
          </w:p>
        </w:tc>
        <w:tc>
          <w:tcPr>
            <w:tcW w:w="780" w:type="dxa"/>
            <w:noWrap/>
            <w:hideMark/>
          </w:tcPr>
          <w:p w14:paraId="29778904" w14:textId="77777777" w:rsidR="00BA6F4B" w:rsidRPr="00DA3997" w:rsidRDefault="00BA6F4B" w:rsidP="00BE6F82">
            <w:pPr>
              <w:pStyle w:val="DokTabellentext"/>
            </w:pPr>
            <w:r w:rsidRPr="00DA3997">
              <w:t>FALSE</w:t>
            </w:r>
          </w:p>
        </w:tc>
        <w:tc>
          <w:tcPr>
            <w:tcW w:w="1040" w:type="dxa"/>
            <w:noWrap/>
            <w:hideMark/>
          </w:tcPr>
          <w:p w14:paraId="69D021D0" w14:textId="77777777" w:rsidR="00BA6F4B" w:rsidRPr="00DA3997" w:rsidRDefault="00BA6F4B" w:rsidP="00BE6F82">
            <w:pPr>
              <w:pStyle w:val="DokTabellentext"/>
            </w:pPr>
            <w:r w:rsidRPr="00DA3997">
              <w:t>rbcLa</w:t>
            </w:r>
          </w:p>
        </w:tc>
      </w:tr>
      <w:tr w:rsidR="00BA6F4B" w:rsidRPr="00DA3997" w14:paraId="2A1AD73D" w14:textId="77777777" w:rsidTr="00BE6F82">
        <w:trPr>
          <w:trHeight w:val="290"/>
        </w:trPr>
        <w:tc>
          <w:tcPr>
            <w:tcW w:w="1380" w:type="dxa"/>
            <w:noWrap/>
            <w:hideMark/>
          </w:tcPr>
          <w:p w14:paraId="6051078F" w14:textId="77777777" w:rsidR="00BA6F4B" w:rsidRPr="00DA3997" w:rsidRDefault="00BA6F4B" w:rsidP="00BE6F82">
            <w:pPr>
              <w:pStyle w:val="DokTabellentext"/>
            </w:pPr>
            <w:r w:rsidRPr="00DA3997">
              <w:t>SWFRG011-19</w:t>
            </w:r>
          </w:p>
        </w:tc>
        <w:tc>
          <w:tcPr>
            <w:tcW w:w="1480" w:type="dxa"/>
            <w:noWrap/>
            <w:hideMark/>
          </w:tcPr>
          <w:p w14:paraId="1F9BF050" w14:textId="77777777" w:rsidR="00BA6F4B" w:rsidRPr="00DA3997" w:rsidRDefault="00BA6F4B" w:rsidP="00BE6F82">
            <w:pPr>
              <w:pStyle w:val="DokTabellentext"/>
            </w:pPr>
            <w:r w:rsidRPr="00DA3997">
              <w:t>Poaceae</w:t>
            </w:r>
          </w:p>
        </w:tc>
        <w:tc>
          <w:tcPr>
            <w:tcW w:w="2260" w:type="dxa"/>
            <w:noWrap/>
            <w:hideMark/>
          </w:tcPr>
          <w:p w14:paraId="3C5EEE1A"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20E12866" w14:textId="77777777" w:rsidR="00BA6F4B" w:rsidRPr="00DA3997" w:rsidRDefault="00BA6F4B" w:rsidP="00BE6F82">
            <w:pPr>
              <w:pStyle w:val="DokTabellentext"/>
            </w:pPr>
            <w:r w:rsidRPr="00DA3997">
              <w:t>PCUBC223-14</w:t>
            </w:r>
          </w:p>
        </w:tc>
        <w:tc>
          <w:tcPr>
            <w:tcW w:w="1160" w:type="dxa"/>
            <w:noWrap/>
            <w:hideMark/>
          </w:tcPr>
          <w:p w14:paraId="78D7996F" w14:textId="77777777" w:rsidR="00BA6F4B" w:rsidRPr="00DA3997" w:rsidRDefault="00BA6F4B" w:rsidP="00BE6F82">
            <w:pPr>
              <w:pStyle w:val="DokTabellentext"/>
            </w:pPr>
            <w:r w:rsidRPr="00DA3997">
              <w:t>Poaceae</w:t>
            </w:r>
          </w:p>
        </w:tc>
        <w:tc>
          <w:tcPr>
            <w:tcW w:w="2660" w:type="dxa"/>
            <w:noWrap/>
            <w:hideMark/>
          </w:tcPr>
          <w:p w14:paraId="02262300"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laxiflora</w:t>
            </w:r>
          </w:p>
        </w:tc>
        <w:tc>
          <w:tcPr>
            <w:tcW w:w="640" w:type="dxa"/>
            <w:noWrap/>
            <w:hideMark/>
          </w:tcPr>
          <w:p w14:paraId="0C196B3B" w14:textId="77777777" w:rsidR="00BA6F4B" w:rsidRPr="00DA3997" w:rsidRDefault="00BA6F4B" w:rsidP="00BE6F82">
            <w:pPr>
              <w:pStyle w:val="DokTabellentext"/>
            </w:pPr>
            <w:r w:rsidRPr="00DA3997">
              <w:t>100</w:t>
            </w:r>
          </w:p>
        </w:tc>
        <w:tc>
          <w:tcPr>
            <w:tcW w:w="700" w:type="dxa"/>
            <w:noWrap/>
            <w:hideMark/>
          </w:tcPr>
          <w:p w14:paraId="46335AB4" w14:textId="77777777" w:rsidR="00BA6F4B" w:rsidRPr="00DA3997" w:rsidRDefault="00BA6F4B" w:rsidP="00BE6F82">
            <w:pPr>
              <w:pStyle w:val="DokTabellentext"/>
            </w:pPr>
            <w:r w:rsidRPr="00DA3997">
              <w:t>848</w:t>
            </w:r>
          </w:p>
        </w:tc>
        <w:tc>
          <w:tcPr>
            <w:tcW w:w="780" w:type="dxa"/>
            <w:noWrap/>
            <w:hideMark/>
          </w:tcPr>
          <w:p w14:paraId="3B2B7290" w14:textId="77777777" w:rsidR="00BA6F4B" w:rsidRPr="00DA3997" w:rsidRDefault="00BA6F4B" w:rsidP="00BE6F82">
            <w:pPr>
              <w:pStyle w:val="DokTabellentext"/>
            </w:pPr>
            <w:r w:rsidRPr="00DA3997">
              <w:t>FALSE</w:t>
            </w:r>
          </w:p>
        </w:tc>
        <w:tc>
          <w:tcPr>
            <w:tcW w:w="1040" w:type="dxa"/>
            <w:noWrap/>
            <w:hideMark/>
          </w:tcPr>
          <w:p w14:paraId="0CD6DE4D" w14:textId="77777777" w:rsidR="00BA6F4B" w:rsidRPr="00DA3997" w:rsidRDefault="00BA6F4B" w:rsidP="00BE6F82">
            <w:pPr>
              <w:pStyle w:val="DokTabellentext"/>
            </w:pPr>
            <w:r w:rsidRPr="00DA3997">
              <w:t>rbcLa</w:t>
            </w:r>
          </w:p>
        </w:tc>
      </w:tr>
      <w:tr w:rsidR="00BA6F4B" w:rsidRPr="00DA3997" w14:paraId="691E3A6F" w14:textId="77777777" w:rsidTr="00BE6F82">
        <w:trPr>
          <w:trHeight w:val="290"/>
        </w:trPr>
        <w:tc>
          <w:tcPr>
            <w:tcW w:w="1380" w:type="dxa"/>
            <w:noWrap/>
            <w:hideMark/>
          </w:tcPr>
          <w:p w14:paraId="62BFF987" w14:textId="77777777" w:rsidR="00BA6F4B" w:rsidRPr="00DA3997" w:rsidRDefault="00BA6F4B" w:rsidP="00BE6F82">
            <w:pPr>
              <w:pStyle w:val="DokTabellentext"/>
            </w:pPr>
            <w:r w:rsidRPr="00DA3997">
              <w:t>SWFRG011-19</w:t>
            </w:r>
          </w:p>
        </w:tc>
        <w:tc>
          <w:tcPr>
            <w:tcW w:w="1480" w:type="dxa"/>
            <w:noWrap/>
            <w:hideMark/>
          </w:tcPr>
          <w:p w14:paraId="79D49CFC" w14:textId="77777777" w:rsidR="00BA6F4B" w:rsidRPr="00DA3997" w:rsidRDefault="00BA6F4B" w:rsidP="00BE6F82">
            <w:pPr>
              <w:pStyle w:val="DokTabellentext"/>
            </w:pPr>
            <w:r w:rsidRPr="00DA3997">
              <w:t>Poaceae</w:t>
            </w:r>
          </w:p>
        </w:tc>
        <w:tc>
          <w:tcPr>
            <w:tcW w:w="2260" w:type="dxa"/>
            <w:noWrap/>
            <w:hideMark/>
          </w:tcPr>
          <w:p w14:paraId="6C9773CB"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09422384" w14:textId="77777777" w:rsidR="00BA6F4B" w:rsidRPr="00DA3997" w:rsidRDefault="00BA6F4B" w:rsidP="00BE6F82">
            <w:pPr>
              <w:pStyle w:val="DokTabellentext"/>
            </w:pPr>
            <w:r w:rsidRPr="00DA3997">
              <w:t>SDH2500-14</w:t>
            </w:r>
          </w:p>
        </w:tc>
        <w:tc>
          <w:tcPr>
            <w:tcW w:w="1160" w:type="dxa"/>
            <w:noWrap/>
            <w:hideMark/>
          </w:tcPr>
          <w:p w14:paraId="495940AA" w14:textId="77777777" w:rsidR="00BA6F4B" w:rsidRPr="00DA3997" w:rsidRDefault="00BA6F4B" w:rsidP="00BE6F82">
            <w:pPr>
              <w:pStyle w:val="DokTabellentext"/>
            </w:pPr>
            <w:r w:rsidRPr="00DA3997">
              <w:t>Poaceae</w:t>
            </w:r>
          </w:p>
        </w:tc>
        <w:tc>
          <w:tcPr>
            <w:tcW w:w="2660" w:type="dxa"/>
            <w:noWrap/>
            <w:hideMark/>
          </w:tcPr>
          <w:p w14:paraId="00129F11"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alustris</w:t>
            </w:r>
          </w:p>
        </w:tc>
        <w:tc>
          <w:tcPr>
            <w:tcW w:w="640" w:type="dxa"/>
            <w:noWrap/>
            <w:hideMark/>
          </w:tcPr>
          <w:p w14:paraId="656CF277" w14:textId="77777777" w:rsidR="00BA6F4B" w:rsidRPr="00DA3997" w:rsidRDefault="00BA6F4B" w:rsidP="00BE6F82">
            <w:pPr>
              <w:pStyle w:val="DokTabellentext"/>
            </w:pPr>
            <w:r w:rsidRPr="00DA3997">
              <w:t>100</w:t>
            </w:r>
          </w:p>
        </w:tc>
        <w:tc>
          <w:tcPr>
            <w:tcW w:w="700" w:type="dxa"/>
            <w:noWrap/>
            <w:hideMark/>
          </w:tcPr>
          <w:p w14:paraId="1F9EAE47" w14:textId="77777777" w:rsidR="00BA6F4B" w:rsidRPr="00DA3997" w:rsidRDefault="00BA6F4B" w:rsidP="00BE6F82">
            <w:pPr>
              <w:pStyle w:val="DokTabellentext"/>
            </w:pPr>
            <w:r w:rsidRPr="00DA3997">
              <w:t>848</w:t>
            </w:r>
          </w:p>
        </w:tc>
        <w:tc>
          <w:tcPr>
            <w:tcW w:w="780" w:type="dxa"/>
            <w:noWrap/>
            <w:hideMark/>
          </w:tcPr>
          <w:p w14:paraId="2590A240" w14:textId="77777777" w:rsidR="00BA6F4B" w:rsidRPr="00DA3997" w:rsidRDefault="00BA6F4B" w:rsidP="00BE6F82">
            <w:pPr>
              <w:pStyle w:val="DokTabellentext"/>
            </w:pPr>
            <w:r w:rsidRPr="00DA3997">
              <w:t>FALSE</w:t>
            </w:r>
          </w:p>
        </w:tc>
        <w:tc>
          <w:tcPr>
            <w:tcW w:w="1040" w:type="dxa"/>
            <w:noWrap/>
            <w:hideMark/>
          </w:tcPr>
          <w:p w14:paraId="38AD3D87" w14:textId="77777777" w:rsidR="00BA6F4B" w:rsidRPr="00DA3997" w:rsidRDefault="00BA6F4B" w:rsidP="00BE6F82">
            <w:pPr>
              <w:pStyle w:val="DokTabellentext"/>
            </w:pPr>
            <w:r w:rsidRPr="00DA3997">
              <w:t>rbcLa</w:t>
            </w:r>
          </w:p>
        </w:tc>
      </w:tr>
      <w:tr w:rsidR="00BA6F4B" w:rsidRPr="00DA3997" w14:paraId="734D124E" w14:textId="77777777" w:rsidTr="00BE6F82">
        <w:trPr>
          <w:trHeight w:val="290"/>
        </w:trPr>
        <w:tc>
          <w:tcPr>
            <w:tcW w:w="1380" w:type="dxa"/>
            <w:noWrap/>
            <w:hideMark/>
          </w:tcPr>
          <w:p w14:paraId="47B49EB9" w14:textId="77777777" w:rsidR="00BA6F4B" w:rsidRPr="00DA3997" w:rsidRDefault="00BA6F4B" w:rsidP="00BE6F82">
            <w:pPr>
              <w:pStyle w:val="DokTabellentext"/>
            </w:pPr>
            <w:r w:rsidRPr="00DA3997">
              <w:t>SWFRG011-19</w:t>
            </w:r>
          </w:p>
        </w:tc>
        <w:tc>
          <w:tcPr>
            <w:tcW w:w="1480" w:type="dxa"/>
            <w:noWrap/>
            <w:hideMark/>
          </w:tcPr>
          <w:p w14:paraId="7739F658" w14:textId="77777777" w:rsidR="00BA6F4B" w:rsidRPr="00DA3997" w:rsidRDefault="00BA6F4B" w:rsidP="00BE6F82">
            <w:pPr>
              <w:pStyle w:val="DokTabellentext"/>
            </w:pPr>
            <w:r w:rsidRPr="00DA3997">
              <w:t>Poaceae</w:t>
            </w:r>
          </w:p>
        </w:tc>
        <w:tc>
          <w:tcPr>
            <w:tcW w:w="2260" w:type="dxa"/>
            <w:noWrap/>
            <w:hideMark/>
          </w:tcPr>
          <w:p w14:paraId="05AC97B1"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49440F62" w14:textId="77777777" w:rsidR="00BA6F4B" w:rsidRPr="00DA3997" w:rsidRDefault="00BA6F4B" w:rsidP="00BE6F82">
            <w:pPr>
              <w:pStyle w:val="DokTabellentext"/>
            </w:pPr>
            <w:r w:rsidRPr="00DA3997">
              <w:t>SDH2494-14</w:t>
            </w:r>
          </w:p>
        </w:tc>
        <w:tc>
          <w:tcPr>
            <w:tcW w:w="1160" w:type="dxa"/>
            <w:noWrap/>
            <w:hideMark/>
          </w:tcPr>
          <w:p w14:paraId="530EF147" w14:textId="77777777" w:rsidR="00BA6F4B" w:rsidRPr="00DA3997" w:rsidRDefault="00BA6F4B" w:rsidP="00BE6F82">
            <w:pPr>
              <w:pStyle w:val="DokTabellentext"/>
            </w:pPr>
            <w:r w:rsidRPr="00DA3997">
              <w:t>Poaceae</w:t>
            </w:r>
          </w:p>
        </w:tc>
        <w:tc>
          <w:tcPr>
            <w:tcW w:w="2660" w:type="dxa"/>
            <w:noWrap/>
            <w:hideMark/>
          </w:tcPr>
          <w:p w14:paraId="7F4AFFFD"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tropurpurea</w:t>
            </w:r>
          </w:p>
        </w:tc>
        <w:tc>
          <w:tcPr>
            <w:tcW w:w="640" w:type="dxa"/>
            <w:noWrap/>
            <w:hideMark/>
          </w:tcPr>
          <w:p w14:paraId="7B4B8CE2" w14:textId="77777777" w:rsidR="00BA6F4B" w:rsidRPr="00DA3997" w:rsidRDefault="00BA6F4B" w:rsidP="00BE6F82">
            <w:pPr>
              <w:pStyle w:val="DokTabellentext"/>
            </w:pPr>
            <w:r w:rsidRPr="00DA3997">
              <w:t>100</w:t>
            </w:r>
          </w:p>
        </w:tc>
        <w:tc>
          <w:tcPr>
            <w:tcW w:w="700" w:type="dxa"/>
            <w:noWrap/>
            <w:hideMark/>
          </w:tcPr>
          <w:p w14:paraId="1C68C399" w14:textId="77777777" w:rsidR="00BA6F4B" w:rsidRPr="00DA3997" w:rsidRDefault="00BA6F4B" w:rsidP="00BE6F82">
            <w:pPr>
              <w:pStyle w:val="DokTabellentext"/>
            </w:pPr>
            <w:r w:rsidRPr="00DA3997">
              <w:t>848</w:t>
            </w:r>
          </w:p>
        </w:tc>
        <w:tc>
          <w:tcPr>
            <w:tcW w:w="780" w:type="dxa"/>
            <w:noWrap/>
            <w:hideMark/>
          </w:tcPr>
          <w:p w14:paraId="7A24840B" w14:textId="77777777" w:rsidR="00BA6F4B" w:rsidRPr="00DA3997" w:rsidRDefault="00BA6F4B" w:rsidP="00BE6F82">
            <w:pPr>
              <w:pStyle w:val="DokTabellentext"/>
            </w:pPr>
            <w:r w:rsidRPr="00DA3997">
              <w:t>FALSE</w:t>
            </w:r>
          </w:p>
        </w:tc>
        <w:tc>
          <w:tcPr>
            <w:tcW w:w="1040" w:type="dxa"/>
            <w:noWrap/>
            <w:hideMark/>
          </w:tcPr>
          <w:p w14:paraId="65EA946D" w14:textId="77777777" w:rsidR="00BA6F4B" w:rsidRPr="00DA3997" w:rsidRDefault="00BA6F4B" w:rsidP="00BE6F82">
            <w:pPr>
              <w:pStyle w:val="DokTabellentext"/>
            </w:pPr>
            <w:r w:rsidRPr="00DA3997">
              <w:t>rbcLa</w:t>
            </w:r>
          </w:p>
        </w:tc>
      </w:tr>
      <w:tr w:rsidR="00BA6F4B" w:rsidRPr="00DA3997" w14:paraId="1AAF344C" w14:textId="77777777" w:rsidTr="00BE6F82">
        <w:trPr>
          <w:trHeight w:val="290"/>
        </w:trPr>
        <w:tc>
          <w:tcPr>
            <w:tcW w:w="1380" w:type="dxa"/>
            <w:noWrap/>
            <w:hideMark/>
          </w:tcPr>
          <w:p w14:paraId="6EC42C13" w14:textId="77777777" w:rsidR="00BA6F4B" w:rsidRPr="00DA3997" w:rsidRDefault="00BA6F4B" w:rsidP="00BE6F82">
            <w:pPr>
              <w:pStyle w:val="DokTabellentext"/>
            </w:pPr>
            <w:r w:rsidRPr="00DA3997">
              <w:t>SWFRG011-19</w:t>
            </w:r>
          </w:p>
        </w:tc>
        <w:tc>
          <w:tcPr>
            <w:tcW w:w="1480" w:type="dxa"/>
            <w:noWrap/>
            <w:hideMark/>
          </w:tcPr>
          <w:p w14:paraId="76DBCAE9" w14:textId="77777777" w:rsidR="00BA6F4B" w:rsidRPr="00DA3997" w:rsidRDefault="00BA6F4B" w:rsidP="00BE6F82">
            <w:pPr>
              <w:pStyle w:val="DokTabellentext"/>
            </w:pPr>
            <w:r w:rsidRPr="00DA3997">
              <w:t>Poaceae</w:t>
            </w:r>
          </w:p>
        </w:tc>
        <w:tc>
          <w:tcPr>
            <w:tcW w:w="2260" w:type="dxa"/>
            <w:noWrap/>
            <w:hideMark/>
          </w:tcPr>
          <w:p w14:paraId="69045024"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65836CE3" w14:textId="77777777" w:rsidR="00BA6F4B" w:rsidRPr="00DA3997" w:rsidRDefault="00BA6F4B" w:rsidP="00BE6F82">
            <w:pPr>
              <w:pStyle w:val="DokTabellentext"/>
            </w:pPr>
            <w:r w:rsidRPr="00DA3997">
              <w:t>SCBI402-14</w:t>
            </w:r>
          </w:p>
        </w:tc>
        <w:tc>
          <w:tcPr>
            <w:tcW w:w="1160" w:type="dxa"/>
            <w:noWrap/>
            <w:hideMark/>
          </w:tcPr>
          <w:p w14:paraId="7DF52B4F" w14:textId="77777777" w:rsidR="00BA6F4B" w:rsidRPr="00DA3997" w:rsidRDefault="00BA6F4B" w:rsidP="00BE6F82">
            <w:pPr>
              <w:pStyle w:val="DokTabellentext"/>
            </w:pPr>
            <w:r w:rsidRPr="00DA3997">
              <w:t>Poaceae</w:t>
            </w:r>
          </w:p>
        </w:tc>
        <w:tc>
          <w:tcPr>
            <w:tcW w:w="2660" w:type="dxa"/>
            <w:noWrap/>
            <w:hideMark/>
          </w:tcPr>
          <w:p w14:paraId="418B76A7" w14:textId="77777777" w:rsidR="00BA6F4B" w:rsidRPr="00DA3997" w:rsidRDefault="00BA6F4B" w:rsidP="00BE6F82">
            <w:pPr>
              <w:pStyle w:val="DokTabellentext"/>
              <w:rPr>
                <w:i/>
                <w:iCs/>
              </w:rPr>
            </w:pPr>
            <w:r w:rsidRPr="00DA3997">
              <w:rPr>
                <w:i/>
                <w:iCs/>
              </w:rPr>
              <w:t>Poaceae</w:t>
            </w:r>
          </w:p>
        </w:tc>
        <w:tc>
          <w:tcPr>
            <w:tcW w:w="640" w:type="dxa"/>
            <w:noWrap/>
            <w:hideMark/>
          </w:tcPr>
          <w:p w14:paraId="1E53AF60" w14:textId="77777777" w:rsidR="00BA6F4B" w:rsidRPr="00DA3997" w:rsidRDefault="00BA6F4B" w:rsidP="00BE6F82">
            <w:pPr>
              <w:pStyle w:val="DokTabellentext"/>
            </w:pPr>
            <w:r w:rsidRPr="00DA3997">
              <w:t>100</w:t>
            </w:r>
          </w:p>
        </w:tc>
        <w:tc>
          <w:tcPr>
            <w:tcW w:w="700" w:type="dxa"/>
            <w:noWrap/>
            <w:hideMark/>
          </w:tcPr>
          <w:p w14:paraId="0B7BAD07" w14:textId="77777777" w:rsidR="00BA6F4B" w:rsidRPr="00DA3997" w:rsidRDefault="00BA6F4B" w:rsidP="00BE6F82">
            <w:pPr>
              <w:pStyle w:val="DokTabellentext"/>
            </w:pPr>
            <w:r w:rsidRPr="00DA3997">
              <w:t>848</w:t>
            </w:r>
          </w:p>
        </w:tc>
        <w:tc>
          <w:tcPr>
            <w:tcW w:w="780" w:type="dxa"/>
            <w:noWrap/>
            <w:hideMark/>
          </w:tcPr>
          <w:p w14:paraId="22A98D08" w14:textId="77777777" w:rsidR="00BA6F4B" w:rsidRPr="00DA3997" w:rsidRDefault="00BA6F4B" w:rsidP="00BE6F82">
            <w:pPr>
              <w:pStyle w:val="DokTabellentext"/>
            </w:pPr>
            <w:r w:rsidRPr="00DA3997">
              <w:t>FALSE</w:t>
            </w:r>
          </w:p>
        </w:tc>
        <w:tc>
          <w:tcPr>
            <w:tcW w:w="1040" w:type="dxa"/>
            <w:noWrap/>
            <w:hideMark/>
          </w:tcPr>
          <w:p w14:paraId="5D943B2E" w14:textId="77777777" w:rsidR="00BA6F4B" w:rsidRPr="00DA3997" w:rsidRDefault="00BA6F4B" w:rsidP="00BE6F82">
            <w:pPr>
              <w:pStyle w:val="DokTabellentext"/>
            </w:pPr>
            <w:r w:rsidRPr="00DA3997">
              <w:t>rbcLa</w:t>
            </w:r>
          </w:p>
        </w:tc>
      </w:tr>
      <w:tr w:rsidR="00BA6F4B" w:rsidRPr="00DA3997" w14:paraId="6EE7DD85" w14:textId="77777777" w:rsidTr="00BE6F82">
        <w:trPr>
          <w:trHeight w:val="290"/>
        </w:trPr>
        <w:tc>
          <w:tcPr>
            <w:tcW w:w="1380" w:type="dxa"/>
            <w:noWrap/>
            <w:hideMark/>
          </w:tcPr>
          <w:p w14:paraId="4E760041" w14:textId="77777777" w:rsidR="00BA6F4B" w:rsidRPr="00DA3997" w:rsidRDefault="00BA6F4B" w:rsidP="00BE6F82">
            <w:pPr>
              <w:pStyle w:val="DokTabellentext"/>
            </w:pPr>
            <w:r w:rsidRPr="00DA3997">
              <w:t>SWFRG011-19</w:t>
            </w:r>
          </w:p>
        </w:tc>
        <w:tc>
          <w:tcPr>
            <w:tcW w:w="1480" w:type="dxa"/>
            <w:noWrap/>
            <w:hideMark/>
          </w:tcPr>
          <w:p w14:paraId="1FF4A3BE" w14:textId="77777777" w:rsidR="00BA6F4B" w:rsidRPr="00DA3997" w:rsidRDefault="00BA6F4B" w:rsidP="00BE6F82">
            <w:pPr>
              <w:pStyle w:val="DokTabellentext"/>
            </w:pPr>
            <w:r w:rsidRPr="00DA3997">
              <w:t>Poaceae</w:t>
            </w:r>
          </w:p>
        </w:tc>
        <w:tc>
          <w:tcPr>
            <w:tcW w:w="2260" w:type="dxa"/>
            <w:noWrap/>
            <w:hideMark/>
          </w:tcPr>
          <w:p w14:paraId="073A799B"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6957F105" w14:textId="77777777" w:rsidR="00BA6F4B" w:rsidRPr="00DA3997" w:rsidRDefault="00BA6F4B" w:rsidP="00BE6F82">
            <w:pPr>
              <w:pStyle w:val="DokTabellentext"/>
            </w:pPr>
            <w:r w:rsidRPr="00DA3997">
              <w:t>FBPL2879-13</w:t>
            </w:r>
          </w:p>
        </w:tc>
        <w:tc>
          <w:tcPr>
            <w:tcW w:w="1160" w:type="dxa"/>
            <w:noWrap/>
            <w:hideMark/>
          </w:tcPr>
          <w:p w14:paraId="6DC6321E" w14:textId="77777777" w:rsidR="00BA6F4B" w:rsidRPr="00DA3997" w:rsidRDefault="00BA6F4B" w:rsidP="00BE6F82">
            <w:pPr>
              <w:pStyle w:val="DokTabellentext"/>
            </w:pPr>
            <w:r w:rsidRPr="00DA3997">
              <w:t>Poaceae</w:t>
            </w:r>
          </w:p>
        </w:tc>
        <w:tc>
          <w:tcPr>
            <w:tcW w:w="2660" w:type="dxa"/>
            <w:noWrap/>
            <w:hideMark/>
          </w:tcPr>
          <w:p w14:paraId="677D98EA"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chaixii</w:t>
            </w:r>
          </w:p>
        </w:tc>
        <w:tc>
          <w:tcPr>
            <w:tcW w:w="640" w:type="dxa"/>
            <w:noWrap/>
            <w:hideMark/>
          </w:tcPr>
          <w:p w14:paraId="58603820" w14:textId="77777777" w:rsidR="00BA6F4B" w:rsidRPr="00DA3997" w:rsidRDefault="00BA6F4B" w:rsidP="00BE6F82">
            <w:pPr>
              <w:pStyle w:val="DokTabellentext"/>
            </w:pPr>
            <w:r w:rsidRPr="00DA3997">
              <w:t>100</w:t>
            </w:r>
          </w:p>
        </w:tc>
        <w:tc>
          <w:tcPr>
            <w:tcW w:w="700" w:type="dxa"/>
            <w:noWrap/>
            <w:hideMark/>
          </w:tcPr>
          <w:p w14:paraId="7E560BC6" w14:textId="77777777" w:rsidR="00BA6F4B" w:rsidRPr="00DA3997" w:rsidRDefault="00BA6F4B" w:rsidP="00BE6F82">
            <w:pPr>
              <w:pStyle w:val="DokTabellentext"/>
            </w:pPr>
            <w:r w:rsidRPr="00DA3997">
              <w:t>848</w:t>
            </w:r>
          </w:p>
        </w:tc>
        <w:tc>
          <w:tcPr>
            <w:tcW w:w="780" w:type="dxa"/>
            <w:noWrap/>
            <w:hideMark/>
          </w:tcPr>
          <w:p w14:paraId="460E9733" w14:textId="77777777" w:rsidR="00BA6F4B" w:rsidRPr="00DA3997" w:rsidRDefault="00BA6F4B" w:rsidP="00BE6F82">
            <w:pPr>
              <w:pStyle w:val="DokTabellentext"/>
            </w:pPr>
            <w:r w:rsidRPr="00DA3997">
              <w:t>FALSE</w:t>
            </w:r>
          </w:p>
        </w:tc>
        <w:tc>
          <w:tcPr>
            <w:tcW w:w="1040" w:type="dxa"/>
            <w:noWrap/>
            <w:hideMark/>
          </w:tcPr>
          <w:p w14:paraId="38CB6B80" w14:textId="77777777" w:rsidR="00BA6F4B" w:rsidRPr="00DA3997" w:rsidRDefault="00BA6F4B" w:rsidP="00BE6F82">
            <w:pPr>
              <w:pStyle w:val="DokTabellentext"/>
            </w:pPr>
            <w:r w:rsidRPr="00DA3997">
              <w:t>rbcLa</w:t>
            </w:r>
          </w:p>
        </w:tc>
      </w:tr>
      <w:tr w:rsidR="00BA6F4B" w:rsidRPr="00DA3997" w14:paraId="77CD11AE" w14:textId="77777777" w:rsidTr="00BE6F82">
        <w:trPr>
          <w:trHeight w:val="290"/>
        </w:trPr>
        <w:tc>
          <w:tcPr>
            <w:tcW w:w="1380" w:type="dxa"/>
            <w:noWrap/>
            <w:hideMark/>
          </w:tcPr>
          <w:p w14:paraId="502A3738" w14:textId="77777777" w:rsidR="00BA6F4B" w:rsidRPr="00DA3997" w:rsidRDefault="00BA6F4B" w:rsidP="00BE6F82">
            <w:pPr>
              <w:pStyle w:val="DokTabellentext"/>
            </w:pPr>
            <w:r w:rsidRPr="00DA3997">
              <w:t>SWFRG011-19</w:t>
            </w:r>
          </w:p>
        </w:tc>
        <w:tc>
          <w:tcPr>
            <w:tcW w:w="1480" w:type="dxa"/>
            <w:noWrap/>
            <w:hideMark/>
          </w:tcPr>
          <w:p w14:paraId="7E953B94" w14:textId="77777777" w:rsidR="00BA6F4B" w:rsidRPr="00DA3997" w:rsidRDefault="00BA6F4B" w:rsidP="00BE6F82">
            <w:pPr>
              <w:pStyle w:val="DokTabellentext"/>
            </w:pPr>
            <w:r w:rsidRPr="00DA3997">
              <w:t>Poaceae</w:t>
            </w:r>
          </w:p>
        </w:tc>
        <w:tc>
          <w:tcPr>
            <w:tcW w:w="2260" w:type="dxa"/>
            <w:noWrap/>
            <w:hideMark/>
          </w:tcPr>
          <w:p w14:paraId="3E1B8D9C"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4214626D" w14:textId="77777777" w:rsidR="00BA6F4B" w:rsidRPr="00DA3997" w:rsidRDefault="00BA6F4B" w:rsidP="00BE6F82">
            <w:pPr>
              <w:pStyle w:val="DokTabellentext"/>
            </w:pPr>
            <w:r w:rsidRPr="00DA3997">
              <w:t>FBPL2852-13</w:t>
            </w:r>
          </w:p>
        </w:tc>
        <w:tc>
          <w:tcPr>
            <w:tcW w:w="1160" w:type="dxa"/>
            <w:noWrap/>
            <w:hideMark/>
          </w:tcPr>
          <w:p w14:paraId="2310D7C0" w14:textId="77777777" w:rsidR="00BA6F4B" w:rsidRPr="00DA3997" w:rsidRDefault="00BA6F4B" w:rsidP="00BE6F82">
            <w:pPr>
              <w:pStyle w:val="DokTabellentext"/>
            </w:pPr>
            <w:r w:rsidRPr="00DA3997">
              <w:t>Poaceae</w:t>
            </w:r>
          </w:p>
        </w:tc>
        <w:tc>
          <w:tcPr>
            <w:tcW w:w="2660" w:type="dxa"/>
            <w:noWrap/>
            <w:hideMark/>
          </w:tcPr>
          <w:p w14:paraId="5831A6A8"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chaixii</w:t>
            </w:r>
          </w:p>
        </w:tc>
        <w:tc>
          <w:tcPr>
            <w:tcW w:w="640" w:type="dxa"/>
            <w:noWrap/>
            <w:hideMark/>
          </w:tcPr>
          <w:p w14:paraId="03D366EF" w14:textId="77777777" w:rsidR="00BA6F4B" w:rsidRPr="00DA3997" w:rsidRDefault="00BA6F4B" w:rsidP="00BE6F82">
            <w:pPr>
              <w:pStyle w:val="DokTabellentext"/>
            </w:pPr>
            <w:r w:rsidRPr="00DA3997">
              <w:t>100</w:t>
            </w:r>
          </w:p>
        </w:tc>
        <w:tc>
          <w:tcPr>
            <w:tcW w:w="700" w:type="dxa"/>
            <w:noWrap/>
            <w:hideMark/>
          </w:tcPr>
          <w:p w14:paraId="60208184" w14:textId="77777777" w:rsidR="00BA6F4B" w:rsidRPr="00DA3997" w:rsidRDefault="00BA6F4B" w:rsidP="00BE6F82">
            <w:pPr>
              <w:pStyle w:val="DokTabellentext"/>
            </w:pPr>
            <w:r w:rsidRPr="00DA3997">
              <w:t>848</w:t>
            </w:r>
          </w:p>
        </w:tc>
        <w:tc>
          <w:tcPr>
            <w:tcW w:w="780" w:type="dxa"/>
            <w:noWrap/>
            <w:hideMark/>
          </w:tcPr>
          <w:p w14:paraId="5A15829D" w14:textId="77777777" w:rsidR="00BA6F4B" w:rsidRPr="00DA3997" w:rsidRDefault="00BA6F4B" w:rsidP="00BE6F82">
            <w:pPr>
              <w:pStyle w:val="DokTabellentext"/>
            </w:pPr>
            <w:r w:rsidRPr="00DA3997">
              <w:t>FALSE</w:t>
            </w:r>
          </w:p>
        </w:tc>
        <w:tc>
          <w:tcPr>
            <w:tcW w:w="1040" w:type="dxa"/>
            <w:noWrap/>
            <w:hideMark/>
          </w:tcPr>
          <w:p w14:paraId="06409CD3" w14:textId="77777777" w:rsidR="00BA6F4B" w:rsidRPr="00DA3997" w:rsidRDefault="00BA6F4B" w:rsidP="00BE6F82">
            <w:pPr>
              <w:pStyle w:val="DokTabellentext"/>
            </w:pPr>
            <w:r w:rsidRPr="00DA3997">
              <w:t>rbcLa</w:t>
            </w:r>
          </w:p>
        </w:tc>
      </w:tr>
      <w:tr w:rsidR="00BA6F4B" w:rsidRPr="00DA3997" w14:paraId="77EDFEFD" w14:textId="77777777" w:rsidTr="00BE6F82">
        <w:trPr>
          <w:trHeight w:val="290"/>
        </w:trPr>
        <w:tc>
          <w:tcPr>
            <w:tcW w:w="1380" w:type="dxa"/>
            <w:noWrap/>
            <w:hideMark/>
          </w:tcPr>
          <w:p w14:paraId="112C47E9" w14:textId="77777777" w:rsidR="00BA6F4B" w:rsidRPr="00DA3997" w:rsidRDefault="00BA6F4B" w:rsidP="00BE6F82">
            <w:pPr>
              <w:pStyle w:val="DokTabellentext"/>
            </w:pPr>
            <w:r w:rsidRPr="00DA3997">
              <w:t>SWFRG011-19</w:t>
            </w:r>
          </w:p>
        </w:tc>
        <w:tc>
          <w:tcPr>
            <w:tcW w:w="1480" w:type="dxa"/>
            <w:noWrap/>
            <w:hideMark/>
          </w:tcPr>
          <w:p w14:paraId="6ACF6752" w14:textId="77777777" w:rsidR="00BA6F4B" w:rsidRPr="00DA3997" w:rsidRDefault="00BA6F4B" w:rsidP="00BE6F82">
            <w:pPr>
              <w:pStyle w:val="DokTabellentext"/>
            </w:pPr>
            <w:r w:rsidRPr="00DA3997">
              <w:t>Poaceae</w:t>
            </w:r>
          </w:p>
        </w:tc>
        <w:tc>
          <w:tcPr>
            <w:tcW w:w="2260" w:type="dxa"/>
            <w:noWrap/>
            <w:hideMark/>
          </w:tcPr>
          <w:p w14:paraId="31BB9F0A"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05D10BFE" w14:textId="77777777" w:rsidR="00BA6F4B" w:rsidRPr="00DA3997" w:rsidRDefault="00BA6F4B" w:rsidP="00BE6F82">
            <w:pPr>
              <w:pStyle w:val="DokTabellentext"/>
            </w:pPr>
            <w:r w:rsidRPr="00DA3997">
              <w:t>FBPL2763-13</w:t>
            </w:r>
          </w:p>
        </w:tc>
        <w:tc>
          <w:tcPr>
            <w:tcW w:w="1160" w:type="dxa"/>
            <w:noWrap/>
            <w:hideMark/>
          </w:tcPr>
          <w:p w14:paraId="3FC5BC15" w14:textId="77777777" w:rsidR="00BA6F4B" w:rsidRPr="00DA3997" w:rsidRDefault="00BA6F4B" w:rsidP="00BE6F82">
            <w:pPr>
              <w:pStyle w:val="DokTabellentext"/>
            </w:pPr>
            <w:r w:rsidRPr="00DA3997">
              <w:t>Poaceae</w:t>
            </w:r>
          </w:p>
        </w:tc>
        <w:tc>
          <w:tcPr>
            <w:tcW w:w="2660" w:type="dxa"/>
            <w:noWrap/>
            <w:hideMark/>
          </w:tcPr>
          <w:p w14:paraId="1FCD3CEF" w14:textId="77777777" w:rsidR="00BA6F4B" w:rsidRPr="00DA3997" w:rsidRDefault="00BA6F4B" w:rsidP="00BE6F82">
            <w:pPr>
              <w:pStyle w:val="DokTabellentext"/>
              <w:rPr>
                <w:i/>
                <w:iCs/>
              </w:rPr>
            </w:pPr>
            <w:r w:rsidRPr="00DA3997">
              <w:rPr>
                <w:i/>
                <w:iCs/>
              </w:rPr>
              <w:t>Cinna</w:t>
            </w:r>
            <w:r>
              <w:rPr>
                <w:i/>
                <w:iCs/>
              </w:rPr>
              <w:t xml:space="preserve"> </w:t>
            </w:r>
            <w:r w:rsidRPr="00DA3997">
              <w:rPr>
                <w:i/>
                <w:iCs/>
              </w:rPr>
              <w:t>latifolia</w:t>
            </w:r>
          </w:p>
        </w:tc>
        <w:tc>
          <w:tcPr>
            <w:tcW w:w="640" w:type="dxa"/>
            <w:noWrap/>
            <w:hideMark/>
          </w:tcPr>
          <w:p w14:paraId="1FA7655B" w14:textId="77777777" w:rsidR="00BA6F4B" w:rsidRPr="00DA3997" w:rsidRDefault="00BA6F4B" w:rsidP="00BE6F82">
            <w:pPr>
              <w:pStyle w:val="DokTabellentext"/>
            </w:pPr>
            <w:r w:rsidRPr="00DA3997">
              <w:t>100</w:t>
            </w:r>
          </w:p>
        </w:tc>
        <w:tc>
          <w:tcPr>
            <w:tcW w:w="700" w:type="dxa"/>
            <w:noWrap/>
            <w:hideMark/>
          </w:tcPr>
          <w:p w14:paraId="73E8274D" w14:textId="77777777" w:rsidR="00BA6F4B" w:rsidRPr="00DA3997" w:rsidRDefault="00BA6F4B" w:rsidP="00BE6F82">
            <w:pPr>
              <w:pStyle w:val="DokTabellentext"/>
            </w:pPr>
            <w:r w:rsidRPr="00DA3997">
              <w:t>848</w:t>
            </w:r>
          </w:p>
        </w:tc>
        <w:tc>
          <w:tcPr>
            <w:tcW w:w="780" w:type="dxa"/>
            <w:noWrap/>
            <w:hideMark/>
          </w:tcPr>
          <w:p w14:paraId="2C38AD9C" w14:textId="77777777" w:rsidR="00BA6F4B" w:rsidRPr="00DA3997" w:rsidRDefault="00BA6F4B" w:rsidP="00BE6F82">
            <w:pPr>
              <w:pStyle w:val="DokTabellentext"/>
            </w:pPr>
            <w:r w:rsidRPr="00DA3997">
              <w:t>FALSE</w:t>
            </w:r>
          </w:p>
        </w:tc>
        <w:tc>
          <w:tcPr>
            <w:tcW w:w="1040" w:type="dxa"/>
            <w:noWrap/>
            <w:hideMark/>
          </w:tcPr>
          <w:p w14:paraId="1568FE3C" w14:textId="77777777" w:rsidR="00BA6F4B" w:rsidRPr="00DA3997" w:rsidRDefault="00BA6F4B" w:rsidP="00BE6F82">
            <w:pPr>
              <w:pStyle w:val="DokTabellentext"/>
            </w:pPr>
            <w:r w:rsidRPr="00DA3997">
              <w:t>rbcLa</w:t>
            </w:r>
          </w:p>
        </w:tc>
      </w:tr>
      <w:tr w:rsidR="00BA6F4B" w:rsidRPr="00DA3997" w14:paraId="39FF0157" w14:textId="77777777" w:rsidTr="00BE6F82">
        <w:trPr>
          <w:trHeight w:val="290"/>
        </w:trPr>
        <w:tc>
          <w:tcPr>
            <w:tcW w:w="1380" w:type="dxa"/>
            <w:noWrap/>
            <w:hideMark/>
          </w:tcPr>
          <w:p w14:paraId="005C1CC9" w14:textId="77777777" w:rsidR="00BA6F4B" w:rsidRPr="00DA3997" w:rsidRDefault="00BA6F4B" w:rsidP="00BE6F82">
            <w:pPr>
              <w:pStyle w:val="DokTabellentext"/>
            </w:pPr>
            <w:r w:rsidRPr="00DA3997">
              <w:lastRenderedPageBreak/>
              <w:t>SWFRG011-19</w:t>
            </w:r>
          </w:p>
        </w:tc>
        <w:tc>
          <w:tcPr>
            <w:tcW w:w="1480" w:type="dxa"/>
            <w:noWrap/>
            <w:hideMark/>
          </w:tcPr>
          <w:p w14:paraId="68C8FBA5" w14:textId="77777777" w:rsidR="00BA6F4B" w:rsidRPr="00DA3997" w:rsidRDefault="00BA6F4B" w:rsidP="00BE6F82">
            <w:pPr>
              <w:pStyle w:val="DokTabellentext"/>
            </w:pPr>
            <w:r w:rsidRPr="00DA3997">
              <w:t>Poaceae</w:t>
            </w:r>
          </w:p>
        </w:tc>
        <w:tc>
          <w:tcPr>
            <w:tcW w:w="2260" w:type="dxa"/>
            <w:noWrap/>
            <w:hideMark/>
          </w:tcPr>
          <w:p w14:paraId="016AE4BB"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7CD57820" w14:textId="77777777" w:rsidR="00BA6F4B" w:rsidRPr="00DA3997" w:rsidRDefault="00BA6F4B" w:rsidP="00BE6F82">
            <w:pPr>
              <w:pStyle w:val="DokTabellentext"/>
            </w:pPr>
            <w:r w:rsidRPr="00DA3997">
              <w:t>FBPL2630-13</w:t>
            </w:r>
          </w:p>
        </w:tc>
        <w:tc>
          <w:tcPr>
            <w:tcW w:w="1160" w:type="dxa"/>
            <w:noWrap/>
            <w:hideMark/>
          </w:tcPr>
          <w:p w14:paraId="246E6B8C" w14:textId="77777777" w:rsidR="00BA6F4B" w:rsidRPr="00DA3997" w:rsidRDefault="00BA6F4B" w:rsidP="00BE6F82">
            <w:pPr>
              <w:pStyle w:val="DokTabellentext"/>
            </w:pPr>
            <w:r w:rsidRPr="00DA3997">
              <w:t>Poaceae</w:t>
            </w:r>
          </w:p>
        </w:tc>
        <w:tc>
          <w:tcPr>
            <w:tcW w:w="2660" w:type="dxa"/>
            <w:noWrap/>
            <w:hideMark/>
          </w:tcPr>
          <w:p w14:paraId="3B20ABE8"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6F6FB926" w14:textId="77777777" w:rsidR="00BA6F4B" w:rsidRPr="00DA3997" w:rsidRDefault="00BA6F4B" w:rsidP="00BE6F82">
            <w:pPr>
              <w:pStyle w:val="DokTabellentext"/>
            </w:pPr>
            <w:r w:rsidRPr="00DA3997">
              <w:t>100</w:t>
            </w:r>
          </w:p>
        </w:tc>
        <w:tc>
          <w:tcPr>
            <w:tcW w:w="700" w:type="dxa"/>
            <w:noWrap/>
            <w:hideMark/>
          </w:tcPr>
          <w:p w14:paraId="2C1EC6CA" w14:textId="77777777" w:rsidR="00BA6F4B" w:rsidRPr="00DA3997" w:rsidRDefault="00BA6F4B" w:rsidP="00BE6F82">
            <w:pPr>
              <w:pStyle w:val="DokTabellentext"/>
            </w:pPr>
            <w:r w:rsidRPr="00DA3997">
              <w:t>848</w:t>
            </w:r>
          </w:p>
        </w:tc>
        <w:tc>
          <w:tcPr>
            <w:tcW w:w="780" w:type="dxa"/>
            <w:noWrap/>
            <w:hideMark/>
          </w:tcPr>
          <w:p w14:paraId="33BD0116" w14:textId="77777777" w:rsidR="00BA6F4B" w:rsidRPr="00DA3997" w:rsidRDefault="00BA6F4B" w:rsidP="00BE6F82">
            <w:pPr>
              <w:pStyle w:val="DokTabellentext"/>
            </w:pPr>
            <w:r w:rsidRPr="00DA3997">
              <w:t>FALSE</w:t>
            </w:r>
          </w:p>
        </w:tc>
        <w:tc>
          <w:tcPr>
            <w:tcW w:w="1040" w:type="dxa"/>
            <w:noWrap/>
            <w:hideMark/>
          </w:tcPr>
          <w:p w14:paraId="74DF6A54" w14:textId="77777777" w:rsidR="00BA6F4B" w:rsidRPr="00DA3997" w:rsidRDefault="00BA6F4B" w:rsidP="00BE6F82">
            <w:pPr>
              <w:pStyle w:val="DokTabellentext"/>
            </w:pPr>
            <w:r w:rsidRPr="00DA3997">
              <w:t>rbcLa</w:t>
            </w:r>
          </w:p>
        </w:tc>
      </w:tr>
      <w:tr w:rsidR="00BA6F4B" w:rsidRPr="00DA3997" w14:paraId="57BDCC1D" w14:textId="77777777" w:rsidTr="00BE6F82">
        <w:trPr>
          <w:trHeight w:val="290"/>
        </w:trPr>
        <w:tc>
          <w:tcPr>
            <w:tcW w:w="1380" w:type="dxa"/>
            <w:noWrap/>
            <w:hideMark/>
          </w:tcPr>
          <w:p w14:paraId="06E344F2" w14:textId="77777777" w:rsidR="00BA6F4B" w:rsidRPr="00DA3997" w:rsidRDefault="00BA6F4B" w:rsidP="00BE6F82">
            <w:pPr>
              <w:pStyle w:val="DokTabellentext"/>
            </w:pPr>
            <w:r w:rsidRPr="00DA3997">
              <w:t>SWFRG011-19</w:t>
            </w:r>
          </w:p>
        </w:tc>
        <w:tc>
          <w:tcPr>
            <w:tcW w:w="1480" w:type="dxa"/>
            <w:noWrap/>
            <w:hideMark/>
          </w:tcPr>
          <w:p w14:paraId="57D89F53" w14:textId="77777777" w:rsidR="00BA6F4B" w:rsidRPr="00DA3997" w:rsidRDefault="00BA6F4B" w:rsidP="00BE6F82">
            <w:pPr>
              <w:pStyle w:val="DokTabellentext"/>
            </w:pPr>
            <w:r w:rsidRPr="00DA3997">
              <w:t>Poaceae</w:t>
            </w:r>
          </w:p>
        </w:tc>
        <w:tc>
          <w:tcPr>
            <w:tcW w:w="2260" w:type="dxa"/>
            <w:noWrap/>
            <w:hideMark/>
          </w:tcPr>
          <w:p w14:paraId="2C6521D3"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3ECF59FE" w14:textId="77777777" w:rsidR="00BA6F4B" w:rsidRPr="00DA3997" w:rsidRDefault="00BA6F4B" w:rsidP="00BE6F82">
            <w:pPr>
              <w:pStyle w:val="DokTabellentext"/>
            </w:pPr>
            <w:r w:rsidRPr="00DA3997">
              <w:t>FBPL2629-13</w:t>
            </w:r>
          </w:p>
        </w:tc>
        <w:tc>
          <w:tcPr>
            <w:tcW w:w="1160" w:type="dxa"/>
            <w:noWrap/>
            <w:hideMark/>
          </w:tcPr>
          <w:p w14:paraId="33BC43E9" w14:textId="77777777" w:rsidR="00BA6F4B" w:rsidRPr="00DA3997" w:rsidRDefault="00BA6F4B" w:rsidP="00BE6F82">
            <w:pPr>
              <w:pStyle w:val="DokTabellentext"/>
            </w:pPr>
            <w:r w:rsidRPr="00DA3997">
              <w:t>Poaceae</w:t>
            </w:r>
          </w:p>
        </w:tc>
        <w:tc>
          <w:tcPr>
            <w:tcW w:w="2660" w:type="dxa"/>
            <w:noWrap/>
            <w:hideMark/>
          </w:tcPr>
          <w:p w14:paraId="588604EE"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2877FCA6" w14:textId="77777777" w:rsidR="00BA6F4B" w:rsidRPr="00DA3997" w:rsidRDefault="00BA6F4B" w:rsidP="00BE6F82">
            <w:pPr>
              <w:pStyle w:val="DokTabellentext"/>
            </w:pPr>
            <w:r w:rsidRPr="00DA3997">
              <w:t>100</w:t>
            </w:r>
          </w:p>
        </w:tc>
        <w:tc>
          <w:tcPr>
            <w:tcW w:w="700" w:type="dxa"/>
            <w:noWrap/>
            <w:hideMark/>
          </w:tcPr>
          <w:p w14:paraId="1E242C25" w14:textId="77777777" w:rsidR="00BA6F4B" w:rsidRPr="00DA3997" w:rsidRDefault="00BA6F4B" w:rsidP="00BE6F82">
            <w:pPr>
              <w:pStyle w:val="DokTabellentext"/>
            </w:pPr>
            <w:r w:rsidRPr="00DA3997">
              <w:t>848</w:t>
            </w:r>
          </w:p>
        </w:tc>
        <w:tc>
          <w:tcPr>
            <w:tcW w:w="780" w:type="dxa"/>
            <w:noWrap/>
            <w:hideMark/>
          </w:tcPr>
          <w:p w14:paraId="6CBE57FD" w14:textId="77777777" w:rsidR="00BA6F4B" w:rsidRPr="00DA3997" w:rsidRDefault="00BA6F4B" w:rsidP="00BE6F82">
            <w:pPr>
              <w:pStyle w:val="DokTabellentext"/>
            </w:pPr>
            <w:r w:rsidRPr="00DA3997">
              <w:t>FALSE</w:t>
            </w:r>
          </w:p>
        </w:tc>
        <w:tc>
          <w:tcPr>
            <w:tcW w:w="1040" w:type="dxa"/>
            <w:noWrap/>
            <w:hideMark/>
          </w:tcPr>
          <w:p w14:paraId="5D4268DD" w14:textId="77777777" w:rsidR="00BA6F4B" w:rsidRPr="00DA3997" w:rsidRDefault="00BA6F4B" w:rsidP="00BE6F82">
            <w:pPr>
              <w:pStyle w:val="DokTabellentext"/>
            </w:pPr>
            <w:r w:rsidRPr="00DA3997">
              <w:t>rbcLa</w:t>
            </w:r>
          </w:p>
        </w:tc>
      </w:tr>
      <w:tr w:rsidR="00BA6F4B" w:rsidRPr="00DA3997" w14:paraId="47E2CABD" w14:textId="77777777" w:rsidTr="00BE6F82">
        <w:trPr>
          <w:trHeight w:val="290"/>
        </w:trPr>
        <w:tc>
          <w:tcPr>
            <w:tcW w:w="1380" w:type="dxa"/>
            <w:noWrap/>
            <w:hideMark/>
          </w:tcPr>
          <w:p w14:paraId="274C489B" w14:textId="77777777" w:rsidR="00BA6F4B" w:rsidRPr="00DA3997" w:rsidRDefault="00BA6F4B" w:rsidP="00BE6F82">
            <w:pPr>
              <w:pStyle w:val="DokTabellentext"/>
            </w:pPr>
            <w:r w:rsidRPr="00DA3997">
              <w:t>SWFRG011-19</w:t>
            </w:r>
          </w:p>
        </w:tc>
        <w:tc>
          <w:tcPr>
            <w:tcW w:w="1480" w:type="dxa"/>
            <w:noWrap/>
            <w:hideMark/>
          </w:tcPr>
          <w:p w14:paraId="348A3482" w14:textId="77777777" w:rsidR="00BA6F4B" w:rsidRPr="00DA3997" w:rsidRDefault="00BA6F4B" w:rsidP="00BE6F82">
            <w:pPr>
              <w:pStyle w:val="DokTabellentext"/>
            </w:pPr>
            <w:r w:rsidRPr="00DA3997">
              <w:t>Poaceae</w:t>
            </w:r>
          </w:p>
        </w:tc>
        <w:tc>
          <w:tcPr>
            <w:tcW w:w="2260" w:type="dxa"/>
            <w:noWrap/>
            <w:hideMark/>
          </w:tcPr>
          <w:p w14:paraId="350D1CAB"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5311A3DC" w14:textId="77777777" w:rsidR="00BA6F4B" w:rsidRPr="00DA3997" w:rsidRDefault="00BA6F4B" w:rsidP="00BE6F82">
            <w:pPr>
              <w:pStyle w:val="DokTabellentext"/>
            </w:pPr>
            <w:r w:rsidRPr="00DA3997">
              <w:t>FBPL2394-13</w:t>
            </w:r>
          </w:p>
        </w:tc>
        <w:tc>
          <w:tcPr>
            <w:tcW w:w="1160" w:type="dxa"/>
            <w:noWrap/>
            <w:hideMark/>
          </w:tcPr>
          <w:p w14:paraId="66C823A8" w14:textId="77777777" w:rsidR="00BA6F4B" w:rsidRPr="00DA3997" w:rsidRDefault="00BA6F4B" w:rsidP="00BE6F82">
            <w:pPr>
              <w:pStyle w:val="DokTabellentext"/>
            </w:pPr>
            <w:r w:rsidRPr="00DA3997">
              <w:t>Poaceae</w:t>
            </w:r>
          </w:p>
        </w:tc>
        <w:tc>
          <w:tcPr>
            <w:tcW w:w="2660" w:type="dxa"/>
            <w:noWrap/>
            <w:hideMark/>
          </w:tcPr>
          <w:p w14:paraId="270CE416"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lpigena</w:t>
            </w:r>
          </w:p>
        </w:tc>
        <w:tc>
          <w:tcPr>
            <w:tcW w:w="640" w:type="dxa"/>
            <w:noWrap/>
            <w:hideMark/>
          </w:tcPr>
          <w:p w14:paraId="3496E3BA" w14:textId="77777777" w:rsidR="00BA6F4B" w:rsidRPr="00DA3997" w:rsidRDefault="00BA6F4B" w:rsidP="00BE6F82">
            <w:pPr>
              <w:pStyle w:val="DokTabellentext"/>
            </w:pPr>
            <w:r w:rsidRPr="00DA3997">
              <w:t>100</w:t>
            </w:r>
          </w:p>
        </w:tc>
        <w:tc>
          <w:tcPr>
            <w:tcW w:w="700" w:type="dxa"/>
            <w:noWrap/>
            <w:hideMark/>
          </w:tcPr>
          <w:p w14:paraId="1BAB3834" w14:textId="77777777" w:rsidR="00BA6F4B" w:rsidRPr="00DA3997" w:rsidRDefault="00BA6F4B" w:rsidP="00BE6F82">
            <w:pPr>
              <w:pStyle w:val="DokTabellentext"/>
            </w:pPr>
            <w:r w:rsidRPr="00DA3997">
              <w:t>848</w:t>
            </w:r>
          </w:p>
        </w:tc>
        <w:tc>
          <w:tcPr>
            <w:tcW w:w="780" w:type="dxa"/>
            <w:noWrap/>
            <w:hideMark/>
          </w:tcPr>
          <w:p w14:paraId="1297F05F" w14:textId="77777777" w:rsidR="00BA6F4B" w:rsidRPr="00DA3997" w:rsidRDefault="00BA6F4B" w:rsidP="00BE6F82">
            <w:pPr>
              <w:pStyle w:val="DokTabellentext"/>
            </w:pPr>
            <w:r w:rsidRPr="00DA3997">
              <w:t>FALSE</w:t>
            </w:r>
          </w:p>
        </w:tc>
        <w:tc>
          <w:tcPr>
            <w:tcW w:w="1040" w:type="dxa"/>
            <w:noWrap/>
            <w:hideMark/>
          </w:tcPr>
          <w:p w14:paraId="69ED18F1" w14:textId="77777777" w:rsidR="00BA6F4B" w:rsidRPr="00DA3997" w:rsidRDefault="00BA6F4B" w:rsidP="00BE6F82">
            <w:pPr>
              <w:pStyle w:val="DokTabellentext"/>
            </w:pPr>
            <w:r w:rsidRPr="00DA3997">
              <w:t>rbcLa</w:t>
            </w:r>
          </w:p>
        </w:tc>
      </w:tr>
      <w:tr w:rsidR="00BA6F4B" w:rsidRPr="00DA3997" w14:paraId="75693667" w14:textId="77777777" w:rsidTr="00BE6F82">
        <w:trPr>
          <w:trHeight w:val="290"/>
        </w:trPr>
        <w:tc>
          <w:tcPr>
            <w:tcW w:w="1380" w:type="dxa"/>
            <w:noWrap/>
            <w:hideMark/>
          </w:tcPr>
          <w:p w14:paraId="628891CB" w14:textId="77777777" w:rsidR="00BA6F4B" w:rsidRPr="00DA3997" w:rsidRDefault="00BA6F4B" w:rsidP="00BE6F82">
            <w:pPr>
              <w:pStyle w:val="DokTabellentext"/>
            </w:pPr>
            <w:r w:rsidRPr="00DA3997">
              <w:t>SWFRG011-19</w:t>
            </w:r>
          </w:p>
        </w:tc>
        <w:tc>
          <w:tcPr>
            <w:tcW w:w="1480" w:type="dxa"/>
            <w:noWrap/>
            <w:hideMark/>
          </w:tcPr>
          <w:p w14:paraId="2C4E107C" w14:textId="77777777" w:rsidR="00BA6F4B" w:rsidRPr="00DA3997" w:rsidRDefault="00BA6F4B" w:rsidP="00BE6F82">
            <w:pPr>
              <w:pStyle w:val="DokTabellentext"/>
            </w:pPr>
            <w:r w:rsidRPr="00DA3997">
              <w:t>Poaceae</w:t>
            </w:r>
          </w:p>
        </w:tc>
        <w:tc>
          <w:tcPr>
            <w:tcW w:w="2260" w:type="dxa"/>
            <w:noWrap/>
            <w:hideMark/>
          </w:tcPr>
          <w:p w14:paraId="49DB2290"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76C9CD05" w14:textId="77777777" w:rsidR="00BA6F4B" w:rsidRPr="00DA3997" w:rsidRDefault="00BA6F4B" w:rsidP="00BE6F82">
            <w:pPr>
              <w:pStyle w:val="DokTabellentext"/>
            </w:pPr>
            <w:r w:rsidRPr="00DA3997">
              <w:t>FBPL2387-13</w:t>
            </w:r>
          </w:p>
        </w:tc>
        <w:tc>
          <w:tcPr>
            <w:tcW w:w="1160" w:type="dxa"/>
            <w:noWrap/>
            <w:hideMark/>
          </w:tcPr>
          <w:p w14:paraId="36CB296F" w14:textId="77777777" w:rsidR="00BA6F4B" w:rsidRPr="00DA3997" w:rsidRDefault="00BA6F4B" w:rsidP="00BE6F82">
            <w:pPr>
              <w:pStyle w:val="DokTabellentext"/>
            </w:pPr>
            <w:r w:rsidRPr="00DA3997">
              <w:t>Poaceae</w:t>
            </w:r>
          </w:p>
        </w:tc>
        <w:tc>
          <w:tcPr>
            <w:tcW w:w="2660" w:type="dxa"/>
            <w:noWrap/>
            <w:hideMark/>
          </w:tcPr>
          <w:p w14:paraId="2B016177" w14:textId="77777777" w:rsidR="00BA6F4B" w:rsidRPr="00DA3997" w:rsidRDefault="00BA6F4B" w:rsidP="00BE6F82">
            <w:pPr>
              <w:pStyle w:val="DokTabellentext"/>
              <w:rPr>
                <w:i/>
                <w:iCs/>
              </w:rPr>
            </w:pPr>
            <w:r w:rsidRPr="00DA3997">
              <w:rPr>
                <w:i/>
                <w:iCs/>
              </w:rPr>
              <w:t>Cinna</w:t>
            </w:r>
            <w:r>
              <w:rPr>
                <w:i/>
                <w:iCs/>
              </w:rPr>
              <w:t xml:space="preserve"> </w:t>
            </w:r>
            <w:r w:rsidRPr="00DA3997">
              <w:rPr>
                <w:i/>
                <w:iCs/>
              </w:rPr>
              <w:t>latifolia</w:t>
            </w:r>
          </w:p>
        </w:tc>
        <w:tc>
          <w:tcPr>
            <w:tcW w:w="640" w:type="dxa"/>
            <w:noWrap/>
            <w:hideMark/>
          </w:tcPr>
          <w:p w14:paraId="6F04D969" w14:textId="77777777" w:rsidR="00BA6F4B" w:rsidRPr="00DA3997" w:rsidRDefault="00BA6F4B" w:rsidP="00BE6F82">
            <w:pPr>
              <w:pStyle w:val="DokTabellentext"/>
            </w:pPr>
            <w:r w:rsidRPr="00DA3997">
              <w:t>100</w:t>
            </w:r>
          </w:p>
        </w:tc>
        <w:tc>
          <w:tcPr>
            <w:tcW w:w="700" w:type="dxa"/>
            <w:noWrap/>
            <w:hideMark/>
          </w:tcPr>
          <w:p w14:paraId="2815806A" w14:textId="77777777" w:rsidR="00BA6F4B" w:rsidRPr="00DA3997" w:rsidRDefault="00BA6F4B" w:rsidP="00BE6F82">
            <w:pPr>
              <w:pStyle w:val="DokTabellentext"/>
            </w:pPr>
            <w:r w:rsidRPr="00DA3997">
              <w:t>848</w:t>
            </w:r>
          </w:p>
        </w:tc>
        <w:tc>
          <w:tcPr>
            <w:tcW w:w="780" w:type="dxa"/>
            <w:noWrap/>
            <w:hideMark/>
          </w:tcPr>
          <w:p w14:paraId="5BEC324E" w14:textId="77777777" w:rsidR="00BA6F4B" w:rsidRPr="00DA3997" w:rsidRDefault="00BA6F4B" w:rsidP="00BE6F82">
            <w:pPr>
              <w:pStyle w:val="DokTabellentext"/>
            </w:pPr>
            <w:r w:rsidRPr="00DA3997">
              <w:t>FALSE</w:t>
            </w:r>
          </w:p>
        </w:tc>
        <w:tc>
          <w:tcPr>
            <w:tcW w:w="1040" w:type="dxa"/>
            <w:noWrap/>
            <w:hideMark/>
          </w:tcPr>
          <w:p w14:paraId="0F52C556" w14:textId="77777777" w:rsidR="00BA6F4B" w:rsidRPr="00DA3997" w:rsidRDefault="00BA6F4B" w:rsidP="00BE6F82">
            <w:pPr>
              <w:pStyle w:val="DokTabellentext"/>
            </w:pPr>
            <w:r w:rsidRPr="00DA3997">
              <w:t>rbcLa</w:t>
            </w:r>
          </w:p>
        </w:tc>
      </w:tr>
      <w:tr w:rsidR="00BA6F4B" w:rsidRPr="00DA3997" w14:paraId="09106B74" w14:textId="77777777" w:rsidTr="00BE6F82">
        <w:trPr>
          <w:trHeight w:val="290"/>
        </w:trPr>
        <w:tc>
          <w:tcPr>
            <w:tcW w:w="1380" w:type="dxa"/>
            <w:noWrap/>
            <w:hideMark/>
          </w:tcPr>
          <w:p w14:paraId="6058F62B" w14:textId="77777777" w:rsidR="00BA6F4B" w:rsidRPr="00DA3997" w:rsidRDefault="00BA6F4B" w:rsidP="00BE6F82">
            <w:pPr>
              <w:pStyle w:val="DokTabellentext"/>
            </w:pPr>
            <w:r w:rsidRPr="00DA3997">
              <w:t>SWFRG011-19</w:t>
            </w:r>
          </w:p>
        </w:tc>
        <w:tc>
          <w:tcPr>
            <w:tcW w:w="1480" w:type="dxa"/>
            <w:noWrap/>
            <w:hideMark/>
          </w:tcPr>
          <w:p w14:paraId="4FE8A710" w14:textId="77777777" w:rsidR="00BA6F4B" w:rsidRPr="00DA3997" w:rsidRDefault="00BA6F4B" w:rsidP="00BE6F82">
            <w:pPr>
              <w:pStyle w:val="DokTabellentext"/>
            </w:pPr>
            <w:r w:rsidRPr="00DA3997">
              <w:t>Poaceae</w:t>
            </w:r>
          </w:p>
        </w:tc>
        <w:tc>
          <w:tcPr>
            <w:tcW w:w="2260" w:type="dxa"/>
            <w:noWrap/>
            <w:hideMark/>
          </w:tcPr>
          <w:p w14:paraId="2B5DE9AE"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4CDA7C05" w14:textId="77777777" w:rsidR="00BA6F4B" w:rsidRPr="00DA3997" w:rsidRDefault="00BA6F4B" w:rsidP="00BE6F82">
            <w:pPr>
              <w:pStyle w:val="DokTabellentext"/>
            </w:pPr>
            <w:r w:rsidRPr="00DA3997">
              <w:t>FBPL2350-13</w:t>
            </w:r>
          </w:p>
        </w:tc>
        <w:tc>
          <w:tcPr>
            <w:tcW w:w="1160" w:type="dxa"/>
            <w:noWrap/>
            <w:hideMark/>
          </w:tcPr>
          <w:p w14:paraId="74D4B46A" w14:textId="77777777" w:rsidR="00BA6F4B" w:rsidRPr="00DA3997" w:rsidRDefault="00BA6F4B" w:rsidP="00BE6F82">
            <w:pPr>
              <w:pStyle w:val="DokTabellentext"/>
            </w:pPr>
            <w:r w:rsidRPr="00DA3997">
              <w:t>Poaceae</w:t>
            </w:r>
          </w:p>
        </w:tc>
        <w:tc>
          <w:tcPr>
            <w:tcW w:w="2660" w:type="dxa"/>
            <w:noWrap/>
            <w:hideMark/>
          </w:tcPr>
          <w:p w14:paraId="1F1A363A"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geniculatus</w:t>
            </w:r>
          </w:p>
        </w:tc>
        <w:tc>
          <w:tcPr>
            <w:tcW w:w="640" w:type="dxa"/>
            <w:noWrap/>
            <w:hideMark/>
          </w:tcPr>
          <w:p w14:paraId="4B9F2251" w14:textId="77777777" w:rsidR="00BA6F4B" w:rsidRPr="00DA3997" w:rsidRDefault="00BA6F4B" w:rsidP="00BE6F82">
            <w:pPr>
              <w:pStyle w:val="DokTabellentext"/>
            </w:pPr>
            <w:r w:rsidRPr="00DA3997">
              <w:t>100</w:t>
            </w:r>
          </w:p>
        </w:tc>
        <w:tc>
          <w:tcPr>
            <w:tcW w:w="700" w:type="dxa"/>
            <w:noWrap/>
            <w:hideMark/>
          </w:tcPr>
          <w:p w14:paraId="32F44FB3" w14:textId="77777777" w:rsidR="00BA6F4B" w:rsidRPr="00DA3997" w:rsidRDefault="00BA6F4B" w:rsidP="00BE6F82">
            <w:pPr>
              <w:pStyle w:val="DokTabellentext"/>
            </w:pPr>
            <w:r w:rsidRPr="00DA3997">
              <w:t>848</w:t>
            </w:r>
          </w:p>
        </w:tc>
        <w:tc>
          <w:tcPr>
            <w:tcW w:w="780" w:type="dxa"/>
            <w:noWrap/>
            <w:hideMark/>
          </w:tcPr>
          <w:p w14:paraId="61A24A6F" w14:textId="77777777" w:rsidR="00BA6F4B" w:rsidRPr="00DA3997" w:rsidRDefault="00BA6F4B" w:rsidP="00BE6F82">
            <w:pPr>
              <w:pStyle w:val="DokTabellentext"/>
            </w:pPr>
            <w:r w:rsidRPr="00DA3997">
              <w:t>FALSE</w:t>
            </w:r>
          </w:p>
        </w:tc>
        <w:tc>
          <w:tcPr>
            <w:tcW w:w="1040" w:type="dxa"/>
            <w:noWrap/>
            <w:hideMark/>
          </w:tcPr>
          <w:p w14:paraId="2A0E7E4F" w14:textId="77777777" w:rsidR="00BA6F4B" w:rsidRPr="00DA3997" w:rsidRDefault="00BA6F4B" w:rsidP="00BE6F82">
            <w:pPr>
              <w:pStyle w:val="DokTabellentext"/>
            </w:pPr>
            <w:r w:rsidRPr="00DA3997">
              <w:t>rbcLa</w:t>
            </w:r>
          </w:p>
        </w:tc>
      </w:tr>
      <w:tr w:rsidR="00BA6F4B" w:rsidRPr="00DA3997" w14:paraId="381B9057" w14:textId="77777777" w:rsidTr="00BE6F82">
        <w:trPr>
          <w:trHeight w:val="290"/>
        </w:trPr>
        <w:tc>
          <w:tcPr>
            <w:tcW w:w="1380" w:type="dxa"/>
            <w:noWrap/>
            <w:hideMark/>
          </w:tcPr>
          <w:p w14:paraId="55F6F0F2" w14:textId="77777777" w:rsidR="00BA6F4B" w:rsidRPr="00DA3997" w:rsidRDefault="00BA6F4B" w:rsidP="00BE6F82">
            <w:pPr>
              <w:pStyle w:val="DokTabellentext"/>
            </w:pPr>
            <w:r w:rsidRPr="00DA3997">
              <w:t>SWFRG011-19</w:t>
            </w:r>
          </w:p>
        </w:tc>
        <w:tc>
          <w:tcPr>
            <w:tcW w:w="1480" w:type="dxa"/>
            <w:noWrap/>
            <w:hideMark/>
          </w:tcPr>
          <w:p w14:paraId="7D864967" w14:textId="77777777" w:rsidR="00BA6F4B" w:rsidRPr="00DA3997" w:rsidRDefault="00BA6F4B" w:rsidP="00BE6F82">
            <w:pPr>
              <w:pStyle w:val="DokTabellentext"/>
            </w:pPr>
            <w:r w:rsidRPr="00DA3997">
              <w:t>Poaceae</w:t>
            </w:r>
          </w:p>
        </w:tc>
        <w:tc>
          <w:tcPr>
            <w:tcW w:w="2260" w:type="dxa"/>
            <w:noWrap/>
            <w:hideMark/>
          </w:tcPr>
          <w:p w14:paraId="23BAFE4A"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57BA18C0" w14:textId="77777777" w:rsidR="00BA6F4B" w:rsidRPr="00DA3997" w:rsidRDefault="00BA6F4B" w:rsidP="00BE6F82">
            <w:pPr>
              <w:pStyle w:val="DokTabellentext"/>
            </w:pPr>
            <w:r w:rsidRPr="00DA3997">
              <w:t>FBPL2335-13</w:t>
            </w:r>
          </w:p>
        </w:tc>
        <w:tc>
          <w:tcPr>
            <w:tcW w:w="1160" w:type="dxa"/>
            <w:noWrap/>
            <w:hideMark/>
          </w:tcPr>
          <w:p w14:paraId="19545C9D" w14:textId="77777777" w:rsidR="00BA6F4B" w:rsidRPr="00DA3997" w:rsidRDefault="00BA6F4B" w:rsidP="00BE6F82">
            <w:pPr>
              <w:pStyle w:val="DokTabellentext"/>
            </w:pPr>
            <w:r w:rsidRPr="00DA3997">
              <w:t>Poaceae</w:t>
            </w:r>
          </w:p>
        </w:tc>
        <w:tc>
          <w:tcPr>
            <w:tcW w:w="2660" w:type="dxa"/>
            <w:noWrap/>
            <w:hideMark/>
          </w:tcPr>
          <w:p w14:paraId="5471A4DD"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lpigena</w:t>
            </w:r>
          </w:p>
        </w:tc>
        <w:tc>
          <w:tcPr>
            <w:tcW w:w="640" w:type="dxa"/>
            <w:noWrap/>
            <w:hideMark/>
          </w:tcPr>
          <w:p w14:paraId="26CE841C" w14:textId="77777777" w:rsidR="00BA6F4B" w:rsidRPr="00DA3997" w:rsidRDefault="00BA6F4B" w:rsidP="00BE6F82">
            <w:pPr>
              <w:pStyle w:val="DokTabellentext"/>
            </w:pPr>
            <w:r w:rsidRPr="00DA3997">
              <w:t>100</w:t>
            </w:r>
          </w:p>
        </w:tc>
        <w:tc>
          <w:tcPr>
            <w:tcW w:w="700" w:type="dxa"/>
            <w:noWrap/>
            <w:hideMark/>
          </w:tcPr>
          <w:p w14:paraId="5BAEE722" w14:textId="77777777" w:rsidR="00BA6F4B" w:rsidRPr="00DA3997" w:rsidRDefault="00BA6F4B" w:rsidP="00BE6F82">
            <w:pPr>
              <w:pStyle w:val="DokTabellentext"/>
            </w:pPr>
            <w:r w:rsidRPr="00DA3997">
              <w:t>848</w:t>
            </w:r>
          </w:p>
        </w:tc>
        <w:tc>
          <w:tcPr>
            <w:tcW w:w="780" w:type="dxa"/>
            <w:noWrap/>
            <w:hideMark/>
          </w:tcPr>
          <w:p w14:paraId="5FE5EFB2" w14:textId="77777777" w:rsidR="00BA6F4B" w:rsidRPr="00DA3997" w:rsidRDefault="00BA6F4B" w:rsidP="00BE6F82">
            <w:pPr>
              <w:pStyle w:val="DokTabellentext"/>
            </w:pPr>
            <w:r w:rsidRPr="00DA3997">
              <w:t>FALSE</w:t>
            </w:r>
          </w:p>
        </w:tc>
        <w:tc>
          <w:tcPr>
            <w:tcW w:w="1040" w:type="dxa"/>
            <w:noWrap/>
            <w:hideMark/>
          </w:tcPr>
          <w:p w14:paraId="13297288" w14:textId="77777777" w:rsidR="00BA6F4B" w:rsidRPr="00DA3997" w:rsidRDefault="00BA6F4B" w:rsidP="00BE6F82">
            <w:pPr>
              <w:pStyle w:val="DokTabellentext"/>
            </w:pPr>
            <w:r w:rsidRPr="00DA3997">
              <w:t>rbcLa</w:t>
            </w:r>
          </w:p>
        </w:tc>
      </w:tr>
      <w:tr w:rsidR="00BA6F4B" w:rsidRPr="00DA3997" w14:paraId="38BE1317" w14:textId="77777777" w:rsidTr="00BE6F82">
        <w:trPr>
          <w:trHeight w:val="290"/>
        </w:trPr>
        <w:tc>
          <w:tcPr>
            <w:tcW w:w="1380" w:type="dxa"/>
            <w:noWrap/>
            <w:hideMark/>
          </w:tcPr>
          <w:p w14:paraId="147D37A5" w14:textId="77777777" w:rsidR="00BA6F4B" w:rsidRPr="00DA3997" w:rsidRDefault="00BA6F4B" w:rsidP="00BE6F82">
            <w:pPr>
              <w:pStyle w:val="DokTabellentext"/>
            </w:pPr>
            <w:r w:rsidRPr="00DA3997">
              <w:t>SWFRG011-19</w:t>
            </w:r>
          </w:p>
        </w:tc>
        <w:tc>
          <w:tcPr>
            <w:tcW w:w="1480" w:type="dxa"/>
            <w:noWrap/>
            <w:hideMark/>
          </w:tcPr>
          <w:p w14:paraId="22CC66D9" w14:textId="77777777" w:rsidR="00BA6F4B" w:rsidRPr="00DA3997" w:rsidRDefault="00BA6F4B" w:rsidP="00BE6F82">
            <w:pPr>
              <w:pStyle w:val="DokTabellentext"/>
            </w:pPr>
            <w:r w:rsidRPr="00DA3997">
              <w:t>Poaceae</w:t>
            </w:r>
          </w:p>
        </w:tc>
        <w:tc>
          <w:tcPr>
            <w:tcW w:w="2260" w:type="dxa"/>
            <w:noWrap/>
            <w:hideMark/>
          </w:tcPr>
          <w:p w14:paraId="16924543"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0477D830" w14:textId="77777777" w:rsidR="00BA6F4B" w:rsidRPr="00DA3997" w:rsidRDefault="00BA6F4B" w:rsidP="00BE6F82">
            <w:pPr>
              <w:pStyle w:val="DokTabellentext"/>
            </w:pPr>
            <w:r w:rsidRPr="00DA3997">
              <w:t>FBPL2292-13</w:t>
            </w:r>
          </w:p>
        </w:tc>
        <w:tc>
          <w:tcPr>
            <w:tcW w:w="1160" w:type="dxa"/>
            <w:noWrap/>
            <w:hideMark/>
          </w:tcPr>
          <w:p w14:paraId="04AD4970" w14:textId="77777777" w:rsidR="00BA6F4B" w:rsidRPr="00DA3997" w:rsidRDefault="00BA6F4B" w:rsidP="00BE6F82">
            <w:pPr>
              <w:pStyle w:val="DokTabellentext"/>
            </w:pPr>
            <w:r w:rsidRPr="00DA3997">
              <w:t>Poaceae</w:t>
            </w:r>
          </w:p>
        </w:tc>
        <w:tc>
          <w:tcPr>
            <w:tcW w:w="2660" w:type="dxa"/>
            <w:noWrap/>
            <w:hideMark/>
          </w:tcPr>
          <w:p w14:paraId="06E6F04F"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ngustifolia</w:t>
            </w:r>
          </w:p>
        </w:tc>
        <w:tc>
          <w:tcPr>
            <w:tcW w:w="640" w:type="dxa"/>
            <w:noWrap/>
            <w:hideMark/>
          </w:tcPr>
          <w:p w14:paraId="649DB707" w14:textId="77777777" w:rsidR="00BA6F4B" w:rsidRPr="00DA3997" w:rsidRDefault="00BA6F4B" w:rsidP="00BE6F82">
            <w:pPr>
              <w:pStyle w:val="DokTabellentext"/>
            </w:pPr>
            <w:r w:rsidRPr="00DA3997">
              <w:t>100</w:t>
            </w:r>
          </w:p>
        </w:tc>
        <w:tc>
          <w:tcPr>
            <w:tcW w:w="700" w:type="dxa"/>
            <w:noWrap/>
            <w:hideMark/>
          </w:tcPr>
          <w:p w14:paraId="11836774" w14:textId="77777777" w:rsidR="00BA6F4B" w:rsidRPr="00DA3997" w:rsidRDefault="00BA6F4B" w:rsidP="00BE6F82">
            <w:pPr>
              <w:pStyle w:val="DokTabellentext"/>
            </w:pPr>
            <w:r w:rsidRPr="00DA3997">
              <w:t>848</w:t>
            </w:r>
          </w:p>
        </w:tc>
        <w:tc>
          <w:tcPr>
            <w:tcW w:w="780" w:type="dxa"/>
            <w:noWrap/>
            <w:hideMark/>
          </w:tcPr>
          <w:p w14:paraId="792493CB" w14:textId="77777777" w:rsidR="00BA6F4B" w:rsidRPr="00DA3997" w:rsidRDefault="00BA6F4B" w:rsidP="00BE6F82">
            <w:pPr>
              <w:pStyle w:val="DokTabellentext"/>
            </w:pPr>
            <w:r w:rsidRPr="00DA3997">
              <w:t>FALSE</w:t>
            </w:r>
          </w:p>
        </w:tc>
        <w:tc>
          <w:tcPr>
            <w:tcW w:w="1040" w:type="dxa"/>
            <w:noWrap/>
            <w:hideMark/>
          </w:tcPr>
          <w:p w14:paraId="0B46DDF7" w14:textId="77777777" w:rsidR="00BA6F4B" w:rsidRPr="00DA3997" w:rsidRDefault="00BA6F4B" w:rsidP="00BE6F82">
            <w:pPr>
              <w:pStyle w:val="DokTabellentext"/>
            </w:pPr>
            <w:r w:rsidRPr="00DA3997">
              <w:t>rbcLa</w:t>
            </w:r>
          </w:p>
        </w:tc>
      </w:tr>
      <w:tr w:rsidR="00BA6F4B" w:rsidRPr="00DA3997" w14:paraId="32436BE9" w14:textId="77777777" w:rsidTr="00BE6F82">
        <w:trPr>
          <w:trHeight w:val="290"/>
        </w:trPr>
        <w:tc>
          <w:tcPr>
            <w:tcW w:w="1380" w:type="dxa"/>
            <w:noWrap/>
            <w:hideMark/>
          </w:tcPr>
          <w:p w14:paraId="6EEF2255" w14:textId="77777777" w:rsidR="00BA6F4B" w:rsidRPr="00DA3997" w:rsidRDefault="00BA6F4B" w:rsidP="00BE6F82">
            <w:pPr>
              <w:pStyle w:val="DokTabellentext"/>
            </w:pPr>
            <w:r w:rsidRPr="00DA3997">
              <w:t>SWFRG011-19</w:t>
            </w:r>
          </w:p>
        </w:tc>
        <w:tc>
          <w:tcPr>
            <w:tcW w:w="1480" w:type="dxa"/>
            <w:noWrap/>
            <w:hideMark/>
          </w:tcPr>
          <w:p w14:paraId="670513EF" w14:textId="77777777" w:rsidR="00BA6F4B" w:rsidRPr="00DA3997" w:rsidRDefault="00BA6F4B" w:rsidP="00BE6F82">
            <w:pPr>
              <w:pStyle w:val="DokTabellentext"/>
            </w:pPr>
            <w:r w:rsidRPr="00DA3997">
              <w:t>Poaceae</w:t>
            </w:r>
          </w:p>
        </w:tc>
        <w:tc>
          <w:tcPr>
            <w:tcW w:w="2260" w:type="dxa"/>
            <w:noWrap/>
            <w:hideMark/>
          </w:tcPr>
          <w:p w14:paraId="48DA97CF"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04FEADD4" w14:textId="77777777" w:rsidR="00BA6F4B" w:rsidRPr="00DA3997" w:rsidRDefault="00BA6F4B" w:rsidP="00BE6F82">
            <w:pPr>
              <w:pStyle w:val="DokTabellentext"/>
            </w:pPr>
            <w:r w:rsidRPr="00DA3997">
              <w:t>FBPL2271-13</w:t>
            </w:r>
          </w:p>
        </w:tc>
        <w:tc>
          <w:tcPr>
            <w:tcW w:w="1160" w:type="dxa"/>
            <w:noWrap/>
            <w:hideMark/>
          </w:tcPr>
          <w:p w14:paraId="395F5863" w14:textId="77777777" w:rsidR="00BA6F4B" w:rsidRPr="00DA3997" w:rsidRDefault="00BA6F4B" w:rsidP="00BE6F82">
            <w:pPr>
              <w:pStyle w:val="DokTabellentext"/>
            </w:pPr>
            <w:r w:rsidRPr="00DA3997">
              <w:t>Poaceae</w:t>
            </w:r>
          </w:p>
        </w:tc>
        <w:tc>
          <w:tcPr>
            <w:tcW w:w="2660" w:type="dxa"/>
            <w:noWrap/>
            <w:hideMark/>
          </w:tcPr>
          <w:p w14:paraId="19CE948D"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subcaerulea</w:t>
            </w:r>
          </w:p>
        </w:tc>
        <w:tc>
          <w:tcPr>
            <w:tcW w:w="640" w:type="dxa"/>
            <w:noWrap/>
            <w:hideMark/>
          </w:tcPr>
          <w:p w14:paraId="25259CBF" w14:textId="77777777" w:rsidR="00BA6F4B" w:rsidRPr="00DA3997" w:rsidRDefault="00BA6F4B" w:rsidP="00BE6F82">
            <w:pPr>
              <w:pStyle w:val="DokTabellentext"/>
            </w:pPr>
            <w:r w:rsidRPr="00DA3997">
              <w:t>100</w:t>
            </w:r>
          </w:p>
        </w:tc>
        <w:tc>
          <w:tcPr>
            <w:tcW w:w="700" w:type="dxa"/>
            <w:noWrap/>
            <w:hideMark/>
          </w:tcPr>
          <w:p w14:paraId="2EFB15B8" w14:textId="77777777" w:rsidR="00BA6F4B" w:rsidRPr="00DA3997" w:rsidRDefault="00BA6F4B" w:rsidP="00BE6F82">
            <w:pPr>
              <w:pStyle w:val="DokTabellentext"/>
            </w:pPr>
            <w:r w:rsidRPr="00DA3997">
              <w:t>848</w:t>
            </w:r>
          </w:p>
        </w:tc>
        <w:tc>
          <w:tcPr>
            <w:tcW w:w="780" w:type="dxa"/>
            <w:noWrap/>
            <w:hideMark/>
          </w:tcPr>
          <w:p w14:paraId="717CEE83" w14:textId="77777777" w:rsidR="00BA6F4B" w:rsidRPr="00DA3997" w:rsidRDefault="00BA6F4B" w:rsidP="00BE6F82">
            <w:pPr>
              <w:pStyle w:val="DokTabellentext"/>
            </w:pPr>
            <w:r w:rsidRPr="00DA3997">
              <w:t>FALSE</w:t>
            </w:r>
          </w:p>
        </w:tc>
        <w:tc>
          <w:tcPr>
            <w:tcW w:w="1040" w:type="dxa"/>
            <w:noWrap/>
            <w:hideMark/>
          </w:tcPr>
          <w:p w14:paraId="60D6FA0B" w14:textId="77777777" w:rsidR="00BA6F4B" w:rsidRPr="00DA3997" w:rsidRDefault="00BA6F4B" w:rsidP="00BE6F82">
            <w:pPr>
              <w:pStyle w:val="DokTabellentext"/>
            </w:pPr>
            <w:r w:rsidRPr="00DA3997">
              <w:t>rbcLa</w:t>
            </w:r>
          </w:p>
        </w:tc>
      </w:tr>
      <w:tr w:rsidR="00BA6F4B" w:rsidRPr="00DA3997" w14:paraId="743BA364" w14:textId="77777777" w:rsidTr="00BE6F82">
        <w:trPr>
          <w:trHeight w:val="290"/>
        </w:trPr>
        <w:tc>
          <w:tcPr>
            <w:tcW w:w="1380" w:type="dxa"/>
            <w:noWrap/>
            <w:hideMark/>
          </w:tcPr>
          <w:p w14:paraId="5F8FA368" w14:textId="77777777" w:rsidR="00BA6F4B" w:rsidRPr="00DA3997" w:rsidRDefault="00BA6F4B" w:rsidP="00BE6F82">
            <w:pPr>
              <w:pStyle w:val="DokTabellentext"/>
            </w:pPr>
            <w:r w:rsidRPr="00DA3997">
              <w:t>SWFRG011-19</w:t>
            </w:r>
          </w:p>
        </w:tc>
        <w:tc>
          <w:tcPr>
            <w:tcW w:w="1480" w:type="dxa"/>
            <w:noWrap/>
            <w:hideMark/>
          </w:tcPr>
          <w:p w14:paraId="247CBDDA" w14:textId="77777777" w:rsidR="00BA6F4B" w:rsidRPr="00DA3997" w:rsidRDefault="00BA6F4B" w:rsidP="00BE6F82">
            <w:pPr>
              <w:pStyle w:val="DokTabellentext"/>
            </w:pPr>
            <w:r w:rsidRPr="00DA3997">
              <w:t>Poaceae</w:t>
            </w:r>
          </w:p>
        </w:tc>
        <w:tc>
          <w:tcPr>
            <w:tcW w:w="2260" w:type="dxa"/>
            <w:noWrap/>
            <w:hideMark/>
          </w:tcPr>
          <w:p w14:paraId="608C0B57"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779BFCD1" w14:textId="77777777" w:rsidR="00BA6F4B" w:rsidRPr="00DA3997" w:rsidRDefault="00BA6F4B" w:rsidP="00BE6F82">
            <w:pPr>
              <w:pStyle w:val="DokTabellentext"/>
            </w:pPr>
            <w:r w:rsidRPr="00DA3997">
              <w:t>FBPL2267-13</w:t>
            </w:r>
          </w:p>
        </w:tc>
        <w:tc>
          <w:tcPr>
            <w:tcW w:w="1160" w:type="dxa"/>
            <w:noWrap/>
            <w:hideMark/>
          </w:tcPr>
          <w:p w14:paraId="363ED390" w14:textId="77777777" w:rsidR="00BA6F4B" w:rsidRPr="00DA3997" w:rsidRDefault="00BA6F4B" w:rsidP="00BE6F82">
            <w:pPr>
              <w:pStyle w:val="DokTabellentext"/>
            </w:pPr>
            <w:r w:rsidRPr="00DA3997">
              <w:t>Poaceae</w:t>
            </w:r>
          </w:p>
        </w:tc>
        <w:tc>
          <w:tcPr>
            <w:tcW w:w="2660" w:type="dxa"/>
            <w:noWrap/>
            <w:hideMark/>
          </w:tcPr>
          <w:p w14:paraId="23471C0C"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geniculatus</w:t>
            </w:r>
          </w:p>
        </w:tc>
        <w:tc>
          <w:tcPr>
            <w:tcW w:w="640" w:type="dxa"/>
            <w:noWrap/>
            <w:hideMark/>
          </w:tcPr>
          <w:p w14:paraId="7A0BBEF0" w14:textId="77777777" w:rsidR="00BA6F4B" w:rsidRPr="00DA3997" w:rsidRDefault="00BA6F4B" w:rsidP="00BE6F82">
            <w:pPr>
              <w:pStyle w:val="DokTabellentext"/>
            </w:pPr>
            <w:r w:rsidRPr="00DA3997">
              <w:t>100</w:t>
            </w:r>
          </w:p>
        </w:tc>
        <w:tc>
          <w:tcPr>
            <w:tcW w:w="700" w:type="dxa"/>
            <w:noWrap/>
            <w:hideMark/>
          </w:tcPr>
          <w:p w14:paraId="2FA90170" w14:textId="77777777" w:rsidR="00BA6F4B" w:rsidRPr="00DA3997" w:rsidRDefault="00BA6F4B" w:rsidP="00BE6F82">
            <w:pPr>
              <w:pStyle w:val="DokTabellentext"/>
            </w:pPr>
            <w:r w:rsidRPr="00DA3997">
              <w:t>848</w:t>
            </w:r>
          </w:p>
        </w:tc>
        <w:tc>
          <w:tcPr>
            <w:tcW w:w="780" w:type="dxa"/>
            <w:noWrap/>
            <w:hideMark/>
          </w:tcPr>
          <w:p w14:paraId="01A8F018" w14:textId="77777777" w:rsidR="00BA6F4B" w:rsidRPr="00DA3997" w:rsidRDefault="00BA6F4B" w:rsidP="00BE6F82">
            <w:pPr>
              <w:pStyle w:val="DokTabellentext"/>
            </w:pPr>
            <w:r w:rsidRPr="00DA3997">
              <w:t>FALSE</w:t>
            </w:r>
          </w:p>
        </w:tc>
        <w:tc>
          <w:tcPr>
            <w:tcW w:w="1040" w:type="dxa"/>
            <w:noWrap/>
            <w:hideMark/>
          </w:tcPr>
          <w:p w14:paraId="490F8A5B" w14:textId="77777777" w:rsidR="00BA6F4B" w:rsidRPr="00DA3997" w:rsidRDefault="00BA6F4B" w:rsidP="00BE6F82">
            <w:pPr>
              <w:pStyle w:val="DokTabellentext"/>
            </w:pPr>
            <w:r w:rsidRPr="00DA3997">
              <w:t>rbcLa</w:t>
            </w:r>
          </w:p>
        </w:tc>
      </w:tr>
      <w:tr w:rsidR="00BA6F4B" w:rsidRPr="00DA3997" w14:paraId="118A49AB" w14:textId="77777777" w:rsidTr="00BE6F82">
        <w:trPr>
          <w:trHeight w:val="290"/>
        </w:trPr>
        <w:tc>
          <w:tcPr>
            <w:tcW w:w="1380" w:type="dxa"/>
            <w:noWrap/>
            <w:hideMark/>
          </w:tcPr>
          <w:p w14:paraId="2EF832EF" w14:textId="77777777" w:rsidR="00BA6F4B" w:rsidRPr="00DA3997" w:rsidRDefault="00BA6F4B" w:rsidP="00BE6F82">
            <w:pPr>
              <w:pStyle w:val="DokTabellentext"/>
            </w:pPr>
            <w:r w:rsidRPr="00DA3997">
              <w:t>SWFRG011-19</w:t>
            </w:r>
          </w:p>
        </w:tc>
        <w:tc>
          <w:tcPr>
            <w:tcW w:w="1480" w:type="dxa"/>
            <w:noWrap/>
            <w:hideMark/>
          </w:tcPr>
          <w:p w14:paraId="02C6BB31" w14:textId="77777777" w:rsidR="00BA6F4B" w:rsidRPr="00DA3997" w:rsidRDefault="00BA6F4B" w:rsidP="00BE6F82">
            <w:pPr>
              <w:pStyle w:val="DokTabellentext"/>
            </w:pPr>
            <w:r w:rsidRPr="00DA3997">
              <w:t>Poaceae</w:t>
            </w:r>
          </w:p>
        </w:tc>
        <w:tc>
          <w:tcPr>
            <w:tcW w:w="2260" w:type="dxa"/>
            <w:noWrap/>
            <w:hideMark/>
          </w:tcPr>
          <w:p w14:paraId="1D07FB67"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56446587" w14:textId="77777777" w:rsidR="00BA6F4B" w:rsidRPr="00DA3997" w:rsidRDefault="00BA6F4B" w:rsidP="00BE6F82">
            <w:pPr>
              <w:pStyle w:val="DokTabellentext"/>
            </w:pPr>
            <w:r w:rsidRPr="00DA3997">
              <w:t>FBPL2216-13</w:t>
            </w:r>
          </w:p>
        </w:tc>
        <w:tc>
          <w:tcPr>
            <w:tcW w:w="1160" w:type="dxa"/>
            <w:noWrap/>
            <w:hideMark/>
          </w:tcPr>
          <w:p w14:paraId="18F7C4FC" w14:textId="77777777" w:rsidR="00BA6F4B" w:rsidRPr="00DA3997" w:rsidRDefault="00BA6F4B" w:rsidP="00BE6F82">
            <w:pPr>
              <w:pStyle w:val="DokTabellentext"/>
            </w:pPr>
            <w:r w:rsidRPr="00DA3997">
              <w:t>Poaceae</w:t>
            </w:r>
          </w:p>
        </w:tc>
        <w:tc>
          <w:tcPr>
            <w:tcW w:w="2660" w:type="dxa"/>
            <w:noWrap/>
            <w:hideMark/>
          </w:tcPr>
          <w:p w14:paraId="744CC253"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lpigena</w:t>
            </w:r>
          </w:p>
        </w:tc>
        <w:tc>
          <w:tcPr>
            <w:tcW w:w="640" w:type="dxa"/>
            <w:noWrap/>
            <w:hideMark/>
          </w:tcPr>
          <w:p w14:paraId="3FC7CEA2" w14:textId="77777777" w:rsidR="00BA6F4B" w:rsidRPr="00DA3997" w:rsidRDefault="00BA6F4B" w:rsidP="00BE6F82">
            <w:pPr>
              <w:pStyle w:val="DokTabellentext"/>
            </w:pPr>
            <w:r w:rsidRPr="00DA3997">
              <w:t>100</w:t>
            </w:r>
          </w:p>
        </w:tc>
        <w:tc>
          <w:tcPr>
            <w:tcW w:w="700" w:type="dxa"/>
            <w:noWrap/>
            <w:hideMark/>
          </w:tcPr>
          <w:p w14:paraId="6F4EE6A7" w14:textId="77777777" w:rsidR="00BA6F4B" w:rsidRPr="00DA3997" w:rsidRDefault="00BA6F4B" w:rsidP="00BE6F82">
            <w:pPr>
              <w:pStyle w:val="DokTabellentext"/>
            </w:pPr>
            <w:r w:rsidRPr="00DA3997">
              <w:t>848</w:t>
            </w:r>
          </w:p>
        </w:tc>
        <w:tc>
          <w:tcPr>
            <w:tcW w:w="780" w:type="dxa"/>
            <w:noWrap/>
            <w:hideMark/>
          </w:tcPr>
          <w:p w14:paraId="40F391A6" w14:textId="77777777" w:rsidR="00BA6F4B" w:rsidRPr="00DA3997" w:rsidRDefault="00BA6F4B" w:rsidP="00BE6F82">
            <w:pPr>
              <w:pStyle w:val="DokTabellentext"/>
            </w:pPr>
            <w:r w:rsidRPr="00DA3997">
              <w:t>FALSE</w:t>
            </w:r>
          </w:p>
        </w:tc>
        <w:tc>
          <w:tcPr>
            <w:tcW w:w="1040" w:type="dxa"/>
            <w:noWrap/>
            <w:hideMark/>
          </w:tcPr>
          <w:p w14:paraId="5B27663E" w14:textId="77777777" w:rsidR="00BA6F4B" w:rsidRPr="00DA3997" w:rsidRDefault="00BA6F4B" w:rsidP="00BE6F82">
            <w:pPr>
              <w:pStyle w:val="DokTabellentext"/>
            </w:pPr>
            <w:r w:rsidRPr="00DA3997">
              <w:t>rbcLa</w:t>
            </w:r>
          </w:p>
        </w:tc>
      </w:tr>
      <w:tr w:rsidR="00BA6F4B" w:rsidRPr="00DA3997" w14:paraId="7D5E6E8A" w14:textId="77777777" w:rsidTr="00BE6F82">
        <w:trPr>
          <w:trHeight w:val="290"/>
        </w:trPr>
        <w:tc>
          <w:tcPr>
            <w:tcW w:w="1380" w:type="dxa"/>
            <w:noWrap/>
            <w:hideMark/>
          </w:tcPr>
          <w:p w14:paraId="0138E33E" w14:textId="77777777" w:rsidR="00BA6F4B" w:rsidRPr="00DA3997" w:rsidRDefault="00BA6F4B" w:rsidP="00BE6F82">
            <w:pPr>
              <w:pStyle w:val="DokTabellentext"/>
            </w:pPr>
            <w:r w:rsidRPr="00DA3997">
              <w:t>SWFRG011-19</w:t>
            </w:r>
          </w:p>
        </w:tc>
        <w:tc>
          <w:tcPr>
            <w:tcW w:w="1480" w:type="dxa"/>
            <w:noWrap/>
            <w:hideMark/>
          </w:tcPr>
          <w:p w14:paraId="7E7264E3" w14:textId="77777777" w:rsidR="00BA6F4B" w:rsidRPr="00DA3997" w:rsidRDefault="00BA6F4B" w:rsidP="00BE6F82">
            <w:pPr>
              <w:pStyle w:val="DokTabellentext"/>
            </w:pPr>
            <w:r w:rsidRPr="00DA3997">
              <w:t>Poaceae</w:t>
            </w:r>
          </w:p>
        </w:tc>
        <w:tc>
          <w:tcPr>
            <w:tcW w:w="2260" w:type="dxa"/>
            <w:noWrap/>
            <w:hideMark/>
          </w:tcPr>
          <w:p w14:paraId="05954E7B"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4BF086FF" w14:textId="77777777" w:rsidR="00BA6F4B" w:rsidRPr="00DA3997" w:rsidRDefault="00BA6F4B" w:rsidP="00BE6F82">
            <w:pPr>
              <w:pStyle w:val="DokTabellentext"/>
            </w:pPr>
            <w:r w:rsidRPr="00DA3997">
              <w:t>FBPL2187-13</w:t>
            </w:r>
          </w:p>
        </w:tc>
        <w:tc>
          <w:tcPr>
            <w:tcW w:w="1160" w:type="dxa"/>
            <w:noWrap/>
            <w:hideMark/>
          </w:tcPr>
          <w:p w14:paraId="6577B4F5" w14:textId="77777777" w:rsidR="00BA6F4B" w:rsidRPr="00DA3997" w:rsidRDefault="00BA6F4B" w:rsidP="00BE6F82">
            <w:pPr>
              <w:pStyle w:val="DokTabellentext"/>
            </w:pPr>
            <w:r w:rsidRPr="00DA3997">
              <w:t>Poaceae</w:t>
            </w:r>
          </w:p>
        </w:tc>
        <w:tc>
          <w:tcPr>
            <w:tcW w:w="2660" w:type="dxa"/>
            <w:noWrap/>
            <w:hideMark/>
          </w:tcPr>
          <w:p w14:paraId="3C66106B"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geniculatus</w:t>
            </w:r>
          </w:p>
        </w:tc>
        <w:tc>
          <w:tcPr>
            <w:tcW w:w="640" w:type="dxa"/>
            <w:noWrap/>
            <w:hideMark/>
          </w:tcPr>
          <w:p w14:paraId="3290A48D" w14:textId="77777777" w:rsidR="00BA6F4B" w:rsidRPr="00DA3997" w:rsidRDefault="00BA6F4B" w:rsidP="00BE6F82">
            <w:pPr>
              <w:pStyle w:val="DokTabellentext"/>
            </w:pPr>
            <w:r w:rsidRPr="00DA3997">
              <w:t>100</w:t>
            </w:r>
          </w:p>
        </w:tc>
        <w:tc>
          <w:tcPr>
            <w:tcW w:w="700" w:type="dxa"/>
            <w:noWrap/>
            <w:hideMark/>
          </w:tcPr>
          <w:p w14:paraId="72057A3B" w14:textId="77777777" w:rsidR="00BA6F4B" w:rsidRPr="00DA3997" w:rsidRDefault="00BA6F4B" w:rsidP="00BE6F82">
            <w:pPr>
              <w:pStyle w:val="DokTabellentext"/>
            </w:pPr>
            <w:r w:rsidRPr="00DA3997">
              <w:t>848</w:t>
            </w:r>
          </w:p>
        </w:tc>
        <w:tc>
          <w:tcPr>
            <w:tcW w:w="780" w:type="dxa"/>
            <w:noWrap/>
            <w:hideMark/>
          </w:tcPr>
          <w:p w14:paraId="572F0E70" w14:textId="77777777" w:rsidR="00BA6F4B" w:rsidRPr="00DA3997" w:rsidRDefault="00BA6F4B" w:rsidP="00BE6F82">
            <w:pPr>
              <w:pStyle w:val="DokTabellentext"/>
            </w:pPr>
            <w:r w:rsidRPr="00DA3997">
              <w:t>FALSE</w:t>
            </w:r>
          </w:p>
        </w:tc>
        <w:tc>
          <w:tcPr>
            <w:tcW w:w="1040" w:type="dxa"/>
            <w:noWrap/>
            <w:hideMark/>
          </w:tcPr>
          <w:p w14:paraId="4349B2D5" w14:textId="77777777" w:rsidR="00BA6F4B" w:rsidRPr="00DA3997" w:rsidRDefault="00BA6F4B" w:rsidP="00BE6F82">
            <w:pPr>
              <w:pStyle w:val="DokTabellentext"/>
            </w:pPr>
            <w:r w:rsidRPr="00DA3997">
              <w:t>rbcLa</w:t>
            </w:r>
          </w:p>
        </w:tc>
      </w:tr>
      <w:tr w:rsidR="00BA6F4B" w:rsidRPr="00DA3997" w14:paraId="3D832EC5" w14:textId="77777777" w:rsidTr="00BE6F82">
        <w:trPr>
          <w:trHeight w:val="290"/>
        </w:trPr>
        <w:tc>
          <w:tcPr>
            <w:tcW w:w="1380" w:type="dxa"/>
            <w:noWrap/>
            <w:hideMark/>
          </w:tcPr>
          <w:p w14:paraId="2AC3AA2E" w14:textId="77777777" w:rsidR="00BA6F4B" w:rsidRPr="00DA3997" w:rsidRDefault="00BA6F4B" w:rsidP="00BE6F82">
            <w:pPr>
              <w:pStyle w:val="DokTabellentext"/>
            </w:pPr>
            <w:r w:rsidRPr="00DA3997">
              <w:t>SWFRG011-19</w:t>
            </w:r>
          </w:p>
        </w:tc>
        <w:tc>
          <w:tcPr>
            <w:tcW w:w="1480" w:type="dxa"/>
            <w:noWrap/>
            <w:hideMark/>
          </w:tcPr>
          <w:p w14:paraId="2F647EE7" w14:textId="77777777" w:rsidR="00BA6F4B" w:rsidRPr="00DA3997" w:rsidRDefault="00BA6F4B" w:rsidP="00BE6F82">
            <w:pPr>
              <w:pStyle w:val="DokTabellentext"/>
            </w:pPr>
            <w:r w:rsidRPr="00DA3997">
              <w:t>Poaceae</w:t>
            </w:r>
          </w:p>
        </w:tc>
        <w:tc>
          <w:tcPr>
            <w:tcW w:w="2260" w:type="dxa"/>
            <w:noWrap/>
            <w:hideMark/>
          </w:tcPr>
          <w:p w14:paraId="3D6535BD"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6ECB7AFC" w14:textId="77777777" w:rsidR="00BA6F4B" w:rsidRPr="00DA3997" w:rsidRDefault="00BA6F4B" w:rsidP="00BE6F82">
            <w:pPr>
              <w:pStyle w:val="DokTabellentext"/>
            </w:pPr>
            <w:r w:rsidRPr="00DA3997">
              <w:t>FBPL2177-13</w:t>
            </w:r>
          </w:p>
        </w:tc>
        <w:tc>
          <w:tcPr>
            <w:tcW w:w="1160" w:type="dxa"/>
            <w:noWrap/>
            <w:hideMark/>
          </w:tcPr>
          <w:p w14:paraId="0F3A01E6" w14:textId="77777777" w:rsidR="00BA6F4B" w:rsidRPr="00DA3997" w:rsidRDefault="00BA6F4B" w:rsidP="00BE6F82">
            <w:pPr>
              <w:pStyle w:val="DokTabellentext"/>
            </w:pPr>
            <w:r w:rsidRPr="00DA3997">
              <w:t>Poaceae</w:t>
            </w:r>
          </w:p>
        </w:tc>
        <w:tc>
          <w:tcPr>
            <w:tcW w:w="2660" w:type="dxa"/>
            <w:noWrap/>
            <w:hideMark/>
          </w:tcPr>
          <w:p w14:paraId="3F677AD8"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14:paraId="7FE08356" w14:textId="77777777" w:rsidR="00BA6F4B" w:rsidRPr="00DA3997" w:rsidRDefault="00BA6F4B" w:rsidP="00BE6F82">
            <w:pPr>
              <w:pStyle w:val="DokTabellentext"/>
            </w:pPr>
            <w:r w:rsidRPr="00DA3997">
              <w:t>100</w:t>
            </w:r>
          </w:p>
        </w:tc>
        <w:tc>
          <w:tcPr>
            <w:tcW w:w="700" w:type="dxa"/>
            <w:noWrap/>
            <w:hideMark/>
          </w:tcPr>
          <w:p w14:paraId="631B7666" w14:textId="77777777" w:rsidR="00BA6F4B" w:rsidRPr="00DA3997" w:rsidRDefault="00BA6F4B" w:rsidP="00BE6F82">
            <w:pPr>
              <w:pStyle w:val="DokTabellentext"/>
            </w:pPr>
            <w:r w:rsidRPr="00DA3997">
              <w:t>848</w:t>
            </w:r>
          </w:p>
        </w:tc>
        <w:tc>
          <w:tcPr>
            <w:tcW w:w="780" w:type="dxa"/>
            <w:noWrap/>
            <w:hideMark/>
          </w:tcPr>
          <w:p w14:paraId="2F9A0025" w14:textId="77777777" w:rsidR="00BA6F4B" w:rsidRPr="00DA3997" w:rsidRDefault="00BA6F4B" w:rsidP="00BE6F82">
            <w:pPr>
              <w:pStyle w:val="DokTabellentext"/>
            </w:pPr>
            <w:r w:rsidRPr="00DA3997">
              <w:t>FALSE</w:t>
            </w:r>
          </w:p>
        </w:tc>
        <w:tc>
          <w:tcPr>
            <w:tcW w:w="1040" w:type="dxa"/>
            <w:noWrap/>
            <w:hideMark/>
          </w:tcPr>
          <w:p w14:paraId="42046428" w14:textId="77777777" w:rsidR="00BA6F4B" w:rsidRPr="00DA3997" w:rsidRDefault="00BA6F4B" w:rsidP="00BE6F82">
            <w:pPr>
              <w:pStyle w:val="DokTabellentext"/>
            </w:pPr>
            <w:r w:rsidRPr="00DA3997">
              <w:t>rbcLa</w:t>
            </w:r>
          </w:p>
        </w:tc>
      </w:tr>
      <w:tr w:rsidR="00BA6F4B" w:rsidRPr="00DA3997" w14:paraId="55126A08" w14:textId="77777777" w:rsidTr="00BE6F82">
        <w:trPr>
          <w:trHeight w:val="290"/>
        </w:trPr>
        <w:tc>
          <w:tcPr>
            <w:tcW w:w="1380" w:type="dxa"/>
            <w:noWrap/>
            <w:hideMark/>
          </w:tcPr>
          <w:p w14:paraId="6CA6060B" w14:textId="77777777" w:rsidR="00BA6F4B" w:rsidRPr="00DA3997" w:rsidRDefault="00BA6F4B" w:rsidP="00BE6F82">
            <w:pPr>
              <w:pStyle w:val="DokTabellentext"/>
            </w:pPr>
            <w:r w:rsidRPr="00DA3997">
              <w:t>SWFRG011-19</w:t>
            </w:r>
          </w:p>
        </w:tc>
        <w:tc>
          <w:tcPr>
            <w:tcW w:w="1480" w:type="dxa"/>
            <w:noWrap/>
            <w:hideMark/>
          </w:tcPr>
          <w:p w14:paraId="3842C2F7" w14:textId="77777777" w:rsidR="00BA6F4B" w:rsidRPr="00DA3997" w:rsidRDefault="00BA6F4B" w:rsidP="00BE6F82">
            <w:pPr>
              <w:pStyle w:val="DokTabellentext"/>
            </w:pPr>
            <w:r w:rsidRPr="00DA3997">
              <w:t>Poaceae</w:t>
            </w:r>
          </w:p>
        </w:tc>
        <w:tc>
          <w:tcPr>
            <w:tcW w:w="2260" w:type="dxa"/>
            <w:noWrap/>
            <w:hideMark/>
          </w:tcPr>
          <w:p w14:paraId="743E5804"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16C38CF0" w14:textId="77777777" w:rsidR="00BA6F4B" w:rsidRPr="00DA3997" w:rsidRDefault="00BA6F4B" w:rsidP="00BE6F82">
            <w:pPr>
              <w:pStyle w:val="DokTabellentext"/>
            </w:pPr>
            <w:r w:rsidRPr="00DA3997">
              <w:t>FBPL2161-13</w:t>
            </w:r>
          </w:p>
        </w:tc>
        <w:tc>
          <w:tcPr>
            <w:tcW w:w="1160" w:type="dxa"/>
            <w:noWrap/>
            <w:hideMark/>
          </w:tcPr>
          <w:p w14:paraId="670293D9" w14:textId="77777777" w:rsidR="00BA6F4B" w:rsidRPr="00DA3997" w:rsidRDefault="00BA6F4B" w:rsidP="00BE6F82">
            <w:pPr>
              <w:pStyle w:val="DokTabellentext"/>
            </w:pPr>
            <w:r w:rsidRPr="00DA3997">
              <w:t>Poaceae</w:t>
            </w:r>
          </w:p>
        </w:tc>
        <w:tc>
          <w:tcPr>
            <w:tcW w:w="2660" w:type="dxa"/>
            <w:noWrap/>
            <w:hideMark/>
          </w:tcPr>
          <w:p w14:paraId="68EEE2AB"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subcaerulea</w:t>
            </w:r>
          </w:p>
        </w:tc>
        <w:tc>
          <w:tcPr>
            <w:tcW w:w="640" w:type="dxa"/>
            <w:noWrap/>
            <w:hideMark/>
          </w:tcPr>
          <w:p w14:paraId="2F7A971C" w14:textId="77777777" w:rsidR="00BA6F4B" w:rsidRPr="00DA3997" w:rsidRDefault="00BA6F4B" w:rsidP="00BE6F82">
            <w:pPr>
              <w:pStyle w:val="DokTabellentext"/>
            </w:pPr>
            <w:r w:rsidRPr="00DA3997">
              <w:t>100</w:t>
            </w:r>
          </w:p>
        </w:tc>
        <w:tc>
          <w:tcPr>
            <w:tcW w:w="700" w:type="dxa"/>
            <w:noWrap/>
            <w:hideMark/>
          </w:tcPr>
          <w:p w14:paraId="0D03D09C" w14:textId="77777777" w:rsidR="00BA6F4B" w:rsidRPr="00DA3997" w:rsidRDefault="00BA6F4B" w:rsidP="00BE6F82">
            <w:pPr>
              <w:pStyle w:val="DokTabellentext"/>
            </w:pPr>
            <w:r w:rsidRPr="00DA3997">
              <w:t>848</w:t>
            </w:r>
          </w:p>
        </w:tc>
        <w:tc>
          <w:tcPr>
            <w:tcW w:w="780" w:type="dxa"/>
            <w:noWrap/>
            <w:hideMark/>
          </w:tcPr>
          <w:p w14:paraId="6666B66E" w14:textId="77777777" w:rsidR="00BA6F4B" w:rsidRPr="00DA3997" w:rsidRDefault="00BA6F4B" w:rsidP="00BE6F82">
            <w:pPr>
              <w:pStyle w:val="DokTabellentext"/>
            </w:pPr>
            <w:r w:rsidRPr="00DA3997">
              <w:t>FALSE</w:t>
            </w:r>
          </w:p>
        </w:tc>
        <w:tc>
          <w:tcPr>
            <w:tcW w:w="1040" w:type="dxa"/>
            <w:noWrap/>
            <w:hideMark/>
          </w:tcPr>
          <w:p w14:paraId="0D7177ED" w14:textId="77777777" w:rsidR="00BA6F4B" w:rsidRPr="00DA3997" w:rsidRDefault="00BA6F4B" w:rsidP="00BE6F82">
            <w:pPr>
              <w:pStyle w:val="DokTabellentext"/>
            </w:pPr>
            <w:r w:rsidRPr="00DA3997">
              <w:t>rbcLa</w:t>
            </w:r>
          </w:p>
        </w:tc>
      </w:tr>
      <w:tr w:rsidR="00BA6F4B" w:rsidRPr="00DA3997" w14:paraId="793AAEFA" w14:textId="77777777" w:rsidTr="00BE6F82">
        <w:trPr>
          <w:trHeight w:val="290"/>
        </w:trPr>
        <w:tc>
          <w:tcPr>
            <w:tcW w:w="1380" w:type="dxa"/>
            <w:noWrap/>
            <w:hideMark/>
          </w:tcPr>
          <w:p w14:paraId="3E7A91D1" w14:textId="77777777" w:rsidR="00BA6F4B" w:rsidRPr="00DA3997" w:rsidRDefault="00BA6F4B" w:rsidP="00BE6F82">
            <w:pPr>
              <w:pStyle w:val="DokTabellentext"/>
            </w:pPr>
            <w:r w:rsidRPr="00DA3997">
              <w:t>SWFRG011-19</w:t>
            </w:r>
          </w:p>
        </w:tc>
        <w:tc>
          <w:tcPr>
            <w:tcW w:w="1480" w:type="dxa"/>
            <w:noWrap/>
            <w:hideMark/>
          </w:tcPr>
          <w:p w14:paraId="7F38E1C1" w14:textId="77777777" w:rsidR="00BA6F4B" w:rsidRPr="00DA3997" w:rsidRDefault="00BA6F4B" w:rsidP="00BE6F82">
            <w:pPr>
              <w:pStyle w:val="DokTabellentext"/>
            </w:pPr>
            <w:r w:rsidRPr="00DA3997">
              <w:t>Poaceae</w:t>
            </w:r>
          </w:p>
        </w:tc>
        <w:tc>
          <w:tcPr>
            <w:tcW w:w="2260" w:type="dxa"/>
            <w:noWrap/>
            <w:hideMark/>
          </w:tcPr>
          <w:p w14:paraId="4439995B"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70BD15CB" w14:textId="77777777" w:rsidR="00BA6F4B" w:rsidRPr="00DA3997" w:rsidRDefault="00BA6F4B" w:rsidP="00BE6F82">
            <w:pPr>
              <w:pStyle w:val="DokTabellentext"/>
            </w:pPr>
            <w:r w:rsidRPr="00DA3997">
              <w:t>FBPL2120-13</w:t>
            </w:r>
          </w:p>
        </w:tc>
        <w:tc>
          <w:tcPr>
            <w:tcW w:w="1160" w:type="dxa"/>
            <w:noWrap/>
            <w:hideMark/>
          </w:tcPr>
          <w:p w14:paraId="20F9EF81" w14:textId="77777777" w:rsidR="00BA6F4B" w:rsidRPr="00DA3997" w:rsidRDefault="00BA6F4B" w:rsidP="00BE6F82">
            <w:pPr>
              <w:pStyle w:val="DokTabellentext"/>
            </w:pPr>
            <w:r w:rsidRPr="00DA3997">
              <w:t>Poaceae</w:t>
            </w:r>
          </w:p>
        </w:tc>
        <w:tc>
          <w:tcPr>
            <w:tcW w:w="2660" w:type="dxa"/>
            <w:noWrap/>
            <w:hideMark/>
          </w:tcPr>
          <w:p w14:paraId="2F65EAED"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ngustifolia</w:t>
            </w:r>
          </w:p>
        </w:tc>
        <w:tc>
          <w:tcPr>
            <w:tcW w:w="640" w:type="dxa"/>
            <w:noWrap/>
            <w:hideMark/>
          </w:tcPr>
          <w:p w14:paraId="73F24F60" w14:textId="77777777" w:rsidR="00BA6F4B" w:rsidRPr="00DA3997" w:rsidRDefault="00BA6F4B" w:rsidP="00BE6F82">
            <w:pPr>
              <w:pStyle w:val="DokTabellentext"/>
            </w:pPr>
            <w:r w:rsidRPr="00DA3997">
              <w:t>100</w:t>
            </w:r>
          </w:p>
        </w:tc>
        <w:tc>
          <w:tcPr>
            <w:tcW w:w="700" w:type="dxa"/>
            <w:noWrap/>
            <w:hideMark/>
          </w:tcPr>
          <w:p w14:paraId="31DC0871" w14:textId="77777777" w:rsidR="00BA6F4B" w:rsidRPr="00DA3997" w:rsidRDefault="00BA6F4B" w:rsidP="00BE6F82">
            <w:pPr>
              <w:pStyle w:val="DokTabellentext"/>
            </w:pPr>
            <w:r w:rsidRPr="00DA3997">
              <w:t>848</w:t>
            </w:r>
          </w:p>
        </w:tc>
        <w:tc>
          <w:tcPr>
            <w:tcW w:w="780" w:type="dxa"/>
            <w:noWrap/>
            <w:hideMark/>
          </w:tcPr>
          <w:p w14:paraId="613CA68C" w14:textId="77777777" w:rsidR="00BA6F4B" w:rsidRPr="00DA3997" w:rsidRDefault="00BA6F4B" w:rsidP="00BE6F82">
            <w:pPr>
              <w:pStyle w:val="DokTabellentext"/>
            </w:pPr>
            <w:r w:rsidRPr="00DA3997">
              <w:t>FALSE</w:t>
            </w:r>
          </w:p>
        </w:tc>
        <w:tc>
          <w:tcPr>
            <w:tcW w:w="1040" w:type="dxa"/>
            <w:noWrap/>
            <w:hideMark/>
          </w:tcPr>
          <w:p w14:paraId="6ECE3E58" w14:textId="77777777" w:rsidR="00BA6F4B" w:rsidRPr="00DA3997" w:rsidRDefault="00BA6F4B" w:rsidP="00BE6F82">
            <w:pPr>
              <w:pStyle w:val="DokTabellentext"/>
            </w:pPr>
            <w:r w:rsidRPr="00DA3997">
              <w:t>rbcLa</w:t>
            </w:r>
          </w:p>
        </w:tc>
      </w:tr>
      <w:tr w:rsidR="00BA6F4B" w:rsidRPr="00DA3997" w14:paraId="5ABF12E3" w14:textId="77777777" w:rsidTr="00BE6F82">
        <w:trPr>
          <w:trHeight w:val="290"/>
        </w:trPr>
        <w:tc>
          <w:tcPr>
            <w:tcW w:w="1380" w:type="dxa"/>
            <w:noWrap/>
            <w:hideMark/>
          </w:tcPr>
          <w:p w14:paraId="5B579425" w14:textId="77777777" w:rsidR="00BA6F4B" w:rsidRPr="00DA3997" w:rsidRDefault="00BA6F4B" w:rsidP="00BE6F82">
            <w:pPr>
              <w:pStyle w:val="DokTabellentext"/>
            </w:pPr>
            <w:r w:rsidRPr="00DA3997">
              <w:t>SWFRG011-19</w:t>
            </w:r>
          </w:p>
        </w:tc>
        <w:tc>
          <w:tcPr>
            <w:tcW w:w="1480" w:type="dxa"/>
            <w:noWrap/>
            <w:hideMark/>
          </w:tcPr>
          <w:p w14:paraId="49DB3BDD" w14:textId="77777777" w:rsidR="00BA6F4B" w:rsidRPr="00DA3997" w:rsidRDefault="00BA6F4B" w:rsidP="00BE6F82">
            <w:pPr>
              <w:pStyle w:val="DokTabellentext"/>
            </w:pPr>
            <w:r w:rsidRPr="00DA3997">
              <w:t>Poaceae</w:t>
            </w:r>
          </w:p>
        </w:tc>
        <w:tc>
          <w:tcPr>
            <w:tcW w:w="2260" w:type="dxa"/>
            <w:noWrap/>
            <w:hideMark/>
          </w:tcPr>
          <w:p w14:paraId="7A9460C1"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2950B34B" w14:textId="77777777" w:rsidR="00BA6F4B" w:rsidRPr="00DA3997" w:rsidRDefault="00BA6F4B" w:rsidP="00BE6F82">
            <w:pPr>
              <w:pStyle w:val="DokTabellentext"/>
            </w:pPr>
            <w:r w:rsidRPr="00DA3997">
              <w:t>FBPL2061-13</w:t>
            </w:r>
          </w:p>
        </w:tc>
        <w:tc>
          <w:tcPr>
            <w:tcW w:w="1160" w:type="dxa"/>
            <w:noWrap/>
            <w:hideMark/>
          </w:tcPr>
          <w:p w14:paraId="17FAFC5F" w14:textId="77777777" w:rsidR="00BA6F4B" w:rsidRPr="00DA3997" w:rsidRDefault="00BA6F4B" w:rsidP="00BE6F82">
            <w:pPr>
              <w:pStyle w:val="DokTabellentext"/>
            </w:pPr>
            <w:r w:rsidRPr="00DA3997">
              <w:t>Poaceae</w:t>
            </w:r>
          </w:p>
        </w:tc>
        <w:tc>
          <w:tcPr>
            <w:tcW w:w="2660" w:type="dxa"/>
            <w:noWrap/>
            <w:hideMark/>
          </w:tcPr>
          <w:p w14:paraId="12B07DDD"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17D9475A" w14:textId="77777777" w:rsidR="00BA6F4B" w:rsidRPr="00DA3997" w:rsidRDefault="00BA6F4B" w:rsidP="00BE6F82">
            <w:pPr>
              <w:pStyle w:val="DokTabellentext"/>
            </w:pPr>
            <w:r w:rsidRPr="00DA3997">
              <w:t>100</w:t>
            </w:r>
          </w:p>
        </w:tc>
        <w:tc>
          <w:tcPr>
            <w:tcW w:w="700" w:type="dxa"/>
            <w:noWrap/>
            <w:hideMark/>
          </w:tcPr>
          <w:p w14:paraId="059306CA" w14:textId="77777777" w:rsidR="00BA6F4B" w:rsidRPr="00DA3997" w:rsidRDefault="00BA6F4B" w:rsidP="00BE6F82">
            <w:pPr>
              <w:pStyle w:val="DokTabellentext"/>
            </w:pPr>
            <w:r w:rsidRPr="00DA3997">
              <w:t>848</w:t>
            </w:r>
          </w:p>
        </w:tc>
        <w:tc>
          <w:tcPr>
            <w:tcW w:w="780" w:type="dxa"/>
            <w:noWrap/>
            <w:hideMark/>
          </w:tcPr>
          <w:p w14:paraId="7478249C" w14:textId="77777777" w:rsidR="00BA6F4B" w:rsidRPr="00DA3997" w:rsidRDefault="00BA6F4B" w:rsidP="00BE6F82">
            <w:pPr>
              <w:pStyle w:val="DokTabellentext"/>
            </w:pPr>
            <w:r w:rsidRPr="00DA3997">
              <w:t>FALSE</w:t>
            </w:r>
          </w:p>
        </w:tc>
        <w:tc>
          <w:tcPr>
            <w:tcW w:w="1040" w:type="dxa"/>
            <w:noWrap/>
            <w:hideMark/>
          </w:tcPr>
          <w:p w14:paraId="40215B79" w14:textId="77777777" w:rsidR="00BA6F4B" w:rsidRPr="00DA3997" w:rsidRDefault="00BA6F4B" w:rsidP="00BE6F82">
            <w:pPr>
              <w:pStyle w:val="DokTabellentext"/>
            </w:pPr>
            <w:r w:rsidRPr="00DA3997">
              <w:t>rbcLa</w:t>
            </w:r>
          </w:p>
        </w:tc>
      </w:tr>
      <w:tr w:rsidR="00BA6F4B" w:rsidRPr="00DA3997" w14:paraId="6D587331" w14:textId="77777777" w:rsidTr="00BE6F82">
        <w:trPr>
          <w:trHeight w:val="290"/>
        </w:trPr>
        <w:tc>
          <w:tcPr>
            <w:tcW w:w="1380" w:type="dxa"/>
            <w:noWrap/>
            <w:hideMark/>
          </w:tcPr>
          <w:p w14:paraId="6F4477D0" w14:textId="77777777" w:rsidR="00BA6F4B" w:rsidRPr="00DA3997" w:rsidRDefault="00BA6F4B" w:rsidP="00BE6F82">
            <w:pPr>
              <w:pStyle w:val="DokTabellentext"/>
            </w:pPr>
            <w:r w:rsidRPr="00DA3997">
              <w:t>SWFRG011-19</w:t>
            </w:r>
          </w:p>
        </w:tc>
        <w:tc>
          <w:tcPr>
            <w:tcW w:w="1480" w:type="dxa"/>
            <w:noWrap/>
            <w:hideMark/>
          </w:tcPr>
          <w:p w14:paraId="30B54F3D" w14:textId="77777777" w:rsidR="00BA6F4B" w:rsidRPr="00DA3997" w:rsidRDefault="00BA6F4B" w:rsidP="00BE6F82">
            <w:pPr>
              <w:pStyle w:val="DokTabellentext"/>
            </w:pPr>
            <w:r w:rsidRPr="00DA3997">
              <w:t>Poaceae</w:t>
            </w:r>
          </w:p>
        </w:tc>
        <w:tc>
          <w:tcPr>
            <w:tcW w:w="2260" w:type="dxa"/>
            <w:noWrap/>
            <w:hideMark/>
          </w:tcPr>
          <w:p w14:paraId="36ADA78F"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3F01EEF8" w14:textId="77777777" w:rsidR="00BA6F4B" w:rsidRPr="00DA3997" w:rsidRDefault="00BA6F4B" w:rsidP="00BE6F82">
            <w:pPr>
              <w:pStyle w:val="DokTabellentext"/>
            </w:pPr>
            <w:r w:rsidRPr="00DA3997">
              <w:t>FBPL2048-13</w:t>
            </w:r>
          </w:p>
        </w:tc>
        <w:tc>
          <w:tcPr>
            <w:tcW w:w="1160" w:type="dxa"/>
            <w:noWrap/>
            <w:hideMark/>
          </w:tcPr>
          <w:p w14:paraId="483967A6" w14:textId="77777777" w:rsidR="00BA6F4B" w:rsidRPr="00DA3997" w:rsidRDefault="00BA6F4B" w:rsidP="00BE6F82">
            <w:pPr>
              <w:pStyle w:val="DokTabellentext"/>
            </w:pPr>
            <w:r w:rsidRPr="00DA3997">
              <w:t>Poaceae</w:t>
            </w:r>
          </w:p>
        </w:tc>
        <w:tc>
          <w:tcPr>
            <w:tcW w:w="2660" w:type="dxa"/>
            <w:noWrap/>
            <w:hideMark/>
          </w:tcPr>
          <w:p w14:paraId="5D4A370D" w14:textId="77777777" w:rsidR="00BA6F4B" w:rsidRPr="00DA3997" w:rsidRDefault="00BA6F4B" w:rsidP="00BE6F82">
            <w:pPr>
              <w:pStyle w:val="DokTabellentext"/>
              <w:rPr>
                <w:i/>
                <w:iCs/>
              </w:rPr>
            </w:pPr>
            <w:r w:rsidRPr="00DA3997">
              <w:rPr>
                <w:i/>
                <w:iCs/>
              </w:rPr>
              <w:t>Cinna</w:t>
            </w:r>
            <w:r>
              <w:rPr>
                <w:i/>
                <w:iCs/>
              </w:rPr>
              <w:t xml:space="preserve"> </w:t>
            </w:r>
            <w:r w:rsidRPr="00DA3997">
              <w:rPr>
                <w:i/>
                <w:iCs/>
              </w:rPr>
              <w:t>latifolia</w:t>
            </w:r>
          </w:p>
        </w:tc>
        <w:tc>
          <w:tcPr>
            <w:tcW w:w="640" w:type="dxa"/>
            <w:noWrap/>
            <w:hideMark/>
          </w:tcPr>
          <w:p w14:paraId="032ECF35" w14:textId="77777777" w:rsidR="00BA6F4B" w:rsidRPr="00DA3997" w:rsidRDefault="00BA6F4B" w:rsidP="00BE6F82">
            <w:pPr>
              <w:pStyle w:val="DokTabellentext"/>
            </w:pPr>
            <w:r w:rsidRPr="00DA3997">
              <w:t>100</w:t>
            </w:r>
          </w:p>
        </w:tc>
        <w:tc>
          <w:tcPr>
            <w:tcW w:w="700" w:type="dxa"/>
            <w:noWrap/>
            <w:hideMark/>
          </w:tcPr>
          <w:p w14:paraId="35CFE3CB" w14:textId="77777777" w:rsidR="00BA6F4B" w:rsidRPr="00DA3997" w:rsidRDefault="00BA6F4B" w:rsidP="00BE6F82">
            <w:pPr>
              <w:pStyle w:val="DokTabellentext"/>
            </w:pPr>
            <w:r w:rsidRPr="00DA3997">
              <w:t>848</w:t>
            </w:r>
          </w:p>
        </w:tc>
        <w:tc>
          <w:tcPr>
            <w:tcW w:w="780" w:type="dxa"/>
            <w:noWrap/>
            <w:hideMark/>
          </w:tcPr>
          <w:p w14:paraId="0362BDCA" w14:textId="77777777" w:rsidR="00BA6F4B" w:rsidRPr="00DA3997" w:rsidRDefault="00BA6F4B" w:rsidP="00BE6F82">
            <w:pPr>
              <w:pStyle w:val="DokTabellentext"/>
            </w:pPr>
            <w:r w:rsidRPr="00DA3997">
              <w:t>FALSE</w:t>
            </w:r>
          </w:p>
        </w:tc>
        <w:tc>
          <w:tcPr>
            <w:tcW w:w="1040" w:type="dxa"/>
            <w:noWrap/>
            <w:hideMark/>
          </w:tcPr>
          <w:p w14:paraId="7E17AD18" w14:textId="77777777" w:rsidR="00BA6F4B" w:rsidRPr="00DA3997" w:rsidRDefault="00BA6F4B" w:rsidP="00BE6F82">
            <w:pPr>
              <w:pStyle w:val="DokTabellentext"/>
            </w:pPr>
            <w:r w:rsidRPr="00DA3997">
              <w:t>rbcLa</w:t>
            </w:r>
          </w:p>
        </w:tc>
      </w:tr>
      <w:tr w:rsidR="00BA6F4B" w:rsidRPr="00DA3997" w14:paraId="7BA06720" w14:textId="77777777" w:rsidTr="00BE6F82">
        <w:trPr>
          <w:trHeight w:val="290"/>
        </w:trPr>
        <w:tc>
          <w:tcPr>
            <w:tcW w:w="1380" w:type="dxa"/>
            <w:noWrap/>
            <w:hideMark/>
          </w:tcPr>
          <w:p w14:paraId="75481A34" w14:textId="77777777" w:rsidR="00BA6F4B" w:rsidRPr="00DA3997" w:rsidRDefault="00BA6F4B" w:rsidP="00BE6F82">
            <w:pPr>
              <w:pStyle w:val="DokTabellentext"/>
            </w:pPr>
            <w:r w:rsidRPr="00DA3997">
              <w:t>SWFRG011-19</w:t>
            </w:r>
          </w:p>
        </w:tc>
        <w:tc>
          <w:tcPr>
            <w:tcW w:w="1480" w:type="dxa"/>
            <w:noWrap/>
            <w:hideMark/>
          </w:tcPr>
          <w:p w14:paraId="6A224362" w14:textId="77777777" w:rsidR="00BA6F4B" w:rsidRPr="00DA3997" w:rsidRDefault="00BA6F4B" w:rsidP="00BE6F82">
            <w:pPr>
              <w:pStyle w:val="DokTabellentext"/>
            </w:pPr>
            <w:r w:rsidRPr="00DA3997">
              <w:t>Poaceae</w:t>
            </w:r>
          </w:p>
        </w:tc>
        <w:tc>
          <w:tcPr>
            <w:tcW w:w="2260" w:type="dxa"/>
            <w:noWrap/>
            <w:hideMark/>
          </w:tcPr>
          <w:p w14:paraId="3F80089A"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2DD6DB68" w14:textId="77777777" w:rsidR="00BA6F4B" w:rsidRPr="00DA3997" w:rsidRDefault="00BA6F4B" w:rsidP="00BE6F82">
            <w:pPr>
              <w:pStyle w:val="DokTabellentext"/>
            </w:pPr>
            <w:r w:rsidRPr="00DA3997">
              <w:t>FBPL1989-13</w:t>
            </w:r>
          </w:p>
        </w:tc>
        <w:tc>
          <w:tcPr>
            <w:tcW w:w="1160" w:type="dxa"/>
            <w:noWrap/>
            <w:hideMark/>
          </w:tcPr>
          <w:p w14:paraId="26ABE7FE" w14:textId="77777777" w:rsidR="00BA6F4B" w:rsidRPr="00DA3997" w:rsidRDefault="00BA6F4B" w:rsidP="00BE6F82">
            <w:pPr>
              <w:pStyle w:val="DokTabellentext"/>
            </w:pPr>
            <w:r w:rsidRPr="00DA3997">
              <w:t>Poaceae</w:t>
            </w:r>
          </w:p>
        </w:tc>
        <w:tc>
          <w:tcPr>
            <w:tcW w:w="2660" w:type="dxa"/>
            <w:noWrap/>
            <w:hideMark/>
          </w:tcPr>
          <w:p w14:paraId="2BEFD27E"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remota</w:t>
            </w:r>
          </w:p>
        </w:tc>
        <w:tc>
          <w:tcPr>
            <w:tcW w:w="640" w:type="dxa"/>
            <w:noWrap/>
            <w:hideMark/>
          </w:tcPr>
          <w:p w14:paraId="2A6AEFBC" w14:textId="77777777" w:rsidR="00BA6F4B" w:rsidRPr="00DA3997" w:rsidRDefault="00BA6F4B" w:rsidP="00BE6F82">
            <w:pPr>
              <w:pStyle w:val="DokTabellentext"/>
            </w:pPr>
            <w:r w:rsidRPr="00DA3997">
              <w:t>100</w:t>
            </w:r>
          </w:p>
        </w:tc>
        <w:tc>
          <w:tcPr>
            <w:tcW w:w="700" w:type="dxa"/>
            <w:noWrap/>
            <w:hideMark/>
          </w:tcPr>
          <w:p w14:paraId="637BCF78" w14:textId="77777777" w:rsidR="00BA6F4B" w:rsidRPr="00DA3997" w:rsidRDefault="00BA6F4B" w:rsidP="00BE6F82">
            <w:pPr>
              <w:pStyle w:val="DokTabellentext"/>
            </w:pPr>
            <w:r w:rsidRPr="00DA3997">
              <w:t>848</w:t>
            </w:r>
          </w:p>
        </w:tc>
        <w:tc>
          <w:tcPr>
            <w:tcW w:w="780" w:type="dxa"/>
            <w:noWrap/>
            <w:hideMark/>
          </w:tcPr>
          <w:p w14:paraId="1FD31612" w14:textId="77777777" w:rsidR="00BA6F4B" w:rsidRPr="00DA3997" w:rsidRDefault="00BA6F4B" w:rsidP="00BE6F82">
            <w:pPr>
              <w:pStyle w:val="DokTabellentext"/>
            </w:pPr>
            <w:r w:rsidRPr="00DA3997">
              <w:t>FALSE</w:t>
            </w:r>
          </w:p>
        </w:tc>
        <w:tc>
          <w:tcPr>
            <w:tcW w:w="1040" w:type="dxa"/>
            <w:noWrap/>
            <w:hideMark/>
          </w:tcPr>
          <w:p w14:paraId="00028477" w14:textId="77777777" w:rsidR="00BA6F4B" w:rsidRPr="00DA3997" w:rsidRDefault="00BA6F4B" w:rsidP="00BE6F82">
            <w:pPr>
              <w:pStyle w:val="DokTabellentext"/>
            </w:pPr>
            <w:r w:rsidRPr="00DA3997">
              <w:t>rbcLa</w:t>
            </w:r>
          </w:p>
        </w:tc>
      </w:tr>
      <w:tr w:rsidR="00BA6F4B" w:rsidRPr="00DA3997" w14:paraId="276C0D91" w14:textId="77777777" w:rsidTr="00BE6F82">
        <w:trPr>
          <w:trHeight w:val="290"/>
        </w:trPr>
        <w:tc>
          <w:tcPr>
            <w:tcW w:w="1380" w:type="dxa"/>
            <w:noWrap/>
            <w:hideMark/>
          </w:tcPr>
          <w:p w14:paraId="53A122AC" w14:textId="77777777" w:rsidR="00BA6F4B" w:rsidRPr="00DA3997" w:rsidRDefault="00BA6F4B" w:rsidP="00BE6F82">
            <w:pPr>
              <w:pStyle w:val="DokTabellentext"/>
            </w:pPr>
            <w:r w:rsidRPr="00DA3997">
              <w:t>SWFRG011-19</w:t>
            </w:r>
          </w:p>
        </w:tc>
        <w:tc>
          <w:tcPr>
            <w:tcW w:w="1480" w:type="dxa"/>
            <w:noWrap/>
            <w:hideMark/>
          </w:tcPr>
          <w:p w14:paraId="67BC0569" w14:textId="77777777" w:rsidR="00BA6F4B" w:rsidRPr="00DA3997" w:rsidRDefault="00BA6F4B" w:rsidP="00BE6F82">
            <w:pPr>
              <w:pStyle w:val="DokTabellentext"/>
            </w:pPr>
            <w:r w:rsidRPr="00DA3997">
              <w:t>Poaceae</w:t>
            </w:r>
          </w:p>
        </w:tc>
        <w:tc>
          <w:tcPr>
            <w:tcW w:w="2260" w:type="dxa"/>
            <w:noWrap/>
            <w:hideMark/>
          </w:tcPr>
          <w:p w14:paraId="332880AF"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33DD96DC" w14:textId="77777777" w:rsidR="00BA6F4B" w:rsidRPr="00DA3997" w:rsidRDefault="00BA6F4B" w:rsidP="00BE6F82">
            <w:pPr>
              <w:pStyle w:val="DokTabellentext"/>
            </w:pPr>
            <w:r w:rsidRPr="00DA3997">
              <w:t>FBPL1988-13</w:t>
            </w:r>
          </w:p>
        </w:tc>
        <w:tc>
          <w:tcPr>
            <w:tcW w:w="1160" w:type="dxa"/>
            <w:noWrap/>
            <w:hideMark/>
          </w:tcPr>
          <w:p w14:paraId="56F1553B" w14:textId="77777777" w:rsidR="00BA6F4B" w:rsidRPr="00DA3997" w:rsidRDefault="00BA6F4B" w:rsidP="00BE6F82">
            <w:pPr>
              <w:pStyle w:val="DokTabellentext"/>
            </w:pPr>
            <w:r w:rsidRPr="00DA3997">
              <w:t>Poaceae</w:t>
            </w:r>
          </w:p>
        </w:tc>
        <w:tc>
          <w:tcPr>
            <w:tcW w:w="2660" w:type="dxa"/>
            <w:noWrap/>
            <w:hideMark/>
          </w:tcPr>
          <w:p w14:paraId="035F9413"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14:paraId="04C05600" w14:textId="77777777" w:rsidR="00BA6F4B" w:rsidRPr="00DA3997" w:rsidRDefault="00BA6F4B" w:rsidP="00BE6F82">
            <w:pPr>
              <w:pStyle w:val="DokTabellentext"/>
            </w:pPr>
            <w:r w:rsidRPr="00DA3997">
              <w:t>100</w:t>
            </w:r>
          </w:p>
        </w:tc>
        <w:tc>
          <w:tcPr>
            <w:tcW w:w="700" w:type="dxa"/>
            <w:noWrap/>
            <w:hideMark/>
          </w:tcPr>
          <w:p w14:paraId="61B00135" w14:textId="77777777" w:rsidR="00BA6F4B" w:rsidRPr="00DA3997" w:rsidRDefault="00BA6F4B" w:rsidP="00BE6F82">
            <w:pPr>
              <w:pStyle w:val="DokTabellentext"/>
            </w:pPr>
            <w:r w:rsidRPr="00DA3997">
              <w:t>848</w:t>
            </w:r>
          </w:p>
        </w:tc>
        <w:tc>
          <w:tcPr>
            <w:tcW w:w="780" w:type="dxa"/>
            <w:noWrap/>
            <w:hideMark/>
          </w:tcPr>
          <w:p w14:paraId="382B4BD6" w14:textId="77777777" w:rsidR="00BA6F4B" w:rsidRPr="00DA3997" w:rsidRDefault="00BA6F4B" w:rsidP="00BE6F82">
            <w:pPr>
              <w:pStyle w:val="DokTabellentext"/>
            </w:pPr>
            <w:r w:rsidRPr="00DA3997">
              <w:t>FALSE</w:t>
            </w:r>
          </w:p>
        </w:tc>
        <w:tc>
          <w:tcPr>
            <w:tcW w:w="1040" w:type="dxa"/>
            <w:noWrap/>
            <w:hideMark/>
          </w:tcPr>
          <w:p w14:paraId="700914B3" w14:textId="77777777" w:rsidR="00BA6F4B" w:rsidRPr="00DA3997" w:rsidRDefault="00BA6F4B" w:rsidP="00BE6F82">
            <w:pPr>
              <w:pStyle w:val="DokTabellentext"/>
            </w:pPr>
            <w:r w:rsidRPr="00DA3997">
              <w:t>rbcLa</w:t>
            </w:r>
          </w:p>
        </w:tc>
      </w:tr>
      <w:tr w:rsidR="00BA6F4B" w:rsidRPr="00DA3997" w14:paraId="0B37104D" w14:textId="77777777" w:rsidTr="00BE6F82">
        <w:trPr>
          <w:trHeight w:val="290"/>
        </w:trPr>
        <w:tc>
          <w:tcPr>
            <w:tcW w:w="1380" w:type="dxa"/>
            <w:noWrap/>
            <w:hideMark/>
          </w:tcPr>
          <w:p w14:paraId="775134EF" w14:textId="77777777" w:rsidR="00BA6F4B" w:rsidRPr="00DA3997" w:rsidRDefault="00BA6F4B" w:rsidP="00BE6F82">
            <w:pPr>
              <w:pStyle w:val="DokTabellentext"/>
            </w:pPr>
            <w:r w:rsidRPr="00DA3997">
              <w:t>SWFRG011-19</w:t>
            </w:r>
          </w:p>
        </w:tc>
        <w:tc>
          <w:tcPr>
            <w:tcW w:w="1480" w:type="dxa"/>
            <w:noWrap/>
            <w:hideMark/>
          </w:tcPr>
          <w:p w14:paraId="0168BD0C" w14:textId="77777777" w:rsidR="00BA6F4B" w:rsidRPr="00DA3997" w:rsidRDefault="00BA6F4B" w:rsidP="00BE6F82">
            <w:pPr>
              <w:pStyle w:val="DokTabellentext"/>
            </w:pPr>
            <w:r w:rsidRPr="00DA3997">
              <w:t>Poaceae</w:t>
            </w:r>
          </w:p>
        </w:tc>
        <w:tc>
          <w:tcPr>
            <w:tcW w:w="2260" w:type="dxa"/>
            <w:noWrap/>
            <w:hideMark/>
          </w:tcPr>
          <w:p w14:paraId="2A293187"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095DDC6B" w14:textId="77777777" w:rsidR="00BA6F4B" w:rsidRPr="00DA3997" w:rsidRDefault="00BA6F4B" w:rsidP="00BE6F82">
            <w:pPr>
              <w:pStyle w:val="DokTabellentext"/>
            </w:pPr>
            <w:r w:rsidRPr="00DA3997">
              <w:t>FBPL1945-13</w:t>
            </w:r>
          </w:p>
        </w:tc>
        <w:tc>
          <w:tcPr>
            <w:tcW w:w="1160" w:type="dxa"/>
            <w:noWrap/>
            <w:hideMark/>
          </w:tcPr>
          <w:p w14:paraId="70DDA1B7" w14:textId="77777777" w:rsidR="00BA6F4B" w:rsidRPr="00DA3997" w:rsidRDefault="00BA6F4B" w:rsidP="00BE6F82">
            <w:pPr>
              <w:pStyle w:val="DokTabellentext"/>
            </w:pPr>
            <w:r w:rsidRPr="00DA3997">
              <w:t>Poaceae</w:t>
            </w:r>
          </w:p>
        </w:tc>
        <w:tc>
          <w:tcPr>
            <w:tcW w:w="2660" w:type="dxa"/>
            <w:noWrap/>
            <w:hideMark/>
          </w:tcPr>
          <w:p w14:paraId="0191CB74"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chaixii</w:t>
            </w:r>
          </w:p>
        </w:tc>
        <w:tc>
          <w:tcPr>
            <w:tcW w:w="640" w:type="dxa"/>
            <w:noWrap/>
            <w:hideMark/>
          </w:tcPr>
          <w:p w14:paraId="5136D477" w14:textId="77777777" w:rsidR="00BA6F4B" w:rsidRPr="00DA3997" w:rsidRDefault="00BA6F4B" w:rsidP="00BE6F82">
            <w:pPr>
              <w:pStyle w:val="DokTabellentext"/>
            </w:pPr>
            <w:r w:rsidRPr="00DA3997">
              <w:t>100</w:t>
            </w:r>
          </w:p>
        </w:tc>
        <w:tc>
          <w:tcPr>
            <w:tcW w:w="700" w:type="dxa"/>
            <w:noWrap/>
            <w:hideMark/>
          </w:tcPr>
          <w:p w14:paraId="3F81C355" w14:textId="77777777" w:rsidR="00BA6F4B" w:rsidRPr="00DA3997" w:rsidRDefault="00BA6F4B" w:rsidP="00BE6F82">
            <w:pPr>
              <w:pStyle w:val="DokTabellentext"/>
            </w:pPr>
            <w:r w:rsidRPr="00DA3997">
              <w:t>848</w:t>
            </w:r>
          </w:p>
        </w:tc>
        <w:tc>
          <w:tcPr>
            <w:tcW w:w="780" w:type="dxa"/>
            <w:noWrap/>
            <w:hideMark/>
          </w:tcPr>
          <w:p w14:paraId="702F5A9C" w14:textId="77777777" w:rsidR="00BA6F4B" w:rsidRPr="00DA3997" w:rsidRDefault="00BA6F4B" w:rsidP="00BE6F82">
            <w:pPr>
              <w:pStyle w:val="DokTabellentext"/>
            </w:pPr>
            <w:r w:rsidRPr="00DA3997">
              <w:t>FALSE</w:t>
            </w:r>
          </w:p>
        </w:tc>
        <w:tc>
          <w:tcPr>
            <w:tcW w:w="1040" w:type="dxa"/>
            <w:noWrap/>
            <w:hideMark/>
          </w:tcPr>
          <w:p w14:paraId="63B3FE7E" w14:textId="77777777" w:rsidR="00BA6F4B" w:rsidRPr="00DA3997" w:rsidRDefault="00BA6F4B" w:rsidP="00BE6F82">
            <w:pPr>
              <w:pStyle w:val="DokTabellentext"/>
            </w:pPr>
            <w:r w:rsidRPr="00DA3997">
              <w:t>rbcLa</w:t>
            </w:r>
          </w:p>
        </w:tc>
      </w:tr>
      <w:tr w:rsidR="00BA6F4B" w:rsidRPr="00DA3997" w14:paraId="0A40283C" w14:textId="77777777" w:rsidTr="00BE6F82">
        <w:trPr>
          <w:trHeight w:val="290"/>
        </w:trPr>
        <w:tc>
          <w:tcPr>
            <w:tcW w:w="1380" w:type="dxa"/>
            <w:noWrap/>
            <w:hideMark/>
          </w:tcPr>
          <w:p w14:paraId="5A791C5C" w14:textId="77777777" w:rsidR="00BA6F4B" w:rsidRPr="00DA3997" w:rsidRDefault="00BA6F4B" w:rsidP="00BE6F82">
            <w:pPr>
              <w:pStyle w:val="DokTabellentext"/>
            </w:pPr>
            <w:r w:rsidRPr="00DA3997">
              <w:t>SWFRG011-19</w:t>
            </w:r>
          </w:p>
        </w:tc>
        <w:tc>
          <w:tcPr>
            <w:tcW w:w="1480" w:type="dxa"/>
            <w:noWrap/>
            <w:hideMark/>
          </w:tcPr>
          <w:p w14:paraId="7341CCB6" w14:textId="77777777" w:rsidR="00BA6F4B" w:rsidRPr="00DA3997" w:rsidRDefault="00BA6F4B" w:rsidP="00BE6F82">
            <w:pPr>
              <w:pStyle w:val="DokTabellentext"/>
            </w:pPr>
            <w:r w:rsidRPr="00DA3997">
              <w:t>Poaceae</w:t>
            </w:r>
          </w:p>
        </w:tc>
        <w:tc>
          <w:tcPr>
            <w:tcW w:w="2260" w:type="dxa"/>
            <w:noWrap/>
            <w:hideMark/>
          </w:tcPr>
          <w:p w14:paraId="3E575369"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3727AF33" w14:textId="77777777" w:rsidR="00BA6F4B" w:rsidRPr="00DA3997" w:rsidRDefault="00BA6F4B" w:rsidP="00BE6F82">
            <w:pPr>
              <w:pStyle w:val="DokTabellentext"/>
            </w:pPr>
            <w:r w:rsidRPr="00DA3997">
              <w:t>FBPL1856-13</w:t>
            </w:r>
          </w:p>
        </w:tc>
        <w:tc>
          <w:tcPr>
            <w:tcW w:w="1160" w:type="dxa"/>
            <w:noWrap/>
            <w:hideMark/>
          </w:tcPr>
          <w:p w14:paraId="0878F905" w14:textId="77777777" w:rsidR="00BA6F4B" w:rsidRPr="00DA3997" w:rsidRDefault="00BA6F4B" w:rsidP="00BE6F82">
            <w:pPr>
              <w:pStyle w:val="DokTabellentext"/>
            </w:pPr>
            <w:r w:rsidRPr="00DA3997">
              <w:t>Poaceae</w:t>
            </w:r>
          </w:p>
        </w:tc>
        <w:tc>
          <w:tcPr>
            <w:tcW w:w="2660" w:type="dxa"/>
            <w:noWrap/>
            <w:hideMark/>
          </w:tcPr>
          <w:p w14:paraId="23F5DEDA"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14:paraId="2A732737" w14:textId="77777777" w:rsidR="00BA6F4B" w:rsidRPr="00DA3997" w:rsidRDefault="00BA6F4B" w:rsidP="00BE6F82">
            <w:pPr>
              <w:pStyle w:val="DokTabellentext"/>
            </w:pPr>
            <w:r w:rsidRPr="00DA3997">
              <w:t>100</w:t>
            </w:r>
          </w:p>
        </w:tc>
        <w:tc>
          <w:tcPr>
            <w:tcW w:w="700" w:type="dxa"/>
            <w:noWrap/>
            <w:hideMark/>
          </w:tcPr>
          <w:p w14:paraId="1EB4308A" w14:textId="77777777" w:rsidR="00BA6F4B" w:rsidRPr="00DA3997" w:rsidRDefault="00BA6F4B" w:rsidP="00BE6F82">
            <w:pPr>
              <w:pStyle w:val="DokTabellentext"/>
            </w:pPr>
            <w:r w:rsidRPr="00DA3997">
              <w:t>848</w:t>
            </w:r>
          </w:p>
        </w:tc>
        <w:tc>
          <w:tcPr>
            <w:tcW w:w="780" w:type="dxa"/>
            <w:noWrap/>
            <w:hideMark/>
          </w:tcPr>
          <w:p w14:paraId="01B6E385" w14:textId="77777777" w:rsidR="00BA6F4B" w:rsidRPr="00DA3997" w:rsidRDefault="00BA6F4B" w:rsidP="00BE6F82">
            <w:pPr>
              <w:pStyle w:val="DokTabellentext"/>
            </w:pPr>
            <w:r w:rsidRPr="00DA3997">
              <w:t>FALSE</w:t>
            </w:r>
          </w:p>
        </w:tc>
        <w:tc>
          <w:tcPr>
            <w:tcW w:w="1040" w:type="dxa"/>
            <w:noWrap/>
            <w:hideMark/>
          </w:tcPr>
          <w:p w14:paraId="6043206F" w14:textId="77777777" w:rsidR="00BA6F4B" w:rsidRPr="00DA3997" w:rsidRDefault="00BA6F4B" w:rsidP="00BE6F82">
            <w:pPr>
              <w:pStyle w:val="DokTabellentext"/>
            </w:pPr>
            <w:r w:rsidRPr="00DA3997">
              <w:t>rbcLa</w:t>
            </w:r>
          </w:p>
        </w:tc>
      </w:tr>
      <w:tr w:rsidR="00BA6F4B" w:rsidRPr="00DA3997" w14:paraId="07000A34" w14:textId="77777777" w:rsidTr="00BE6F82">
        <w:trPr>
          <w:trHeight w:val="290"/>
        </w:trPr>
        <w:tc>
          <w:tcPr>
            <w:tcW w:w="1380" w:type="dxa"/>
            <w:noWrap/>
            <w:hideMark/>
          </w:tcPr>
          <w:p w14:paraId="5A542B1C" w14:textId="77777777" w:rsidR="00BA6F4B" w:rsidRPr="00DA3997" w:rsidRDefault="00BA6F4B" w:rsidP="00BE6F82">
            <w:pPr>
              <w:pStyle w:val="DokTabellentext"/>
            </w:pPr>
            <w:r w:rsidRPr="00DA3997">
              <w:t>SWFRG011-19</w:t>
            </w:r>
          </w:p>
        </w:tc>
        <w:tc>
          <w:tcPr>
            <w:tcW w:w="1480" w:type="dxa"/>
            <w:noWrap/>
            <w:hideMark/>
          </w:tcPr>
          <w:p w14:paraId="6A06BC8B" w14:textId="77777777" w:rsidR="00BA6F4B" w:rsidRPr="00DA3997" w:rsidRDefault="00BA6F4B" w:rsidP="00BE6F82">
            <w:pPr>
              <w:pStyle w:val="DokTabellentext"/>
            </w:pPr>
            <w:r w:rsidRPr="00DA3997">
              <w:t>Poaceae</w:t>
            </w:r>
          </w:p>
        </w:tc>
        <w:tc>
          <w:tcPr>
            <w:tcW w:w="2260" w:type="dxa"/>
            <w:noWrap/>
            <w:hideMark/>
          </w:tcPr>
          <w:p w14:paraId="1F7C0580"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73EBD3A4" w14:textId="77777777" w:rsidR="00BA6F4B" w:rsidRPr="00DA3997" w:rsidRDefault="00BA6F4B" w:rsidP="00BE6F82">
            <w:pPr>
              <w:pStyle w:val="DokTabellentext"/>
            </w:pPr>
            <w:r w:rsidRPr="00DA3997">
              <w:t>FBPL1855-13</w:t>
            </w:r>
          </w:p>
        </w:tc>
        <w:tc>
          <w:tcPr>
            <w:tcW w:w="1160" w:type="dxa"/>
            <w:noWrap/>
            <w:hideMark/>
          </w:tcPr>
          <w:p w14:paraId="39233A1B" w14:textId="77777777" w:rsidR="00BA6F4B" w:rsidRPr="00DA3997" w:rsidRDefault="00BA6F4B" w:rsidP="00BE6F82">
            <w:pPr>
              <w:pStyle w:val="DokTabellentext"/>
            </w:pPr>
            <w:r w:rsidRPr="00DA3997">
              <w:t>Poaceae</w:t>
            </w:r>
          </w:p>
        </w:tc>
        <w:tc>
          <w:tcPr>
            <w:tcW w:w="2660" w:type="dxa"/>
            <w:noWrap/>
            <w:hideMark/>
          </w:tcPr>
          <w:p w14:paraId="1778FDA5"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subcaerulea</w:t>
            </w:r>
          </w:p>
        </w:tc>
        <w:tc>
          <w:tcPr>
            <w:tcW w:w="640" w:type="dxa"/>
            <w:noWrap/>
            <w:hideMark/>
          </w:tcPr>
          <w:p w14:paraId="17A762A2" w14:textId="77777777" w:rsidR="00BA6F4B" w:rsidRPr="00DA3997" w:rsidRDefault="00BA6F4B" w:rsidP="00BE6F82">
            <w:pPr>
              <w:pStyle w:val="DokTabellentext"/>
            </w:pPr>
            <w:r w:rsidRPr="00DA3997">
              <w:t>100</w:t>
            </w:r>
          </w:p>
        </w:tc>
        <w:tc>
          <w:tcPr>
            <w:tcW w:w="700" w:type="dxa"/>
            <w:noWrap/>
            <w:hideMark/>
          </w:tcPr>
          <w:p w14:paraId="0B7FA377" w14:textId="77777777" w:rsidR="00BA6F4B" w:rsidRPr="00DA3997" w:rsidRDefault="00BA6F4B" w:rsidP="00BE6F82">
            <w:pPr>
              <w:pStyle w:val="DokTabellentext"/>
            </w:pPr>
            <w:r w:rsidRPr="00DA3997">
              <w:t>848</w:t>
            </w:r>
          </w:p>
        </w:tc>
        <w:tc>
          <w:tcPr>
            <w:tcW w:w="780" w:type="dxa"/>
            <w:noWrap/>
            <w:hideMark/>
          </w:tcPr>
          <w:p w14:paraId="3AAED210" w14:textId="77777777" w:rsidR="00BA6F4B" w:rsidRPr="00DA3997" w:rsidRDefault="00BA6F4B" w:rsidP="00BE6F82">
            <w:pPr>
              <w:pStyle w:val="DokTabellentext"/>
            </w:pPr>
            <w:r w:rsidRPr="00DA3997">
              <w:t>FALSE</w:t>
            </w:r>
          </w:p>
        </w:tc>
        <w:tc>
          <w:tcPr>
            <w:tcW w:w="1040" w:type="dxa"/>
            <w:noWrap/>
            <w:hideMark/>
          </w:tcPr>
          <w:p w14:paraId="5FBD94BD" w14:textId="77777777" w:rsidR="00BA6F4B" w:rsidRPr="00DA3997" w:rsidRDefault="00BA6F4B" w:rsidP="00BE6F82">
            <w:pPr>
              <w:pStyle w:val="DokTabellentext"/>
            </w:pPr>
            <w:r w:rsidRPr="00DA3997">
              <w:t>rbcLa</w:t>
            </w:r>
          </w:p>
        </w:tc>
      </w:tr>
      <w:tr w:rsidR="00BA6F4B" w:rsidRPr="00DA3997" w14:paraId="6619BCE0" w14:textId="77777777" w:rsidTr="00BE6F82">
        <w:trPr>
          <w:trHeight w:val="290"/>
        </w:trPr>
        <w:tc>
          <w:tcPr>
            <w:tcW w:w="1380" w:type="dxa"/>
            <w:noWrap/>
            <w:hideMark/>
          </w:tcPr>
          <w:p w14:paraId="279423D1" w14:textId="77777777" w:rsidR="00BA6F4B" w:rsidRPr="00DA3997" w:rsidRDefault="00BA6F4B" w:rsidP="00BE6F82">
            <w:pPr>
              <w:pStyle w:val="DokTabellentext"/>
            </w:pPr>
            <w:r w:rsidRPr="00DA3997">
              <w:t>SWFRG011-19</w:t>
            </w:r>
          </w:p>
        </w:tc>
        <w:tc>
          <w:tcPr>
            <w:tcW w:w="1480" w:type="dxa"/>
            <w:noWrap/>
            <w:hideMark/>
          </w:tcPr>
          <w:p w14:paraId="792EC1DE" w14:textId="77777777" w:rsidR="00BA6F4B" w:rsidRPr="00DA3997" w:rsidRDefault="00BA6F4B" w:rsidP="00BE6F82">
            <w:pPr>
              <w:pStyle w:val="DokTabellentext"/>
            </w:pPr>
            <w:r w:rsidRPr="00DA3997">
              <w:t>Poaceae</w:t>
            </w:r>
          </w:p>
        </w:tc>
        <w:tc>
          <w:tcPr>
            <w:tcW w:w="2260" w:type="dxa"/>
            <w:noWrap/>
            <w:hideMark/>
          </w:tcPr>
          <w:p w14:paraId="11D063A7"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028BB6D8" w14:textId="77777777" w:rsidR="00BA6F4B" w:rsidRPr="00DA3997" w:rsidRDefault="00BA6F4B" w:rsidP="00BE6F82">
            <w:pPr>
              <w:pStyle w:val="DokTabellentext"/>
            </w:pPr>
            <w:r w:rsidRPr="00DA3997">
              <w:t>FBPL1854-13</w:t>
            </w:r>
          </w:p>
        </w:tc>
        <w:tc>
          <w:tcPr>
            <w:tcW w:w="1160" w:type="dxa"/>
            <w:noWrap/>
            <w:hideMark/>
          </w:tcPr>
          <w:p w14:paraId="44F22049" w14:textId="77777777" w:rsidR="00BA6F4B" w:rsidRPr="00DA3997" w:rsidRDefault="00BA6F4B" w:rsidP="00BE6F82">
            <w:pPr>
              <w:pStyle w:val="DokTabellentext"/>
            </w:pPr>
            <w:r w:rsidRPr="00DA3997">
              <w:t>Poaceae</w:t>
            </w:r>
          </w:p>
        </w:tc>
        <w:tc>
          <w:tcPr>
            <w:tcW w:w="2660" w:type="dxa"/>
            <w:noWrap/>
            <w:hideMark/>
          </w:tcPr>
          <w:p w14:paraId="17CD639F"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remota</w:t>
            </w:r>
          </w:p>
        </w:tc>
        <w:tc>
          <w:tcPr>
            <w:tcW w:w="640" w:type="dxa"/>
            <w:noWrap/>
            <w:hideMark/>
          </w:tcPr>
          <w:p w14:paraId="3D737FBD" w14:textId="77777777" w:rsidR="00BA6F4B" w:rsidRPr="00DA3997" w:rsidRDefault="00BA6F4B" w:rsidP="00BE6F82">
            <w:pPr>
              <w:pStyle w:val="DokTabellentext"/>
            </w:pPr>
            <w:r w:rsidRPr="00DA3997">
              <w:t>100</w:t>
            </w:r>
          </w:p>
        </w:tc>
        <w:tc>
          <w:tcPr>
            <w:tcW w:w="700" w:type="dxa"/>
            <w:noWrap/>
            <w:hideMark/>
          </w:tcPr>
          <w:p w14:paraId="12F83940" w14:textId="77777777" w:rsidR="00BA6F4B" w:rsidRPr="00DA3997" w:rsidRDefault="00BA6F4B" w:rsidP="00BE6F82">
            <w:pPr>
              <w:pStyle w:val="DokTabellentext"/>
            </w:pPr>
            <w:r w:rsidRPr="00DA3997">
              <w:t>848</w:t>
            </w:r>
          </w:p>
        </w:tc>
        <w:tc>
          <w:tcPr>
            <w:tcW w:w="780" w:type="dxa"/>
            <w:noWrap/>
            <w:hideMark/>
          </w:tcPr>
          <w:p w14:paraId="57B8F995" w14:textId="77777777" w:rsidR="00BA6F4B" w:rsidRPr="00DA3997" w:rsidRDefault="00BA6F4B" w:rsidP="00BE6F82">
            <w:pPr>
              <w:pStyle w:val="DokTabellentext"/>
            </w:pPr>
            <w:r w:rsidRPr="00DA3997">
              <w:t>FALSE</w:t>
            </w:r>
          </w:p>
        </w:tc>
        <w:tc>
          <w:tcPr>
            <w:tcW w:w="1040" w:type="dxa"/>
            <w:noWrap/>
            <w:hideMark/>
          </w:tcPr>
          <w:p w14:paraId="6E4B9ED8" w14:textId="77777777" w:rsidR="00BA6F4B" w:rsidRPr="00DA3997" w:rsidRDefault="00BA6F4B" w:rsidP="00BE6F82">
            <w:pPr>
              <w:pStyle w:val="DokTabellentext"/>
            </w:pPr>
            <w:r w:rsidRPr="00DA3997">
              <w:t>rbcLa</w:t>
            </w:r>
          </w:p>
        </w:tc>
      </w:tr>
      <w:tr w:rsidR="00BA6F4B" w:rsidRPr="00DA3997" w14:paraId="434D7417" w14:textId="77777777" w:rsidTr="00BE6F82">
        <w:trPr>
          <w:trHeight w:val="290"/>
        </w:trPr>
        <w:tc>
          <w:tcPr>
            <w:tcW w:w="1380" w:type="dxa"/>
            <w:noWrap/>
            <w:hideMark/>
          </w:tcPr>
          <w:p w14:paraId="046FD9AF" w14:textId="77777777" w:rsidR="00BA6F4B" w:rsidRPr="00DA3997" w:rsidRDefault="00BA6F4B" w:rsidP="00BE6F82">
            <w:pPr>
              <w:pStyle w:val="DokTabellentext"/>
            </w:pPr>
            <w:r w:rsidRPr="00DA3997">
              <w:t>SWFRG011-19</w:t>
            </w:r>
          </w:p>
        </w:tc>
        <w:tc>
          <w:tcPr>
            <w:tcW w:w="1480" w:type="dxa"/>
            <w:noWrap/>
            <w:hideMark/>
          </w:tcPr>
          <w:p w14:paraId="51FECF29" w14:textId="77777777" w:rsidR="00BA6F4B" w:rsidRPr="00DA3997" w:rsidRDefault="00BA6F4B" w:rsidP="00BE6F82">
            <w:pPr>
              <w:pStyle w:val="DokTabellentext"/>
            </w:pPr>
            <w:r w:rsidRPr="00DA3997">
              <w:t>Poaceae</w:t>
            </w:r>
          </w:p>
        </w:tc>
        <w:tc>
          <w:tcPr>
            <w:tcW w:w="2260" w:type="dxa"/>
            <w:noWrap/>
            <w:hideMark/>
          </w:tcPr>
          <w:p w14:paraId="375E47C3"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36F3E4F3" w14:textId="77777777" w:rsidR="00BA6F4B" w:rsidRPr="00DA3997" w:rsidRDefault="00BA6F4B" w:rsidP="00BE6F82">
            <w:pPr>
              <w:pStyle w:val="DokTabellentext"/>
            </w:pPr>
            <w:r w:rsidRPr="00DA3997">
              <w:t>FBPL1519-13</w:t>
            </w:r>
          </w:p>
        </w:tc>
        <w:tc>
          <w:tcPr>
            <w:tcW w:w="1160" w:type="dxa"/>
            <w:noWrap/>
            <w:hideMark/>
          </w:tcPr>
          <w:p w14:paraId="45A30157" w14:textId="77777777" w:rsidR="00BA6F4B" w:rsidRPr="00DA3997" w:rsidRDefault="00BA6F4B" w:rsidP="00BE6F82">
            <w:pPr>
              <w:pStyle w:val="DokTabellentext"/>
            </w:pPr>
            <w:r w:rsidRPr="00DA3997">
              <w:t>Poaceae</w:t>
            </w:r>
          </w:p>
        </w:tc>
        <w:tc>
          <w:tcPr>
            <w:tcW w:w="2660" w:type="dxa"/>
            <w:noWrap/>
            <w:hideMark/>
          </w:tcPr>
          <w:p w14:paraId="19772FE3"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remota</w:t>
            </w:r>
          </w:p>
        </w:tc>
        <w:tc>
          <w:tcPr>
            <w:tcW w:w="640" w:type="dxa"/>
            <w:noWrap/>
            <w:hideMark/>
          </w:tcPr>
          <w:p w14:paraId="0C74E3AC" w14:textId="77777777" w:rsidR="00BA6F4B" w:rsidRPr="00DA3997" w:rsidRDefault="00BA6F4B" w:rsidP="00BE6F82">
            <w:pPr>
              <w:pStyle w:val="DokTabellentext"/>
            </w:pPr>
            <w:r w:rsidRPr="00DA3997">
              <w:t>100</w:t>
            </w:r>
          </w:p>
        </w:tc>
        <w:tc>
          <w:tcPr>
            <w:tcW w:w="700" w:type="dxa"/>
            <w:noWrap/>
            <w:hideMark/>
          </w:tcPr>
          <w:p w14:paraId="7B4EE68B" w14:textId="77777777" w:rsidR="00BA6F4B" w:rsidRPr="00DA3997" w:rsidRDefault="00BA6F4B" w:rsidP="00BE6F82">
            <w:pPr>
              <w:pStyle w:val="DokTabellentext"/>
            </w:pPr>
            <w:r w:rsidRPr="00DA3997">
              <w:t>848</w:t>
            </w:r>
          </w:p>
        </w:tc>
        <w:tc>
          <w:tcPr>
            <w:tcW w:w="780" w:type="dxa"/>
            <w:noWrap/>
            <w:hideMark/>
          </w:tcPr>
          <w:p w14:paraId="1CEF5105" w14:textId="77777777" w:rsidR="00BA6F4B" w:rsidRPr="00DA3997" w:rsidRDefault="00BA6F4B" w:rsidP="00BE6F82">
            <w:pPr>
              <w:pStyle w:val="DokTabellentext"/>
            </w:pPr>
            <w:r w:rsidRPr="00DA3997">
              <w:t>FALSE</w:t>
            </w:r>
          </w:p>
        </w:tc>
        <w:tc>
          <w:tcPr>
            <w:tcW w:w="1040" w:type="dxa"/>
            <w:noWrap/>
            <w:hideMark/>
          </w:tcPr>
          <w:p w14:paraId="2403DD4C" w14:textId="77777777" w:rsidR="00BA6F4B" w:rsidRPr="00DA3997" w:rsidRDefault="00BA6F4B" w:rsidP="00BE6F82">
            <w:pPr>
              <w:pStyle w:val="DokTabellentext"/>
            </w:pPr>
            <w:r w:rsidRPr="00DA3997">
              <w:t>rbcLa</w:t>
            </w:r>
          </w:p>
        </w:tc>
      </w:tr>
      <w:tr w:rsidR="00BA6F4B" w:rsidRPr="00DA3997" w14:paraId="5B3C352A" w14:textId="77777777" w:rsidTr="00BE6F82">
        <w:trPr>
          <w:trHeight w:val="290"/>
        </w:trPr>
        <w:tc>
          <w:tcPr>
            <w:tcW w:w="1380" w:type="dxa"/>
            <w:noWrap/>
            <w:hideMark/>
          </w:tcPr>
          <w:p w14:paraId="0D6B7B23" w14:textId="77777777" w:rsidR="00BA6F4B" w:rsidRPr="00DA3997" w:rsidRDefault="00BA6F4B" w:rsidP="00BE6F82">
            <w:pPr>
              <w:pStyle w:val="DokTabellentext"/>
            </w:pPr>
            <w:r w:rsidRPr="00DA3997">
              <w:t>SWFRG011-19</w:t>
            </w:r>
          </w:p>
        </w:tc>
        <w:tc>
          <w:tcPr>
            <w:tcW w:w="1480" w:type="dxa"/>
            <w:noWrap/>
            <w:hideMark/>
          </w:tcPr>
          <w:p w14:paraId="6F5FACF4" w14:textId="77777777" w:rsidR="00BA6F4B" w:rsidRPr="00DA3997" w:rsidRDefault="00BA6F4B" w:rsidP="00BE6F82">
            <w:pPr>
              <w:pStyle w:val="DokTabellentext"/>
            </w:pPr>
            <w:r w:rsidRPr="00DA3997">
              <w:t>Poaceae</w:t>
            </w:r>
          </w:p>
        </w:tc>
        <w:tc>
          <w:tcPr>
            <w:tcW w:w="2260" w:type="dxa"/>
            <w:noWrap/>
            <w:hideMark/>
          </w:tcPr>
          <w:p w14:paraId="447AF22B"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3BA93A42" w14:textId="77777777" w:rsidR="00BA6F4B" w:rsidRPr="00DA3997" w:rsidRDefault="00BA6F4B" w:rsidP="00BE6F82">
            <w:pPr>
              <w:pStyle w:val="DokTabellentext"/>
            </w:pPr>
            <w:r w:rsidRPr="00DA3997">
              <w:t>FBPL1449-13</w:t>
            </w:r>
          </w:p>
        </w:tc>
        <w:tc>
          <w:tcPr>
            <w:tcW w:w="1160" w:type="dxa"/>
            <w:noWrap/>
            <w:hideMark/>
          </w:tcPr>
          <w:p w14:paraId="662CB943" w14:textId="77777777" w:rsidR="00BA6F4B" w:rsidRPr="00DA3997" w:rsidRDefault="00BA6F4B" w:rsidP="00BE6F82">
            <w:pPr>
              <w:pStyle w:val="DokTabellentext"/>
            </w:pPr>
            <w:r w:rsidRPr="00DA3997">
              <w:t>Poaceae</w:t>
            </w:r>
          </w:p>
        </w:tc>
        <w:tc>
          <w:tcPr>
            <w:tcW w:w="2660" w:type="dxa"/>
            <w:noWrap/>
            <w:hideMark/>
          </w:tcPr>
          <w:p w14:paraId="5CCC1D86"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aequalis</w:t>
            </w:r>
          </w:p>
        </w:tc>
        <w:tc>
          <w:tcPr>
            <w:tcW w:w="640" w:type="dxa"/>
            <w:noWrap/>
            <w:hideMark/>
          </w:tcPr>
          <w:p w14:paraId="1D9583E2" w14:textId="77777777" w:rsidR="00BA6F4B" w:rsidRPr="00DA3997" w:rsidRDefault="00BA6F4B" w:rsidP="00BE6F82">
            <w:pPr>
              <w:pStyle w:val="DokTabellentext"/>
            </w:pPr>
            <w:r w:rsidRPr="00DA3997">
              <w:t>100</w:t>
            </w:r>
          </w:p>
        </w:tc>
        <w:tc>
          <w:tcPr>
            <w:tcW w:w="700" w:type="dxa"/>
            <w:noWrap/>
            <w:hideMark/>
          </w:tcPr>
          <w:p w14:paraId="0BF145A7" w14:textId="77777777" w:rsidR="00BA6F4B" w:rsidRPr="00DA3997" w:rsidRDefault="00BA6F4B" w:rsidP="00BE6F82">
            <w:pPr>
              <w:pStyle w:val="DokTabellentext"/>
            </w:pPr>
            <w:r w:rsidRPr="00DA3997">
              <w:t>848</w:t>
            </w:r>
          </w:p>
        </w:tc>
        <w:tc>
          <w:tcPr>
            <w:tcW w:w="780" w:type="dxa"/>
            <w:noWrap/>
            <w:hideMark/>
          </w:tcPr>
          <w:p w14:paraId="4209D542" w14:textId="77777777" w:rsidR="00BA6F4B" w:rsidRPr="00DA3997" w:rsidRDefault="00BA6F4B" w:rsidP="00BE6F82">
            <w:pPr>
              <w:pStyle w:val="DokTabellentext"/>
            </w:pPr>
            <w:r w:rsidRPr="00DA3997">
              <w:t>FALSE</w:t>
            </w:r>
          </w:p>
        </w:tc>
        <w:tc>
          <w:tcPr>
            <w:tcW w:w="1040" w:type="dxa"/>
            <w:noWrap/>
            <w:hideMark/>
          </w:tcPr>
          <w:p w14:paraId="0E472AA8" w14:textId="77777777" w:rsidR="00BA6F4B" w:rsidRPr="00DA3997" w:rsidRDefault="00BA6F4B" w:rsidP="00BE6F82">
            <w:pPr>
              <w:pStyle w:val="DokTabellentext"/>
            </w:pPr>
            <w:r w:rsidRPr="00DA3997">
              <w:t>rbcLa</w:t>
            </w:r>
          </w:p>
        </w:tc>
      </w:tr>
      <w:tr w:rsidR="00BA6F4B" w:rsidRPr="00DA3997" w14:paraId="62A53E2E" w14:textId="77777777" w:rsidTr="00BE6F82">
        <w:trPr>
          <w:trHeight w:val="290"/>
        </w:trPr>
        <w:tc>
          <w:tcPr>
            <w:tcW w:w="1380" w:type="dxa"/>
            <w:noWrap/>
            <w:hideMark/>
          </w:tcPr>
          <w:p w14:paraId="2FD066B3" w14:textId="77777777" w:rsidR="00BA6F4B" w:rsidRPr="00DA3997" w:rsidRDefault="00BA6F4B" w:rsidP="00BE6F82">
            <w:pPr>
              <w:pStyle w:val="DokTabellentext"/>
            </w:pPr>
            <w:r w:rsidRPr="00DA3997">
              <w:t>SWFRG011-19</w:t>
            </w:r>
          </w:p>
        </w:tc>
        <w:tc>
          <w:tcPr>
            <w:tcW w:w="1480" w:type="dxa"/>
            <w:noWrap/>
            <w:hideMark/>
          </w:tcPr>
          <w:p w14:paraId="69009DB8" w14:textId="77777777" w:rsidR="00BA6F4B" w:rsidRPr="00DA3997" w:rsidRDefault="00BA6F4B" w:rsidP="00BE6F82">
            <w:pPr>
              <w:pStyle w:val="DokTabellentext"/>
            </w:pPr>
            <w:r w:rsidRPr="00DA3997">
              <w:t>Poaceae</w:t>
            </w:r>
          </w:p>
        </w:tc>
        <w:tc>
          <w:tcPr>
            <w:tcW w:w="2260" w:type="dxa"/>
            <w:noWrap/>
            <w:hideMark/>
          </w:tcPr>
          <w:p w14:paraId="57AF7AA0"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020043B7" w14:textId="77777777" w:rsidR="00BA6F4B" w:rsidRPr="00DA3997" w:rsidRDefault="00BA6F4B" w:rsidP="00BE6F82">
            <w:pPr>
              <w:pStyle w:val="DokTabellentext"/>
            </w:pPr>
            <w:r w:rsidRPr="00DA3997">
              <w:t>FBPL1295-13</w:t>
            </w:r>
          </w:p>
        </w:tc>
        <w:tc>
          <w:tcPr>
            <w:tcW w:w="1160" w:type="dxa"/>
            <w:noWrap/>
            <w:hideMark/>
          </w:tcPr>
          <w:p w14:paraId="5F32730F" w14:textId="77777777" w:rsidR="00BA6F4B" w:rsidRPr="00DA3997" w:rsidRDefault="00BA6F4B" w:rsidP="00BE6F82">
            <w:pPr>
              <w:pStyle w:val="DokTabellentext"/>
            </w:pPr>
            <w:r w:rsidRPr="00DA3997">
              <w:t>Poaceae</w:t>
            </w:r>
          </w:p>
        </w:tc>
        <w:tc>
          <w:tcPr>
            <w:tcW w:w="2660" w:type="dxa"/>
            <w:noWrap/>
            <w:hideMark/>
          </w:tcPr>
          <w:p w14:paraId="2D74ED68"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aequalis</w:t>
            </w:r>
          </w:p>
        </w:tc>
        <w:tc>
          <w:tcPr>
            <w:tcW w:w="640" w:type="dxa"/>
            <w:noWrap/>
            <w:hideMark/>
          </w:tcPr>
          <w:p w14:paraId="79C468EC" w14:textId="77777777" w:rsidR="00BA6F4B" w:rsidRPr="00DA3997" w:rsidRDefault="00BA6F4B" w:rsidP="00BE6F82">
            <w:pPr>
              <w:pStyle w:val="DokTabellentext"/>
            </w:pPr>
            <w:r w:rsidRPr="00DA3997">
              <w:t>100</w:t>
            </w:r>
          </w:p>
        </w:tc>
        <w:tc>
          <w:tcPr>
            <w:tcW w:w="700" w:type="dxa"/>
            <w:noWrap/>
            <w:hideMark/>
          </w:tcPr>
          <w:p w14:paraId="7EFA2423" w14:textId="77777777" w:rsidR="00BA6F4B" w:rsidRPr="00DA3997" w:rsidRDefault="00BA6F4B" w:rsidP="00BE6F82">
            <w:pPr>
              <w:pStyle w:val="DokTabellentext"/>
            </w:pPr>
            <w:r w:rsidRPr="00DA3997">
              <w:t>848</w:t>
            </w:r>
          </w:p>
        </w:tc>
        <w:tc>
          <w:tcPr>
            <w:tcW w:w="780" w:type="dxa"/>
            <w:noWrap/>
            <w:hideMark/>
          </w:tcPr>
          <w:p w14:paraId="5D493D09" w14:textId="77777777" w:rsidR="00BA6F4B" w:rsidRPr="00DA3997" w:rsidRDefault="00BA6F4B" w:rsidP="00BE6F82">
            <w:pPr>
              <w:pStyle w:val="DokTabellentext"/>
            </w:pPr>
            <w:r w:rsidRPr="00DA3997">
              <w:t>FALSE</w:t>
            </w:r>
          </w:p>
        </w:tc>
        <w:tc>
          <w:tcPr>
            <w:tcW w:w="1040" w:type="dxa"/>
            <w:noWrap/>
            <w:hideMark/>
          </w:tcPr>
          <w:p w14:paraId="5DB778E1" w14:textId="77777777" w:rsidR="00BA6F4B" w:rsidRPr="00DA3997" w:rsidRDefault="00BA6F4B" w:rsidP="00BE6F82">
            <w:pPr>
              <w:pStyle w:val="DokTabellentext"/>
            </w:pPr>
            <w:r w:rsidRPr="00DA3997">
              <w:t>rbcLa</w:t>
            </w:r>
          </w:p>
        </w:tc>
      </w:tr>
      <w:tr w:rsidR="00BA6F4B" w:rsidRPr="00DA3997" w14:paraId="53C1ABFD" w14:textId="77777777" w:rsidTr="00BE6F82">
        <w:trPr>
          <w:trHeight w:val="290"/>
        </w:trPr>
        <w:tc>
          <w:tcPr>
            <w:tcW w:w="1380" w:type="dxa"/>
            <w:noWrap/>
            <w:hideMark/>
          </w:tcPr>
          <w:p w14:paraId="784F60DF" w14:textId="77777777" w:rsidR="00BA6F4B" w:rsidRPr="00DA3997" w:rsidRDefault="00BA6F4B" w:rsidP="00BE6F82">
            <w:pPr>
              <w:pStyle w:val="DokTabellentext"/>
            </w:pPr>
            <w:r w:rsidRPr="00DA3997">
              <w:t>SWFRG011-19</w:t>
            </w:r>
          </w:p>
        </w:tc>
        <w:tc>
          <w:tcPr>
            <w:tcW w:w="1480" w:type="dxa"/>
            <w:noWrap/>
            <w:hideMark/>
          </w:tcPr>
          <w:p w14:paraId="18443603" w14:textId="77777777" w:rsidR="00BA6F4B" w:rsidRPr="00DA3997" w:rsidRDefault="00BA6F4B" w:rsidP="00BE6F82">
            <w:pPr>
              <w:pStyle w:val="DokTabellentext"/>
            </w:pPr>
            <w:r w:rsidRPr="00DA3997">
              <w:t>Poaceae</w:t>
            </w:r>
          </w:p>
        </w:tc>
        <w:tc>
          <w:tcPr>
            <w:tcW w:w="2260" w:type="dxa"/>
            <w:noWrap/>
            <w:hideMark/>
          </w:tcPr>
          <w:p w14:paraId="0BD8D341"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182D2701" w14:textId="77777777" w:rsidR="00BA6F4B" w:rsidRPr="00DA3997" w:rsidRDefault="00BA6F4B" w:rsidP="00BE6F82">
            <w:pPr>
              <w:pStyle w:val="DokTabellentext"/>
            </w:pPr>
            <w:r w:rsidRPr="00DA3997">
              <w:t>WABLK287-13</w:t>
            </w:r>
          </w:p>
        </w:tc>
        <w:tc>
          <w:tcPr>
            <w:tcW w:w="1160" w:type="dxa"/>
            <w:noWrap/>
            <w:hideMark/>
          </w:tcPr>
          <w:p w14:paraId="173E024B" w14:textId="77777777" w:rsidR="00BA6F4B" w:rsidRPr="00DA3997" w:rsidRDefault="00BA6F4B" w:rsidP="00BE6F82">
            <w:pPr>
              <w:pStyle w:val="DokTabellentext"/>
            </w:pPr>
            <w:r w:rsidRPr="00DA3997">
              <w:t>Poaceae</w:t>
            </w:r>
          </w:p>
        </w:tc>
        <w:tc>
          <w:tcPr>
            <w:tcW w:w="2660" w:type="dxa"/>
            <w:noWrap/>
            <w:hideMark/>
          </w:tcPr>
          <w:p w14:paraId="40EAC22D" w14:textId="77777777" w:rsidR="00BA6F4B" w:rsidRPr="00DA3997" w:rsidRDefault="00BA6F4B" w:rsidP="00BE6F82">
            <w:pPr>
              <w:pStyle w:val="DokTabellentext"/>
              <w:rPr>
                <w:i/>
                <w:iCs/>
              </w:rPr>
            </w:pPr>
            <w:r w:rsidRPr="00DA3997">
              <w:rPr>
                <w:i/>
                <w:iCs/>
              </w:rPr>
              <w:t>Cinna</w:t>
            </w:r>
            <w:r>
              <w:rPr>
                <w:i/>
                <w:iCs/>
              </w:rPr>
              <w:t xml:space="preserve"> </w:t>
            </w:r>
            <w:r w:rsidRPr="00DA3997">
              <w:rPr>
                <w:i/>
                <w:iCs/>
              </w:rPr>
              <w:t>latifolia</w:t>
            </w:r>
          </w:p>
        </w:tc>
        <w:tc>
          <w:tcPr>
            <w:tcW w:w="640" w:type="dxa"/>
            <w:noWrap/>
            <w:hideMark/>
          </w:tcPr>
          <w:p w14:paraId="09280467" w14:textId="77777777" w:rsidR="00BA6F4B" w:rsidRPr="00DA3997" w:rsidRDefault="00BA6F4B" w:rsidP="00BE6F82">
            <w:pPr>
              <w:pStyle w:val="DokTabellentext"/>
            </w:pPr>
            <w:r w:rsidRPr="00DA3997">
              <w:t>100</w:t>
            </w:r>
          </w:p>
        </w:tc>
        <w:tc>
          <w:tcPr>
            <w:tcW w:w="700" w:type="dxa"/>
            <w:noWrap/>
            <w:hideMark/>
          </w:tcPr>
          <w:p w14:paraId="5F3DA4E7" w14:textId="77777777" w:rsidR="00BA6F4B" w:rsidRPr="00DA3997" w:rsidRDefault="00BA6F4B" w:rsidP="00BE6F82">
            <w:pPr>
              <w:pStyle w:val="DokTabellentext"/>
            </w:pPr>
            <w:r w:rsidRPr="00DA3997">
              <w:t>848</w:t>
            </w:r>
          </w:p>
        </w:tc>
        <w:tc>
          <w:tcPr>
            <w:tcW w:w="780" w:type="dxa"/>
            <w:noWrap/>
            <w:hideMark/>
          </w:tcPr>
          <w:p w14:paraId="5AEC28AE" w14:textId="77777777" w:rsidR="00BA6F4B" w:rsidRPr="00DA3997" w:rsidRDefault="00BA6F4B" w:rsidP="00BE6F82">
            <w:pPr>
              <w:pStyle w:val="DokTabellentext"/>
            </w:pPr>
            <w:r w:rsidRPr="00DA3997">
              <w:t>FALSE</w:t>
            </w:r>
          </w:p>
        </w:tc>
        <w:tc>
          <w:tcPr>
            <w:tcW w:w="1040" w:type="dxa"/>
            <w:noWrap/>
            <w:hideMark/>
          </w:tcPr>
          <w:p w14:paraId="30E1713B" w14:textId="77777777" w:rsidR="00BA6F4B" w:rsidRPr="00DA3997" w:rsidRDefault="00BA6F4B" w:rsidP="00BE6F82">
            <w:pPr>
              <w:pStyle w:val="DokTabellentext"/>
            </w:pPr>
            <w:r w:rsidRPr="00DA3997">
              <w:t>rbcLa</w:t>
            </w:r>
          </w:p>
        </w:tc>
      </w:tr>
      <w:tr w:rsidR="00BA6F4B" w:rsidRPr="00DA3997" w14:paraId="0D3963CD" w14:textId="77777777" w:rsidTr="00BE6F82">
        <w:trPr>
          <w:trHeight w:val="290"/>
        </w:trPr>
        <w:tc>
          <w:tcPr>
            <w:tcW w:w="1380" w:type="dxa"/>
            <w:noWrap/>
            <w:hideMark/>
          </w:tcPr>
          <w:p w14:paraId="47EFF4A8" w14:textId="77777777" w:rsidR="00BA6F4B" w:rsidRPr="00DA3997" w:rsidRDefault="00BA6F4B" w:rsidP="00BE6F82">
            <w:pPr>
              <w:pStyle w:val="DokTabellentext"/>
            </w:pPr>
            <w:r w:rsidRPr="00DA3997">
              <w:t>SWFRG011-19</w:t>
            </w:r>
          </w:p>
        </w:tc>
        <w:tc>
          <w:tcPr>
            <w:tcW w:w="1480" w:type="dxa"/>
            <w:noWrap/>
            <w:hideMark/>
          </w:tcPr>
          <w:p w14:paraId="5B89B283" w14:textId="77777777" w:rsidR="00BA6F4B" w:rsidRPr="00DA3997" w:rsidRDefault="00BA6F4B" w:rsidP="00BE6F82">
            <w:pPr>
              <w:pStyle w:val="DokTabellentext"/>
            </w:pPr>
            <w:r w:rsidRPr="00DA3997">
              <w:t>Poaceae</w:t>
            </w:r>
          </w:p>
        </w:tc>
        <w:tc>
          <w:tcPr>
            <w:tcW w:w="2260" w:type="dxa"/>
            <w:noWrap/>
            <w:hideMark/>
          </w:tcPr>
          <w:p w14:paraId="4C92317E"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1F8189D0" w14:textId="77777777" w:rsidR="00BA6F4B" w:rsidRPr="00DA3997" w:rsidRDefault="00BA6F4B" w:rsidP="00BE6F82">
            <w:pPr>
              <w:pStyle w:val="DokTabellentext"/>
            </w:pPr>
            <w:r w:rsidRPr="00DA3997">
              <w:t>WABLK276-13</w:t>
            </w:r>
          </w:p>
        </w:tc>
        <w:tc>
          <w:tcPr>
            <w:tcW w:w="1160" w:type="dxa"/>
            <w:noWrap/>
            <w:hideMark/>
          </w:tcPr>
          <w:p w14:paraId="4790BEA3" w14:textId="77777777" w:rsidR="00BA6F4B" w:rsidRPr="00DA3997" w:rsidRDefault="00BA6F4B" w:rsidP="00BE6F82">
            <w:pPr>
              <w:pStyle w:val="DokTabellentext"/>
            </w:pPr>
            <w:r w:rsidRPr="00DA3997">
              <w:t>Poaceae</w:t>
            </w:r>
          </w:p>
        </w:tc>
        <w:tc>
          <w:tcPr>
            <w:tcW w:w="2660" w:type="dxa"/>
            <w:noWrap/>
            <w:hideMark/>
          </w:tcPr>
          <w:p w14:paraId="16EE5766" w14:textId="77777777" w:rsidR="00BA6F4B" w:rsidRPr="00DA3997" w:rsidRDefault="00BA6F4B" w:rsidP="00BE6F82">
            <w:pPr>
              <w:pStyle w:val="DokTabellentext"/>
              <w:rPr>
                <w:i/>
                <w:iCs/>
              </w:rPr>
            </w:pPr>
            <w:r w:rsidRPr="00DA3997">
              <w:rPr>
                <w:i/>
                <w:iCs/>
              </w:rPr>
              <w:t>Cinna</w:t>
            </w:r>
            <w:r>
              <w:rPr>
                <w:i/>
                <w:iCs/>
              </w:rPr>
              <w:t xml:space="preserve"> </w:t>
            </w:r>
            <w:r w:rsidRPr="00DA3997">
              <w:rPr>
                <w:i/>
                <w:iCs/>
              </w:rPr>
              <w:t>latifolia</w:t>
            </w:r>
          </w:p>
        </w:tc>
        <w:tc>
          <w:tcPr>
            <w:tcW w:w="640" w:type="dxa"/>
            <w:noWrap/>
            <w:hideMark/>
          </w:tcPr>
          <w:p w14:paraId="509B91E9" w14:textId="77777777" w:rsidR="00BA6F4B" w:rsidRPr="00DA3997" w:rsidRDefault="00BA6F4B" w:rsidP="00BE6F82">
            <w:pPr>
              <w:pStyle w:val="DokTabellentext"/>
            </w:pPr>
            <w:r w:rsidRPr="00DA3997">
              <w:t>100</w:t>
            </w:r>
          </w:p>
        </w:tc>
        <w:tc>
          <w:tcPr>
            <w:tcW w:w="700" w:type="dxa"/>
            <w:noWrap/>
            <w:hideMark/>
          </w:tcPr>
          <w:p w14:paraId="7B3977C6" w14:textId="77777777" w:rsidR="00BA6F4B" w:rsidRPr="00DA3997" w:rsidRDefault="00BA6F4B" w:rsidP="00BE6F82">
            <w:pPr>
              <w:pStyle w:val="DokTabellentext"/>
            </w:pPr>
            <w:r w:rsidRPr="00DA3997">
              <w:t>848</w:t>
            </w:r>
          </w:p>
        </w:tc>
        <w:tc>
          <w:tcPr>
            <w:tcW w:w="780" w:type="dxa"/>
            <w:noWrap/>
            <w:hideMark/>
          </w:tcPr>
          <w:p w14:paraId="66B4E8DA" w14:textId="77777777" w:rsidR="00BA6F4B" w:rsidRPr="00DA3997" w:rsidRDefault="00BA6F4B" w:rsidP="00BE6F82">
            <w:pPr>
              <w:pStyle w:val="DokTabellentext"/>
            </w:pPr>
            <w:r w:rsidRPr="00DA3997">
              <w:t>FALSE</w:t>
            </w:r>
          </w:p>
        </w:tc>
        <w:tc>
          <w:tcPr>
            <w:tcW w:w="1040" w:type="dxa"/>
            <w:noWrap/>
            <w:hideMark/>
          </w:tcPr>
          <w:p w14:paraId="4555F233" w14:textId="77777777" w:rsidR="00BA6F4B" w:rsidRPr="00DA3997" w:rsidRDefault="00BA6F4B" w:rsidP="00BE6F82">
            <w:pPr>
              <w:pStyle w:val="DokTabellentext"/>
            </w:pPr>
            <w:r w:rsidRPr="00DA3997">
              <w:t>rbcLa</w:t>
            </w:r>
          </w:p>
        </w:tc>
      </w:tr>
      <w:tr w:rsidR="00BA6F4B" w:rsidRPr="00DA3997" w14:paraId="43B15193" w14:textId="77777777" w:rsidTr="00BE6F82">
        <w:trPr>
          <w:trHeight w:val="290"/>
        </w:trPr>
        <w:tc>
          <w:tcPr>
            <w:tcW w:w="1380" w:type="dxa"/>
            <w:noWrap/>
            <w:hideMark/>
          </w:tcPr>
          <w:p w14:paraId="6DB657B5" w14:textId="77777777" w:rsidR="00BA6F4B" w:rsidRPr="00DA3997" w:rsidRDefault="00BA6F4B" w:rsidP="00BE6F82">
            <w:pPr>
              <w:pStyle w:val="DokTabellentext"/>
            </w:pPr>
            <w:r w:rsidRPr="00DA3997">
              <w:t>SWFRG011-19</w:t>
            </w:r>
          </w:p>
        </w:tc>
        <w:tc>
          <w:tcPr>
            <w:tcW w:w="1480" w:type="dxa"/>
            <w:noWrap/>
            <w:hideMark/>
          </w:tcPr>
          <w:p w14:paraId="074FA95A" w14:textId="77777777" w:rsidR="00BA6F4B" w:rsidRPr="00DA3997" w:rsidRDefault="00BA6F4B" w:rsidP="00BE6F82">
            <w:pPr>
              <w:pStyle w:val="DokTabellentext"/>
            </w:pPr>
            <w:r w:rsidRPr="00DA3997">
              <w:t>Poaceae</w:t>
            </w:r>
          </w:p>
        </w:tc>
        <w:tc>
          <w:tcPr>
            <w:tcW w:w="2260" w:type="dxa"/>
            <w:noWrap/>
            <w:hideMark/>
          </w:tcPr>
          <w:p w14:paraId="16209912"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7B9D03EE" w14:textId="77777777" w:rsidR="00BA6F4B" w:rsidRPr="00DA3997" w:rsidRDefault="00BA6F4B" w:rsidP="00BE6F82">
            <w:pPr>
              <w:pStyle w:val="DokTabellentext"/>
            </w:pPr>
            <w:r w:rsidRPr="00DA3997">
              <w:t>VPSBC476-13</w:t>
            </w:r>
          </w:p>
        </w:tc>
        <w:tc>
          <w:tcPr>
            <w:tcW w:w="1160" w:type="dxa"/>
            <w:noWrap/>
            <w:hideMark/>
          </w:tcPr>
          <w:p w14:paraId="51ACAABC" w14:textId="77777777" w:rsidR="00BA6F4B" w:rsidRPr="00DA3997" w:rsidRDefault="00BA6F4B" w:rsidP="00BE6F82">
            <w:pPr>
              <w:pStyle w:val="DokTabellentext"/>
            </w:pPr>
            <w:r w:rsidRPr="00DA3997">
              <w:t>Poaceae</w:t>
            </w:r>
          </w:p>
        </w:tc>
        <w:tc>
          <w:tcPr>
            <w:tcW w:w="2660" w:type="dxa"/>
            <w:noWrap/>
            <w:hideMark/>
          </w:tcPr>
          <w:p w14:paraId="681ED014"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marcida</w:t>
            </w:r>
          </w:p>
        </w:tc>
        <w:tc>
          <w:tcPr>
            <w:tcW w:w="640" w:type="dxa"/>
            <w:noWrap/>
            <w:hideMark/>
          </w:tcPr>
          <w:p w14:paraId="01216AAF" w14:textId="77777777" w:rsidR="00BA6F4B" w:rsidRPr="00DA3997" w:rsidRDefault="00BA6F4B" w:rsidP="00BE6F82">
            <w:pPr>
              <w:pStyle w:val="DokTabellentext"/>
            </w:pPr>
            <w:r w:rsidRPr="00DA3997">
              <w:t>100</w:t>
            </w:r>
          </w:p>
        </w:tc>
        <w:tc>
          <w:tcPr>
            <w:tcW w:w="700" w:type="dxa"/>
            <w:noWrap/>
            <w:hideMark/>
          </w:tcPr>
          <w:p w14:paraId="7A065FC3" w14:textId="77777777" w:rsidR="00BA6F4B" w:rsidRPr="00DA3997" w:rsidRDefault="00BA6F4B" w:rsidP="00BE6F82">
            <w:pPr>
              <w:pStyle w:val="DokTabellentext"/>
            </w:pPr>
            <w:r w:rsidRPr="00DA3997">
              <w:t>848</w:t>
            </w:r>
          </w:p>
        </w:tc>
        <w:tc>
          <w:tcPr>
            <w:tcW w:w="780" w:type="dxa"/>
            <w:noWrap/>
            <w:hideMark/>
          </w:tcPr>
          <w:p w14:paraId="6194B1C7" w14:textId="77777777" w:rsidR="00BA6F4B" w:rsidRPr="00DA3997" w:rsidRDefault="00BA6F4B" w:rsidP="00BE6F82">
            <w:pPr>
              <w:pStyle w:val="DokTabellentext"/>
            </w:pPr>
            <w:r w:rsidRPr="00DA3997">
              <w:t>FALSE</w:t>
            </w:r>
          </w:p>
        </w:tc>
        <w:tc>
          <w:tcPr>
            <w:tcW w:w="1040" w:type="dxa"/>
            <w:noWrap/>
            <w:hideMark/>
          </w:tcPr>
          <w:p w14:paraId="207500ED" w14:textId="77777777" w:rsidR="00BA6F4B" w:rsidRPr="00DA3997" w:rsidRDefault="00BA6F4B" w:rsidP="00BE6F82">
            <w:pPr>
              <w:pStyle w:val="DokTabellentext"/>
            </w:pPr>
            <w:r w:rsidRPr="00DA3997">
              <w:t>rbcLa</w:t>
            </w:r>
          </w:p>
        </w:tc>
      </w:tr>
      <w:tr w:rsidR="00BA6F4B" w:rsidRPr="00DA3997" w14:paraId="72488DB0" w14:textId="77777777" w:rsidTr="00BE6F82">
        <w:trPr>
          <w:trHeight w:val="290"/>
        </w:trPr>
        <w:tc>
          <w:tcPr>
            <w:tcW w:w="1380" w:type="dxa"/>
            <w:noWrap/>
            <w:hideMark/>
          </w:tcPr>
          <w:p w14:paraId="04934734" w14:textId="77777777" w:rsidR="00BA6F4B" w:rsidRPr="00DA3997" w:rsidRDefault="00BA6F4B" w:rsidP="00BE6F82">
            <w:pPr>
              <w:pStyle w:val="DokTabellentext"/>
            </w:pPr>
            <w:r w:rsidRPr="00DA3997">
              <w:t>SWFRG011-19</w:t>
            </w:r>
          </w:p>
        </w:tc>
        <w:tc>
          <w:tcPr>
            <w:tcW w:w="1480" w:type="dxa"/>
            <w:noWrap/>
            <w:hideMark/>
          </w:tcPr>
          <w:p w14:paraId="211F3E5B" w14:textId="77777777" w:rsidR="00BA6F4B" w:rsidRPr="00DA3997" w:rsidRDefault="00BA6F4B" w:rsidP="00BE6F82">
            <w:pPr>
              <w:pStyle w:val="DokTabellentext"/>
            </w:pPr>
            <w:r w:rsidRPr="00DA3997">
              <w:t>Poaceae</w:t>
            </w:r>
          </w:p>
        </w:tc>
        <w:tc>
          <w:tcPr>
            <w:tcW w:w="2260" w:type="dxa"/>
            <w:noWrap/>
            <w:hideMark/>
          </w:tcPr>
          <w:p w14:paraId="46A7DFD5"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3142BFC1" w14:textId="77777777" w:rsidR="00BA6F4B" w:rsidRPr="00DA3997" w:rsidRDefault="00BA6F4B" w:rsidP="00BE6F82">
            <w:pPr>
              <w:pStyle w:val="DokTabellentext"/>
            </w:pPr>
            <w:r w:rsidRPr="00DA3997">
              <w:t>GRAFW2133-13</w:t>
            </w:r>
          </w:p>
        </w:tc>
        <w:tc>
          <w:tcPr>
            <w:tcW w:w="1160" w:type="dxa"/>
            <w:noWrap/>
            <w:hideMark/>
          </w:tcPr>
          <w:p w14:paraId="68C30CA1" w14:textId="77777777" w:rsidR="00BA6F4B" w:rsidRPr="00DA3997" w:rsidRDefault="00BA6F4B" w:rsidP="00BE6F82">
            <w:pPr>
              <w:pStyle w:val="DokTabellentext"/>
            </w:pPr>
            <w:r w:rsidRPr="00DA3997">
              <w:t>Poaceae</w:t>
            </w:r>
          </w:p>
        </w:tc>
        <w:tc>
          <w:tcPr>
            <w:tcW w:w="2660" w:type="dxa"/>
            <w:noWrap/>
            <w:hideMark/>
          </w:tcPr>
          <w:p w14:paraId="1DC85B33"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hartzii</w:t>
            </w:r>
          </w:p>
        </w:tc>
        <w:tc>
          <w:tcPr>
            <w:tcW w:w="640" w:type="dxa"/>
            <w:noWrap/>
            <w:hideMark/>
          </w:tcPr>
          <w:p w14:paraId="2A5F7DC8" w14:textId="77777777" w:rsidR="00BA6F4B" w:rsidRPr="00DA3997" w:rsidRDefault="00BA6F4B" w:rsidP="00BE6F82">
            <w:pPr>
              <w:pStyle w:val="DokTabellentext"/>
            </w:pPr>
            <w:r w:rsidRPr="00DA3997">
              <w:t>100</w:t>
            </w:r>
          </w:p>
        </w:tc>
        <w:tc>
          <w:tcPr>
            <w:tcW w:w="700" w:type="dxa"/>
            <w:noWrap/>
            <w:hideMark/>
          </w:tcPr>
          <w:p w14:paraId="2C693BB9" w14:textId="77777777" w:rsidR="00BA6F4B" w:rsidRPr="00DA3997" w:rsidRDefault="00BA6F4B" w:rsidP="00BE6F82">
            <w:pPr>
              <w:pStyle w:val="DokTabellentext"/>
            </w:pPr>
            <w:r w:rsidRPr="00DA3997">
              <w:t>848</w:t>
            </w:r>
          </w:p>
        </w:tc>
        <w:tc>
          <w:tcPr>
            <w:tcW w:w="780" w:type="dxa"/>
            <w:noWrap/>
            <w:hideMark/>
          </w:tcPr>
          <w:p w14:paraId="5C24E86B" w14:textId="77777777" w:rsidR="00BA6F4B" w:rsidRPr="00DA3997" w:rsidRDefault="00BA6F4B" w:rsidP="00BE6F82">
            <w:pPr>
              <w:pStyle w:val="DokTabellentext"/>
            </w:pPr>
            <w:r w:rsidRPr="00DA3997">
              <w:t>FALSE</w:t>
            </w:r>
          </w:p>
        </w:tc>
        <w:tc>
          <w:tcPr>
            <w:tcW w:w="1040" w:type="dxa"/>
            <w:noWrap/>
            <w:hideMark/>
          </w:tcPr>
          <w:p w14:paraId="0EF54444" w14:textId="77777777" w:rsidR="00BA6F4B" w:rsidRPr="00DA3997" w:rsidRDefault="00BA6F4B" w:rsidP="00BE6F82">
            <w:pPr>
              <w:pStyle w:val="DokTabellentext"/>
            </w:pPr>
            <w:r w:rsidRPr="00DA3997">
              <w:t>rbcLa</w:t>
            </w:r>
          </w:p>
        </w:tc>
      </w:tr>
      <w:tr w:rsidR="00BA6F4B" w:rsidRPr="00DA3997" w14:paraId="00497C9D" w14:textId="77777777" w:rsidTr="00BE6F82">
        <w:trPr>
          <w:trHeight w:val="290"/>
        </w:trPr>
        <w:tc>
          <w:tcPr>
            <w:tcW w:w="1380" w:type="dxa"/>
            <w:noWrap/>
            <w:hideMark/>
          </w:tcPr>
          <w:p w14:paraId="6470807D" w14:textId="77777777" w:rsidR="00BA6F4B" w:rsidRPr="00DA3997" w:rsidRDefault="00BA6F4B" w:rsidP="00BE6F82">
            <w:pPr>
              <w:pStyle w:val="DokTabellentext"/>
            </w:pPr>
            <w:r w:rsidRPr="00DA3997">
              <w:t>SWFRG011-19</w:t>
            </w:r>
          </w:p>
        </w:tc>
        <w:tc>
          <w:tcPr>
            <w:tcW w:w="1480" w:type="dxa"/>
            <w:noWrap/>
            <w:hideMark/>
          </w:tcPr>
          <w:p w14:paraId="4AFE1673" w14:textId="77777777" w:rsidR="00BA6F4B" w:rsidRPr="00DA3997" w:rsidRDefault="00BA6F4B" w:rsidP="00BE6F82">
            <w:pPr>
              <w:pStyle w:val="DokTabellentext"/>
            </w:pPr>
            <w:r w:rsidRPr="00DA3997">
              <w:t>Poaceae</w:t>
            </w:r>
          </w:p>
        </w:tc>
        <w:tc>
          <w:tcPr>
            <w:tcW w:w="2260" w:type="dxa"/>
            <w:noWrap/>
            <w:hideMark/>
          </w:tcPr>
          <w:p w14:paraId="10B007DB"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4C2A1A60" w14:textId="77777777" w:rsidR="00BA6F4B" w:rsidRPr="00DA3997" w:rsidRDefault="00BA6F4B" w:rsidP="00BE6F82">
            <w:pPr>
              <w:pStyle w:val="DokTabellentext"/>
            </w:pPr>
            <w:r w:rsidRPr="00DA3997">
              <w:t>GRAFW2069-13</w:t>
            </w:r>
          </w:p>
        </w:tc>
        <w:tc>
          <w:tcPr>
            <w:tcW w:w="1160" w:type="dxa"/>
            <w:noWrap/>
            <w:hideMark/>
          </w:tcPr>
          <w:p w14:paraId="0642A919" w14:textId="77777777" w:rsidR="00BA6F4B" w:rsidRPr="00DA3997" w:rsidRDefault="00BA6F4B" w:rsidP="00BE6F82">
            <w:pPr>
              <w:pStyle w:val="DokTabellentext"/>
            </w:pPr>
            <w:r w:rsidRPr="00DA3997">
              <w:t>Poaceae</w:t>
            </w:r>
          </w:p>
        </w:tc>
        <w:tc>
          <w:tcPr>
            <w:tcW w:w="2660" w:type="dxa"/>
            <w:noWrap/>
            <w:hideMark/>
          </w:tcPr>
          <w:p w14:paraId="465DDDDA"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14:paraId="1A14CFC3" w14:textId="77777777" w:rsidR="00BA6F4B" w:rsidRPr="00DA3997" w:rsidRDefault="00BA6F4B" w:rsidP="00BE6F82">
            <w:pPr>
              <w:pStyle w:val="DokTabellentext"/>
            </w:pPr>
            <w:r w:rsidRPr="00DA3997">
              <w:t>100</w:t>
            </w:r>
          </w:p>
        </w:tc>
        <w:tc>
          <w:tcPr>
            <w:tcW w:w="700" w:type="dxa"/>
            <w:noWrap/>
            <w:hideMark/>
          </w:tcPr>
          <w:p w14:paraId="2B731DF8" w14:textId="77777777" w:rsidR="00BA6F4B" w:rsidRPr="00DA3997" w:rsidRDefault="00BA6F4B" w:rsidP="00BE6F82">
            <w:pPr>
              <w:pStyle w:val="DokTabellentext"/>
            </w:pPr>
            <w:r w:rsidRPr="00DA3997">
              <w:t>848</w:t>
            </w:r>
          </w:p>
        </w:tc>
        <w:tc>
          <w:tcPr>
            <w:tcW w:w="780" w:type="dxa"/>
            <w:noWrap/>
            <w:hideMark/>
          </w:tcPr>
          <w:p w14:paraId="7A517A6C" w14:textId="77777777" w:rsidR="00BA6F4B" w:rsidRPr="00DA3997" w:rsidRDefault="00BA6F4B" w:rsidP="00BE6F82">
            <w:pPr>
              <w:pStyle w:val="DokTabellentext"/>
            </w:pPr>
            <w:r w:rsidRPr="00DA3997">
              <w:t>FALSE</w:t>
            </w:r>
          </w:p>
        </w:tc>
        <w:tc>
          <w:tcPr>
            <w:tcW w:w="1040" w:type="dxa"/>
            <w:noWrap/>
            <w:hideMark/>
          </w:tcPr>
          <w:p w14:paraId="22D27E71" w14:textId="77777777" w:rsidR="00BA6F4B" w:rsidRPr="00DA3997" w:rsidRDefault="00BA6F4B" w:rsidP="00BE6F82">
            <w:pPr>
              <w:pStyle w:val="DokTabellentext"/>
            </w:pPr>
            <w:r w:rsidRPr="00DA3997">
              <w:t>rbcLa</w:t>
            </w:r>
          </w:p>
        </w:tc>
      </w:tr>
      <w:tr w:rsidR="00BA6F4B" w:rsidRPr="00DA3997" w14:paraId="4A1567F7" w14:textId="77777777" w:rsidTr="00BE6F82">
        <w:trPr>
          <w:trHeight w:val="290"/>
        </w:trPr>
        <w:tc>
          <w:tcPr>
            <w:tcW w:w="1380" w:type="dxa"/>
            <w:noWrap/>
            <w:hideMark/>
          </w:tcPr>
          <w:p w14:paraId="1E3E320F" w14:textId="77777777" w:rsidR="00BA6F4B" w:rsidRPr="00DA3997" w:rsidRDefault="00BA6F4B" w:rsidP="00BE6F82">
            <w:pPr>
              <w:pStyle w:val="DokTabellentext"/>
            </w:pPr>
            <w:r w:rsidRPr="00DA3997">
              <w:t>SWFRG011-19</w:t>
            </w:r>
          </w:p>
        </w:tc>
        <w:tc>
          <w:tcPr>
            <w:tcW w:w="1480" w:type="dxa"/>
            <w:noWrap/>
            <w:hideMark/>
          </w:tcPr>
          <w:p w14:paraId="53132491" w14:textId="77777777" w:rsidR="00BA6F4B" w:rsidRPr="00DA3997" w:rsidRDefault="00BA6F4B" w:rsidP="00BE6F82">
            <w:pPr>
              <w:pStyle w:val="DokTabellentext"/>
            </w:pPr>
            <w:r w:rsidRPr="00DA3997">
              <w:t>Poaceae</w:t>
            </w:r>
          </w:p>
        </w:tc>
        <w:tc>
          <w:tcPr>
            <w:tcW w:w="2260" w:type="dxa"/>
            <w:noWrap/>
            <w:hideMark/>
          </w:tcPr>
          <w:p w14:paraId="206EC2F7"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543A53F9" w14:textId="77777777" w:rsidR="00BA6F4B" w:rsidRPr="00DA3997" w:rsidRDefault="00BA6F4B" w:rsidP="00BE6F82">
            <w:pPr>
              <w:pStyle w:val="DokTabellentext"/>
            </w:pPr>
            <w:r w:rsidRPr="00DA3997">
              <w:t>GRAFW2057-13</w:t>
            </w:r>
          </w:p>
        </w:tc>
        <w:tc>
          <w:tcPr>
            <w:tcW w:w="1160" w:type="dxa"/>
            <w:noWrap/>
            <w:hideMark/>
          </w:tcPr>
          <w:p w14:paraId="5CB453EB" w14:textId="77777777" w:rsidR="00BA6F4B" w:rsidRPr="00DA3997" w:rsidRDefault="00BA6F4B" w:rsidP="00BE6F82">
            <w:pPr>
              <w:pStyle w:val="DokTabellentext"/>
            </w:pPr>
            <w:r w:rsidRPr="00DA3997">
              <w:t>Poaceae</w:t>
            </w:r>
          </w:p>
        </w:tc>
        <w:tc>
          <w:tcPr>
            <w:tcW w:w="2660" w:type="dxa"/>
            <w:noWrap/>
            <w:hideMark/>
          </w:tcPr>
          <w:p w14:paraId="0D043DC2"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76C1F7B7" w14:textId="77777777" w:rsidR="00BA6F4B" w:rsidRPr="00DA3997" w:rsidRDefault="00BA6F4B" w:rsidP="00BE6F82">
            <w:pPr>
              <w:pStyle w:val="DokTabellentext"/>
            </w:pPr>
            <w:r w:rsidRPr="00DA3997">
              <w:t>100</w:t>
            </w:r>
          </w:p>
        </w:tc>
        <w:tc>
          <w:tcPr>
            <w:tcW w:w="700" w:type="dxa"/>
            <w:noWrap/>
            <w:hideMark/>
          </w:tcPr>
          <w:p w14:paraId="0A49292F" w14:textId="77777777" w:rsidR="00BA6F4B" w:rsidRPr="00DA3997" w:rsidRDefault="00BA6F4B" w:rsidP="00BE6F82">
            <w:pPr>
              <w:pStyle w:val="DokTabellentext"/>
            </w:pPr>
            <w:r w:rsidRPr="00DA3997">
              <w:t>848</w:t>
            </w:r>
          </w:p>
        </w:tc>
        <w:tc>
          <w:tcPr>
            <w:tcW w:w="780" w:type="dxa"/>
            <w:noWrap/>
            <w:hideMark/>
          </w:tcPr>
          <w:p w14:paraId="33BDB3BC" w14:textId="77777777" w:rsidR="00BA6F4B" w:rsidRPr="00DA3997" w:rsidRDefault="00BA6F4B" w:rsidP="00BE6F82">
            <w:pPr>
              <w:pStyle w:val="DokTabellentext"/>
            </w:pPr>
            <w:r w:rsidRPr="00DA3997">
              <w:t>FALSE</w:t>
            </w:r>
          </w:p>
        </w:tc>
        <w:tc>
          <w:tcPr>
            <w:tcW w:w="1040" w:type="dxa"/>
            <w:noWrap/>
            <w:hideMark/>
          </w:tcPr>
          <w:p w14:paraId="0FA50DF7" w14:textId="77777777" w:rsidR="00BA6F4B" w:rsidRPr="00DA3997" w:rsidRDefault="00BA6F4B" w:rsidP="00BE6F82">
            <w:pPr>
              <w:pStyle w:val="DokTabellentext"/>
            </w:pPr>
            <w:r w:rsidRPr="00DA3997">
              <w:t>rbcLa</w:t>
            </w:r>
          </w:p>
        </w:tc>
      </w:tr>
      <w:tr w:rsidR="00BA6F4B" w:rsidRPr="00DA3997" w14:paraId="3722D998" w14:textId="77777777" w:rsidTr="00BE6F82">
        <w:trPr>
          <w:trHeight w:val="290"/>
        </w:trPr>
        <w:tc>
          <w:tcPr>
            <w:tcW w:w="1380" w:type="dxa"/>
            <w:noWrap/>
            <w:hideMark/>
          </w:tcPr>
          <w:p w14:paraId="32424127" w14:textId="77777777" w:rsidR="00BA6F4B" w:rsidRPr="00DA3997" w:rsidRDefault="00BA6F4B" w:rsidP="00BE6F82">
            <w:pPr>
              <w:pStyle w:val="DokTabellentext"/>
            </w:pPr>
            <w:r w:rsidRPr="00DA3997">
              <w:lastRenderedPageBreak/>
              <w:t>SWFRG011-19</w:t>
            </w:r>
          </w:p>
        </w:tc>
        <w:tc>
          <w:tcPr>
            <w:tcW w:w="1480" w:type="dxa"/>
            <w:noWrap/>
            <w:hideMark/>
          </w:tcPr>
          <w:p w14:paraId="32CA4784" w14:textId="77777777" w:rsidR="00BA6F4B" w:rsidRPr="00DA3997" w:rsidRDefault="00BA6F4B" w:rsidP="00BE6F82">
            <w:pPr>
              <w:pStyle w:val="DokTabellentext"/>
            </w:pPr>
            <w:r w:rsidRPr="00DA3997">
              <w:t>Poaceae</w:t>
            </w:r>
          </w:p>
        </w:tc>
        <w:tc>
          <w:tcPr>
            <w:tcW w:w="2260" w:type="dxa"/>
            <w:noWrap/>
            <w:hideMark/>
          </w:tcPr>
          <w:p w14:paraId="15265E55"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7BFDB260" w14:textId="77777777" w:rsidR="00BA6F4B" w:rsidRPr="00DA3997" w:rsidRDefault="00BA6F4B" w:rsidP="00BE6F82">
            <w:pPr>
              <w:pStyle w:val="DokTabellentext"/>
            </w:pPr>
            <w:r w:rsidRPr="00DA3997">
              <w:t>GRAFW2007-13</w:t>
            </w:r>
          </w:p>
        </w:tc>
        <w:tc>
          <w:tcPr>
            <w:tcW w:w="1160" w:type="dxa"/>
            <w:noWrap/>
            <w:hideMark/>
          </w:tcPr>
          <w:p w14:paraId="4EB1025D" w14:textId="77777777" w:rsidR="00BA6F4B" w:rsidRPr="00DA3997" w:rsidRDefault="00BA6F4B" w:rsidP="00BE6F82">
            <w:pPr>
              <w:pStyle w:val="DokTabellentext"/>
            </w:pPr>
            <w:r w:rsidRPr="00DA3997">
              <w:t>Poaceae</w:t>
            </w:r>
          </w:p>
        </w:tc>
        <w:tc>
          <w:tcPr>
            <w:tcW w:w="2660" w:type="dxa"/>
            <w:noWrap/>
            <w:hideMark/>
          </w:tcPr>
          <w:p w14:paraId="77B47C6E"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14:paraId="62166F36" w14:textId="77777777" w:rsidR="00BA6F4B" w:rsidRPr="00DA3997" w:rsidRDefault="00BA6F4B" w:rsidP="00BE6F82">
            <w:pPr>
              <w:pStyle w:val="DokTabellentext"/>
            </w:pPr>
            <w:r w:rsidRPr="00DA3997">
              <w:t>100</w:t>
            </w:r>
          </w:p>
        </w:tc>
        <w:tc>
          <w:tcPr>
            <w:tcW w:w="700" w:type="dxa"/>
            <w:noWrap/>
            <w:hideMark/>
          </w:tcPr>
          <w:p w14:paraId="11B55026" w14:textId="77777777" w:rsidR="00BA6F4B" w:rsidRPr="00DA3997" w:rsidRDefault="00BA6F4B" w:rsidP="00BE6F82">
            <w:pPr>
              <w:pStyle w:val="DokTabellentext"/>
            </w:pPr>
            <w:r w:rsidRPr="00DA3997">
              <w:t>848</w:t>
            </w:r>
          </w:p>
        </w:tc>
        <w:tc>
          <w:tcPr>
            <w:tcW w:w="780" w:type="dxa"/>
            <w:noWrap/>
            <w:hideMark/>
          </w:tcPr>
          <w:p w14:paraId="73D07A00" w14:textId="77777777" w:rsidR="00BA6F4B" w:rsidRPr="00DA3997" w:rsidRDefault="00BA6F4B" w:rsidP="00BE6F82">
            <w:pPr>
              <w:pStyle w:val="DokTabellentext"/>
            </w:pPr>
            <w:r w:rsidRPr="00DA3997">
              <w:t>FALSE</w:t>
            </w:r>
          </w:p>
        </w:tc>
        <w:tc>
          <w:tcPr>
            <w:tcW w:w="1040" w:type="dxa"/>
            <w:noWrap/>
            <w:hideMark/>
          </w:tcPr>
          <w:p w14:paraId="1FE534AF" w14:textId="77777777" w:rsidR="00BA6F4B" w:rsidRPr="00DA3997" w:rsidRDefault="00BA6F4B" w:rsidP="00BE6F82">
            <w:pPr>
              <w:pStyle w:val="DokTabellentext"/>
            </w:pPr>
            <w:r w:rsidRPr="00DA3997">
              <w:t>rbcLa</w:t>
            </w:r>
          </w:p>
        </w:tc>
      </w:tr>
      <w:tr w:rsidR="00BA6F4B" w:rsidRPr="00DA3997" w14:paraId="0725EA8A" w14:textId="77777777" w:rsidTr="00BE6F82">
        <w:trPr>
          <w:trHeight w:val="290"/>
        </w:trPr>
        <w:tc>
          <w:tcPr>
            <w:tcW w:w="1380" w:type="dxa"/>
            <w:noWrap/>
            <w:hideMark/>
          </w:tcPr>
          <w:p w14:paraId="4F0262A7" w14:textId="77777777" w:rsidR="00BA6F4B" w:rsidRPr="00DA3997" w:rsidRDefault="00BA6F4B" w:rsidP="00BE6F82">
            <w:pPr>
              <w:pStyle w:val="DokTabellentext"/>
            </w:pPr>
            <w:r w:rsidRPr="00DA3997">
              <w:t>SWFRG011-19</w:t>
            </w:r>
          </w:p>
        </w:tc>
        <w:tc>
          <w:tcPr>
            <w:tcW w:w="1480" w:type="dxa"/>
            <w:noWrap/>
            <w:hideMark/>
          </w:tcPr>
          <w:p w14:paraId="298F709E" w14:textId="77777777" w:rsidR="00BA6F4B" w:rsidRPr="00DA3997" w:rsidRDefault="00BA6F4B" w:rsidP="00BE6F82">
            <w:pPr>
              <w:pStyle w:val="DokTabellentext"/>
            </w:pPr>
            <w:r w:rsidRPr="00DA3997">
              <w:t>Poaceae</w:t>
            </w:r>
          </w:p>
        </w:tc>
        <w:tc>
          <w:tcPr>
            <w:tcW w:w="2260" w:type="dxa"/>
            <w:noWrap/>
            <w:hideMark/>
          </w:tcPr>
          <w:p w14:paraId="7EE02FF7"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799D1D60" w14:textId="77777777" w:rsidR="00BA6F4B" w:rsidRPr="00DA3997" w:rsidRDefault="00BA6F4B" w:rsidP="00BE6F82">
            <w:pPr>
              <w:pStyle w:val="DokTabellentext"/>
            </w:pPr>
            <w:r w:rsidRPr="00DA3997">
              <w:t>GRAFW2004-13</w:t>
            </w:r>
          </w:p>
        </w:tc>
        <w:tc>
          <w:tcPr>
            <w:tcW w:w="1160" w:type="dxa"/>
            <w:noWrap/>
            <w:hideMark/>
          </w:tcPr>
          <w:p w14:paraId="1B7CD574" w14:textId="77777777" w:rsidR="00BA6F4B" w:rsidRPr="00DA3997" w:rsidRDefault="00BA6F4B" w:rsidP="00BE6F82">
            <w:pPr>
              <w:pStyle w:val="DokTabellentext"/>
            </w:pPr>
            <w:r w:rsidRPr="00DA3997">
              <w:t>Poaceae</w:t>
            </w:r>
          </w:p>
        </w:tc>
        <w:tc>
          <w:tcPr>
            <w:tcW w:w="2660" w:type="dxa"/>
            <w:noWrap/>
            <w:hideMark/>
          </w:tcPr>
          <w:p w14:paraId="1F157412"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1512A178" w14:textId="77777777" w:rsidR="00BA6F4B" w:rsidRPr="00DA3997" w:rsidRDefault="00BA6F4B" w:rsidP="00BE6F82">
            <w:pPr>
              <w:pStyle w:val="DokTabellentext"/>
            </w:pPr>
            <w:r w:rsidRPr="00DA3997">
              <w:t>100</w:t>
            </w:r>
          </w:p>
        </w:tc>
        <w:tc>
          <w:tcPr>
            <w:tcW w:w="700" w:type="dxa"/>
            <w:noWrap/>
            <w:hideMark/>
          </w:tcPr>
          <w:p w14:paraId="06C944A6" w14:textId="77777777" w:rsidR="00BA6F4B" w:rsidRPr="00DA3997" w:rsidRDefault="00BA6F4B" w:rsidP="00BE6F82">
            <w:pPr>
              <w:pStyle w:val="DokTabellentext"/>
            </w:pPr>
            <w:r w:rsidRPr="00DA3997">
              <w:t>848</w:t>
            </w:r>
          </w:p>
        </w:tc>
        <w:tc>
          <w:tcPr>
            <w:tcW w:w="780" w:type="dxa"/>
            <w:noWrap/>
            <w:hideMark/>
          </w:tcPr>
          <w:p w14:paraId="725B55CA" w14:textId="77777777" w:rsidR="00BA6F4B" w:rsidRPr="00DA3997" w:rsidRDefault="00BA6F4B" w:rsidP="00BE6F82">
            <w:pPr>
              <w:pStyle w:val="DokTabellentext"/>
            </w:pPr>
            <w:r w:rsidRPr="00DA3997">
              <w:t>FALSE</w:t>
            </w:r>
          </w:p>
        </w:tc>
        <w:tc>
          <w:tcPr>
            <w:tcW w:w="1040" w:type="dxa"/>
            <w:noWrap/>
            <w:hideMark/>
          </w:tcPr>
          <w:p w14:paraId="34F71D25" w14:textId="77777777" w:rsidR="00BA6F4B" w:rsidRPr="00DA3997" w:rsidRDefault="00BA6F4B" w:rsidP="00BE6F82">
            <w:pPr>
              <w:pStyle w:val="DokTabellentext"/>
            </w:pPr>
            <w:r w:rsidRPr="00DA3997">
              <w:t>rbcLa</w:t>
            </w:r>
          </w:p>
        </w:tc>
      </w:tr>
      <w:tr w:rsidR="00BA6F4B" w:rsidRPr="00DA3997" w14:paraId="3B2B9143" w14:textId="77777777" w:rsidTr="00BE6F82">
        <w:trPr>
          <w:trHeight w:val="290"/>
        </w:trPr>
        <w:tc>
          <w:tcPr>
            <w:tcW w:w="1380" w:type="dxa"/>
            <w:noWrap/>
            <w:hideMark/>
          </w:tcPr>
          <w:p w14:paraId="54A3584B" w14:textId="77777777" w:rsidR="00BA6F4B" w:rsidRPr="00DA3997" w:rsidRDefault="00BA6F4B" w:rsidP="00BE6F82">
            <w:pPr>
              <w:pStyle w:val="DokTabellentext"/>
            </w:pPr>
            <w:r w:rsidRPr="00DA3997">
              <w:t>SWFRG011-19</w:t>
            </w:r>
          </w:p>
        </w:tc>
        <w:tc>
          <w:tcPr>
            <w:tcW w:w="1480" w:type="dxa"/>
            <w:noWrap/>
            <w:hideMark/>
          </w:tcPr>
          <w:p w14:paraId="197F1CE0" w14:textId="77777777" w:rsidR="00BA6F4B" w:rsidRPr="00DA3997" w:rsidRDefault="00BA6F4B" w:rsidP="00BE6F82">
            <w:pPr>
              <w:pStyle w:val="DokTabellentext"/>
            </w:pPr>
            <w:r w:rsidRPr="00DA3997">
              <w:t>Poaceae</w:t>
            </w:r>
          </w:p>
        </w:tc>
        <w:tc>
          <w:tcPr>
            <w:tcW w:w="2260" w:type="dxa"/>
            <w:noWrap/>
            <w:hideMark/>
          </w:tcPr>
          <w:p w14:paraId="3C8378DE"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1AC0BF08" w14:textId="77777777" w:rsidR="00BA6F4B" w:rsidRPr="00DA3997" w:rsidRDefault="00BA6F4B" w:rsidP="00BE6F82">
            <w:pPr>
              <w:pStyle w:val="DokTabellentext"/>
            </w:pPr>
            <w:r w:rsidRPr="00DA3997">
              <w:t>GRAFW1907-13</w:t>
            </w:r>
          </w:p>
        </w:tc>
        <w:tc>
          <w:tcPr>
            <w:tcW w:w="1160" w:type="dxa"/>
            <w:noWrap/>
            <w:hideMark/>
          </w:tcPr>
          <w:p w14:paraId="6F6D5C56" w14:textId="77777777" w:rsidR="00BA6F4B" w:rsidRPr="00DA3997" w:rsidRDefault="00BA6F4B" w:rsidP="00BE6F82">
            <w:pPr>
              <w:pStyle w:val="DokTabellentext"/>
            </w:pPr>
            <w:r w:rsidRPr="00DA3997">
              <w:t>Poaceae</w:t>
            </w:r>
          </w:p>
        </w:tc>
        <w:tc>
          <w:tcPr>
            <w:tcW w:w="2660" w:type="dxa"/>
            <w:noWrap/>
            <w:hideMark/>
          </w:tcPr>
          <w:p w14:paraId="517C458E"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14:paraId="27852B3C" w14:textId="77777777" w:rsidR="00BA6F4B" w:rsidRPr="00DA3997" w:rsidRDefault="00BA6F4B" w:rsidP="00BE6F82">
            <w:pPr>
              <w:pStyle w:val="DokTabellentext"/>
            </w:pPr>
            <w:r w:rsidRPr="00DA3997">
              <w:t>100</w:t>
            </w:r>
          </w:p>
        </w:tc>
        <w:tc>
          <w:tcPr>
            <w:tcW w:w="700" w:type="dxa"/>
            <w:noWrap/>
            <w:hideMark/>
          </w:tcPr>
          <w:p w14:paraId="3AD85DAF" w14:textId="77777777" w:rsidR="00BA6F4B" w:rsidRPr="00DA3997" w:rsidRDefault="00BA6F4B" w:rsidP="00BE6F82">
            <w:pPr>
              <w:pStyle w:val="DokTabellentext"/>
            </w:pPr>
            <w:r w:rsidRPr="00DA3997">
              <w:t>848</w:t>
            </w:r>
          </w:p>
        </w:tc>
        <w:tc>
          <w:tcPr>
            <w:tcW w:w="780" w:type="dxa"/>
            <w:noWrap/>
            <w:hideMark/>
          </w:tcPr>
          <w:p w14:paraId="198EE7F4" w14:textId="77777777" w:rsidR="00BA6F4B" w:rsidRPr="00DA3997" w:rsidRDefault="00BA6F4B" w:rsidP="00BE6F82">
            <w:pPr>
              <w:pStyle w:val="DokTabellentext"/>
            </w:pPr>
            <w:r w:rsidRPr="00DA3997">
              <w:t>FALSE</w:t>
            </w:r>
          </w:p>
        </w:tc>
        <w:tc>
          <w:tcPr>
            <w:tcW w:w="1040" w:type="dxa"/>
            <w:noWrap/>
            <w:hideMark/>
          </w:tcPr>
          <w:p w14:paraId="1A654C44" w14:textId="77777777" w:rsidR="00BA6F4B" w:rsidRPr="00DA3997" w:rsidRDefault="00BA6F4B" w:rsidP="00BE6F82">
            <w:pPr>
              <w:pStyle w:val="DokTabellentext"/>
            </w:pPr>
            <w:r w:rsidRPr="00DA3997">
              <w:t>rbcLa</w:t>
            </w:r>
          </w:p>
        </w:tc>
      </w:tr>
      <w:tr w:rsidR="00BA6F4B" w:rsidRPr="00DA3997" w14:paraId="26DCBA3B" w14:textId="77777777" w:rsidTr="00BE6F82">
        <w:trPr>
          <w:trHeight w:val="290"/>
        </w:trPr>
        <w:tc>
          <w:tcPr>
            <w:tcW w:w="1380" w:type="dxa"/>
            <w:noWrap/>
            <w:hideMark/>
          </w:tcPr>
          <w:p w14:paraId="117098E6" w14:textId="77777777" w:rsidR="00BA6F4B" w:rsidRPr="00DA3997" w:rsidRDefault="00BA6F4B" w:rsidP="00BE6F82">
            <w:pPr>
              <w:pStyle w:val="DokTabellentext"/>
            </w:pPr>
            <w:r w:rsidRPr="00DA3997">
              <w:t>SWFRG011-19</w:t>
            </w:r>
          </w:p>
        </w:tc>
        <w:tc>
          <w:tcPr>
            <w:tcW w:w="1480" w:type="dxa"/>
            <w:noWrap/>
            <w:hideMark/>
          </w:tcPr>
          <w:p w14:paraId="27A67610" w14:textId="77777777" w:rsidR="00BA6F4B" w:rsidRPr="00DA3997" w:rsidRDefault="00BA6F4B" w:rsidP="00BE6F82">
            <w:pPr>
              <w:pStyle w:val="DokTabellentext"/>
            </w:pPr>
            <w:r w:rsidRPr="00DA3997">
              <w:t>Poaceae</w:t>
            </w:r>
          </w:p>
        </w:tc>
        <w:tc>
          <w:tcPr>
            <w:tcW w:w="2260" w:type="dxa"/>
            <w:noWrap/>
            <w:hideMark/>
          </w:tcPr>
          <w:p w14:paraId="380C1ABB"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436A4662" w14:textId="77777777" w:rsidR="00BA6F4B" w:rsidRPr="00DA3997" w:rsidRDefault="00BA6F4B" w:rsidP="00BE6F82">
            <w:pPr>
              <w:pStyle w:val="DokTabellentext"/>
            </w:pPr>
            <w:r w:rsidRPr="00DA3997">
              <w:t>VEMSH158-13</w:t>
            </w:r>
          </w:p>
        </w:tc>
        <w:tc>
          <w:tcPr>
            <w:tcW w:w="1160" w:type="dxa"/>
            <w:noWrap/>
            <w:hideMark/>
          </w:tcPr>
          <w:p w14:paraId="5F1AFE42" w14:textId="77777777" w:rsidR="00BA6F4B" w:rsidRPr="00DA3997" w:rsidRDefault="00BA6F4B" w:rsidP="00BE6F82">
            <w:pPr>
              <w:pStyle w:val="DokTabellentext"/>
            </w:pPr>
            <w:r w:rsidRPr="00DA3997">
              <w:t>Poaceae</w:t>
            </w:r>
          </w:p>
        </w:tc>
        <w:tc>
          <w:tcPr>
            <w:tcW w:w="2660" w:type="dxa"/>
            <w:noWrap/>
            <w:hideMark/>
          </w:tcPr>
          <w:p w14:paraId="29990FF5"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14:paraId="7005E5A5" w14:textId="77777777" w:rsidR="00BA6F4B" w:rsidRPr="00DA3997" w:rsidRDefault="00BA6F4B" w:rsidP="00BE6F82">
            <w:pPr>
              <w:pStyle w:val="DokTabellentext"/>
            </w:pPr>
            <w:r w:rsidRPr="00DA3997">
              <w:t>100</w:t>
            </w:r>
          </w:p>
        </w:tc>
        <w:tc>
          <w:tcPr>
            <w:tcW w:w="700" w:type="dxa"/>
            <w:noWrap/>
            <w:hideMark/>
          </w:tcPr>
          <w:p w14:paraId="2D47DB43" w14:textId="77777777" w:rsidR="00BA6F4B" w:rsidRPr="00DA3997" w:rsidRDefault="00BA6F4B" w:rsidP="00BE6F82">
            <w:pPr>
              <w:pStyle w:val="DokTabellentext"/>
            </w:pPr>
            <w:r w:rsidRPr="00DA3997">
              <w:t>848</w:t>
            </w:r>
          </w:p>
        </w:tc>
        <w:tc>
          <w:tcPr>
            <w:tcW w:w="780" w:type="dxa"/>
            <w:noWrap/>
            <w:hideMark/>
          </w:tcPr>
          <w:p w14:paraId="38B3579B" w14:textId="77777777" w:rsidR="00BA6F4B" w:rsidRPr="00DA3997" w:rsidRDefault="00BA6F4B" w:rsidP="00BE6F82">
            <w:pPr>
              <w:pStyle w:val="DokTabellentext"/>
            </w:pPr>
            <w:r w:rsidRPr="00DA3997">
              <w:t>FALSE</w:t>
            </w:r>
          </w:p>
        </w:tc>
        <w:tc>
          <w:tcPr>
            <w:tcW w:w="1040" w:type="dxa"/>
            <w:noWrap/>
            <w:hideMark/>
          </w:tcPr>
          <w:p w14:paraId="5334ACF9" w14:textId="77777777" w:rsidR="00BA6F4B" w:rsidRPr="00DA3997" w:rsidRDefault="00BA6F4B" w:rsidP="00BE6F82">
            <w:pPr>
              <w:pStyle w:val="DokTabellentext"/>
            </w:pPr>
            <w:r w:rsidRPr="00DA3997">
              <w:t>rbcLa</w:t>
            </w:r>
          </w:p>
        </w:tc>
      </w:tr>
      <w:tr w:rsidR="00BA6F4B" w:rsidRPr="00DA3997" w14:paraId="0F4C7850" w14:textId="77777777" w:rsidTr="00BE6F82">
        <w:trPr>
          <w:trHeight w:val="290"/>
        </w:trPr>
        <w:tc>
          <w:tcPr>
            <w:tcW w:w="1380" w:type="dxa"/>
            <w:noWrap/>
            <w:hideMark/>
          </w:tcPr>
          <w:p w14:paraId="7CE120E1" w14:textId="77777777" w:rsidR="00BA6F4B" w:rsidRPr="00DA3997" w:rsidRDefault="00BA6F4B" w:rsidP="00BE6F82">
            <w:pPr>
              <w:pStyle w:val="DokTabellentext"/>
            </w:pPr>
            <w:r w:rsidRPr="00DA3997">
              <w:t>SWFRG011-19</w:t>
            </w:r>
          </w:p>
        </w:tc>
        <w:tc>
          <w:tcPr>
            <w:tcW w:w="1480" w:type="dxa"/>
            <w:noWrap/>
            <w:hideMark/>
          </w:tcPr>
          <w:p w14:paraId="63B74176" w14:textId="77777777" w:rsidR="00BA6F4B" w:rsidRPr="00DA3997" w:rsidRDefault="00BA6F4B" w:rsidP="00BE6F82">
            <w:pPr>
              <w:pStyle w:val="DokTabellentext"/>
            </w:pPr>
            <w:r w:rsidRPr="00DA3997">
              <w:t>Poaceae</w:t>
            </w:r>
          </w:p>
        </w:tc>
        <w:tc>
          <w:tcPr>
            <w:tcW w:w="2260" w:type="dxa"/>
            <w:noWrap/>
            <w:hideMark/>
          </w:tcPr>
          <w:p w14:paraId="08573119"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14034EC5" w14:textId="77777777" w:rsidR="00BA6F4B" w:rsidRPr="00DA3997" w:rsidRDefault="00BA6F4B" w:rsidP="00BE6F82">
            <w:pPr>
              <w:pStyle w:val="DokTabellentext"/>
            </w:pPr>
            <w:r w:rsidRPr="00DA3997">
              <w:t>VEMSH091-13</w:t>
            </w:r>
          </w:p>
        </w:tc>
        <w:tc>
          <w:tcPr>
            <w:tcW w:w="1160" w:type="dxa"/>
            <w:noWrap/>
            <w:hideMark/>
          </w:tcPr>
          <w:p w14:paraId="5DF1A85E" w14:textId="77777777" w:rsidR="00BA6F4B" w:rsidRPr="00DA3997" w:rsidRDefault="00BA6F4B" w:rsidP="00BE6F82">
            <w:pPr>
              <w:pStyle w:val="DokTabellentext"/>
            </w:pPr>
            <w:r w:rsidRPr="00DA3997">
              <w:t>Poaceae</w:t>
            </w:r>
          </w:p>
        </w:tc>
        <w:tc>
          <w:tcPr>
            <w:tcW w:w="2660" w:type="dxa"/>
            <w:noWrap/>
            <w:hideMark/>
          </w:tcPr>
          <w:p w14:paraId="1AD4FEF5"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14:paraId="7845CA8D" w14:textId="77777777" w:rsidR="00BA6F4B" w:rsidRPr="00DA3997" w:rsidRDefault="00BA6F4B" w:rsidP="00BE6F82">
            <w:pPr>
              <w:pStyle w:val="DokTabellentext"/>
            </w:pPr>
            <w:r w:rsidRPr="00DA3997">
              <w:t>100</w:t>
            </w:r>
          </w:p>
        </w:tc>
        <w:tc>
          <w:tcPr>
            <w:tcW w:w="700" w:type="dxa"/>
            <w:noWrap/>
            <w:hideMark/>
          </w:tcPr>
          <w:p w14:paraId="2878835A" w14:textId="77777777" w:rsidR="00BA6F4B" w:rsidRPr="00DA3997" w:rsidRDefault="00BA6F4B" w:rsidP="00BE6F82">
            <w:pPr>
              <w:pStyle w:val="DokTabellentext"/>
            </w:pPr>
            <w:r w:rsidRPr="00DA3997">
              <w:t>848</w:t>
            </w:r>
          </w:p>
        </w:tc>
        <w:tc>
          <w:tcPr>
            <w:tcW w:w="780" w:type="dxa"/>
            <w:noWrap/>
            <w:hideMark/>
          </w:tcPr>
          <w:p w14:paraId="3253DE8D" w14:textId="77777777" w:rsidR="00BA6F4B" w:rsidRPr="00DA3997" w:rsidRDefault="00BA6F4B" w:rsidP="00BE6F82">
            <w:pPr>
              <w:pStyle w:val="DokTabellentext"/>
            </w:pPr>
            <w:r w:rsidRPr="00DA3997">
              <w:t>FALSE</w:t>
            </w:r>
          </w:p>
        </w:tc>
        <w:tc>
          <w:tcPr>
            <w:tcW w:w="1040" w:type="dxa"/>
            <w:noWrap/>
            <w:hideMark/>
          </w:tcPr>
          <w:p w14:paraId="568D8C4E" w14:textId="77777777" w:rsidR="00BA6F4B" w:rsidRPr="00DA3997" w:rsidRDefault="00BA6F4B" w:rsidP="00BE6F82">
            <w:pPr>
              <w:pStyle w:val="DokTabellentext"/>
            </w:pPr>
            <w:r w:rsidRPr="00DA3997">
              <w:t>rbcLa</w:t>
            </w:r>
          </w:p>
        </w:tc>
      </w:tr>
      <w:tr w:rsidR="00BA6F4B" w:rsidRPr="00DA3997" w14:paraId="40A328C9" w14:textId="77777777" w:rsidTr="00BE6F82">
        <w:trPr>
          <w:trHeight w:val="290"/>
        </w:trPr>
        <w:tc>
          <w:tcPr>
            <w:tcW w:w="1380" w:type="dxa"/>
            <w:noWrap/>
            <w:hideMark/>
          </w:tcPr>
          <w:p w14:paraId="03B03EBA" w14:textId="77777777" w:rsidR="00BA6F4B" w:rsidRPr="00DA3997" w:rsidRDefault="00BA6F4B" w:rsidP="00BE6F82">
            <w:pPr>
              <w:pStyle w:val="DokTabellentext"/>
            </w:pPr>
            <w:r w:rsidRPr="00DA3997">
              <w:t>SWFRG011-19</w:t>
            </w:r>
          </w:p>
        </w:tc>
        <w:tc>
          <w:tcPr>
            <w:tcW w:w="1480" w:type="dxa"/>
            <w:noWrap/>
            <w:hideMark/>
          </w:tcPr>
          <w:p w14:paraId="1B6318C0" w14:textId="77777777" w:rsidR="00BA6F4B" w:rsidRPr="00DA3997" w:rsidRDefault="00BA6F4B" w:rsidP="00BE6F82">
            <w:pPr>
              <w:pStyle w:val="DokTabellentext"/>
            </w:pPr>
            <w:r w:rsidRPr="00DA3997">
              <w:t>Poaceae</w:t>
            </w:r>
          </w:p>
        </w:tc>
        <w:tc>
          <w:tcPr>
            <w:tcW w:w="2260" w:type="dxa"/>
            <w:noWrap/>
            <w:hideMark/>
          </w:tcPr>
          <w:p w14:paraId="43B9338C"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32FB6BBC" w14:textId="77777777" w:rsidR="00BA6F4B" w:rsidRPr="00DA3997" w:rsidRDefault="00BA6F4B" w:rsidP="00BE6F82">
            <w:pPr>
              <w:pStyle w:val="DokTabellentext"/>
            </w:pPr>
            <w:r w:rsidRPr="00DA3997">
              <w:t>REDNO049-12</w:t>
            </w:r>
          </w:p>
        </w:tc>
        <w:tc>
          <w:tcPr>
            <w:tcW w:w="1160" w:type="dxa"/>
            <w:noWrap/>
            <w:hideMark/>
          </w:tcPr>
          <w:p w14:paraId="7260D805" w14:textId="77777777" w:rsidR="00BA6F4B" w:rsidRPr="00DA3997" w:rsidRDefault="00BA6F4B" w:rsidP="00BE6F82">
            <w:pPr>
              <w:pStyle w:val="DokTabellentext"/>
            </w:pPr>
            <w:r w:rsidRPr="00DA3997">
              <w:t>Poaceae</w:t>
            </w:r>
          </w:p>
        </w:tc>
        <w:tc>
          <w:tcPr>
            <w:tcW w:w="2660" w:type="dxa"/>
            <w:noWrap/>
            <w:hideMark/>
          </w:tcPr>
          <w:p w14:paraId="084C3806" w14:textId="77777777" w:rsidR="00BA6F4B" w:rsidRPr="00DA3997" w:rsidRDefault="00BA6F4B" w:rsidP="00BE6F82">
            <w:pPr>
              <w:pStyle w:val="DokTabellentext"/>
              <w:rPr>
                <w:i/>
                <w:iCs/>
              </w:rPr>
            </w:pPr>
            <w:r w:rsidRPr="00DA3997">
              <w:rPr>
                <w:i/>
                <w:iCs/>
              </w:rPr>
              <w:t>Cinna</w:t>
            </w:r>
            <w:r>
              <w:rPr>
                <w:i/>
                <w:iCs/>
              </w:rPr>
              <w:t xml:space="preserve"> </w:t>
            </w:r>
            <w:r w:rsidRPr="00DA3997">
              <w:rPr>
                <w:i/>
                <w:iCs/>
              </w:rPr>
              <w:t>latifolia</w:t>
            </w:r>
          </w:p>
        </w:tc>
        <w:tc>
          <w:tcPr>
            <w:tcW w:w="640" w:type="dxa"/>
            <w:noWrap/>
            <w:hideMark/>
          </w:tcPr>
          <w:p w14:paraId="6F0DE990" w14:textId="77777777" w:rsidR="00BA6F4B" w:rsidRPr="00DA3997" w:rsidRDefault="00BA6F4B" w:rsidP="00BE6F82">
            <w:pPr>
              <w:pStyle w:val="DokTabellentext"/>
            </w:pPr>
            <w:r w:rsidRPr="00DA3997">
              <w:t>100</w:t>
            </w:r>
          </w:p>
        </w:tc>
        <w:tc>
          <w:tcPr>
            <w:tcW w:w="700" w:type="dxa"/>
            <w:noWrap/>
            <w:hideMark/>
          </w:tcPr>
          <w:p w14:paraId="03C619AD" w14:textId="77777777" w:rsidR="00BA6F4B" w:rsidRPr="00DA3997" w:rsidRDefault="00BA6F4B" w:rsidP="00BE6F82">
            <w:pPr>
              <w:pStyle w:val="DokTabellentext"/>
            </w:pPr>
            <w:r w:rsidRPr="00DA3997">
              <w:t>848</w:t>
            </w:r>
          </w:p>
        </w:tc>
        <w:tc>
          <w:tcPr>
            <w:tcW w:w="780" w:type="dxa"/>
            <w:noWrap/>
            <w:hideMark/>
          </w:tcPr>
          <w:p w14:paraId="61D3A5BD" w14:textId="77777777" w:rsidR="00BA6F4B" w:rsidRPr="00DA3997" w:rsidRDefault="00BA6F4B" w:rsidP="00BE6F82">
            <w:pPr>
              <w:pStyle w:val="DokTabellentext"/>
            </w:pPr>
            <w:r w:rsidRPr="00DA3997">
              <w:t>FALSE</w:t>
            </w:r>
          </w:p>
        </w:tc>
        <w:tc>
          <w:tcPr>
            <w:tcW w:w="1040" w:type="dxa"/>
            <w:noWrap/>
            <w:hideMark/>
          </w:tcPr>
          <w:p w14:paraId="0F8A1DBA" w14:textId="77777777" w:rsidR="00BA6F4B" w:rsidRPr="00DA3997" w:rsidRDefault="00BA6F4B" w:rsidP="00BE6F82">
            <w:pPr>
              <w:pStyle w:val="DokTabellentext"/>
            </w:pPr>
            <w:r w:rsidRPr="00DA3997">
              <w:t>rbcLa</w:t>
            </w:r>
          </w:p>
        </w:tc>
      </w:tr>
      <w:tr w:rsidR="00BA6F4B" w:rsidRPr="00DA3997" w14:paraId="33DC8506" w14:textId="77777777" w:rsidTr="00BE6F82">
        <w:trPr>
          <w:trHeight w:val="290"/>
        </w:trPr>
        <w:tc>
          <w:tcPr>
            <w:tcW w:w="1380" w:type="dxa"/>
            <w:noWrap/>
            <w:hideMark/>
          </w:tcPr>
          <w:p w14:paraId="4E60740C" w14:textId="77777777" w:rsidR="00BA6F4B" w:rsidRPr="00DA3997" w:rsidRDefault="00BA6F4B" w:rsidP="00BE6F82">
            <w:pPr>
              <w:pStyle w:val="DokTabellentext"/>
            </w:pPr>
            <w:r w:rsidRPr="00DA3997">
              <w:t>SWFRG011-19</w:t>
            </w:r>
          </w:p>
        </w:tc>
        <w:tc>
          <w:tcPr>
            <w:tcW w:w="1480" w:type="dxa"/>
            <w:noWrap/>
            <w:hideMark/>
          </w:tcPr>
          <w:p w14:paraId="6550BFB5" w14:textId="77777777" w:rsidR="00BA6F4B" w:rsidRPr="00DA3997" w:rsidRDefault="00BA6F4B" w:rsidP="00BE6F82">
            <w:pPr>
              <w:pStyle w:val="DokTabellentext"/>
            </w:pPr>
            <w:r w:rsidRPr="00DA3997">
              <w:t>Poaceae</w:t>
            </w:r>
          </w:p>
        </w:tc>
        <w:tc>
          <w:tcPr>
            <w:tcW w:w="2260" w:type="dxa"/>
            <w:noWrap/>
            <w:hideMark/>
          </w:tcPr>
          <w:p w14:paraId="65D76A4E"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14160D3A" w14:textId="77777777" w:rsidR="00BA6F4B" w:rsidRPr="00DA3997" w:rsidRDefault="00BA6F4B" w:rsidP="00BE6F82">
            <w:pPr>
              <w:pStyle w:val="DokTabellentext"/>
            </w:pPr>
            <w:r w:rsidRPr="00DA3997">
              <w:t>HIMS1861-12</w:t>
            </w:r>
          </w:p>
        </w:tc>
        <w:tc>
          <w:tcPr>
            <w:tcW w:w="1160" w:type="dxa"/>
            <w:noWrap/>
            <w:hideMark/>
          </w:tcPr>
          <w:p w14:paraId="2D062A36" w14:textId="77777777" w:rsidR="00BA6F4B" w:rsidRPr="00DA3997" w:rsidRDefault="00BA6F4B" w:rsidP="00BE6F82">
            <w:pPr>
              <w:pStyle w:val="DokTabellentext"/>
            </w:pPr>
            <w:r w:rsidRPr="00DA3997">
              <w:t>Poaceae</w:t>
            </w:r>
          </w:p>
        </w:tc>
        <w:tc>
          <w:tcPr>
            <w:tcW w:w="2660" w:type="dxa"/>
            <w:noWrap/>
            <w:hideMark/>
          </w:tcPr>
          <w:p w14:paraId="608E1FAC"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fendleriana</w:t>
            </w:r>
          </w:p>
        </w:tc>
        <w:tc>
          <w:tcPr>
            <w:tcW w:w="640" w:type="dxa"/>
            <w:noWrap/>
            <w:hideMark/>
          </w:tcPr>
          <w:p w14:paraId="47620351" w14:textId="77777777" w:rsidR="00BA6F4B" w:rsidRPr="00DA3997" w:rsidRDefault="00BA6F4B" w:rsidP="00BE6F82">
            <w:pPr>
              <w:pStyle w:val="DokTabellentext"/>
            </w:pPr>
            <w:r w:rsidRPr="00DA3997">
              <w:t>100</w:t>
            </w:r>
          </w:p>
        </w:tc>
        <w:tc>
          <w:tcPr>
            <w:tcW w:w="700" w:type="dxa"/>
            <w:noWrap/>
            <w:hideMark/>
          </w:tcPr>
          <w:p w14:paraId="1626219B" w14:textId="77777777" w:rsidR="00BA6F4B" w:rsidRPr="00DA3997" w:rsidRDefault="00BA6F4B" w:rsidP="00BE6F82">
            <w:pPr>
              <w:pStyle w:val="DokTabellentext"/>
            </w:pPr>
            <w:r w:rsidRPr="00DA3997">
              <w:t>848</w:t>
            </w:r>
          </w:p>
        </w:tc>
        <w:tc>
          <w:tcPr>
            <w:tcW w:w="780" w:type="dxa"/>
            <w:noWrap/>
            <w:hideMark/>
          </w:tcPr>
          <w:p w14:paraId="4FE3EF5B" w14:textId="77777777" w:rsidR="00BA6F4B" w:rsidRPr="00DA3997" w:rsidRDefault="00BA6F4B" w:rsidP="00BE6F82">
            <w:pPr>
              <w:pStyle w:val="DokTabellentext"/>
            </w:pPr>
            <w:r w:rsidRPr="00DA3997">
              <w:t>FALSE</w:t>
            </w:r>
          </w:p>
        </w:tc>
        <w:tc>
          <w:tcPr>
            <w:tcW w:w="1040" w:type="dxa"/>
            <w:noWrap/>
            <w:hideMark/>
          </w:tcPr>
          <w:p w14:paraId="76624ACD" w14:textId="77777777" w:rsidR="00BA6F4B" w:rsidRPr="00DA3997" w:rsidRDefault="00BA6F4B" w:rsidP="00BE6F82">
            <w:pPr>
              <w:pStyle w:val="DokTabellentext"/>
            </w:pPr>
            <w:r w:rsidRPr="00DA3997">
              <w:t>rbcLa</w:t>
            </w:r>
          </w:p>
        </w:tc>
      </w:tr>
      <w:tr w:rsidR="00BA6F4B" w:rsidRPr="00DA3997" w14:paraId="06BFBA8D" w14:textId="77777777" w:rsidTr="00BE6F82">
        <w:trPr>
          <w:trHeight w:val="290"/>
        </w:trPr>
        <w:tc>
          <w:tcPr>
            <w:tcW w:w="1380" w:type="dxa"/>
            <w:noWrap/>
            <w:hideMark/>
          </w:tcPr>
          <w:p w14:paraId="2DE7F60C" w14:textId="77777777" w:rsidR="00BA6F4B" w:rsidRPr="00DA3997" w:rsidRDefault="00BA6F4B" w:rsidP="00BE6F82">
            <w:pPr>
              <w:pStyle w:val="DokTabellentext"/>
            </w:pPr>
            <w:r w:rsidRPr="00DA3997">
              <w:t>SWFRG011-19</w:t>
            </w:r>
          </w:p>
        </w:tc>
        <w:tc>
          <w:tcPr>
            <w:tcW w:w="1480" w:type="dxa"/>
            <w:noWrap/>
            <w:hideMark/>
          </w:tcPr>
          <w:p w14:paraId="36D6ED0C" w14:textId="77777777" w:rsidR="00BA6F4B" w:rsidRPr="00DA3997" w:rsidRDefault="00BA6F4B" w:rsidP="00BE6F82">
            <w:pPr>
              <w:pStyle w:val="DokTabellentext"/>
            </w:pPr>
            <w:r w:rsidRPr="00DA3997">
              <w:t>Poaceae</w:t>
            </w:r>
          </w:p>
        </w:tc>
        <w:tc>
          <w:tcPr>
            <w:tcW w:w="2260" w:type="dxa"/>
            <w:noWrap/>
            <w:hideMark/>
          </w:tcPr>
          <w:p w14:paraId="6E50B229"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28CFAFB4" w14:textId="77777777" w:rsidR="00BA6F4B" w:rsidRPr="00DA3997" w:rsidRDefault="00BA6F4B" w:rsidP="00BE6F82">
            <w:pPr>
              <w:pStyle w:val="DokTabellentext"/>
            </w:pPr>
            <w:r w:rsidRPr="00DA3997">
              <w:t>HIMS1645-12</w:t>
            </w:r>
          </w:p>
        </w:tc>
        <w:tc>
          <w:tcPr>
            <w:tcW w:w="1160" w:type="dxa"/>
            <w:noWrap/>
            <w:hideMark/>
          </w:tcPr>
          <w:p w14:paraId="429459F1" w14:textId="77777777" w:rsidR="00BA6F4B" w:rsidRPr="00DA3997" w:rsidRDefault="00BA6F4B" w:rsidP="00BE6F82">
            <w:pPr>
              <w:pStyle w:val="DokTabellentext"/>
            </w:pPr>
            <w:r w:rsidRPr="00DA3997">
              <w:t>Poaceae</w:t>
            </w:r>
          </w:p>
        </w:tc>
        <w:tc>
          <w:tcPr>
            <w:tcW w:w="2660" w:type="dxa"/>
            <w:noWrap/>
            <w:hideMark/>
          </w:tcPr>
          <w:p w14:paraId="504B4C50"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nervosa</w:t>
            </w:r>
          </w:p>
        </w:tc>
        <w:tc>
          <w:tcPr>
            <w:tcW w:w="640" w:type="dxa"/>
            <w:noWrap/>
            <w:hideMark/>
          </w:tcPr>
          <w:p w14:paraId="73BB8A20" w14:textId="77777777" w:rsidR="00BA6F4B" w:rsidRPr="00DA3997" w:rsidRDefault="00BA6F4B" w:rsidP="00BE6F82">
            <w:pPr>
              <w:pStyle w:val="DokTabellentext"/>
            </w:pPr>
            <w:r w:rsidRPr="00DA3997">
              <w:t>100</w:t>
            </w:r>
          </w:p>
        </w:tc>
        <w:tc>
          <w:tcPr>
            <w:tcW w:w="700" w:type="dxa"/>
            <w:noWrap/>
            <w:hideMark/>
          </w:tcPr>
          <w:p w14:paraId="7CAEF17F" w14:textId="77777777" w:rsidR="00BA6F4B" w:rsidRPr="00DA3997" w:rsidRDefault="00BA6F4B" w:rsidP="00BE6F82">
            <w:pPr>
              <w:pStyle w:val="DokTabellentext"/>
            </w:pPr>
            <w:r w:rsidRPr="00DA3997">
              <w:t>848</w:t>
            </w:r>
          </w:p>
        </w:tc>
        <w:tc>
          <w:tcPr>
            <w:tcW w:w="780" w:type="dxa"/>
            <w:noWrap/>
            <w:hideMark/>
          </w:tcPr>
          <w:p w14:paraId="5E738959" w14:textId="77777777" w:rsidR="00BA6F4B" w:rsidRPr="00DA3997" w:rsidRDefault="00BA6F4B" w:rsidP="00BE6F82">
            <w:pPr>
              <w:pStyle w:val="DokTabellentext"/>
            </w:pPr>
            <w:r w:rsidRPr="00DA3997">
              <w:t>FALSE</w:t>
            </w:r>
          </w:p>
        </w:tc>
        <w:tc>
          <w:tcPr>
            <w:tcW w:w="1040" w:type="dxa"/>
            <w:noWrap/>
            <w:hideMark/>
          </w:tcPr>
          <w:p w14:paraId="1169110C" w14:textId="77777777" w:rsidR="00BA6F4B" w:rsidRPr="00DA3997" w:rsidRDefault="00BA6F4B" w:rsidP="00BE6F82">
            <w:pPr>
              <w:pStyle w:val="DokTabellentext"/>
            </w:pPr>
            <w:r w:rsidRPr="00DA3997">
              <w:t>rbcLa</w:t>
            </w:r>
          </w:p>
        </w:tc>
      </w:tr>
      <w:tr w:rsidR="00BA6F4B" w:rsidRPr="00DA3997" w14:paraId="0B643158" w14:textId="77777777" w:rsidTr="00BE6F82">
        <w:trPr>
          <w:trHeight w:val="290"/>
        </w:trPr>
        <w:tc>
          <w:tcPr>
            <w:tcW w:w="1380" w:type="dxa"/>
            <w:noWrap/>
            <w:hideMark/>
          </w:tcPr>
          <w:p w14:paraId="046467C0" w14:textId="77777777" w:rsidR="00BA6F4B" w:rsidRPr="00DA3997" w:rsidRDefault="00BA6F4B" w:rsidP="00BE6F82">
            <w:pPr>
              <w:pStyle w:val="DokTabellentext"/>
            </w:pPr>
            <w:r w:rsidRPr="00DA3997">
              <w:t>SWFRG011-19</w:t>
            </w:r>
          </w:p>
        </w:tc>
        <w:tc>
          <w:tcPr>
            <w:tcW w:w="1480" w:type="dxa"/>
            <w:noWrap/>
            <w:hideMark/>
          </w:tcPr>
          <w:p w14:paraId="1AECF0E4" w14:textId="77777777" w:rsidR="00BA6F4B" w:rsidRPr="00DA3997" w:rsidRDefault="00BA6F4B" w:rsidP="00BE6F82">
            <w:pPr>
              <w:pStyle w:val="DokTabellentext"/>
            </w:pPr>
            <w:r w:rsidRPr="00DA3997">
              <w:t>Poaceae</w:t>
            </w:r>
          </w:p>
        </w:tc>
        <w:tc>
          <w:tcPr>
            <w:tcW w:w="2260" w:type="dxa"/>
            <w:noWrap/>
            <w:hideMark/>
          </w:tcPr>
          <w:p w14:paraId="0EE220E4"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141477F0" w14:textId="77777777" w:rsidR="00BA6F4B" w:rsidRPr="00DA3997" w:rsidRDefault="00BA6F4B" w:rsidP="00BE6F82">
            <w:pPr>
              <w:pStyle w:val="DokTabellentext"/>
            </w:pPr>
            <w:r w:rsidRPr="00DA3997">
              <w:t>MKTRT143-12</w:t>
            </w:r>
          </w:p>
        </w:tc>
        <w:tc>
          <w:tcPr>
            <w:tcW w:w="1160" w:type="dxa"/>
            <w:noWrap/>
            <w:hideMark/>
          </w:tcPr>
          <w:p w14:paraId="7049F2FF" w14:textId="77777777" w:rsidR="00BA6F4B" w:rsidRPr="00DA3997" w:rsidRDefault="00BA6F4B" w:rsidP="00BE6F82">
            <w:pPr>
              <w:pStyle w:val="DokTabellentext"/>
            </w:pPr>
            <w:r w:rsidRPr="00DA3997">
              <w:t>Poaceae</w:t>
            </w:r>
          </w:p>
        </w:tc>
        <w:tc>
          <w:tcPr>
            <w:tcW w:w="2660" w:type="dxa"/>
            <w:noWrap/>
            <w:hideMark/>
          </w:tcPr>
          <w:p w14:paraId="5FFC2568" w14:textId="77777777" w:rsidR="00BA6F4B" w:rsidRPr="00DA3997" w:rsidRDefault="00BA6F4B" w:rsidP="00BE6F82">
            <w:pPr>
              <w:pStyle w:val="DokTabellentext"/>
              <w:rPr>
                <w:i/>
                <w:iCs/>
              </w:rPr>
            </w:pPr>
            <w:r w:rsidRPr="00DA3997">
              <w:rPr>
                <w:i/>
                <w:iCs/>
              </w:rPr>
              <w:t>Vulpia</w:t>
            </w:r>
            <w:r>
              <w:rPr>
                <w:i/>
                <w:iCs/>
              </w:rPr>
              <w:t xml:space="preserve"> </w:t>
            </w:r>
            <w:r w:rsidRPr="00DA3997">
              <w:rPr>
                <w:i/>
                <w:iCs/>
              </w:rPr>
              <w:t>octoflora</w:t>
            </w:r>
          </w:p>
        </w:tc>
        <w:tc>
          <w:tcPr>
            <w:tcW w:w="640" w:type="dxa"/>
            <w:noWrap/>
            <w:hideMark/>
          </w:tcPr>
          <w:p w14:paraId="673401E3" w14:textId="77777777" w:rsidR="00BA6F4B" w:rsidRPr="00DA3997" w:rsidRDefault="00BA6F4B" w:rsidP="00BE6F82">
            <w:pPr>
              <w:pStyle w:val="DokTabellentext"/>
            </w:pPr>
            <w:r w:rsidRPr="00DA3997">
              <w:t>100</w:t>
            </w:r>
          </w:p>
        </w:tc>
        <w:tc>
          <w:tcPr>
            <w:tcW w:w="700" w:type="dxa"/>
            <w:noWrap/>
            <w:hideMark/>
          </w:tcPr>
          <w:p w14:paraId="51394C03" w14:textId="77777777" w:rsidR="00BA6F4B" w:rsidRPr="00DA3997" w:rsidRDefault="00BA6F4B" w:rsidP="00BE6F82">
            <w:pPr>
              <w:pStyle w:val="DokTabellentext"/>
            </w:pPr>
            <w:r w:rsidRPr="00DA3997">
              <w:t>848</w:t>
            </w:r>
          </w:p>
        </w:tc>
        <w:tc>
          <w:tcPr>
            <w:tcW w:w="780" w:type="dxa"/>
            <w:noWrap/>
            <w:hideMark/>
          </w:tcPr>
          <w:p w14:paraId="1E25F42C" w14:textId="77777777" w:rsidR="00BA6F4B" w:rsidRPr="00DA3997" w:rsidRDefault="00BA6F4B" w:rsidP="00BE6F82">
            <w:pPr>
              <w:pStyle w:val="DokTabellentext"/>
            </w:pPr>
            <w:r w:rsidRPr="00DA3997">
              <w:t>FALSE</w:t>
            </w:r>
          </w:p>
        </w:tc>
        <w:tc>
          <w:tcPr>
            <w:tcW w:w="1040" w:type="dxa"/>
            <w:noWrap/>
            <w:hideMark/>
          </w:tcPr>
          <w:p w14:paraId="3114F0BC" w14:textId="77777777" w:rsidR="00BA6F4B" w:rsidRPr="00DA3997" w:rsidRDefault="00BA6F4B" w:rsidP="00BE6F82">
            <w:pPr>
              <w:pStyle w:val="DokTabellentext"/>
            </w:pPr>
            <w:r w:rsidRPr="00DA3997">
              <w:t>rbcLa</w:t>
            </w:r>
          </w:p>
        </w:tc>
      </w:tr>
      <w:tr w:rsidR="00BA6F4B" w:rsidRPr="00DA3997" w14:paraId="308ABB2E" w14:textId="77777777" w:rsidTr="00BE6F82">
        <w:trPr>
          <w:trHeight w:val="290"/>
        </w:trPr>
        <w:tc>
          <w:tcPr>
            <w:tcW w:w="1380" w:type="dxa"/>
            <w:noWrap/>
            <w:hideMark/>
          </w:tcPr>
          <w:p w14:paraId="1DC5B6AA" w14:textId="77777777" w:rsidR="00BA6F4B" w:rsidRPr="00DA3997" w:rsidRDefault="00BA6F4B" w:rsidP="00BE6F82">
            <w:pPr>
              <w:pStyle w:val="DokTabellentext"/>
            </w:pPr>
            <w:r w:rsidRPr="00DA3997">
              <w:t>SWFRG011-19</w:t>
            </w:r>
          </w:p>
        </w:tc>
        <w:tc>
          <w:tcPr>
            <w:tcW w:w="1480" w:type="dxa"/>
            <w:noWrap/>
            <w:hideMark/>
          </w:tcPr>
          <w:p w14:paraId="44FD6C5A" w14:textId="77777777" w:rsidR="00BA6F4B" w:rsidRPr="00DA3997" w:rsidRDefault="00BA6F4B" w:rsidP="00BE6F82">
            <w:pPr>
              <w:pStyle w:val="DokTabellentext"/>
            </w:pPr>
            <w:r w:rsidRPr="00DA3997">
              <w:t>Poaceae</w:t>
            </w:r>
          </w:p>
        </w:tc>
        <w:tc>
          <w:tcPr>
            <w:tcW w:w="2260" w:type="dxa"/>
            <w:noWrap/>
            <w:hideMark/>
          </w:tcPr>
          <w:p w14:paraId="4932954E"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3496BEA8" w14:textId="77777777" w:rsidR="00BA6F4B" w:rsidRPr="00DA3997" w:rsidRDefault="00BA6F4B" w:rsidP="00BE6F82">
            <w:pPr>
              <w:pStyle w:val="DokTabellentext"/>
            </w:pPr>
            <w:r w:rsidRPr="00DA3997">
              <w:t>MKTRT142-12</w:t>
            </w:r>
          </w:p>
        </w:tc>
        <w:tc>
          <w:tcPr>
            <w:tcW w:w="1160" w:type="dxa"/>
            <w:noWrap/>
            <w:hideMark/>
          </w:tcPr>
          <w:p w14:paraId="161D0D66" w14:textId="77777777" w:rsidR="00BA6F4B" w:rsidRPr="00DA3997" w:rsidRDefault="00BA6F4B" w:rsidP="00BE6F82">
            <w:pPr>
              <w:pStyle w:val="DokTabellentext"/>
            </w:pPr>
            <w:r w:rsidRPr="00DA3997">
              <w:t>Poaceae</w:t>
            </w:r>
          </w:p>
        </w:tc>
        <w:tc>
          <w:tcPr>
            <w:tcW w:w="2660" w:type="dxa"/>
            <w:noWrap/>
            <w:hideMark/>
          </w:tcPr>
          <w:p w14:paraId="7397B7C7" w14:textId="77777777" w:rsidR="00BA6F4B" w:rsidRPr="00DA3997" w:rsidRDefault="00BA6F4B" w:rsidP="00BE6F82">
            <w:pPr>
              <w:pStyle w:val="DokTabellentext"/>
              <w:rPr>
                <w:i/>
                <w:iCs/>
              </w:rPr>
            </w:pPr>
            <w:r w:rsidRPr="00DA3997">
              <w:rPr>
                <w:i/>
                <w:iCs/>
              </w:rPr>
              <w:t>Vulpia</w:t>
            </w:r>
            <w:r>
              <w:rPr>
                <w:i/>
                <w:iCs/>
              </w:rPr>
              <w:t xml:space="preserve"> </w:t>
            </w:r>
            <w:r w:rsidRPr="00DA3997">
              <w:rPr>
                <w:i/>
                <w:iCs/>
              </w:rPr>
              <w:t>octoflora</w:t>
            </w:r>
          </w:p>
        </w:tc>
        <w:tc>
          <w:tcPr>
            <w:tcW w:w="640" w:type="dxa"/>
            <w:noWrap/>
            <w:hideMark/>
          </w:tcPr>
          <w:p w14:paraId="1E723033" w14:textId="77777777" w:rsidR="00BA6F4B" w:rsidRPr="00DA3997" w:rsidRDefault="00BA6F4B" w:rsidP="00BE6F82">
            <w:pPr>
              <w:pStyle w:val="DokTabellentext"/>
            </w:pPr>
            <w:r w:rsidRPr="00DA3997">
              <w:t>100</w:t>
            </w:r>
          </w:p>
        </w:tc>
        <w:tc>
          <w:tcPr>
            <w:tcW w:w="700" w:type="dxa"/>
            <w:noWrap/>
            <w:hideMark/>
          </w:tcPr>
          <w:p w14:paraId="1DAFE561" w14:textId="77777777" w:rsidR="00BA6F4B" w:rsidRPr="00DA3997" w:rsidRDefault="00BA6F4B" w:rsidP="00BE6F82">
            <w:pPr>
              <w:pStyle w:val="DokTabellentext"/>
            </w:pPr>
            <w:r w:rsidRPr="00DA3997">
              <w:t>848</w:t>
            </w:r>
          </w:p>
        </w:tc>
        <w:tc>
          <w:tcPr>
            <w:tcW w:w="780" w:type="dxa"/>
            <w:noWrap/>
            <w:hideMark/>
          </w:tcPr>
          <w:p w14:paraId="7FFF6D56" w14:textId="77777777" w:rsidR="00BA6F4B" w:rsidRPr="00DA3997" w:rsidRDefault="00BA6F4B" w:rsidP="00BE6F82">
            <w:pPr>
              <w:pStyle w:val="DokTabellentext"/>
            </w:pPr>
            <w:r w:rsidRPr="00DA3997">
              <w:t>FALSE</w:t>
            </w:r>
          </w:p>
        </w:tc>
        <w:tc>
          <w:tcPr>
            <w:tcW w:w="1040" w:type="dxa"/>
            <w:noWrap/>
            <w:hideMark/>
          </w:tcPr>
          <w:p w14:paraId="051277CE" w14:textId="77777777" w:rsidR="00BA6F4B" w:rsidRPr="00DA3997" w:rsidRDefault="00BA6F4B" w:rsidP="00BE6F82">
            <w:pPr>
              <w:pStyle w:val="DokTabellentext"/>
            </w:pPr>
            <w:r w:rsidRPr="00DA3997">
              <w:t>rbcLa</w:t>
            </w:r>
          </w:p>
        </w:tc>
      </w:tr>
      <w:tr w:rsidR="00BA6F4B" w:rsidRPr="00DA3997" w14:paraId="123E6AFC" w14:textId="77777777" w:rsidTr="00BE6F82">
        <w:trPr>
          <w:trHeight w:val="290"/>
        </w:trPr>
        <w:tc>
          <w:tcPr>
            <w:tcW w:w="1380" w:type="dxa"/>
            <w:noWrap/>
            <w:hideMark/>
          </w:tcPr>
          <w:p w14:paraId="553BA708" w14:textId="77777777" w:rsidR="00BA6F4B" w:rsidRPr="00DA3997" w:rsidRDefault="00BA6F4B" w:rsidP="00BE6F82">
            <w:pPr>
              <w:pStyle w:val="DokTabellentext"/>
            </w:pPr>
            <w:r w:rsidRPr="00DA3997">
              <w:t>SWFRG011-19</w:t>
            </w:r>
          </w:p>
        </w:tc>
        <w:tc>
          <w:tcPr>
            <w:tcW w:w="1480" w:type="dxa"/>
            <w:noWrap/>
            <w:hideMark/>
          </w:tcPr>
          <w:p w14:paraId="6C83B725" w14:textId="77777777" w:rsidR="00BA6F4B" w:rsidRPr="00DA3997" w:rsidRDefault="00BA6F4B" w:rsidP="00BE6F82">
            <w:pPr>
              <w:pStyle w:val="DokTabellentext"/>
            </w:pPr>
            <w:r w:rsidRPr="00DA3997">
              <w:t>Poaceae</w:t>
            </w:r>
          </w:p>
        </w:tc>
        <w:tc>
          <w:tcPr>
            <w:tcW w:w="2260" w:type="dxa"/>
            <w:noWrap/>
            <w:hideMark/>
          </w:tcPr>
          <w:p w14:paraId="1415ED19"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283585DD" w14:textId="77777777" w:rsidR="00BA6F4B" w:rsidRPr="00DA3997" w:rsidRDefault="00BA6F4B" w:rsidP="00BE6F82">
            <w:pPr>
              <w:pStyle w:val="DokTabellentext"/>
            </w:pPr>
            <w:r w:rsidRPr="00DA3997">
              <w:t>MSTH046-12</w:t>
            </w:r>
          </w:p>
        </w:tc>
        <w:tc>
          <w:tcPr>
            <w:tcW w:w="1160" w:type="dxa"/>
            <w:noWrap/>
            <w:hideMark/>
          </w:tcPr>
          <w:p w14:paraId="285D4874" w14:textId="77777777" w:rsidR="00BA6F4B" w:rsidRPr="00DA3997" w:rsidRDefault="00BA6F4B" w:rsidP="00BE6F82">
            <w:pPr>
              <w:pStyle w:val="DokTabellentext"/>
            </w:pPr>
            <w:r w:rsidRPr="00DA3997">
              <w:t>Poaceae</w:t>
            </w:r>
          </w:p>
        </w:tc>
        <w:tc>
          <w:tcPr>
            <w:tcW w:w="2660" w:type="dxa"/>
            <w:noWrap/>
            <w:hideMark/>
          </w:tcPr>
          <w:p w14:paraId="1DB14377"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saltuensis</w:t>
            </w:r>
          </w:p>
        </w:tc>
        <w:tc>
          <w:tcPr>
            <w:tcW w:w="640" w:type="dxa"/>
            <w:noWrap/>
            <w:hideMark/>
          </w:tcPr>
          <w:p w14:paraId="3475DDFC" w14:textId="77777777" w:rsidR="00BA6F4B" w:rsidRPr="00DA3997" w:rsidRDefault="00BA6F4B" w:rsidP="00BE6F82">
            <w:pPr>
              <w:pStyle w:val="DokTabellentext"/>
            </w:pPr>
            <w:r w:rsidRPr="00DA3997">
              <w:t>100</w:t>
            </w:r>
          </w:p>
        </w:tc>
        <w:tc>
          <w:tcPr>
            <w:tcW w:w="700" w:type="dxa"/>
            <w:noWrap/>
            <w:hideMark/>
          </w:tcPr>
          <w:p w14:paraId="28D1D767" w14:textId="77777777" w:rsidR="00BA6F4B" w:rsidRPr="00DA3997" w:rsidRDefault="00BA6F4B" w:rsidP="00BE6F82">
            <w:pPr>
              <w:pStyle w:val="DokTabellentext"/>
            </w:pPr>
            <w:r w:rsidRPr="00DA3997">
              <w:t>848</w:t>
            </w:r>
          </w:p>
        </w:tc>
        <w:tc>
          <w:tcPr>
            <w:tcW w:w="780" w:type="dxa"/>
            <w:noWrap/>
            <w:hideMark/>
          </w:tcPr>
          <w:p w14:paraId="15414F81" w14:textId="77777777" w:rsidR="00BA6F4B" w:rsidRPr="00DA3997" w:rsidRDefault="00BA6F4B" w:rsidP="00BE6F82">
            <w:pPr>
              <w:pStyle w:val="DokTabellentext"/>
            </w:pPr>
            <w:r w:rsidRPr="00DA3997">
              <w:t>FALSE</w:t>
            </w:r>
          </w:p>
        </w:tc>
        <w:tc>
          <w:tcPr>
            <w:tcW w:w="1040" w:type="dxa"/>
            <w:noWrap/>
            <w:hideMark/>
          </w:tcPr>
          <w:p w14:paraId="0593CD7A" w14:textId="77777777" w:rsidR="00BA6F4B" w:rsidRPr="00DA3997" w:rsidRDefault="00BA6F4B" w:rsidP="00BE6F82">
            <w:pPr>
              <w:pStyle w:val="DokTabellentext"/>
            </w:pPr>
            <w:r w:rsidRPr="00DA3997">
              <w:t>rbcLa</w:t>
            </w:r>
          </w:p>
        </w:tc>
      </w:tr>
      <w:tr w:rsidR="00BA6F4B" w:rsidRPr="00DA3997" w14:paraId="522034CA" w14:textId="77777777" w:rsidTr="00BE6F82">
        <w:trPr>
          <w:trHeight w:val="290"/>
        </w:trPr>
        <w:tc>
          <w:tcPr>
            <w:tcW w:w="1380" w:type="dxa"/>
            <w:noWrap/>
            <w:hideMark/>
          </w:tcPr>
          <w:p w14:paraId="7F9AF8B8" w14:textId="77777777" w:rsidR="00BA6F4B" w:rsidRPr="00DA3997" w:rsidRDefault="00BA6F4B" w:rsidP="00BE6F82">
            <w:pPr>
              <w:pStyle w:val="DokTabellentext"/>
            </w:pPr>
            <w:r w:rsidRPr="00DA3997">
              <w:t>SWFRG011-19</w:t>
            </w:r>
          </w:p>
        </w:tc>
        <w:tc>
          <w:tcPr>
            <w:tcW w:w="1480" w:type="dxa"/>
            <w:noWrap/>
            <w:hideMark/>
          </w:tcPr>
          <w:p w14:paraId="7744AD5E" w14:textId="77777777" w:rsidR="00BA6F4B" w:rsidRPr="00DA3997" w:rsidRDefault="00BA6F4B" w:rsidP="00BE6F82">
            <w:pPr>
              <w:pStyle w:val="DokTabellentext"/>
            </w:pPr>
            <w:r w:rsidRPr="00DA3997">
              <w:t>Poaceae</w:t>
            </w:r>
          </w:p>
        </w:tc>
        <w:tc>
          <w:tcPr>
            <w:tcW w:w="2260" w:type="dxa"/>
            <w:noWrap/>
            <w:hideMark/>
          </w:tcPr>
          <w:p w14:paraId="20BBD92D"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618747B9" w14:textId="77777777" w:rsidR="00BA6F4B" w:rsidRPr="00DA3997" w:rsidRDefault="00BA6F4B" w:rsidP="00BE6F82">
            <w:pPr>
              <w:pStyle w:val="DokTabellentext"/>
            </w:pPr>
            <w:r w:rsidRPr="00DA3997">
              <w:t>WAT360-12</w:t>
            </w:r>
          </w:p>
        </w:tc>
        <w:tc>
          <w:tcPr>
            <w:tcW w:w="1160" w:type="dxa"/>
            <w:noWrap/>
            <w:hideMark/>
          </w:tcPr>
          <w:p w14:paraId="1DD75CC6" w14:textId="77777777" w:rsidR="00BA6F4B" w:rsidRPr="00DA3997" w:rsidRDefault="00BA6F4B" w:rsidP="00BE6F82">
            <w:pPr>
              <w:pStyle w:val="DokTabellentext"/>
            </w:pPr>
            <w:r w:rsidRPr="00DA3997">
              <w:t>Poaceae</w:t>
            </w:r>
          </w:p>
        </w:tc>
        <w:tc>
          <w:tcPr>
            <w:tcW w:w="2660" w:type="dxa"/>
            <w:noWrap/>
            <w:hideMark/>
          </w:tcPr>
          <w:p w14:paraId="6A0EE63A"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14:paraId="58A33827" w14:textId="77777777" w:rsidR="00BA6F4B" w:rsidRPr="00DA3997" w:rsidRDefault="00BA6F4B" w:rsidP="00BE6F82">
            <w:pPr>
              <w:pStyle w:val="DokTabellentext"/>
            </w:pPr>
            <w:r w:rsidRPr="00DA3997">
              <w:t>100</w:t>
            </w:r>
          </w:p>
        </w:tc>
        <w:tc>
          <w:tcPr>
            <w:tcW w:w="700" w:type="dxa"/>
            <w:noWrap/>
            <w:hideMark/>
          </w:tcPr>
          <w:p w14:paraId="08AE1E64" w14:textId="77777777" w:rsidR="00BA6F4B" w:rsidRPr="00DA3997" w:rsidRDefault="00BA6F4B" w:rsidP="00BE6F82">
            <w:pPr>
              <w:pStyle w:val="DokTabellentext"/>
            </w:pPr>
            <w:r w:rsidRPr="00DA3997">
              <w:t>848</w:t>
            </w:r>
          </w:p>
        </w:tc>
        <w:tc>
          <w:tcPr>
            <w:tcW w:w="780" w:type="dxa"/>
            <w:noWrap/>
            <w:hideMark/>
          </w:tcPr>
          <w:p w14:paraId="1AD09D39" w14:textId="77777777" w:rsidR="00BA6F4B" w:rsidRPr="00DA3997" w:rsidRDefault="00BA6F4B" w:rsidP="00BE6F82">
            <w:pPr>
              <w:pStyle w:val="DokTabellentext"/>
            </w:pPr>
            <w:r w:rsidRPr="00DA3997">
              <w:t>FALSE</w:t>
            </w:r>
          </w:p>
        </w:tc>
        <w:tc>
          <w:tcPr>
            <w:tcW w:w="1040" w:type="dxa"/>
            <w:noWrap/>
            <w:hideMark/>
          </w:tcPr>
          <w:p w14:paraId="502C64B4" w14:textId="77777777" w:rsidR="00BA6F4B" w:rsidRPr="00DA3997" w:rsidRDefault="00BA6F4B" w:rsidP="00BE6F82">
            <w:pPr>
              <w:pStyle w:val="DokTabellentext"/>
            </w:pPr>
            <w:r w:rsidRPr="00DA3997">
              <w:t>rbcLa</w:t>
            </w:r>
          </w:p>
        </w:tc>
      </w:tr>
      <w:tr w:rsidR="00BA6F4B" w:rsidRPr="00DA3997" w14:paraId="76685B61" w14:textId="77777777" w:rsidTr="00BE6F82">
        <w:trPr>
          <w:trHeight w:val="290"/>
        </w:trPr>
        <w:tc>
          <w:tcPr>
            <w:tcW w:w="1380" w:type="dxa"/>
            <w:noWrap/>
            <w:hideMark/>
          </w:tcPr>
          <w:p w14:paraId="38961CB3" w14:textId="77777777" w:rsidR="00BA6F4B" w:rsidRPr="00DA3997" w:rsidRDefault="00BA6F4B" w:rsidP="00BE6F82">
            <w:pPr>
              <w:pStyle w:val="DokTabellentext"/>
            </w:pPr>
            <w:r w:rsidRPr="00DA3997">
              <w:t>SWFRG011-19</w:t>
            </w:r>
          </w:p>
        </w:tc>
        <w:tc>
          <w:tcPr>
            <w:tcW w:w="1480" w:type="dxa"/>
            <w:noWrap/>
            <w:hideMark/>
          </w:tcPr>
          <w:p w14:paraId="71D7C768" w14:textId="77777777" w:rsidR="00BA6F4B" w:rsidRPr="00DA3997" w:rsidRDefault="00BA6F4B" w:rsidP="00BE6F82">
            <w:pPr>
              <w:pStyle w:val="DokTabellentext"/>
            </w:pPr>
            <w:r w:rsidRPr="00DA3997">
              <w:t>Poaceae</w:t>
            </w:r>
          </w:p>
        </w:tc>
        <w:tc>
          <w:tcPr>
            <w:tcW w:w="2260" w:type="dxa"/>
            <w:noWrap/>
            <w:hideMark/>
          </w:tcPr>
          <w:p w14:paraId="7E09CC73"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58F558BA" w14:textId="77777777" w:rsidR="00BA6F4B" w:rsidRPr="00DA3997" w:rsidRDefault="00BA6F4B" w:rsidP="00BE6F82">
            <w:pPr>
              <w:pStyle w:val="DokTabellentext"/>
            </w:pPr>
            <w:r w:rsidRPr="00DA3997">
              <w:t>BBYUK2092-12</w:t>
            </w:r>
          </w:p>
        </w:tc>
        <w:tc>
          <w:tcPr>
            <w:tcW w:w="1160" w:type="dxa"/>
            <w:noWrap/>
            <w:hideMark/>
          </w:tcPr>
          <w:p w14:paraId="5759C8A3" w14:textId="77777777" w:rsidR="00BA6F4B" w:rsidRPr="00DA3997" w:rsidRDefault="00BA6F4B" w:rsidP="00BE6F82">
            <w:pPr>
              <w:pStyle w:val="DokTabellentext"/>
            </w:pPr>
            <w:r w:rsidRPr="00DA3997">
              <w:t>Poaceae</w:t>
            </w:r>
          </w:p>
        </w:tc>
        <w:tc>
          <w:tcPr>
            <w:tcW w:w="2660" w:type="dxa"/>
            <w:noWrap/>
            <w:hideMark/>
          </w:tcPr>
          <w:p w14:paraId="2A72F2BA"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macrantha</w:t>
            </w:r>
          </w:p>
        </w:tc>
        <w:tc>
          <w:tcPr>
            <w:tcW w:w="640" w:type="dxa"/>
            <w:noWrap/>
            <w:hideMark/>
          </w:tcPr>
          <w:p w14:paraId="16D6976C" w14:textId="77777777" w:rsidR="00BA6F4B" w:rsidRPr="00DA3997" w:rsidRDefault="00BA6F4B" w:rsidP="00BE6F82">
            <w:pPr>
              <w:pStyle w:val="DokTabellentext"/>
            </w:pPr>
            <w:r w:rsidRPr="00DA3997">
              <w:t>100</w:t>
            </w:r>
          </w:p>
        </w:tc>
        <w:tc>
          <w:tcPr>
            <w:tcW w:w="700" w:type="dxa"/>
            <w:noWrap/>
            <w:hideMark/>
          </w:tcPr>
          <w:p w14:paraId="417BD982" w14:textId="77777777" w:rsidR="00BA6F4B" w:rsidRPr="00DA3997" w:rsidRDefault="00BA6F4B" w:rsidP="00BE6F82">
            <w:pPr>
              <w:pStyle w:val="DokTabellentext"/>
            </w:pPr>
            <w:r w:rsidRPr="00DA3997">
              <w:t>848</w:t>
            </w:r>
          </w:p>
        </w:tc>
        <w:tc>
          <w:tcPr>
            <w:tcW w:w="780" w:type="dxa"/>
            <w:noWrap/>
            <w:hideMark/>
          </w:tcPr>
          <w:p w14:paraId="475430CF" w14:textId="77777777" w:rsidR="00BA6F4B" w:rsidRPr="00DA3997" w:rsidRDefault="00BA6F4B" w:rsidP="00BE6F82">
            <w:pPr>
              <w:pStyle w:val="DokTabellentext"/>
            </w:pPr>
            <w:r w:rsidRPr="00DA3997">
              <w:t>FALSE</w:t>
            </w:r>
          </w:p>
        </w:tc>
        <w:tc>
          <w:tcPr>
            <w:tcW w:w="1040" w:type="dxa"/>
            <w:noWrap/>
            <w:hideMark/>
          </w:tcPr>
          <w:p w14:paraId="03E15436" w14:textId="77777777" w:rsidR="00BA6F4B" w:rsidRPr="00DA3997" w:rsidRDefault="00BA6F4B" w:rsidP="00BE6F82">
            <w:pPr>
              <w:pStyle w:val="DokTabellentext"/>
            </w:pPr>
            <w:r w:rsidRPr="00DA3997">
              <w:t>rbcLa</w:t>
            </w:r>
          </w:p>
        </w:tc>
      </w:tr>
      <w:tr w:rsidR="00BA6F4B" w:rsidRPr="00DA3997" w14:paraId="3FF95464" w14:textId="77777777" w:rsidTr="00BE6F82">
        <w:trPr>
          <w:trHeight w:val="290"/>
        </w:trPr>
        <w:tc>
          <w:tcPr>
            <w:tcW w:w="1380" w:type="dxa"/>
            <w:noWrap/>
            <w:hideMark/>
          </w:tcPr>
          <w:p w14:paraId="1C86882F" w14:textId="77777777" w:rsidR="00BA6F4B" w:rsidRPr="00DA3997" w:rsidRDefault="00BA6F4B" w:rsidP="00BE6F82">
            <w:pPr>
              <w:pStyle w:val="DokTabellentext"/>
            </w:pPr>
            <w:r w:rsidRPr="00DA3997">
              <w:t>SWFRG011-19</w:t>
            </w:r>
          </w:p>
        </w:tc>
        <w:tc>
          <w:tcPr>
            <w:tcW w:w="1480" w:type="dxa"/>
            <w:noWrap/>
            <w:hideMark/>
          </w:tcPr>
          <w:p w14:paraId="702334EF" w14:textId="77777777" w:rsidR="00BA6F4B" w:rsidRPr="00DA3997" w:rsidRDefault="00BA6F4B" w:rsidP="00BE6F82">
            <w:pPr>
              <w:pStyle w:val="DokTabellentext"/>
            </w:pPr>
            <w:r w:rsidRPr="00DA3997">
              <w:t>Poaceae</w:t>
            </w:r>
          </w:p>
        </w:tc>
        <w:tc>
          <w:tcPr>
            <w:tcW w:w="2260" w:type="dxa"/>
            <w:noWrap/>
            <w:hideMark/>
          </w:tcPr>
          <w:p w14:paraId="11B2A811"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0DE655BE" w14:textId="77777777" w:rsidR="00BA6F4B" w:rsidRPr="00DA3997" w:rsidRDefault="00BA6F4B" w:rsidP="00BE6F82">
            <w:pPr>
              <w:pStyle w:val="DokTabellentext"/>
            </w:pPr>
            <w:r w:rsidRPr="00DA3997">
              <w:t>BBYUK2082-12</w:t>
            </w:r>
          </w:p>
        </w:tc>
        <w:tc>
          <w:tcPr>
            <w:tcW w:w="1160" w:type="dxa"/>
            <w:noWrap/>
            <w:hideMark/>
          </w:tcPr>
          <w:p w14:paraId="58740B06" w14:textId="77777777" w:rsidR="00BA6F4B" w:rsidRPr="00DA3997" w:rsidRDefault="00BA6F4B" w:rsidP="00BE6F82">
            <w:pPr>
              <w:pStyle w:val="DokTabellentext"/>
            </w:pPr>
            <w:r w:rsidRPr="00DA3997">
              <w:t>Poaceae</w:t>
            </w:r>
          </w:p>
        </w:tc>
        <w:tc>
          <w:tcPr>
            <w:tcW w:w="2660" w:type="dxa"/>
            <w:noWrap/>
            <w:hideMark/>
          </w:tcPr>
          <w:p w14:paraId="76D7DD70"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5256FFFB" w14:textId="77777777" w:rsidR="00BA6F4B" w:rsidRPr="00DA3997" w:rsidRDefault="00BA6F4B" w:rsidP="00BE6F82">
            <w:pPr>
              <w:pStyle w:val="DokTabellentext"/>
            </w:pPr>
            <w:r w:rsidRPr="00DA3997">
              <w:t>100</w:t>
            </w:r>
          </w:p>
        </w:tc>
        <w:tc>
          <w:tcPr>
            <w:tcW w:w="700" w:type="dxa"/>
            <w:noWrap/>
            <w:hideMark/>
          </w:tcPr>
          <w:p w14:paraId="6EA72868" w14:textId="77777777" w:rsidR="00BA6F4B" w:rsidRPr="00DA3997" w:rsidRDefault="00BA6F4B" w:rsidP="00BE6F82">
            <w:pPr>
              <w:pStyle w:val="DokTabellentext"/>
            </w:pPr>
            <w:r w:rsidRPr="00DA3997">
              <w:t>848</w:t>
            </w:r>
          </w:p>
        </w:tc>
        <w:tc>
          <w:tcPr>
            <w:tcW w:w="780" w:type="dxa"/>
            <w:noWrap/>
            <w:hideMark/>
          </w:tcPr>
          <w:p w14:paraId="1DC61106" w14:textId="77777777" w:rsidR="00BA6F4B" w:rsidRPr="00DA3997" w:rsidRDefault="00BA6F4B" w:rsidP="00BE6F82">
            <w:pPr>
              <w:pStyle w:val="DokTabellentext"/>
            </w:pPr>
            <w:r w:rsidRPr="00DA3997">
              <w:t>FALSE</w:t>
            </w:r>
          </w:p>
        </w:tc>
        <w:tc>
          <w:tcPr>
            <w:tcW w:w="1040" w:type="dxa"/>
            <w:noWrap/>
            <w:hideMark/>
          </w:tcPr>
          <w:p w14:paraId="5287D4BE" w14:textId="77777777" w:rsidR="00BA6F4B" w:rsidRPr="00DA3997" w:rsidRDefault="00BA6F4B" w:rsidP="00BE6F82">
            <w:pPr>
              <w:pStyle w:val="DokTabellentext"/>
            </w:pPr>
            <w:r w:rsidRPr="00DA3997">
              <w:t>rbcLa</w:t>
            </w:r>
          </w:p>
        </w:tc>
      </w:tr>
      <w:tr w:rsidR="00BA6F4B" w:rsidRPr="00DA3997" w14:paraId="25A33CD3" w14:textId="77777777" w:rsidTr="00BE6F82">
        <w:trPr>
          <w:trHeight w:val="290"/>
        </w:trPr>
        <w:tc>
          <w:tcPr>
            <w:tcW w:w="1380" w:type="dxa"/>
            <w:noWrap/>
            <w:hideMark/>
          </w:tcPr>
          <w:p w14:paraId="5B275239" w14:textId="77777777" w:rsidR="00BA6F4B" w:rsidRPr="00DA3997" w:rsidRDefault="00BA6F4B" w:rsidP="00BE6F82">
            <w:pPr>
              <w:pStyle w:val="DokTabellentext"/>
            </w:pPr>
            <w:r w:rsidRPr="00DA3997">
              <w:t>SWFRG011-19</w:t>
            </w:r>
          </w:p>
        </w:tc>
        <w:tc>
          <w:tcPr>
            <w:tcW w:w="1480" w:type="dxa"/>
            <w:noWrap/>
            <w:hideMark/>
          </w:tcPr>
          <w:p w14:paraId="0E8A4301" w14:textId="77777777" w:rsidR="00BA6F4B" w:rsidRPr="00DA3997" w:rsidRDefault="00BA6F4B" w:rsidP="00BE6F82">
            <w:pPr>
              <w:pStyle w:val="DokTabellentext"/>
            </w:pPr>
            <w:r w:rsidRPr="00DA3997">
              <w:t>Poaceae</w:t>
            </w:r>
          </w:p>
        </w:tc>
        <w:tc>
          <w:tcPr>
            <w:tcW w:w="2260" w:type="dxa"/>
            <w:noWrap/>
            <w:hideMark/>
          </w:tcPr>
          <w:p w14:paraId="69393F39"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543B60F2" w14:textId="77777777" w:rsidR="00BA6F4B" w:rsidRPr="00DA3997" w:rsidRDefault="00BA6F4B" w:rsidP="00BE6F82">
            <w:pPr>
              <w:pStyle w:val="DokTabellentext"/>
            </w:pPr>
            <w:r w:rsidRPr="00DA3997">
              <w:t>BBYUK2081-12</w:t>
            </w:r>
          </w:p>
        </w:tc>
        <w:tc>
          <w:tcPr>
            <w:tcW w:w="1160" w:type="dxa"/>
            <w:noWrap/>
            <w:hideMark/>
          </w:tcPr>
          <w:p w14:paraId="05030BB2" w14:textId="77777777" w:rsidR="00BA6F4B" w:rsidRPr="00DA3997" w:rsidRDefault="00BA6F4B" w:rsidP="00BE6F82">
            <w:pPr>
              <w:pStyle w:val="DokTabellentext"/>
            </w:pPr>
            <w:r w:rsidRPr="00DA3997">
              <w:t>Poaceae</w:t>
            </w:r>
          </w:p>
        </w:tc>
        <w:tc>
          <w:tcPr>
            <w:tcW w:w="2660" w:type="dxa"/>
            <w:noWrap/>
            <w:hideMark/>
          </w:tcPr>
          <w:p w14:paraId="60E44EBB"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orsildii</w:t>
            </w:r>
          </w:p>
        </w:tc>
        <w:tc>
          <w:tcPr>
            <w:tcW w:w="640" w:type="dxa"/>
            <w:noWrap/>
            <w:hideMark/>
          </w:tcPr>
          <w:p w14:paraId="31AD3613" w14:textId="77777777" w:rsidR="00BA6F4B" w:rsidRPr="00DA3997" w:rsidRDefault="00BA6F4B" w:rsidP="00BE6F82">
            <w:pPr>
              <w:pStyle w:val="DokTabellentext"/>
            </w:pPr>
            <w:r w:rsidRPr="00DA3997">
              <w:t>100</w:t>
            </w:r>
          </w:p>
        </w:tc>
        <w:tc>
          <w:tcPr>
            <w:tcW w:w="700" w:type="dxa"/>
            <w:noWrap/>
            <w:hideMark/>
          </w:tcPr>
          <w:p w14:paraId="5D003E15" w14:textId="77777777" w:rsidR="00BA6F4B" w:rsidRPr="00DA3997" w:rsidRDefault="00BA6F4B" w:rsidP="00BE6F82">
            <w:pPr>
              <w:pStyle w:val="DokTabellentext"/>
            </w:pPr>
            <w:r w:rsidRPr="00DA3997">
              <w:t>848</w:t>
            </w:r>
          </w:p>
        </w:tc>
        <w:tc>
          <w:tcPr>
            <w:tcW w:w="780" w:type="dxa"/>
            <w:noWrap/>
            <w:hideMark/>
          </w:tcPr>
          <w:p w14:paraId="6D5A9AE5" w14:textId="77777777" w:rsidR="00BA6F4B" w:rsidRPr="00DA3997" w:rsidRDefault="00BA6F4B" w:rsidP="00BE6F82">
            <w:pPr>
              <w:pStyle w:val="DokTabellentext"/>
            </w:pPr>
            <w:r w:rsidRPr="00DA3997">
              <w:t>FALSE</w:t>
            </w:r>
          </w:p>
        </w:tc>
        <w:tc>
          <w:tcPr>
            <w:tcW w:w="1040" w:type="dxa"/>
            <w:noWrap/>
            <w:hideMark/>
          </w:tcPr>
          <w:p w14:paraId="47F53947" w14:textId="77777777" w:rsidR="00BA6F4B" w:rsidRPr="00DA3997" w:rsidRDefault="00BA6F4B" w:rsidP="00BE6F82">
            <w:pPr>
              <w:pStyle w:val="DokTabellentext"/>
            </w:pPr>
            <w:r w:rsidRPr="00DA3997">
              <w:t>rbcLa</w:t>
            </w:r>
          </w:p>
        </w:tc>
      </w:tr>
      <w:tr w:rsidR="00BA6F4B" w:rsidRPr="00DA3997" w14:paraId="771AED81" w14:textId="77777777" w:rsidTr="00BE6F82">
        <w:trPr>
          <w:trHeight w:val="290"/>
        </w:trPr>
        <w:tc>
          <w:tcPr>
            <w:tcW w:w="1380" w:type="dxa"/>
            <w:noWrap/>
            <w:hideMark/>
          </w:tcPr>
          <w:p w14:paraId="026130F0" w14:textId="77777777" w:rsidR="00BA6F4B" w:rsidRPr="00DA3997" w:rsidRDefault="00BA6F4B" w:rsidP="00BE6F82">
            <w:pPr>
              <w:pStyle w:val="DokTabellentext"/>
            </w:pPr>
            <w:r w:rsidRPr="00DA3997">
              <w:t>SWFRG011-19</w:t>
            </w:r>
          </w:p>
        </w:tc>
        <w:tc>
          <w:tcPr>
            <w:tcW w:w="1480" w:type="dxa"/>
            <w:noWrap/>
            <w:hideMark/>
          </w:tcPr>
          <w:p w14:paraId="659F2933" w14:textId="77777777" w:rsidR="00BA6F4B" w:rsidRPr="00DA3997" w:rsidRDefault="00BA6F4B" w:rsidP="00BE6F82">
            <w:pPr>
              <w:pStyle w:val="DokTabellentext"/>
            </w:pPr>
            <w:r w:rsidRPr="00DA3997">
              <w:t>Poaceae</w:t>
            </w:r>
          </w:p>
        </w:tc>
        <w:tc>
          <w:tcPr>
            <w:tcW w:w="2260" w:type="dxa"/>
            <w:noWrap/>
            <w:hideMark/>
          </w:tcPr>
          <w:p w14:paraId="25FC6458"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5EA25424" w14:textId="77777777" w:rsidR="00BA6F4B" w:rsidRPr="00DA3997" w:rsidRDefault="00BA6F4B" w:rsidP="00BE6F82">
            <w:pPr>
              <w:pStyle w:val="DokTabellentext"/>
            </w:pPr>
            <w:r w:rsidRPr="00DA3997">
              <w:t>BBYUK2080-12</w:t>
            </w:r>
          </w:p>
        </w:tc>
        <w:tc>
          <w:tcPr>
            <w:tcW w:w="1160" w:type="dxa"/>
            <w:noWrap/>
            <w:hideMark/>
          </w:tcPr>
          <w:p w14:paraId="1482D08F" w14:textId="77777777" w:rsidR="00BA6F4B" w:rsidRPr="00DA3997" w:rsidRDefault="00BA6F4B" w:rsidP="00BE6F82">
            <w:pPr>
              <w:pStyle w:val="DokTabellentext"/>
            </w:pPr>
            <w:r w:rsidRPr="00DA3997">
              <w:t>Poaceae</w:t>
            </w:r>
          </w:p>
        </w:tc>
        <w:tc>
          <w:tcPr>
            <w:tcW w:w="2660" w:type="dxa"/>
            <w:noWrap/>
            <w:hideMark/>
          </w:tcPr>
          <w:p w14:paraId="7987AB81"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orsildii</w:t>
            </w:r>
          </w:p>
        </w:tc>
        <w:tc>
          <w:tcPr>
            <w:tcW w:w="640" w:type="dxa"/>
            <w:noWrap/>
            <w:hideMark/>
          </w:tcPr>
          <w:p w14:paraId="64CB5E7C" w14:textId="77777777" w:rsidR="00BA6F4B" w:rsidRPr="00DA3997" w:rsidRDefault="00BA6F4B" w:rsidP="00BE6F82">
            <w:pPr>
              <w:pStyle w:val="DokTabellentext"/>
            </w:pPr>
            <w:r w:rsidRPr="00DA3997">
              <w:t>100</w:t>
            </w:r>
          </w:p>
        </w:tc>
        <w:tc>
          <w:tcPr>
            <w:tcW w:w="700" w:type="dxa"/>
            <w:noWrap/>
            <w:hideMark/>
          </w:tcPr>
          <w:p w14:paraId="68F4A72B" w14:textId="77777777" w:rsidR="00BA6F4B" w:rsidRPr="00DA3997" w:rsidRDefault="00BA6F4B" w:rsidP="00BE6F82">
            <w:pPr>
              <w:pStyle w:val="DokTabellentext"/>
            </w:pPr>
            <w:r w:rsidRPr="00DA3997">
              <w:t>848</w:t>
            </w:r>
          </w:p>
        </w:tc>
        <w:tc>
          <w:tcPr>
            <w:tcW w:w="780" w:type="dxa"/>
            <w:noWrap/>
            <w:hideMark/>
          </w:tcPr>
          <w:p w14:paraId="0CBDFA96" w14:textId="77777777" w:rsidR="00BA6F4B" w:rsidRPr="00DA3997" w:rsidRDefault="00BA6F4B" w:rsidP="00BE6F82">
            <w:pPr>
              <w:pStyle w:val="DokTabellentext"/>
            </w:pPr>
            <w:r w:rsidRPr="00DA3997">
              <w:t>FALSE</w:t>
            </w:r>
          </w:p>
        </w:tc>
        <w:tc>
          <w:tcPr>
            <w:tcW w:w="1040" w:type="dxa"/>
            <w:noWrap/>
            <w:hideMark/>
          </w:tcPr>
          <w:p w14:paraId="6F42F76C" w14:textId="77777777" w:rsidR="00BA6F4B" w:rsidRPr="00DA3997" w:rsidRDefault="00BA6F4B" w:rsidP="00BE6F82">
            <w:pPr>
              <w:pStyle w:val="DokTabellentext"/>
            </w:pPr>
            <w:r w:rsidRPr="00DA3997">
              <w:t>rbcLa</w:t>
            </w:r>
          </w:p>
        </w:tc>
      </w:tr>
      <w:tr w:rsidR="00BA6F4B" w:rsidRPr="00DA3997" w14:paraId="427571DE" w14:textId="77777777" w:rsidTr="00BE6F82">
        <w:trPr>
          <w:trHeight w:val="290"/>
        </w:trPr>
        <w:tc>
          <w:tcPr>
            <w:tcW w:w="1380" w:type="dxa"/>
            <w:noWrap/>
            <w:hideMark/>
          </w:tcPr>
          <w:p w14:paraId="5F16770E" w14:textId="77777777" w:rsidR="00BA6F4B" w:rsidRPr="00DA3997" w:rsidRDefault="00BA6F4B" w:rsidP="00BE6F82">
            <w:pPr>
              <w:pStyle w:val="DokTabellentext"/>
            </w:pPr>
            <w:r w:rsidRPr="00DA3997">
              <w:t>SWFRG011-19</w:t>
            </w:r>
          </w:p>
        </w:tc>
        <w:tc>
          <w:tcPr>
            <w:tcW w:w="1480" w:type="dxa"/>
            <w:noWrap/>
            <w:hideMark/>
          </w:tcPr>
          <w:p w14:paraId="7BE24466" w14:textId="77777777" w:rsidR="00BA6F4B" w:rsidRPr="00DA3997" w:rsidRDefault="00BA6F4B" w:rsidP="00BE6F82">
            <w:pPr>
              <w:pStyle w:val="DokTabellentext"/>
            </w:pPr>
            <w:r w:rsidRPr="00DA3997">
              <w:t>Poaceae</w:t>
            </w:r>
          </w:p>
        </w:tc>
        <w:tc>
          <w:tcPr>
            <w:tcW w:w="2260" w:type="dxa"/>
            <w:noWrap/>
            <w:hideMark/>
          </w:tcPr>
          <w:p w14:paraId="326707F9"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35A9AC4E" w14:textId="77777777" w:rsidR="00BA6F4B" w:rsidRPr="00DA3997" w:rsidRDefault="00BA6F4B" w:rsidP="00BE6F82">
            <w:pPr>
              <w:pStyle w:val="DokTabellentext"/>
            </w:pPr>
            <w:r w:rsidRPr="00DA3997">
              <w:t>BBYUK2078-12</w:t>
            </w:r>
          </w:p>
        </w:tc>
        <w:tc>
          <w:tcPr>
            <w:tcW w:w="1160" w:type="dxa"/>
            <w:noWrap/>
            <w:hideMark/>
          </w:tcPr>
          <w:p w14:paraId="494405CD" w14:textId="77777777" w:rsidR="00BA6F4B" w:rsidRPr="00DA3997" w:rsidRDefault="00BA6F4B" w:rsidP="00BE6F82">
            <w:pPr>
              <w:pStyle w:val="DokTabellentext"/>
            </w:pPr>
            <w:r w:rsidRPr="00DA3997">
              <w:t>Poaceae</w:t>
            </w:r>
          </w:p>
        </w:tc>
        <w:tc>
          <w:tcPr>
            <w:tcW w:w="2660" w:type="dxa"/>
            <w:noWrap/>
            <w:hideMark/>
          </w:tcPr>
          <w:p w14:paraId="519F5EAA"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cusickii</w:t>
            </w:r>
          </w:p>
        </w:tc>
        <w:tc>
          <w:tcPr>
            <w:tcW w:w="640" w:type="dxa"/>
            <w:noWrap/>
            <w:hideMark/>
          </w:tcPr>
          <w:p w14:paraId="69FF8DC0" w14:textId="77777777" w:rsidR="00BA6F4B" w:rsidRPr="00DA3997" w:rsidRDefault="00BA6F4B" w:rsidP="00BE6F82">
            <w:pPr>
              <w:pStyle w:val="DokTabellentext"/>
            </w:pPr>
            <w:r w:rsidRPr="00DA3997">
              <w:t>100</w:t>
            </w:r>
          </w:p>
        </w:tc>
        <w:tc>
          <w:tcPr>
            <w:tcW w:w="700" w:type="dxa"/>
            <w:noWrap/>
            <w:hideMark/>
          </w:tcPr>
          <w:p w14:paraId="0BEDF178" w14:textId="77777777" w:rsidR="00BA6F4B" w:rsidRPr="00DA3997" w:rsidRDefault="00BA6F4B" w:rsidP="00BE6F82">
            <w:pPr>
              <w:pStyle w:val="DokTabellentext"/>
            </w:pPr>
            <w:r w:rsidRPr="00DA3997">
              <w:t>848</w:t>
            </w:r>
          </w:p>
        </w:tc>
        <w:tc>
          <w:tcPr>
            <w:tcW w:w="780" w:type="dxa"/>
            <w:noWrap/>
            <w:hideMark/>
          </w:tcPr>
          <w:p w14:paraId="42553F97" w14:textId="77777777" w:rsidR="00BA6F4B" w:rsidRPr="00DA3997" w:rsidRDefault="00BA6F4B" w:rsidP="00BE6F82">
            <w:pPr>
              <w:pStyle w:val="DokTabellentext"/>
            </w:pPr>
            <w:r w:rsidRPr="00DA3997">
              <w:t>FALSE</w:t>
            </w:r>
          </w:p>
        </w:tc>
        <w:tc>
          <w:tcPr>
            <w:tcW w:w="1040" w:type="dxa"/>
            <w:noWrap/>
            <w:hideMark/>
          </w:tcPr>
          <w:p w14:paraId="5B756A22" w14:textId="77777777" w:rsidR="00BA6F4B" w:rsidRPr="00DA3997" w:rsidRDefault="00BA6F4B" w:rsidP="00BE6F82">
            <w:pPr>
              <w:pStyle w:val="DokTabellentext"/>
            </w:pPr>
            <w:r w:rsidRPr="00DA3997">
              <w:t>rbcLa</w:t>
            </w:r>
          </w:p>
        </w:tc>
      </w:tr>
      <w:tr w:rsidR="00BA6F4B" w:rsidRPr="00DA3997" w14:paraId="0C0E989A" w14:textId="77777777" w:rsidTr="00BE6F82">
        <w:trPr>
          <w:trHeight w:val="290"/>
        </w:trPr>
        <w:tc>
          <w:tcPr>
            <w:tcW w:w="1380" w:type="dxa"/>
            <w:noWrap/>
            <w:hideMark/>
          </w:tcPr>
          <w:p w14:paraId="2E9E317C" w14:textId="77777777" w:rsidR="00BA6F4B" w:rsidRPr="00DA3997" w:rsidRDefault="00BA6F4B" w:rsidP="00BE6F82">
            <w:pPr>
              <w:pStyle w:val="DokTabellentext"/>
            </w:pPr>
            <w:r w:rsidRPr="00DA3997">
              <w:t>SWFRG011-19</w:t>
            </w:r>
          </w:p>
        </w:tc>
        <w:tc>
          <w:tcPr>
            <w:tcW w:w="1480" w:type="dxa"/>
            <w:noWrap/>
            <w:hideMark/>
          </w:tcPr>
          <w:p w14:paraId="05DD21BD" w14:textId="77777777" w:rsidR="00BA6F4B" w:rsidRPr="00DA3997" w:rsidRDefault="00BA6F4B" w:rsidP="00BE6F82">
            <w:pPr>
              <w:pStyle w:val="DokTabellentext"/>
            </w:pPr>
            <w:r w:rsidRPr="00DA3997">
              <w:t>Poaceae</w:t>
            </w:r>
          </w:p>
        </w:tc>
        <w:tc>
          <w:tcPr>
            <w:tcW w:w="2260" w:type="dxa"/>
            <w:noWrap/>
            <w:hideMark/>
          </w:tcPr>
          <w:p w14:paraId="0F641246"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0D1DCD44" w14:textId="77777777" w:rsidR="00BA6F4B" w:rsidRPr="00DA3997" w:rsidRDefault="00BA6F4B" w:rsidP="00BE6F82">
            <w:pPr>
              <w:pStyle w:val="DokTabellentext"/>
            </w:pPr>
            <w:r w:rsidRPr="00DA3997">
              <w:t>PLPAR012-11</w:t>
            </w:r>
          </w:p>
        </w:tc>
        <w:tc>
          <w:tcPr>
            <w:tcW w:w="1160" w:type="dxa"/>
            <w:noWrap/>
            <w:hideMark/>
          </w:tcPr>
          <w:p w14:paraId="4B586845" w14:textId="77777777" w:rsidR="00BA6F4B" w:rsidRPr="00DA3997" w:rsidRDefault="00BA6F4B" w:rsidP="00BE6F82">
            <w:pPr>
              <w:pStyle w:val="DokTabellentext"/>
            </w:pPr>
            <w:r w:rsidRPr="00DA3997">
              <w:t>Poaceae</w:t>
            </w:r>
          </w:p>
        </w:tc>
        <w:tc>
          <w:tcPr>
            <w:tcW w:w="2660" w:type="dxa"/>
            <w:noWrap/>
            <w:hideMark/>
          </w:tcPr>
          <w:p w14:paraId="19A4EC3F" w14:textId="77777777" w:rsidR="00BA6F4B" w:rsidRPr="00DA3997" w:rsidRDefault="00BA6F4B" w:rsidP="00BE6F82">
            <w:pPr>
              <w:pStyle w:val="DokTabellentext"/>
              <w:rPr>
                <w:i/>
                <w:iCs/>
              </w:rPr>
            </w:pPr>
            <w:r w:rsidRPr="00DA3997">
              <w:rPr>
                <w:i/>
                <w:iCs/>
              </w:rPr>
              <w:t>Cinna</w:t>
            </w:r>
            <w:r>
              <w:rPr>
                <w:i/>
                <w:iCs/>
              </w:rPr>
              <w:t xml:space="preserve"> </w:t>
            </w:r>
            <w:r w:rsidRPr="00DA3997">
              <w:rPr>
                <w:i/>
                <w:iCs/>
              </w:rPr>
              <w:t>latifolia</w:t>
            </w:r>
          </w:p>
        </w:tc>
        <w:tc>
          <w:tcPr>
            <w:tcW w:w="640" w:type="dxa"/>
            <w:noWrap/>
            <w:hideMark/>
          </w:tcPr>
          <w:p w14:paraId="6707E3CF" w14:textId="77777777" w:rsidR="00BA6F4B" w:rsidRPr="00DA3997" w:rsidRDefault="00BA6F4B" w:rsidP="00BE6F82">
            <w:pPr>
              <w:pStyle w:val="DokTabellentext"/>
            </w:pPr>
            <w:r w:rsidRPr="00DA3997">
              <w:t>100</w:t>
            </w:r>
          </w:p>
        </w:tc>
        <w:tc>
          <w:tcPr>
            <w:tcW w:w="700" w:type="dxa"/>
            <w:noWrap/>
            <w:hideMark/>
          </w:tcPr>
          <w:p w14:paraId="34BB5B82" w14:textId="77777777" w:rsidR="00BA6F4B" w:rsidRPr="00DA3997" w:rsidRDefault="00BA6F4B" w:rsidP="00BE6F82">
            <w:pPr>
              <w:pStyle w:val="DokTabellentext"/>
            </w:pPr>
            <w:r w:rsidRPr="00DA3997">
              <w:t>848</w:t>
            </w:r>
          </w:p>
        </w:tc>
        <w:tc>
          <w:tcPr>
            <w:tcW w:w="780" w:type="dxa"/>
            <w:noWrap/>
            <w:hideMark/>
          </w:tcPr>
          <w:p w14:paraId="12B265DE" w14:textId="77777777" w:rsidR="00BA6F4B" w:rsidRPr="00DA3997" w:rsidRDefault="00BA6F4B" w:rsidP="00BE6F82">
            <w:pPr>
              <w:pStyle w:val="DokTabellentext"/>
            </w:pPr>
            <w:r w:rsidRPr="00DA3997">
              <w:t>FALSE</w:t>
            </w:r>
          </w:p>
        </w:tc>
        <w:tc>
          <w:tcPr>
            <w:tcW w:w="1040" w:type="dxa"/>
            <w:noWrap/>
            <w:hideMark/>
          </w:tcPr>
          <w:p w14:paraId="60FAAEBE" w14:textId="77777777" w:rsidR="00BA6F4B" w:rsidRPr="00DA3997" w:rsidRDefault="00BA6F4B" w:rsidP="00BE6F82">
            <w:pPr>
              <w:pStyle w:val="DokTabellentext"/>
            </w:pPr>
            <w:r w:rsidRPr="00DA3997">
              <w:t>rbcLa</w:t>
            </w:r>
          </w:p>
        </w:tc>
      </w:tr>
      <w:tr w:rsidR="00BA6F4B" w:rsidRPr="00DA3997" w14:paraId="579C070C" w14:textId="77777777" w:rsidTr="00BE6F82">
        <w:trPr>
          <w:trHeight w:val="290"/>
        </w:trPr>
        <w:tc>
          <w:tcPr>
            <w:tcW w:w="1380" w:type="dxa"/>
            <w:noWrap/>
            <w:hideMark/>
          </w:tcPr>
          <w:p w14:paraId="2700FCCD" w14:textId="77777777" w:rsidR="00BA6F4B" w:rsidRPr="00DA3997" w:rsidRDefault="00BA6F4B" w:rsidP="00BE6F82">
            <w:pPr>
              <w:pStyle w:val="DokTabellentext"/>
            </w:pPr>
            <w:r w:rsidRPr="00DA3997">
              <w:t>SWFRG011-19</w:t>
            </w:r>
          </w:p>
        </w:tc>
        <w:tc>
          <w:tcPr>
            <w:tcW w:w="1480" w:type="dxa"/>
            <w:noWrap/>
            <w:hideMark/>
          </w:tcPr>
          <w:p w14:paraId="6BEF086E" w14:textId="77777777" w:rsidR="00BA6F4B" w:rsidRPr="00DA3997" w:rsidRDefault="00BA6F4B" w:rsidP="00BE6F82">
            <w:pPr>
              <w:pStyle w:val="DokTabellentext"/>
            </w:pPr>
            <w:r w:rsidRPr="00DA3997">
              <w:t>Poaceae</w:t>
            </w:r>
          </w:p>
        </w:tc>
        <w:tc>
          <w:tcPr>
            <w:tcW w:w="2260" w:type="dxa"/>
            <w:noWrap/>
            <w:hideMark/>
          </w:tcPr>
          <w:p w14:paraId="4C235A7F"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0353A1C4" w14:textId="77777777" w:rsidR="00BA6F4B" w:rsidRPr="00DA3997" w:rsidRDefault="00BA6F4B" w:rsidP="00BE6F82">
            <w:pPr>
              <w:pStyle w:val="DokTabellentext"/>
            </w:pPr>
            <w:r w:rsidRPr="00DA3997">
              <w:t>PLKEN290-11</w:t>
            </w:r>
          </w:p>
        </w:tc>
        <w:tc>
          <w:tcPr>
            <w:tcW w:w="1160" w:type="dxa"/>
            <w:noWrap/>
            <w:hideMark/>
          </w:tcPr>
          <w:p w14:paraId="3A7197B2" w14:textId="77777777" w:rsidR="00BA6F4B" w:rsidRPr="00DA3997" w:rsidRDefault="00BA6F4B" w:rsidP="00BE6F82">
            <w:pPr>
              <w:pStyle w:val="DokTabellentext"/>
            </w:pPr>
            <w:r w:rsidRPr="00DA3997">
              <w:t>Poaceae</w:t>
            </w:r>
          </w:p>
        </w:tc>
        <w:tc>
          <w:tcPr>
            <w:tcW w:w="2660" w:type="dxa"/>
            <w:noWrap/>
            <w:hideMark/>
          </w:tcPr>
          <w:p w14:paraId="32D56A0C"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14:paraId="40522BCC" w14:textId="77777777" w:rsidR="00BA6F4B" w:rsidRPr="00DA3997" w:rsidRDefault="00BA6F4B" w:rsidP="00BE6F82">
            <w:pPr>
              <w:pStyle w:val="DokTabellentext"/>
            </w:pPr>
            <w:r w:rsidRPr="00DA3997">
              <w:t>100</w:t>
            </w:r>
          </w:p>
        </w:tc>
        <w:tc>
          <w:tcPr>
            <w:tcW w:w="700" w:type="dxa"/>
            <w:noWrap/>
            <w:hideMark/>
          </w:tcPr>
          <w:p w14:paraId="2B66F7FE" w14:textId="77777777" w:rsidR="00BA6F4B" w:rsidRPr="00DA3997" w:rsidRDefault="00BA6F4B" w:rsidP="00BE6F82">
            <w:pPr>
              <w:pStyle w:val="DokTabellentext"/>
            </w:pPr>
            <w:r w:rsidRPr="00DA3997">
              <w:t>848</w:t>
            </w:r>
          </w:p>
        </w:tc>
        <w:tc>
          <w:tcPr>
            <w:tcW w:w="780" w:type="dxa"/>
            <w:noWrap/>
            <w:hideMark/>
          </w:tcPr>
          <w:p w14:paraId="28449EAC" w14:textId="77777777" w:rsidR="00BA6F4B" w:rsidRPr="00DA3997" w:rsidRDefault="00BA6F4B" w:rsidP="00BE6F82">
            <w:pPr>
              <w:pStyle w:val="DokTabellentext"/>
            </w:pPr>
            <w:r w:rsidRPr="00DA3997">
              <w:t>FALSE</w:t>
            </w:r>
          </w:p>
        </w:tc>
        <w:tc>
          <w:tcPr>
            <w:tcW w:w="1040" w:type="dxa"/>
            <w:noWrap/>
            <w:hideMark/>
          </w:tcPr>
          <w:p w14:paraId="6B87E654" w14:textId="77777777" w:rsidR="00BA6F4B" w:rsidRPr="00DA3997" w:rsidRDefault="00BA6F4B" w:rsidP="00BE6F82">
            <w:pPr>
              <w:pStyle w:val="DokTabellentext"/>
            </w:pPr>
            <w:r w:rsidRPr="00DA3997">
              <w:t>rbcLa</w:t>
            </w:r>
          </w:p>
        </w:tc>
      </w:tr>
      <w:tr w:rsidR="00BA6F4B" w:rsidRPr="00DA3997" w14:paraId="0C8D861D" w14:textId="77777777" w:rsidTr="00BE6F82">
        <w:trPr>
          <w:trHeight w:val="290"/>
        </w:trPr>
        <w:tc>
          <w:tcPr>
            <w:tcW w:w="1380" w:type="dxa"/>
            <w:noWrap/>
            <w:hideMark/>
          </w:tcPr>
          <w:p w14:paraId="17C72BCE" w14:textId="77777777" w:rsidR="00BA6F4B" w:rsidRPr="00DA3997" w:rsidRDefault="00BA6F4B" w:rsidP="00BE6F82">
            <w:pPr>
              <w:pStyle w:val="DokTabellentext"/>
            </w:pPr>
            <w:r w:rsidRPr="00DA3997">
              <w:t>SWFRG011-19</w:t>
            </w:r>
          </w:p>
        </w:tc>
        <w:tc>
          <w:tcPr>
            <w:tcW w:w="1480" w:type="dxa"/>
            <w:noWrap/>
            <w:hideMark/>
          </w:tcPr>
          <w:p w14:paraId="4EE84C83" w14:textId="77777777" w:rsidR="00BA6F4B" w:rsidRPr="00DA3997" w:rsidRDefault="00BA6F4B" w:rsidP="00BE6F82">
            <w:pPr>
              <w:pStyle w:val="DokTabellentext"/>
            </w:pPr>
            <w:r w:rsidRPr="00DA3997">
              <w:t>Poaceae</w:t>
            </w:r>
          </w:p>
        </w:tc>
        <w:tc>
          <w:tcPr>
            <w:tcW w:w="2260" w:type="dxa"/>
            <w:noWrap/>
            <w:hideMark/>
          </w:tcPr>
          <w:p w14:paraId="40CC0CCA"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6F137AFF" w14:textId="77777777" w:rsidR="00BA6F4B" w:rsidRPr="00DA3997" w:rsidRDefault="00BA6F4B" w:rsidP="00BE6F82">
            <w:pPr>
              <w:pStyle w:val="DokTabellentext"/>
            </w:pPr>
            <w:r w:rsidRPr="00DA3997">
              <w:t>PLCOC134-11</w:t>
            </w:r>
          </w:p>
        </w:tc>
        <w:tc>
          <w:tcPr>
            <w:tcW w:w="1160" w:type="dxa"/>
            <w:noWrap/>
            <w:hideMark/>
          </w:tcPr>
          <w:p w14:paraId="59626BC4" w14:textId="77777777" w:rsidR="00BA6F4B" w:rsidRPr="00DA3997" w:rsidRDefault="00BA6F4B" w:rsidP="00BE6F82">
            <w:pPr>
              <w:pStyle w:val="DokTabellentext"/>
            </w:pPr>
            <w:r w:rsidRPr="00DA3997">
              <w:t>Poaceae</w:t>
            </w:r>
          </w:p>
        </w:tc>
        <w:tc>
          <w:tcPr>
            <w:tcW w:w="2660" w:type="dxa"/>
            <w:noWrap/>
            <w:hideMark/>
          </w:tcPr>
          <w:p w14:paraId="2FCD2408" w14:textId="77777777" w:rsidR="00BA6F4B" w:rsidRPr="00DA3997" w:rsidRDefault="00BA6F4B" w:rsidP="00BE6F82">
            <w:pPr>
              <w:pStyle w:val="DokTabellentext"/>
              <w:rPr>
                <w:i/>
                <w:iCs/>
              </w:rPr>
            </w:pPr>
            <w:r w:rsidRPr="00DA3997">
              <w:rPr>
                <w:i/>
                <w:iCs/>
              </w:rPr>
              <w:t>Cinna</w:t>
            </w:r>
            <w:r>
              <w:rPr>
                <w:i/>
                <w:iCs/>
              </w:rPr>
              <w:t xml:space="preserve"> </w:t>
            </w:r>
            <w:r w:rsidRPr="00DA3997">
              <w:rPr>
                <w:i/>
                <w:iCs/>
              </w:rPr>
              <w:t>latifolia</w:t>
            </w:r>
          </w:p>
        </w:tc>
        <w:tc>
          <w:tcPr>
            <w:tcW w:w="640" w:type="dxa"/>
            <w:noWrap/>
            <w:hideMark/>
          </w:tcPr>
          <w:p w14:paraId="6BEC1AF9" w14:textId="77777777" w:rsidR="00BA6F4B" w:rsidRPr="00DA3997" w:rsidRDefault="00BA6F4B" w:rsidP="00BE6F82">
            <w:pPr>
              <w:pStyle w:val="DokTabellentext"/>
            </w:pPr>
            <w:r w:rsidRPr="00DA3997">
              <w:t>100</w:t>
            </w:r>
          </w:p>
        </w:tc>
        <w:tc>
          <w:tcPr>
            <w:tcW w:w="700" w:type="dxa"/>
            <w:noWrap/>
            <w:hideMark/>
          </w:tcPr>
          <w:p w14:paraId="5BD3BB04" w14:textId="77777777" w:rsidR="00BA6F4B" w:rsidRPr="00DA3997" w:rsidRDefault="00BA6F4B" w:rsidP="00BE6F82">
            <w:pPr>
              <w:pStyle w:val="DokTabellentext"/>
            </w:pPr>
            <w:r w:rsidRPr="00DA3997">
              <w:t>848</w:t>
            </w:r>
          </w:p>
        </w:tc>
        <w:tc>
          <w:tcPr>
            <w:tcW w:w="780" w:type="dxa"/>
            <w:noWrap/>
            <w:hideMark/>
          </w:tcPr>
          <w:p w14:paraId="64BA6C55" w14:textId="77777777" w:rsidR="00BA6F4B" w:rsidRPr="00DA3997" w:rsidRDefault="00BA6F4B" w:rsidP="00BE6F82">
            <w:pPr>
              <w:pStyle w:val="DokTabellentext"/>
            </w:pPr>
            <w:r w:rsidRPr="00DA3997">
              <w:t>FALSE</w:t>
            </w:r>
          </w:p>
        </w:tc>
        <w:tc>
          <w:tcPr>
            <w:tcW w:w="1040" w:type="dxa"/>
            <w:noWrap/>
            <w:hideMark/>
          </w:tcPr>
          <w:p w14:paraId="5EDAD796" w14:textId="77777777" w:rsidR="00BA6F4B" w:rsidRPr="00DA3997" w:rsidRDefault="00BA6F4B" w:rsidP="00BE6F82">
            <w:pPr>
              <w:pStyle w:val="DokTabellentext"/>
            </w:pPr>
            <w:r w:rsidRPr="00DA3997">
              <w:t>rbcLa</w:t>
            </w:r>
          </w:p>
        </w:tc>
      </w:tr>
      <w:tr w:rsidR="00BA6F4B" w:rsidRPr="00DA3997" w14:paraId="74B6E3F9" w14:textId="77777777" w:rsidTr="00BE6F82">
        <w:trPr>
          <w:trHeight w:val="290"/>
        </w:trPr>
        <w:tc>
          <w:tcPr>
            <w:tcW w:w="1380" w:type="dxa"/>
            <w:noWrap/>
            <w:hideMark/>
          </w:tcPr>
          <w:p w14:paraId="2C5EBA3D" w14:textId="77777777" w:rsidR="00BA6F4B" w:rsidRPr="00DA3997" w:rsidRDefault="00BA6F4B" w:rsidP="00BE6F82">
            <w:pPr>
              <w:pStyle w:val="DokTabellentext"/>
            </w:pPr>
            <w:r w:rsidRPr="00DA3997">
              <w:t>SWFRG011-19</w:t>
            </w:r>
          </w:p>
        </w:tc>
        <w:tc>
          <w:tcPr>
            <w:tcW w:w="1480" w:type="dxa"/>
            <w:noWrap/>
            <w:hideMark/>
          </w:tcPr>
          <w:p w14:paraId="491B7660" w14:textId="77777777" w:rsidR="00BA6F4B" w:rsidRPr="00DA3997" w:rsidRDefault="00BA6F4B" w:rsidP="00BE6F82">
            <w:pPr>
              <w:pStyle w:val="DokTabellentext"/>
            </w:pPr>
            <w:r w:rsidRPr="00DA3997">
              <w:t>Poaceae</w:t>
            </w:r>
          </w:p>
        </w:tc>
        <w:tc>
          <w:tcPr>
            <w:tcW w:w="2260" w:type="dxa"/>
            <w:noWrap/>
            <w:hideMark/>
          </w:tcPr>
          <w:p w14:paraId="3D990DE7"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33B72645" w14:textId="77777777" w:rsidR="00BA6F4B" w:rsidRPr="00DA3997" w:rsidRDefault="00BA6F4B" w:rsidP="00BE6F82">
            <w:pPr>
              <w:pStyle w:val="DokTabellentext"/>
            </w:pPr>
            <w:r w:rsidRPr="00DA3997">
              <w:t>PLTHU150-11</w:t>
            </w:r>
          </w:p>
        </w:tc>
        <w:tc>
          <w:tcPr>
            <w:tcW w:w="1160" w:type="dxa"/>
            <w:noWrap/>
            <w:hideMark/>
          </w:tcPr>
          <w:p w14:paraId="1443E642" w14:textId="77777777" w:rsidR="00BA6F4B" w:rsidRPr="00DA3997" w:rsidRDefault="00BA6F4B" w:rsidP="00BE6F82">
            <w:pPr>
              <w:pStyle w:val="DokTabellentext"/>
            </w:pPr>
            <w:r w:rsidRPr="00DA3997">
              <w:t>Poaceae</w:t>
            </w:r>
          </w:p>
        </w:tc>
        <w:tc>
          <w:tcPr>
            <w:tcW w:w="2660" w:type="dxa"/>
            <w:noWrap/>
            <w:hideMark/>
          </w:tcPr>
          <w:p w14:paraId="0BE52681"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14:paraId="7102E300" w14:textId="77777777" w:rsidR="00BA6F4B" w:rsidRPr="00DA3997" w:rsidRDefault="00BA6F4B" w:rsidP="00BE6F82">
            <w:pPr>
              <w:pStyle w:val="DokTabellentext"/>
            </w:pPr>
            <w:r w:rsidRPr="00DA3997">
              <w:t>100</w:t>
            </w:r>
          </w:p>
        </w:tc>
        <w:tc>
          <w:tcPr>
            <w:tcW w:w="700" w:type="dxa"/>
            <w:noWrap/>
            <w:hideMark/>
          </w:tcPr>
          <w:p w14:paraId="16CB636D" w14:textId="77777777" w:rsidR="00BA6F4B" w:rsidRPr="00DA3997" w:rsidRDefault="00BA6F4B" w:rsidP="00BE6F82">
            <w:pPr>
              <w:pStyle w:val="DokTabellentext"/>
            </w:pPr>
            <w:r w:rsidRPr="00DA3997">
              <w:t>848</w:t>
            </w:r>
          </w:p>
        </w:tc>
        <w:tc>
          <w:tcPr>
            <w:tcW w:w="780" w:type="dxa"/>
            <w:noWrap/>
            <w:hideMark/>
          </w:tcPr>
          <w:p w14:paraId="13B1F9C8" w14:textId="77777777" w:rsidR="00BA6F4B" w:rsidRPr="00DA3997" w:rsidRDefault="00BA6F4B" w:rsidP="00BE6F82">
            <w:pPr>
              <w:pStyle w:val="DokTabellentext"/>
            </w:pPr>
            <w:r w:rsidRPr="00DA3997">
              <w:t>FALSE</w:t>
            </w:r>
          </w:p>
        </w:tc>
        <w:tc>
          <w:tcPr>
            <w:tcW w:w="1040" w:type="dxa"/>
            <w:noWrap/>
            <w:hideMark/>
          </w:tcPr>
          <w:p w14:paraId="2DC83570" w14:textId="77777777" w:rsidR="00BA6F4B" w:rsidRPr="00DA3997" w:rsidRDefault="00BA6F4B" w:rsidP="00BE6F82">
            <w:pPr>
              <w:pStyle w:val="DokTabellentext"/>
            </w:pPr>
            <w:r w:rsidRPr="00DA3997">
              <w:t>rbcLa</w:t>
            </w:r>
          </w:p>
        </w:tc>
      </w:tr>
      <w:tr w:rsidR="00BA6F4B" w:rsidRPr="00DA3997" w14:paraId="20007CF1" w14:textId="77777777" w:rsidTr="00BE6F82">
        <w:trPr>
          <w:trHeight w:val="290"/>
        </w:trPr>
        <w:tc>
          <w:tcPr>
            <w:tcW w:w="1380" w:type="dxa"/>
            <w:noWrap/>
            <w:hideMark/>
          </w:tcPr>
          <w:p w14:paraId="2754C2F1" w14:textId="77777777" w:rsidR="00BA6F4B" w:rsidRPr="00DA3997" w:rsidRDefault="00BA6F4B" w:rsidP="00BE6F82">
            <w:pPr>
              <w:pStyle w:val="DokTabellentext"/>
            </w:pPr>
            <w:r w:rsidRPr="00DA3997">
              <w:t>SWFRG011-19</w:t>
            </w:r>
          </w:p>
        </w:tc>
        <w:tc>
          <w:tcPr>
            <w:tcW w:w="1480" w:type="dxa"/>
            <w:noWrap/>
            <w:hideMark/>
          </w:tcPr>
          <w:p w14:paraId="79C75836" w14:textId="77777777" w:rsidR="00BA6F4B" w:rsidRPr="00DA3997" w:rsidRDefault="00BA6F4B" w:rsidP="00BE6F82">
            <w:pPr>
              <w:pStyle w:val="DokTabellentext"/>
            </w:pPr>
            <w:r w:rsidRPr="00DA3997">
              <w:t>Poaceae</w:t>
            </w:r>
          </w:p>
        </w:tc>
        <w:tc>
          <w:tcPr>
            <w:tcW w:w="2260" w:type="dxa"/>
            <w:noWrap/>
            <w:hideMark/>
          </w:tcPr>
          <w:p w14:paraId="6F900673"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03546D48" w14:textId="77777777" w:rsidR="00BA6F4B" w:rsidRPr="00DA3997" w:rsidRDefault="00BA6F4B" w:rsidP="00BE6F82">
            <w:pPr>
              <w:pStyle w:val="DokTabellentext"/>
            </w:pPr>
            <w:r w:rsidRPr="00DA3997">
              <w:t>FCA2986-11</w:t>
            </w:r>
          </w:p>
        </w:tc>
        <w:tc>
          <w:tcPr>
            <w:tcW w:w="1160" w:type="dxa"/>
            <w:noWrap/>
            <w:hideMark/>
          </w:tcPr>
          <w:p w14:paraId="58F10E3D" w14:textId="77777777" w:rsidR="00BA6F4B" w:rsidRPr="00DA3997" w:rsidRDefault="00BA6F4B" w:rsidP="00BE6F82">
            <w:pPr>
              <w:pStyle w:val="DokTabellentext"/>
            </w:pPr>
            <w:r w:rsidRPr="00DA3997">
              <w:t>Poaceae</w:t>
            </w:r>
          </w:p>
        </w:tc>
        <w:tc>
          <w:tcPr>
            <w:tcW w:w="2660" w:type="dxa"/>
            <w:noWrap/>
            <w:hideMark/>
          </w:tcPr>
          <w:p w14:paraId="32BC2503"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aucispicula</w:t>
            </w:r>
          </w:p>
        </w:tc>
        <w:tc>
          <w:tcPr>
            <w:tcW w:w="640" w:type="dxa"/>
            <w:noWrap/>
            <w:hideMark/>
          </w:tcPr>
          <w:p w14:paraId="76E4AF51" w14:textId="77777777" w:rsidR="00BA6F4B" w:rsidRPr="00DA3997" w:rsidRDefault="00BA6F4B" w:rsidP="00BE6F82">
            <w:pPr>
              <w:pStyle w:val="DokTabellentext"/>
            </w:pPr>
            <w:r w:rsidRPr="00DA3997">
              <w:t>100</w:t>
            </w:r>
          </w:p>
        </w:tc>
        <w:tc>
          <w:tcPr>
            <w:tcW w:w="700" w:type="dxa"/>
            <w:noWrap/>
            <w:hideMark/>
          </w:tcPr>
          <w:p w14:paraId="3E269E5A" w14:textId="77777777" w:rsidR="00BA6F4B" w:rsidRPr="00DA3997" w:rsidRDefault="00BA6F4B" w:rsidP="00BE6F82">
            <w:pPr>
              <w:pStyle w:val="DokTabellentext"/>
            </w:pPr>
            <w:r w:rsidRPr="00DA3997">
              <w:t>848</w:t>
            </w:r>
          </w:p>
        </w:tc>
        <w:tc>
          <w:tcPr>
            <w:tcW w:w="780" w:type="dxa"/>
            <w:noWrap/>
            <w:hideMark/>
          </w:tcPr>
          <w:p w14:paraId="6A95BA22" w14:textId="77777777" w:rsidR="00BA6F4B" w:rsidRPr="00DA3997" w:rsidRDefault="00BA6F4B" w:rsidP="00BE6F82">
            <w:pPr>
              <w:pStyle w:val="DokTabellentext"/>
            </w:pPr>
            <w:r w:rsidRPr="00DA3997">
              <w:t>FALSE</w:t>
            </w:r>
          </w:p>
        </w:tc>
        <w:tc>
          <w:tcPr>
            <w:tcW w:w="1040" w:type="dxa"/>
            <w:noWrap/>
            <w:hideMark/>
          </w:tcPr>
          <w:p w14:paraId="0D12A995" w14:textId="77777777" w:rsidR="00BA6F4B" w:rsidRPr="00DA3997" w:rsidRDefault="00BA6F4B" w:rsidP="00BE6F82">
            <w:pPr>
              <w:pStyle w:val="DokTabellentext"/>
            </w:pPr>
            <w:r w:rsidRPr="00DA3997">
              <w:t>rbcLa</w:t>
            </w:r>
          </w:p>
        </w:tc>
      </w:tr>
      <w:tr w:rsidR="00BA6F4B" w:rsidRPr="00DA3997" w14:paraId="7B4415EA" w14:textId="77777777" w:rsidTr="00BE6F82">
        <w:trPr>
          <w:trHeight w:val="290"/>
        </w:trPr>
        <w:tc>
          <w:tcPr>
            <w:tcW w:w="1380" w:type="dxa"/>
            <w:noWrap/>
            <w:hideMark/>
          </w:tcPr>
          <w:p w14:paraId="4DC5EBC9" w14:textId="77777777" w:rsidR="00BA6F4B" w:rsidRPr="00DA3997" w:rsidRDefault="00BA6F4B" w:rsidP="00BE6F82">
            <w:pPr>
              <w:pStyle w:val="DokTabellentext"/>
            </w:pPr>
            <w:r w:rsidRPr="00DA3997">
              <w:t>SWFRG011-19</w:t>
            </w:r>
          </w:p>
        </w:tc>
        <w:tc>
          <w:tcPr>
            <w:tcW w:w="1480" w:type="dxa"/>
            <w:noWrap/>
            <w:hideMark/>
          </w:tcPr>
          <w:p w14:paraId="3CF36DBD" w14:textId="77777777" w:rsidR="00BA6F4B" w:rsidRPr="00DA3997" w:rsidRDefault="00BA6F4B" w:rsidP="00BE6F82">
            <w:pPr>
              <w:pStyle w:val="DokTabellentext"/>
            </w:pPr>
            <w:r w:rsidRPr="00DA3997">
              <w:t>Poaceae</w:t>
            </w:r>
          </w:p>
        </w:tc>
        <w:tc>
          <w:tcPr>
            <w:tcW w:w="2260" w:type="dxa"/>
            <w:noWrap/>
            <w:hideMark/>
          </w:tcPr>
          <w:p w14:paraId="61C5BED4"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7A36BCAE" w14:textId="77777777" w:rsidR="00BA6F4B" w:rsidRPr="00DA3997" w:rsidRDefault="00BA6F4B" w:rsidP="00BE6F82">
            <w:pPr>
              <w:pStyle w:val="DokTabellentext"/>
            </w:pPr>
            <w:r w:rsidRPr="00DA3997">
              <w:t>FCA2985-11</w:t>
            </w:r>
          </w:p>
        </w:tc>
        <w:tc>
          <w:tcPr>
            <w:tcW w:w="1160" w:type="dxa"/>
            <w:noWrap/>
            <w:hideMark/>
          </w:tcPr>
          <w:p w14:paraId="20F14E1B" w14:textId="77777777" w:rsidR="00BA6F4B" w:rsidRPr="00DA3997" w:rsidRDefault="00BA6F4B" w:rsidP="00BE6F82">
            <w:pPr>
              <w:pStyle w:val="DokTabellentext"/>
            </w:pPr>
            <w:r w:rsidRPr="00DA3997">
              <w:t>Poaceae</w:t>
            </w:r>
          </w:p>
        </w:tc>
        <w:tc>
          <w:tcPr>
            <w:tcW w:w="2660" w:type="dxa"/>
            <w:noWrap/>
            <w:hideMark/>
          </w:tcPr>
          <w:p w14:paraId="644E350D"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aucispicula</w:t>
            </w:r>
          </w:p>
        </w:tc>
        <w:tc>
          <w:tcPr>
            <w:tcW w:w="640" w:type="dxa"/>
            <w:noWrap/>
            <w:hideMark/>
          </w:tcPr>
          <w:p w14:paraId="27562C5C" w14:textId="77777777" w:rsidR="00BA6F4B" w:rsidRPr="00DA3997" w:rsidRDefault="00BA6F4B" w:rsidP="00BE6F82">
            <w:pPr>
              <w:pStyle w:val="DokTabellentext"/>
            </w:pPr>
            <w:r w:rsidRPr="00DA3997">
              <w:t>100</w:t>
            </w:r>
          </w:p>
        </w:tc>
        <w:tc>
          <w:tcPr>
            <w:tcW w:w="700" w:type="dxa"/>
            <w:noWrap/>
            <w:hideMark/>
          </w:tcPr>
          <w:p w14:paraId="2FF089D5" w14:textId="77777777" w:rsidR="00BA6F4B" w:rsidRPr="00DA3997" w:rsidRDefault="00BA6F4B" w:rsidP="00BE6F82">
            <w:pPr>
              <w:pStyle w:val="DokTabellentext"/>
            </w:pPr>
            <w:r w:rsidRPr="00DA3997">
              <w:t>848</w:t>
            </w:r>
          </w:p>
        </w:tc>
        <w:tc>
          <w:tcPr>
            <w:tcW w:w="780" w:type="dxa"/>
            <w:noWrap/>
            <w:hideMark/>
          </w:tcPr>
          <w:p w14:paraId="39E48400" w14:textId="77777777" w:rsidR="00BA6F4B" w:rsidRPr="00DA3997" w:rsidRDefault="00BA6F4B" w:rsidP="00BE6F82">
            <w:pPr>
              <w:pStyle w:val="DokTabellentext"/>
            </w:pPr>
            <w:r w:rsidRPr="00DA3997">
              <w:t>FALSE</w:t>
            </w:r>
          </w:p>
        </w:tc>
        <w:tc>
          <w:tcPr>
            <w:tcW w:w="1040" w:type="dxa"/>
            <w:noWrap/>
            <w:hideMark/>
          </w:tcPr>
          <w:p w14:paraId="0EA8C2C1" w14:textId="77777777" w:rsidR="00BA6F4B" w:rsidRPr="00DA3997" w:rsidRDefault="00BA6F4B" w:rsidP="00BE6F82">
            <w:pPr>
              <w:pStyle w:val="DokTabellentext"/>
            </w:pPr>
            <w:r w:rsidRPr="00DA3997">
              <w:t>rbcLa</w:t>
            </w:r>
          </w:p>
        </w:tc>
      </w:tr>
      <w:tr w:rsidR="00BA6F4B" w:rsidRPr="00DA3997" w14:paraId="4FD36FCF" w14:textId="77777777" w:rsidTr="00BE6F82">
        <w:trPr>
          <w:trHeight w:val="290"/>
        </w:trPr>
        <w:tc>
          <w:tcPr>
            <w:tcW w:w="1380" w:type="dxa"/>
            <w:noWrap/>
            <w:hideMark/>
          </w:tcPr>
          <w:p w14:paraId="7E09ADDC" w14:textId="77777777" w:rsidR="00BA6F4B" w:rsidRPr="00DA3997" w:rsidRDefault="00BA6F4B" w:rsidP="00BE6F82">
            <w:pPr>
              <w:pStyle w:val="DokTabellentext"/>
            </w:pPr>
            <w:r w:rsidRPr="00DA3997">
              <w:t>SWFRG011-19</w:t>
            </w:r>
          </w:p>
        </w:tc>
        <w:tc>
          <w:tcPr>
            <w:tcW w:w="1480" w:type="dxa"/>
            <w:noWrap/>
            <w:hideMark/>
          </w:tcPr>
          <w:p w14:paraId="545FDADD" w14:textId="77777777" w:rsidR="00BA6F4B" w:rsidRPr="00DA3997" w:rsidRDefault="00BA6F4B" w:rsidP="00BE6F82">
            <w:pPr>
              <w:pStyle w:val="DokTabellentext"/>
            </w:pPr>
            <w:r w:rsidRPr="00DA3997">
              <w:t>Poaceae</w:t>
            </w:r>
          </w:p>
        </w:tc>
        <w:tc>
          <w:tcPr>
            <w:tcW w:w="2260" w:type="dxa"/>
            <w:noWrap/>
            <w:hideMark/>
          </w:tcPr>
          <w:p w14:paraId="7C5C398E"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791904A7" w14:textId="77777777" w:rsidR="00BA6F4B" w:rsidRPr="00DA3997" w:rsidRDefault="00BA6F4B" w:rsidP="00BE6F82">
            <w:pPr>
              <w:pStyle w:val="DokTabellentext"/>
            </w:pPr>
            <w:r w:rsidRPr="00DA3997">
              <w:t>FCA2984-11</w:t>
            </w:r>
          </w:p>
        </w:tc>
        <w:tc>
          <w:tcPr>
            <w:tcW w:w="1160" w:type="dxa"/>
            <w:noWrap/>
            <w:hideMark/>
          </w:tcPr>
          <w:p w14:paraId="4FD4757A" w14:textId="77777777" w:rsidR="00BA6F4B" w:rsidRPr="00DA3997" w:rsidRDefault="00BA6F4B" w:rsidP="00BE6F82">
            <w:pPr>
              <w:pStyle w:val="DokTabellentext"/>
            </w:pPr>
            <w:r w:rsidRPr="00DA3997">
              <w:t>Poaceae</w:t>
            </w:r>
          </w:p>
        </w:tc>
        <w:tc>
          <w:tcPr>
            <w:tcW w:w="2660" w:type="dxa"/>
            <w:noWrap/>
            <w:hideMark/>
          </w:tcPr>
          <w:p w14:paraId="24AB9812"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aucispicula</w:t>
            </w:r>
          </w:p>
        </w:tc>
        <w:tc>
          <w:tcPr>
            <w:tcW w:w="640" w:type="dxa"/>
            <w:noWrap/>
            <w:hideMark/>
          </w:tcPr>
          <w:p w14:paraId="65F5C0B4" w14:textId="77777777" w:rsidR="00BA6F4B" w:rsidRPr="00DA3997" w:rsidRDefault="00BA6F4B" w:rsidP="00BE6F82">
            <w:pPr>
              <w:pStyle w:val="DokTabellentext"/>
            </w:pPr>
            <w:r w:rsidRPr="00DA3997">
              <w:t>100</w:t>
            </w:r>
          </w:p>
        </w:tc>
        <w:tc>
          <w:tcPr>
            <w:tcW w:w="700" w:type="dxa"/>
            <w:noWrap/>
            <w:hideMark/>
          </w:tcPr>
          <w:p w14:paraId="1FEEB540" w14:textId="77777777" w:rsidR="00BA6F4B" w:rsidRPr="00DA3997" w:rsidRDefault="00BA6F4B" w:rsidP="00BE6F82">
            <w:pPr>
              <w:pStyle w:val="DokTabellentext"/>
            </w:pPr>
            <w:r w:rsidRPr="00DA3997">
              <w:t>848</w:t>
            </w:r>
          </w:p>
        </w:tc>
        <w:tc>
          <w:tcPr>
            <w:tcW w:w="780" w:type="dxa"/>
            <w:noWrap/>
            <w:hideMark/>
          </w:tcPr>
          <w:p w14:paraId="23AC1565" w14:textId="77777777" w:rsidR="00BA6F4B" w:rsidRPr="00DA3997" w:rsidRDefault="00BA6F4B" w:rsidP="00BE6F82">
            <w:pPr>
              <w:pStyle w:val="DokTabellentext"/>
            </w:pPr>
            <w:r w:rsidRPr="00DA3997">
              <w:t>FALSE</w:t>
            </w:r>
          </w:p>
        </w:tc>
        <w:tc>
          <w:tcPr>
            <w:tcW w:w="1040" w:type="dxa"/>
            <w:noWrap/>
            <w:hideMark/>
          </w:tcPr>
          <w:p w14:paraId="1BBD7F90" w14:textId="77777777" w:rsidR="00BA6F4B" w:rsidRPr="00DA3997" w:rsidRDefault="00BA6F4B" w:rsidP="00BE6F82">
            <w:pPr>
              <w:pStyle w:val="DokTabellentext"/>
            </w:pPr>
            <w:r w:rsidRPr="00DA3997">
              <w:t>rbcLa</w:t>
            </w:r>
          </w:p>
        </w:tc>
      </w:tr>
      <w:tr w:rsidR="00BA6F4B" w:rsidRPr="00DA3997" w14:paraId="0DBD88AD" w14:textId="77777777" w:rsidTr="00BE6F82">
        <w:trPr>
          <w:trHeight w:val="290"/>
        </w:trPr>
        <w:tc>
          <w:tcPr>
            <w:tcW w:w="1380" w:type="dxa"/>
            <w:noWrap/>
            <w:hideMark/>
          </w:tcPr>
          <w:p w14:paraId="7D753063" w14:textId="77777777" w:rsidR="00BA6F4B" w:rsidRPr="00DA3997" w:rsidRDefault="00BA6F4B" w:rsidP="00BE6F82">
            <w:pPr>
              <w:pStyle w:val="DokTabellentext"/>
            </w:pPr>
            <w:r w:rsidRPr="00DA3997">
              <w:t>SWFRG011-19</w:t>
            </w:r>
          </w:p>
        </w:tc>
        <w:tc>
          <w:tcPr>
            <w:tcW w:w="1480" w:type="dxa"/>
            <w:noWrap/>
            <w:hideMark/>
          </w:tcPr>
          <w:p w14:paraId="13CE3E27" w14:textId="77777777" w:rsidR="00BA6F4B" w:rsidRPr="00DA3997" w:rsidRDefault="00BA6F4B" w:rsidP="00BE6F82">
            <w:pPr>
              <w:pStyle w:val="DokTabellentext"/>
            </w:pPr>
            <w:r w:rsidRPr="00DA3997">
              <w:t>Poaceae</w:t>
            </w:r>
          </w:p>
        </w:tc>
        <w:tc>
          <w:tcPr>
            <w:tcW w:w="2260" w:type="dxa"/>
            <w:noWrap/>
            <w:hideMark/>
          </w:tcPr>
          <w:p w14:paraId="6A331F21"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463E2156" w14:textId="77777777" w:rsidR="00BA6F4B" w:rsidRPr="00DA3997" w:rsidRDefault="00BA6F4B" w:rsidP="00BE6F82">
            <w:pPr>
              <w:pStyle w:val="DokTabellentext"/>
            </w:pPr>
            <w:r w:rsidRPr="00DA3997">
              <w:t>FCA2844-11</w:t>
            </w:r>
          </w:p>
        </w:tc>
        <w:tc>
          <w:tcPr>
            <w:tcW w:w="1160" w:type="dxa"/>
            <w:noWrap/>
            <w:hideMark/>
          </w:tcPr>
          <w:p w14:paraId="5891ACBE" w14:textId="77777777" w:rsidR="00BA6F4B" w:rsidRPr="00DA3997" w:rsidRDefault="00BA6F4B" w:rsidP="00BE6F82">
            <w:pPr>
              <w:pStyle w:val="DokTabellentext"/>
            </w:pPr>
            <w:r w:rsidRPr="00DA3997">
              <w:t>Poaceae</w:t>
            </w:r>
          </w:p>
        </w:tc>
        <w:tc>
          <w:tcPr>
            <w:tcW w:w="2660" w:type="dxa"/>
            <w:noWrap/>
            <w:hideMark/>
          </w:tcPr>
          <w:p w14:paraId="679CE052"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14:paraId="085687D4" w14:textId="77777777" w:rsidR="00BA6F4B" w:rsidRPr="00DA3997" w:rsidRDefault="00BA6F4B" w:rsidP="00BE6F82">
            <w:pPr>
              <w:pStyle w:val="DokTabellentext"/>
            </w:pPr>
            <w:r w:rsidRPr="00DA3997">
              <w:t>100</w:t>
            </w:r>
          </w:p>
        </w:tc>
        <w:tc>
          <w:tcPr>
            <w:tcW w:w="700" w:type="dxa"/>
            <w:noWrap/>
            <w:hideMark/>
          </w:tcPr>
          <w:p w14:paraId="7AA581EA" w14:textId="77777777" w:rsidR="00BA6F4B" w:rsidRPr="00DA3997" w:rsidRDefault="00BA6F4B" w:rsidP="00BE6F82">
            <w:pPr>
              <w:pStyle w:val="DokTabellentext"/>
            </w:pPr>
            <w:r w:rsidRPr="00DA3997">
              <w:t>848</w:t>
            </w:r>
          </w:p>
        </w:tc>
        <w:tc>
          <w:tcPr>
            <w:tcW w:w="780" w:type="dxa"/>
            <w:noWrap/>
            <w:hideMark/>
          </w:tcPr>
          <w:p w14:paraId="3A75ED29" w14:textId="77777777" w:rsidR="00BA6F4B" w:rsidRPr="00DA3997" w:rsidRDefault="00BA6F4B" w:rsidP="00BE6F82">
            <w:pPr>
              <w:pStyle w:val="DokTabellentext"/>
            </w:pPr>
            <w:r w:rsidRPr="00DA3997">
              <w:t>FALSE</w:t>
            </w:r>
          </w:p>
        </w:tc>
        <w:tc>
          <w:tcPr>
            <w:tcW w:w="1040" w:type="dxa"/>
            <w:noWrap/>
            <w:hideMark/>
          </w:tcPr>
          <w:p w14:paraId="5918212C" w14:textId="77777777" w:rsidR="00BA6F4B" w:rsidRPr="00DA3997" w:rsidRDefault="00BA6F4B" w:rsidP="00BE6F82">
            <w:pPr>
              <w:pStyle w:val="DokTabellentext"/>
            </w:pPr>
            <w:r w:rsidRPr="00DA3997">
              <w:t>rbcLa</w:t>
            </w:r>
          </w:p>
        </w:tc>
      </w:tr>
      <w:tr w:rsidR="00BA6F4B" w:rsidRPr="00DA3997" w14:paraId="7B77274D" w14:textId="77777777" w:rsidTr="00BE6F82">
        <w:trPr>
          <w:trHeight w:val="290"/>
        </w:trPr>
        <w:tc>
          <w:tcPr>
            <w:tcW w:w="1380" w:type="dxa"/>
            <w:noWrap/>
            <w:hideMark/>
          </w:tcPr>
          <w:p w14:paraId="3B3119B5" w14:textId="77777777" w:rsidR="00BA6F4B" w:rsidRPr="00DA3997" w:rsidRDefault="00BA6F4B" w:rsidP="00BE6F82">
            <w:pPr>
              <w:pStyle w:val="DokTabellentext"/>
            </w:pPr>
            <w:r w:rsidRPr="00DA3997">
              <w:t>SWFRG011-19</w:t>
            </w:r>
          </w:p>
        </w:tc>
        <w:tc>
          <w:tcPr>
            <w:tcW w:w="1480" w:type="dxa"/>
            <w:noWrap/>
            <w:hideMark/>
          </w:tcPr>
          <w:p w14:paraId="65B40BD2" w14:textId="77777777" w:rsidR="00BA6F4B" w:rsidRPr="00DA3997" w:rsidRDefault="00BA6F4B" w:rsidP="00BE6F82">
            <w:pPr>
              <w:pStyle w:val="DokTabellentext"/>
            </w:pPr>
            <w:r w:rsidRPr="00DA3997">
              <w:t>Poaceae</w:t>
            </w:r>
          </w:p>
        </w:tc>
        <w:tc>
          <w:tcPr>
            <w:tcW w:w="2260" w:type="dxa"/>
            <w:noWrap/>
            <w:hideMark/>
          </w:tcPr>
          <w:p w14:paraId="473653AD"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0A34EC44" w14:textId="77777777" w:rsidR="00BA6F4B" w:rsidRPr="00DA3997" w:rsidRDefault="00BA6F4B" w:rsidP="00BE6F82">
            <w:pPr>
              <w:pStyle w:val="DokTabellentext"/>
            </w:pPr>
            <w:r w:rsidRPr="00DA3997">
              <w:t>FCA2824-11</w:t>
            </w:r>
          </w:p>
        </w:tc>
        <w:tc>
          <w:tcPr>
            <w:tcW w:w="1160" w:type="dxa"/>
            <w:noWrap/>
            <w:hideMark/>
          </w:tcPr>
          <w:p w14:paraId="2B58AD11" w14:textId="77777777" w:rsidR="00BA6F4B" w:rsidRPr="00DA3997" w:rsidRDefault="00BA6F4B" w:rsidP="00BE6F82">
            <w:pPr>
              <w:pStyle w:val="DokTabellentext"/>
            </w:pPr>
            <w:r w:rsidRPr="00DA3997">
              <w:t>Poaceae</w:t>
            </w:r>
          </w:p>
        </w:tc>
        <w:tc>
          <w:tcPr>
            <w:tcW w:w="2660" w:type="dxa"/>
            <w:noWrap/>
            <w:hideMark/>
          </w:tcPr>
          <w:p w14:paraId="03F44025"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4C4D6C2F" w14:textId="77777777" w:rsidR="00BA6F4B" w:rsidRPr="00DA3997" w:rsidRDefault="00BA6F4B" w:rsidP="00BE6F82">
            <w:pPr>
              <w:pStyle w:val="DokTabellentext"/>
            </w:pPr>
            <w:r w:rsidRPr="00DA3997">
              <w:t>100</w:t>
            </w:r>
          </w:p>
        </w:tc>
        <w:tc>
          <w:tcPr>
            <w:tcW w:w="700" w:type="dxa"/>
            <w:noWrap/>
            <w:hideMark/>
          </w:tcPr>
          <w:p w14:paraId="513C2F60" w14:textId="77777777" w:rsidR="00BA6F4B" w:rsidRPr="00DA3997" w:rsidRDefault="00BA6F4B" w:rsidP="00BE6F82">
            <w:pPr>
              <w:pStyle w:val="DokTabellentext"/>
            </w:pPr>
            <w:r w:rsidRPr="00DA3997">
              <w:t>848</w:t>
            </w:r>
          </w:p>
        </w:tc>
        <w:tc>
          <w:tcPr>
            <w:tcW w:w="780" w:type="dxa"/>
            <w:noWrap/>
            <w:hideMark/>
          </w:tcPr>
          <w:p w14:paraId="0CF249B9" w14:textId="77777777" w:rsidR="00BA6F4B" w:rsidRPr="00DA3997" w:rsidRDefault="00BA6F4B" w:rsidP="00BE6F82">
            <w:pPr>
              <w:pStyle w:val="DokTabellentext"/>
            </w:pPr>
            <w:r w:rsidRPr="00DA3997">
              <w:t>FALSE</w:t>
            </w:r>
          </w:p>
        </w:tc>
        <w:tc>
          <w:tcPr>
            <w:tcW w:w="1040" w:type="dxa"/>
            <w:noWrap/>
            <w:hideMark/>
          </w:tcPr>
          <w:p w14:paraId="4602FB80" w14:textId="77777777" w:rsidR="00BA6F4B" w:rsidRPr="00DA3997" w:rsidRDefault="00BA6F4B" w:rsidP="00BE6F82">
            <w:pPr>
              <w:pStyle w:val="DokTabellentext"/>
            </w:pPr>
            <w:r w:rsidRPr="00DA3997">
              <w:t>rbcLa</w:t>
            </w:r>
          </w:p>
        </w:tc>
      </w:tr>
      <w:tr w:rsidR="00BA6F4B" w:rsidRPr="00DA3997" w14:paraId="40A25E08" w14:textId="77777777" w:rsidTr="00BE6F82">
        <w:trPr>
          <w:trHeight w:val="290"/>
        </w:trPr>
        <w:tc>
          <w:tcPr>
            <w:tcW w:w="1380" w:type="dxa"/>
            <w:noWrap/>
            <w:hideMark/>
          </w:tcPr>
          <w:p w14:paraId="252BB1F4" w14:textId="77777777" w:rsidR="00BA6F4B" w:rsidRPr="00DA3997" w:rsidRDefault="00BA6F4B" w:rsidP="00BE6F82">
            <w:pPr>
              <w:pStyle w:val="DokTabellentext"/>
            </w:pPr>
            <w:r w:rsidRPr="00DA3997">
              <w:t>SWFRG011-19</w:t>
            </w:r>
          </w:p>
        </w:tc>
        <w:tc>
          <w:tcPr>
            <w:tcW w:w="1480" w:type="dxa"/>
            <w:noWrap/>
            <w:hideMark/>
          </w:tcPr>
          <w:p w14:paraId="1856B695" w14:textId="77777777" w:rsidR="00BA6F4B" w:rsidRPr="00DA3997" w:rsidRDefault="00BA6F4B" w:rsidP="00BE6F82">
            <w:pPr>
              <w:pStyle w:val="DokTabellentext"/>
            </w:pPr>
            <w:r w:rsidRPr="00DA3997">
              <w:t>Poaceae</w:t>
            </w:r>
          </w:p>
        </w:tc>
        <w:tc>
          <w:tcPr>
            <w:tcW w:w="2260" w:type="dxa"/>
            <w:noWrap/>
            <w:hideMark/>
          </w:tcPr>
          <w:p w14:paraId="51A73CE8"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17D874C3" w14:textId="77777777" w:rsidR="00BA6F4B" w:rsidRPr="00DA3997" w:rsidRDefault="00BA6F4B" w:rsidP="00BE6F82">
            <w:pPr>
              <w:pStyle w:val="DokTabellentext"/>
            </w:pPr>
            <w:r w:rsidRPr="00DA3997">
              <w:t>FCA2520-11</w:t>
            </w:r>
          </w:p>
        </w:tc>
        <w:tc>
          <w:tcPr>
            <w:tcW w:w="1160" w:type="dxa"/>
            <w:noWrap/>
            <w:hideMark/>
          </w:tcPr>
          <w:p w14:paraId="66042691" w14:textId="77777777" w:rsidR="00BA6F4B" w:rsidRPr="00DA3997" w:rsidRDefault="00BA6F4B" w:rsidP="00BE6F82">
            <w:pPr>
              <w:pStyle w:val="DokTabellentext"/>
            </w:pPr>
            <w:r w:rsidRPr="00DA3997">
              <w:t>Poaceae</w:t>
            </w:r>
          </w:p>
        </w:tc>
        <w:tc>
          <w:tcPr>
            <w:tcW w:w="2660" w:type="dxa"/>
            <w:noWrap/>
            <w:hideMark/>
          </w:tcPr>
          <w:p w14:paraId="48487EB0"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20310300" w14:textId="77777777" w:rsidR="00BA6F4B" w:rsidRPr="00DA3997" w:rsidRDefault="00BA6F4B" w:rsidP="00BE6F82">
            <w:pPr>
              <w:pStyle w:val="DokTabellentext"/>
            </w:pPr>
            <w:r w:rsidRPr="00DA3997">
              <w:t>100</w:t>
            </w:r>
          </w:p>
        </w:tc>
        <w:tc>
          <w:tcPr>
            <w:tcW w:w="700" w:type="dxa"/>
            <w:noWrap/>
            <w:hideMark/>
          </w:tcPr>
          <w:p w14:paraId="134CE168" w14:textId="77777777" w:rsidR="00BA6F4B" w:rsidRPr="00DA3997" w:rsidRDefault="00BA6F4B" w:rsidP="00BE6F82">
            <w:pPr>
              <w:pStyle w:val="DokTabellentext"/>
            </w:pPr>
            <w:r w:rsidRPr="00DA3997">
              <w:t>848</w:t>
            </w:r>
          </w:p>
        </w:tc>
        <w:tc>
          <w:tcPr>
            <w:tcW w:w="780" w:type="dxa"/>
            <w:noWrap/>
            <w:hideMark/>
          </w:tcPr>
          <w:p w14:paraId="0770146C" w14:textId="77777777" w:rsidR="00BA6F4B" w:rsidRPr="00DA3997" w:rsidRDefault="00BA6F4B" w:rsidP="00BE6F82">
            <w:pPr>
              <w:pStyle w:val="DokTabellentext"/>
            </w:pPr>
            <w:r w:rsidRPr="00DA3997">
              <w:t>FALSE</w:t>
            </w:r>
          </w:p>
        </w:tc>
        <w:tc>
          <w:tcPr>
            <w:tcW w:w="1040" w:type="dxa"/>
            <w:noWrap/>
            <w:hideMark/>
          </w:tcPr>
          <w:p w14:paraId="71CC2B34" w14:textId="77777777" w:rsidR="00BA6F4B" w:rsidRPr="00DA3997" w:rsidRDefault="00BA6F4B" w:rsidP="00BE6F82">
            <w:pPr>
              <w:pStyle w:val="DokTabellentext"/>
            </w:pPr>
            <w:r w:rsidRPr="00DA3997">
              <w:t>rbcLa</w:t>
            </w:r>
          </w:p>
        </w:tc>
      </w:tr>
      <w:tr w:rsidR="00BA6F4B" w:rsidRPr="00DA3997" w14:paraId="79F0BEC0" w14:textId="77777777" w:rsidTr="00BE6F82">
        <w:trPr>
          <w:trHeight w:val="290"/>
        </w:trPr>
        <w:tc>
          <w:tcPr>
            <w:tcW w:w="1380" w:type="dxa"/>
            <w:noWrap/>
            <w:hideMark/>
          </w:tcPr>
          <w:p w14:paraId="2FFE215D" w14:textId="77777777" w:rsidR="00BA6F4B" w:rsidRPr="00DA3997" w:rsidRDefault="00BA6F4B" w:rsidP="00BE6F82">
            <w:pPr>
              <w:pStyle w:val="DokTabellentext"/>
            </w:pPr>
            <w:r w:rsidRPr="00DA3997">
              <w:t>SWFRG011-19</w:t>
            </w:r>
          </w:p>
        </w:tc>
        <w:tc>
          <w:tcPr>
            <w:tcW w:w="1480" w:type="dxa"/>
            <w:noWrap/>
            <w:hideMark/>
          </w:tcPr>
          <w:p w14:paraId="4352B910" w14:textId="77777777" w:rsidR="00BA6F4B" w:rsidRPr="00DA3997" w:rsidRDefault="00BA6F4B" w:rsidP="00BE6F82">
            <w:pPr>
              <w:pStyle w:val="DokTabellentext"/>
            </w:pPr>
            <w:r w:rsidRPr="00DA3997">
              <w:t>Poaceae</w:t>
            </w:r>
          </w:p>
        </w:tc>
        <w:tc>
          <w:tcPr>
            <w:tcW w:w="2260" w:type="dxa"/>
            <w:noWrap/>
            <w:hideMark/>
          </w:tcPr>
          <w:p w14:paraId="57927134"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280DC24A" w14:textId="77777777" w:rsidR="00BA6F4B" w:rsidRPr="00DA3997" w:rsidRDefault="00BA6F4B" w:rsidP="00BE6F82">
            <w:pPr>
              <w:pStyle w:val="DokTabellentext"/>
            </w:pPr>
            <w:r w:rsidRPr="00DA3997">
              <w:t>FCA2490-11</w:t>
            </w:r>
          </w:p>
        </w:tc>
        <w:tc>
          <w:tcPr>
            <w:tcW w:w="1160" w:type="dxa"/>
            <w:noWrap/>
            <w:hideMark/>
          </w:tcPr>
          <w:p w14:paraId="32E36807" w14:textId="77777777" w:rsidR="00BA6F4B" w:rsidRPr="00DA3997" w:rsidRDefault="00BA6F4B" w:rsidP="00BE6F82">
            <w:pPr>
              <w:pStyle w:val="DokTabellentext"/>
            </w:pPr>
            <w:r w:rsidRPr="00DA3997">
              <w:t>Poaceae</w:t>
            </w:r>
          </w:p>
        </w:tc>
        <w:tc>
          <w:tcPr>
            <w:tcW w:w="2660" w:type="dxa"/>
            <w:noWrap/>
            <w:hideMark/>
          </w:tcPr>
          <w:p w14:paraId="591A9189"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6B4E0910" w14:textId="77777777" w:rsidR="00BA6F4B" w:rsidRPr="00DA3997" w:rsidRDefault="00BA6F4B" w:rsidP="00BE6F82">
            <w:pPr>
              <w:pStyle w:val="DokTabellentext"/>
            </w:pPr>
            <w:r w:rsidRPr="00DA3997">
              <w:t>100</w:t>
            </w:r>
          </w:p>
        </w:tc>
        <w:tc>
          <w:tcPr>
            <w:tcW w:w="700" w:type="dxa"/>
            <w:noWrap/>
            <w:hideMark/>
          </w:tcPr>
          <w:p w14:paraId="2BBE91EA" w14:textId="77777777" w:rsidR="00BA6F4B" w:rsidRPr="00DA3997" w:rsidRDefault="00BA6F4B" w:rsidP="00BE6F82">
            <w:pPr>
              <w:pStyle w:val="DokTabellentext"/>
            </w:pPr>
            <w:r w:rsidRPr="00DA3997">
              <w:t>848</w:t>
            </w:r>
          </w:p>
        </w:tc>
        <w:tc>
          <w:tcPr>
            <w:tcW w:w="780" w:type="dxa"/>
            <w:noWrap/>
            <w:hideMark/>
          </w:tcPr>
          <w:p w14:paraId="48F09573" w14:textId="77777777" w:rsidR="00BA6F4B" w:rsidRPr="00DA3997" w:rsidRDefault="00BA6F4B" w:rsidP="00BE6F82">
            <w:pPr>
              <w:pStyle w:val="DokTabellentext"/>
            </w:pPr>
            <w:r w:rsidRPr="00DA3997">
              <w:t>FALSE</w:t>
            </w:r>
          </w:p>
        </w:tc>
        <w:tc>
          <w:tcPr>
            <w:tcW w:w="1040" w:type="dxa"/>
            <w:noWrap/>
            <w:hideMark/>
          </w:tcPr>
          <w:p w14:paraId="50A235A4" w14:textId="77777777" w:rsidR="00BA6F4B" w:rsidRPr="00DA3997" w:rsidRDefault="00BA6F4B" w:rsidP="00BE6F82">
            <w:pPr>
              <w:pStyle w:val="DokTabellentext"/>
            </w:pPr>
            <w:r w:rsidRPr="00DA3997">
              <w:t>rbcLa</w:t>
            </w:r>
          </w:p>
        </w:tc>
      </w:tr>
      <w:tr w:rsidR="00BA6F4B" w:rsidRPr="00DA3997" w14:paraId="6E6308FA" w14:textId="77777777" w:rsidTr="00BE6F82">
        <w:trPr>
          <w:trHeight w:val="290"/>
        </w:trPr>
        <w:tc>
          <w:tcPr>
            <w:tcW w:w="1380" w:type="dxa"/>
            <w:noWrap/>
            <w:hideMark/>
          </w:tcPr>
          <w:p w14:paraId="23D2B45A" w14:textId="77777777" w:rsidR="00BA6F4B" w:rsidRPr="00DA3997" w:rsidRDefault="00BA6F4B" w:rsidP="00BE6F82">
            <w:pPr>
              <w:pStyle w:val="DokTabellentext"/>
            </w:pPr>
            <w:r w:rsidRPr="00DA3997">
              <w:t>SWFRG011-19</w:t>
            </w:r>
          </w:p>
        </w:tc>
        <w:tc>
          <w:tcPr>
            <w:tcW w:w="1480" w:type="dxa"/>
            <w:noWrap/>
            <w:hideMark/>
          </w:tcPr>
          <w:p w14:paraId="655DAA0C" w14:textId="77777777" w:rsidR="00BA6F4B" w:rsidRPr="00DA3997" w:rsidRDefault="00BA6F4B" w:rsidP="00BE6F82">
            <w:pPr>
              <w:pStyle w:val="DokTabellentext"/>
            </w:pPr>
            <w:r w:rsidRPr="00DA3997">
              <w:t>Poaceae</w:t>
            </w:r>
          </w:p>
        </w:tc>
        <w:tc>
          <w:tcPr>
            <w:tcW w:w="2260" w:type="dxa"/>
            <w:noWrap/>
            <w:hideMark/>
          </w:tcPr>
          <w:p w14:paraId="555187E4"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33D7277F" w14:textId="77777777" w:rsidR="00BA6F4B" w:rsidRPr="00DA3997" w:rsidRDefault="00BA6F4B" w:rsidP="00BE6F82">
            <w:pPr>
              <w:pStyle w:val="DokTabellentext"/>
            </w:pPr>
            <w:r w:rsidRPr="00DA3997">
              <w:t>FCA2488-11</w:t>
            </w:r>
          </w:p>
        </w:tc>
        <w:tc>
          <w:tcPr>
            <w:tcW w:w="1160" w:type="dxa"/>
            <w:noWrap/>
            <w:hideMark/>
          </w:tcPr>
          <w:p w14:paraId="6012FBAA" w14:textId="77777777" w:rsidR="00BA6F4B" w:rsidRPr="00DA3997" w:rsidRDefault="00BA6F4B" w:rsidP="00BE6F82">
            <w:pPr>
              <w:pStyle w:val="DokTabellentext"/>
            </w:pPr>
            <w:r w:rsidRPr="00DA3997">
              <w:t>Poaceae</w:t>
            </w:r>
          </w:p>
        </w:tc>
        <w:tc>
          <w:tcPr>
            <w:tcW w:w="2660" w:type="dxa"/>
            <w:noWrap/>
            <w:hideMark/>
          </w:tcPr>
          <w:p w14:paraId="534DA25E"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14:paraId="645AC26B" w14:textId="77777777" w:rsidR="00BA6F4B" w:rsidRPr="00DA3997" w:rsidRDefault="00BA6F4B" w:rsidP="00BE6F82">
            <w:pPr>
              <w:pStyle w:val="DokTabellentext"/>
            </w:pPr>
            <w:r w:rsidRPr="00DA3997">
              <w:t>100</w:t>
            </w:r>
          </w:p>
        </w:tc>
        <w:tc>
          <w:tcPr>
            <w:tcW w:w="700" w:type="dxa"/>
            <w:noWrap/>
            <w:hideMark/>
          </w:tcPr>
          <w:p w14:paraId="08E16DA6" w14:textId="77777777" w:rsidR="00BA6F4B" w:rsidRPr="00DA3997" w:rsidRDefault="00BA6F4B" w:rsidP="00BE6F82">
            <w:pPr>
              <w:pStyle w:val="DokTabellentext"/>
            </w:pPr>
            <w:r w:rsidRPr="00DA3997">
              <w:t>848</w:t>
            </w:r>
          </w:p>
        </w:tc>
        <w:tc>
          <w:tcPr>
            <w:tcW w:w="780" w:type="dxa"/>
            <w:noWrap/>
            <w:hideMark/>
          </w:tcPr>
          <w:p w14:paraId="4B382690" w14:textId="77777777" w:rsidR="00BA6F4B" w:rsidRPr="00DA3997" w:rsidRDefault="00BA6F4B" w:rsidP="00BE6F82">
            <w:pPr>
              <w:pStyle w:val="DokTabellentext"/>
            </w:pPr>
            <w:r w:rsidRPr="00DA3997">
              <w:t>FALSE</w:t>
            </w:r>
          </w:p>
        </w:tc>
        <w:tc>
          <w:tcPr>
            <w:tcW w:w="1040" w:type="dxa"/>
            <w:noWrap/>
            <w:hideMark/>
          </w:tcPr>
          <w:p w14:paraId="442C3110" w14:textId="77777777" w:rsidR="00BA6F4B" w:rsidRPr="00DA3997" w:rsidRDefault="00BA6F4B" w:rsidP="00BE6F82">
            <w:pPr>
              <w:pStyle w:val="DokTabellentext"/>
            </w:pPr>
            <w:r w:rsidRPr="00DA3997">
              <w:t>rbcLa</w:t>
            </w:r>
          </w:p>
        </w:tc>
      </w:tr>
      <w:tr w:rsidR="00BA6F4B" w:rsidRPr="00DA3997" w14:paraId="2C63D48A" w14:textId="77777777" w:rsidTr="00BE6F82">
        <w:trPr>
          <w:trHeight w:val="290"/>
        </w:trPr>
        <w:tc>
          <w:tcPr>
            <w:tcW w:w="1380" w:type="dxa"/>
            <w:noWrap/>
            <w:hideMark/>
          </w:tcPr>
          <w:p w14:paraId="685C5AAD" w14:textId="77777777" w:rsidR="00BA6F4B" w:rsidRPr="00DA3997" w:rsidRDefault="00BA6F4B" w:rsidP="00BE6F82">
            <w:pPr>
              <w:pStyle w:val="DokTabellentext"/>
            </w:pPr>
            <w:r w:rsidRPr="00DA3997">
              <w:t>SWFRG011-19</w:t>
            </w:r>
          </w:p>
        </w:tc>
        <w:tc>
          <w:tcPr>
            <w:tcW w:w="1480" w:type="dxa"/>
            <w:noWrap/>
            <w:hideMark/>
          </w:tcPr>
          <w:p w14:paraId="3A0F826E" w14:textId="77777777" w:rsidR="00BA6F4B" w:rsidRPr="00DA3997" w:rsidRDefault="00BA6F4B" w:rsidP="00BE6F82">
            <w:pPr>
              <w:pStyle w:val="DokTabellentext"/>
            </w:pPr>
            <w:r w:rsidRPr="00DA3997">
              <w:t>Poaceae</w:t>
            </w:r>
          </w:p>
        </w:tc>
        <w:tc>
          <w:tcPr>
            <w:tcW w:w="2260" w:type="dxa"/>
            <w:noWrap/>
            <w:hideMark/>
          </w:tcPr>
          <w:p w14:paraId="000B78CD"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532604D9" w14:textId="77777777" w:rsidR="00BA6F4B" w:rsidRPr="00DA3997" w:rsidRDefault="00BA6F4B" w:rsidP="00BE6F82">
            <w:pPr>
              <w:pStyle w:val="DokTabellentext"/>
            </w:pPr>
            <w:r w:rsidRPr="00DA3997">
              <w:t>FCA2359-11</w:t>
            </w:r>
          </w:p>
        </w:tc>
        <w:tc>
          <w:tcPr>
            <w:tcW w:w="1160" w:type="dxa"/>
            <w:noWrap/>
            <w:hideMark/>
          </w:tcPr>
          <w:p w14:paraId="7494D165" w14:textId="77777777" w:rsidR="00BA6F4B" w:rsidRPr="00DA3997" w:rsidRDefault="00BA6F4B" w:rsidP="00BE6F82">
            <w:pPr>
              <w:pStyle w:val="DokTabellentext"/>
            </w:pPr>
            <w:r w:rsidRPr="00DA3997">
              <w:t>Poaceae</w:t>
            </w:r>
          </w:p>
        </w:tc>
        <w:tc>
          <w:tcPr>
            <w:tcW w:w="2660" w:type="dxa"/>
            <w:noWrap/>
            <w:hideMark/>
          </w:tcPr>
          <w:p w14:paraId="0C3211FF"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14:paraId="77E91250" w14:textId="77777777" w:rsidR="00BA6F4B" w:rsidRPr="00DA3997" w:rsidRDefault="00BA6F4B" w:rsidP="00BE6F82">
            <w:pPr>
              <w:pStyle w:val="DokTabellentext"/>
            </w:pPr>
            <w:r w:rsidRPr="00DA3997">
              <w:t>100</w:t>
            </w:r>
          </w:p>
        </w:tc>
        <w:tc>
          <w:tcPr>
            <w:tcW w:w="700" w:type="dxa"/>
            <w:noWrap/>
            <w:hideMark/>
          </w:tcPr>
          <w:p w14:paraId="43708D7C" w14:textId="77777777" w:rsidR="00BA6F4B" w:rsidRPr="00DA3997" w:rsidRDefault="00BA6F4B" w:rsidP="00BE6F82">
            <w:pPr>
              <w:pStyle w:val="DokTabellentext"/>
            </w:pPr>
            <w:r w:rsidRPr="00DA3997">
              <w:t>848</w:t>
            </w:r>
          </w:p>
        </w:tc>
        <w:tc>
          <w:tcPr>
            <w:tcW w:w="780" w:type="dxa"/>
            <w:noWrap/>
            <w:hideMark/>
          </w:tcPr>
          <w:p w14:paraId="4FF0A2CA" w14:textId="77777777" w:rsidR="00BA6F4B" w:rsidRPr="00DA3997" w:rsidRDefault="00BA6F4B" w:rsidP="00BE6F82">
            <w:pPr>
              <w:pStyle w:val="DokTabellentext"/>
            </w:pPr>
            <w:r w:rsidRPr="00DA3997">
              <w:t>FALSE</w:t>
            </w:r>
          </w:p>
        </w:tc>
        <w:tc>
          <w:tcPr>
            <w:tcW w:w="1040" w:type="dxa"/>
            <w:noWrap/>
            <w:hideMark/>
          </w:tcPr>
          <w:p w14:paraId="5DA209EE" w14:textId="77777777" w:rsidR="00BA6F4B" w:rsidRPr="00DA3997" w:rsidRDefault="00BA6F4B" w:rsidP="00BE6F82">
            <w:pPr>
              <w:pStyle w:val="DokTabellentext"/>
            </w:pPr>
            <w:r w:rsidRPr="00DA3997">
              <w:t>rbcLa</w:t>
            </w:r>
          </w:p>
        </w:tc>
      </w:tr>
      <w:tr w:rsidR="00BA6F4B" w:rsidRPr="00DA3997" w14:paraId="249FF812" w14:textId="77777777" w:rsidTr="00BE6F82">
        <w:trPr>
          <w:trHeight w:val="290"/>
        </w:trPr>
        <w:tc>
          <w:tcPr>
            <w:tcW w:w="1380" w:type="dxa"/>
            <w:noWrap/>
            <w:hideMark/>
          </w:tcPr>
          <w:p w14:paraId="0CDD8D40" w14:textId="77777777" w:rsidR="00BA6F4B" w:rsidRPr="00DA3997" w:rsidRDefault="00BA6F4B" w:rsidP="00BE6F82">
            <w:pPr>
              <w:pStyle w:val="DokTabellentext"/>
            </w:pPr>
            <w:r w:rsidRPr="00DA3997">
              <w:t>SWFRG011-19</w:t>
            </w:r>
          </w:p>
        </w:tc>
        <w:tc>
          <w:tcPr>
            <w:tcW w:w="1480" w:type="dxa"/>
            <w:noWrap/>
            <w:hideMark/>
          </w:tcPr>
          <w:p w14:paraId="2A807EEF" w14:textId="77777777" w:rsidR="00BA6F4B" w:rsidRPr="00DA3997" w:rsidRDefault="00BA6F4B" w:rsidP="00BE6F82">
            <w:pPr>
              <w:pStyle w:val="DokTabellentext"/>
            </w:pPr>
            <w:r w:rsidRPr="00DA3997">
              <w:t>Poaceae</w:t>
            </w:r>
          </w:p>
        </w:tc>
        <w:tc>
          <w:tcPr>
            <w:tcW w:w="2260" w:type="dxa"/>
            <w:noWrap/>
            <w:hideMark/>
          </w:tcPr>
          <w:p w14:paraId="1E925085"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6E27D2E8" w14:textId="77777777" w:rsidR="00BA6F4B" w:rsidRPr="00DA3997" w:rsidRDefault="00BA6F4B" w:rsidP="00BE6F82">
            <w:pPr>
              <w:pStyle w:val="DokTabellentext"/>
            </w:pPr>
            <w:r w:rsidRPr="00DA3997">
              <w:t>FCA2223-11</w:t>
            </w:r>
          </w:p>
        </w:tc>
        <w:tc>
          <w:tcPr>
            <w:tcW w:w="1160" w:type="dxa"/>
            <w:noWrap/>
            <w:hideMark/>
          </w:tcPr>
          <w:p w14:paraId="08D31142" w14:textId="77777777" w:rsidR="00BA6F4B" w:rsidRPr="00DA3997" w:rsidRDefault="00BA6F4B" w:rsidP="00BE6F82">
            <w:pPr>
              <w:pStyle w:val="DokTabellentext"/>
            </w:pPr>
            <w:r w:rsidRPr="00DA3997">
              <w:t>Poaceae</w:t>
            </w:r>
          </w:p>
        </w:tc>
        <w:tc>
          <w:tcPr>
            <w:tcW w:w="2660" w:type="dxa"/>
            <w:noWrap/>
            <w:hideMark/>
          </w:tcPr>
          <w:p w14:paraId="2449D7F0"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alustris</w:t>
            </w:r>
          </w:p>
        </w:tc>
        <w:tc>
          <w:tcPr>
            <w:tcW w:w="640" w:type="dxa"/>
            <w:noWrap/>
            <w:hideMark/>
          </w:tcPr>
          <w:p w14:paraId="3FEDC630" w14:textId="77777777" w:rsidR="00BA6F4B" w:rsidRPr="00DA3997" w:rsidRDefault="00BA6F4B" w:rsidP="00BE6F82">
            <w:pPr>
              <w:pStyle w:val="DokTabellentext"/>
            </w:pPr>
            <w:r w:rsidRPr="00DA3997">
              <w:t>100</w:t>
            </w:r>
          </w:p>
        </w:tc>
        <w:tc>
          <w:tcPr>
            <w:tcW w:w="700" w:type="dxa"/>
            <w:noWrap/>
            <w:hideMark/>
          </w:tcPr>
          <w:p w14:paraId="1FD8FB87" w14:textId="77777777" w:rsidR="00BA6F4B" w:rsidRPr="00DA3997" w:rsidRDefault="00BA6F4B" w:rsidP="00BE6F82">
            <w:pPr>
              <w:pStyle w:val="DokTabellentext"/>
            </w:pPr>
            <w:r w:rsidRPr="00DA3997">
              <w:t>848</w:t>
            </w:r>
          </w:p>
        </w:tc>
        <w:tc>
          <w:tcPr>
            <w:tcW w:w="780" w:type="dxa"/>
            <w:noWrap/>
            <w:hideMark/>
          </w:tcPr>
          <w:p w14:paraId="62362695" w14:textId="77777777" w:rsidR="00BA6F4B" w:rsidRPr="00DA3997" w:rsidRDefault="00BA6F4B" w:rsidP="00BE6F82">
            <w:pPr>
              <w:pStyle w:val="DokTabellentext"/>
            </w:pPr>
            <w:r w:rsidRPr="00DA3997">
              <w:t>FALSE</w:t>
            </w:r>
          </w:p>
        </w:tc>
        <w:tc>
          <w:tcPr>
            <w:tcW w:w="1040" w:type="dxa"/>
            <w:noWrap/>
            <w:hideMark/>
          </w:tcPr>
          <w:p w14:paraId="52731957" w14:textId="77777777" w:rsidR="00BA6F4B" w:rsidRPr="00DA3997" w:rsidRDefault="00BA6F4B" w:rsidP="00BE6F82">
            <w:pPr>
              <w:pStyle w:val="DokTabellentext"/>
            </w:pPr>
            <w:r w:rsidRPr="00DA3997">
              <w:t>rbcLa</w:t>
            </w:r>
          </w:p>
        </w:tc>
      </w:tr>
      <w:tr w:rsidR="00BA6F4B" w:rsidRPr="00DA3997" w14:paraId="05733B3F" w14:textId="77777777" w:rsidTr="00BE6F82">
        <w:trPr>
          <w:trHeight w:val="290"/>
        </w:trPr>
        <w:tc>
          <w:tcPr>
            <w:tcW w:w="1380" w:type="dxa"/>
            <w:noWrap/>
            <w:hideMark/>
          </w:tcPr>
          <w:p w14:paraId="27FC9FBC" w14:textId="77777777" w:rsidR="00BA6F4B" w:rsidRPr="00DA3997" w:rsidRDefault="00BA6F4B" w:rsidP="00BE6F82">
            <w:pPr>
              <w:pStyle w:val="DokTabellentext"/>
            </w:pPr>
            <w:r w:rsidRPr="00DA3997">
              <w:lastRenderedPageBreak/>
              <w:t>SWFRG011-19</w:t>
            </w:r>
          </w:p>
        </w:tc>
        <w:tc>
          <w:tcPr>
            <w:tcW w:w="1480" w:type="dxa"/>
            <w:noWrap/>
            <w:hideMark/>
          </w:tcPr>
          <w:p w14:paraId="2188B6EE" w14:textId="77777777" w:rsidR="00BA6F4B" w:rsidRPr="00DA3997" w:rsidRDefault="00BA6F4B" w:rsidP="00BE6F82">
            <w:pPr>
              <w:pStyle w:val="DokTabellentext"/>
            </w:pPr>
            <w:r w:rsidRPr="00DA3997">
              <w:t>Poaceae</w:t>
            </w:r>
          </w:p>
        </w:tc>
        <w:tc>
          <w:tcPr>
            <w:tcW w:w="2260" w:type="dxa"/>
            <w:noWrap/>
            <w:hideMark/>
          </w:tcPr>
          <w:p w14:paraId="14DE94D1"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39FFCCED" w14:textId="77777777" w:rsidR="00BA6F4B" w:rsidRPr="00DA3997" w:rsidRDefault="00BA6F4B" w:rsidP="00BE6F82">
            <w:pPr>
              <w:pStyle w:val="DokTabellentext"/>
            </w:pPr>
            <w:r w:rsidRPr="00DA3997">
              <w:t>FCA2155-11</w:t>
            </w:r>
          </w:p>
        </w:tc>
        <w:tc>
          <w:tcPr>
            <w:tcW w:w="1160" w:type="dxa"/>
            <w:noWrap/>
            <w:hideMark/>
          </w:tcPr>
          <w:p w14:paraId="25656003" w14:textId="77777777" w:rsidR="00BA6F4B" w:rsidRPr="00DA3997" w:rsidRDefault="00BA6F4B" w:rsidP="00BE6F82">
            <w:pPr>
              <w:pStyle w:val="DokTabellentext"/>
            </w:pPr>
            <w:r w:rsidRPr="00DA3997">
              <w:t>Poaceae</w:t>
            </w:r>
          </w:p>
        </w:tc>
        <w:tc>
          <w:tcPr>
            <w:tcW w:w="2660" w:type="dxa"/>
            <w:noWrap/>
            <w:hideMark/>
          </w:tcPr>
          <w:p w14:paraId="3D212A9B"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3C6C5C24" w14:textId="77777777" w:rsidR="00BA6F4B" w:rsidRPr="00DA3997" w:rsidRDefault="00BA6F4B" w:rsidP="00BE6F82">
            <w:pPr>
              <w:pStyle w:val="DokTabellentext"/>
            </w:pPr>
            <w:r w:rsidRPr="00DA3997">
              <w:t>100</w:t>
            </w:r>
          </w:p>
        </w:tc>
        <w:tc>
          <w:tcPr>
            <w:tcW w:w="700" w:type="dxa"/>
            <w:noWrap/>
            <w:hideMark/>
          </w:tcPr>
          <w:p w14:paraId="2417B722" w14:textId="77777777" w:rsidR="00BA6F4B" w:rsidRPr="00DA3997" w:rsidRDefault="00BA6F4B" w:rsidP="00BE6F82">
            <w:pPr>
              <w:pStyle w:val="DokTabellentext"/>
            </w:pPr>
            <w:r w:rsidRPr="00DA3997">
              <w:t>848</w:t>
            </w:r>
          </w:p>
        </w:tc>
        <w:tc>
          <w:tcPr>
            <w:tcW w:w="780" w:type="dxa"/>
            <w:noWrap/>
            <w:hideMark/>
          </w:tcPr>
          <w:p w14:paraId="3CD955F7" w14:textId="77777777" w:rsidR="00BA6F4B" w:rsidRPr="00DA3997" w:rsidRDefault="00BA6F4B" w:rsidP="00BE6F82">
            <w:pPr>
              <w:pStyle w:val="DokTabellentext"/>
            </w:pPr>
            <w:r w:rsidRPr="00DA3997">
              <w:t>FALSE</w:t>
            </w:r>
          </w:p>
        </w:tc>
        <w:tc>
          <w:tcPr>
            <w:tcW w:w="1040" w:type="dxa"/>
            <w:noWrap/>
            <w:hideMark/>
          </w:tcPr>
          <w:p w14:paraId="78C3AA8F" w14:textId="77777777" w:rsidR="00BA6F4B" w:rsidRPr="00DA3997" w:rsidRDefault="00BA6F4B" w:rsidP="00BE6F82">
            <w:pPr>
              <w:pStyle w:val="DokTabellentext"/>
            </w:pPr>
            <w:r w:rsidRPr="00DA3997">
              <w:t>rbcLa</w:t>
            </w:r>
          </w:p>
        </w:tc>
      </w:tr>
      <w:tr w:rsidR="00BA6F4B" w:rsidRPr="00DA3997" w14:paraId="7F1A9A18" w14:textId="77777777" w:rsidTr="00BE6F82">
        <w:trPr>
          <w:trHeight w:val="290"/>
        </w:trPr>
        <w:tc>
          <w:tcPr>
            <w:tcW w:w="1380" w:type="dxa"/>
            <w:noWrap/>
            <w:hideMark/>
          </w:tcPr>
          <w:p w14:paraId="30B486C7" w14:textId="77777777" w:rsidR="00BA6F4B" w:rsidRPr="00DA3997" w:rsidRDefault="00BA6F4B" w:rsidP="00BE6F82">
            <w:pPr>
              <w:pStyle w:val="DokTabellentext"/>
            </w:pPr>
            <w:r w:rsidRPr="00DA3997">
              <w:t>SWFRG011-19</w:t>
            </w:r>
          </w:p>
        </w:tc>
        <w:tc>
          <w:tcPr>
            <w:tcW w:w="1480" w:type="dxa"/>
            <w:noWrap/>
            <w:hideMark/>
          </w:tcPr>
          <w:p w14:paraId="18A33E30" w14:textId="77777777" w:rsidR="00BA6F4B" w:rsidRPr="00DA3997" w:rsidRDefault="00BA6F4B" w:rsidP="00BE6F82">
            <w:pPr>
              <w:pStyle w:val="DokTabellentext"/>
            </w:pPr>
            <w:r w:rsidRPr="00DA3997">
              <w:t>Poaceae</w:t>
            </w:r>
          </w:p>
        </w:tc>
        <w:tc>
          <w:tcPr>
            <w:tcW w:w="2260" w:type="dxa"/>
            <w:noWrap/>
            <w:hideMark/>
          </w:tcPr>
          <w:p w14:paraId="49956C43"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0467225B" w14:textId="77777777" w:rsidR="00BA6F4B" w:rsidRPr="00DA3997" w:rsidRDefault="00BA6F4B" w:rsidP="00BE6F82">
            <w:pPr>
              <w:pStyle w:val="DokTabellentext"/>
            </w:pPr>
            <w:r w:rsidRPr="00DA3997">
              <w:t>FCA2153-11</w:t>
            </w:r>
          </w:p>
        </w:tc>
        <w:tc>
          <w:tcPr>
            <w:tcW w:w="1160" w:type="dxa"/>
            <w:noWrap/>
            <w:hideMark/>
          </w:tcPr>
          <w:p w14:paraId="039DB2A3" w14:textId="77777777" w:rsidR="00BA6F4B" w:rsidRPr="00DA3997" w:rsidRDefault="00BA6F4B" w:rsidP="00BE6F82">
            <w:pPr>
              <w:pStyle w:val="DokTabellentext"/>
            </w:pPr>
            <w:r w:rsidRPr="00DA3997">
              <w:t>Poaceae</w:t>
            </w:r>
          </w:p>
        </w:tc>
        <w:tc>
          <w:tcPr>
            <w:tcW w:w="2660" w:type="dxa"/>
            <w:noWrap/>
            <w:hideMark/>
          </w:tcPr>
          <w:p w14:paraId="53DAC5D2"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0AE3E262" w14:textId="77777777" w:rsidR="00BA6F4B" w:rsidRPr="00DA3997" w:rsidRDefault="00BA6F4B" w:rsidP="00BE6F82">
            <w:pPr>
              <w:pStyle w:val="DokTabellentext"/>
            </w:pPr>
            <w:r w:rsidRPr="00DA3997">
              <w:t>100</w:t>
            </w:r>
          </w:p>
        </w:tc>
        <w:tc>
          <w:tcPr>
            <w:tcW w:w="700" w:type="dxa"/>
            <w:noWrap/>
            <w:hideMark/>
          </w:tcPr>
          <w:p w14:paraId="63707BF4" w14:textId="77777777" w:rsidR="00BA6F4B" w:rsidRPr="00DA3997" w:rsidRDefault="00BA6F4B" w:rsidP="00BE6F82">
            <w:pPr>
              <w:pStyle w:val="DokTabellentext"/>
            </w:pPr>
            <w:r w:rsidRPr="00DA3997">
              <w:t>848</w:t>
            </w:r>
          </w:p>
        </w:tc>
        <w:tc>
          <w:tcPr>
            <w:tcW w:w="780" w:type="dxa"/>
            <w:noWrap/>
            <w:hideMark/>
          </w:tcPr>
          <w:p w14:paraId="6D501BE0" w14:textId="77777777" w:rsidR="00BA6F4B" w:rsidRPr="00DA3997" w:rsidRDefault="00BA6F4B" w:rsidP="00BE6F82">
            <w:pPr>
              <w:pStyle w:val="DokTabellentext"/>
            </w:pPr>
            <w:r w:rsidRPr="00DA3997">
              <w:t>FALSE</w:t>
            </w:r>
          </w:p>
        </w:tc>
        <w:tc>
          <w:tcPr>
            <w:tcW w:w="1040" w:type="dxa"/>
            <w:noWrap/>
            <w:hideMark/>
          </w:tcPr>
          <w:p w14:paraId="354A5138" w14:textId="77777777" w:rsidR="00BA6F4B" w:rsidRPr="00DA3997" w:rsidRDefault="00BA6F4B" w:rsidP="00BE6F82">
            <w:pPr>
              <w:pStyle w:val="DokTabellentext"/>
            </w:pPr>
            <w:r w:rsidRPr="00DA3997">
              <w:t>rbcLa</w:t>
            </w:r>
          </w:p>
        </w:tc>
      </w:tr>
      <w:tr w:rsidR="00BA6F4B" w:rsidRPr="00DA3997" w14:paraId="2310B851" w14:textId="77777777" w:rsidTr="00BE6F82">
        <w:trPr>
          <w:trHeight w:val="290"/>
        </w:trPr>
        <w:tc>
          <w:tcPr>
            <w:tcW w:w="1380" w:type="dxa"/>
            <w:noWrap/>
            <w:hideMark/>
          </w:tcPr>
          <w:p w14:paraId="3A96993C" w14:textId="77777777" w:rsidR="00BA6F4B" w:rsidRPr="00DA3997" w:rsidRDefault="00BA6F4B" w:rsidP="00BE6F82">
            <w:pPr>
              <w:pStyle w:val="DokTabellentext"/>
            </w:pPr>
            <w:r w:rsidRPr="00DA3997">
              <w:t>SWFRG011-19</w:t>
            </w:r>
          </w:p>
        </w:tc>
        <w:tc>
          <w:tcPr>
            <w:tcW w:w="1480" w:type="dxa"/>
            <w:noWrap/>
            <w:hideMark/>
          </w:tcPr>
          <w:p w14:paraId="3E8158DB" w14:textId="77777777" w:rsidR="00BA6F4B" w:rsidRPr="00DA3997" w:rsidRDefault="00BA6F4B" w:rsidP="00BE6F82">
            <w:pPr>
              <w:pStyle w:val="DokTabellentext"/>
            </w:pPr>
            <w:r w:rsidRPr="00DA3997">
              <w:t>Poaceae</w:t>
            </w:r>
          </w:p>
        </w:tc>
        <w:tc>
          <w:tcPr>
            <w:tcW w:w="2260" w:type="dxa"/>
            <w:noWrap/>
            <w:hideMark/>
          </w:tcPr>
          <w:p w14:paraId="033A9D08"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7AA6FCB7" w14:textId="77777777" w:rsidR="00BA6F4B" w:rsidRPr="00DA3997" w:rsidRDefault="00BA6F4B" w:rsidP="00BE6F82">
            <w:pPr>
              <w:pStyle w:val="DokTabellentext"/>
            </w:pPr>
            <w:r w:rsidRPr="00DA3997">
              <w:t>FCA2152-11</w:t>
            </w:r>
          </w:p>
        </w:tc>
        <w:tc>
          <w:tcPr>
            <w:tcW w:w="1160" w:type="dxa"/>
            <w:noWrap/>
            <w:hideMark/>
          </w:tcPr>
          <w:p w14:paraId="7339FD41" w14:textId="77777777" w:rsidR="00BA6F4B" w:rsidRPr="00DA3997" w:rsidRDefault="00BA6F4B" w:rsidP="00BE6F82">
            <w:pPr>
              <w:pStyle w:val="DokTabellentext"/>
            </w:pPr>
            <w:r w:rsidRPr="00DA3997">
              <w:t>Poaceae</w:t>
            </w:r>
          </w:p>
        </w:tc>
        <w:tc>
          <w:tcPr>
            <w:tcW w:w="2660" w:type="dxa"/>
            <w:noWrap/>
            <w:hideMark/>
          </w:tcPr>
          <w:p w14:paraId="12B59270"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5ABF94D9" w14:textId="77777777" w:rsidR="00BA6F4B" w:rsidRPr="00DA3997" w:rsidRDefault="00BA6F4B" w:rsidP="00BE6F82">
            <w:pPr>
              <w:pStyle w:val="DokTabellentext"/>
            </w:pPr>
            <w:r w:rsidRPr="00DA3997">
              <w:t>100</w:t>
            </w:r>
          </w:p>
        </w:tc>
        <w:tc>
          <w:tcPr>
            <w:tcW w:w="700" w:type="dxa"/>
            <w:noWrap/>
            <w:hideMark/>
          </w:tcPr>
          <w:p w14:paraId="02BE3196" w14:textId="77777777" w:rsidR="00BA6F4B" w:rsidRPr="00DA3997" w:rsidRDefault="00BA6F4B" w:rsidP="00BE6F82">
            <w:pPr>
              <w:pStyle w:val="DokTabellentext"/>
            </w:pPr>
            <w:r w:rsidRPr="00DA3997">
              <w:t>848</w:t>
            </w:r>
          </w:p>
        </w:tc>
        <w:tc>
          <w:tcPr>
            <w:tcW w:w="780" w:type="dxa"/>
            <w:noWrap/>
            <w:hideMark/>
          </w:tcPr>
          <w:p w14:paraId="5580F86B" w14:textId="77777777" w:rsidR="00BA6F4B" w:rsidRPr="00DA3997" w:rsidRDefault="00BA6F4B" w:rsidP="00BE6F82">
            <w:pPr>
              <w:pStyle w:val="DokTabellentext"/>
            </w:pPr>
            <w:r w:rsidRPr="00DA3997">
              <w:t>FALSE</w:t>
            </w:r>
          </w:p>
        </w:tc>
        <w:tc>
          <w:tcPr>
            <w:tcW w:w="1040" w:type="dxa"/>
            <w:noWrap/>
            <w:hideMark/>
          </w:tcPr>
          <w:p w14:paraId="4FC7122A" w14:textId="77777777" w:rsidR="00BA6F4B" w:rsidRPr="00DA3997" w:rsidRDefault="00BA6F4B" w:rsidP="00BE6F82">
            <w:pPr>
              <w:pStyle w:val="DokTabellentext"/>
            </w:pPr>
            <w:r w:rsidRPr="00DA3997">
              <w:t>rbcLa</w:t>
            </w:r>
          </w:p>
        </w:tc>
      </w:tr>
      <w:tr w:rsidR="00BA6F4B" w:rsidRPr="00DA3997" w14:paraId="4D74EBC9" w14:textId="77777777" w:rsidTr="00BE6F82">
        <w:trPr>
          <w:trHeight w:val="290"/>
        </w:trPr>
        <w:tc>
          <w:tcPr>
            <w:tcW w:w="1380" w:type="dxa"/>
            <w:noWrap/>
            <w:hideMark/>
          </w:tcPr>
          <w:p w14:paraId="537BB3D9" w14:textId="77777777" w:rsidR="00BA6F4B" w:rsidRPr="00DA3997" w:rsidRDefault="00BA6F4B" w:rsidP="00BE6F82">
            <w:pPr>
              <w:pStyle w:val="DokTabellentext"/>
            </w:pPr>
            <w:r w:rsidRPr="00DA3997">
              <w:t>SWFRG011-19</w:t>
            </w:r>
          </w:p>
        </w:tc>
        <w:tc>
          <w:tcPr>
            <w:tcW w:w="1480" w:type="dxa"/>
            <w:noWrap/>
            <w:hideMark/>
          </w:tcPr>
          <w:p w14:paraId="4BAF5D0E" w14:textId="77777777" w:rsidR="00BA6F4B" w:rsidRPr="00DA3997" w:rsidRDefault="00BA6F4B" w:rsidP="00BE6F82">
            <w:pPr>
              <w:pStyle w:val="DokTabellentext"/>
            </w:pPr>
            <w:r w:rsidRPr="00DA3997">
              <w:t>Poaceae</w:t>
            </w:r>
          </w:p>
        </w:tc>
        <w:tc>
          <w:tcPr>
            <w:tcW w:w="2260" w:type="dxa"/>
            <w:noWrap/>
            <w:hideMark/>
          </w:tcPr>
          <w:p w14:paraId="2191B808"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6E4DCB7E" w14:textId="77777777" w:rsidR="00BA6F4B" w:rsidRPr="00DA3997" w:rsidRDefault="00BA6F4B" w:rsidP="00BE6F82">
            <w:pPr>
              <w:pStyle w:val="DokTabellentext"/>
            </w:pPr>
            <w:r w:rsidRPr="00DA3997">
              <w:t>FCA2151-11</w:t>
            </w:r>
          </w:p>
        </w:tc>
        <w:tc>
          <w:tcPr>
            <w:tcW w:w="1160" w:type="dxa"/>
            <w:noWrap/>
            <w:hideMark/>
          </w:tcPr>
          <w:p w14:paraId="398490A4" w14:textId="77777777" w:rsidR="00BA6F4B" w:rsidRPr="00DA3997" w:rsidRDefault="00BA6F4B" w:rsidP="00BE6F82">
            <w:pPr>
              <w:pStyle w:val="DokTabellentext"/>
            </w:pPr>
            <w:r w:rsidRPr="00DA3997">
              <w:t>Poaceae</w:t>
            </w:r>
          </w:p>
        </w:tc>
        <w:tc>
          <w:tcPr>
            <w:tcW w:w="2660" w:type="dxa"/>
            <w:noWrap/>
            <w:hideMark/>
          </w:tcPr>
          <w:p w14:paraId="2DADC4C3"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7E6236DE" w14:textId="77777777" w:rsidR="00BA6F4B" w:rsidRPr="00DA3997" w:rsidRDefault="00BA6F4B" w:rsidP="00BE6F82">
            <w:pPr>
              <w:pStyle w:val="DokTabellentext"/>
            </w:pPr>
            <w:r w:rsidRPr="00DA3997">
              <w:t>100</w:t>
            </w:r>
          </w:p>
        </w:tc>
        <w:tc>
          <w:tcPr>
            <w:tcW w:w="700" w:type="dxa"/>
            <w:noWrap/>
            <w:hideMark/>
          </w:tcPr>
          <w:p w14:paraId="18DFCE2C" w14:textId="77777777" w:rsidR="00BA6F4B" w:rsidRPr="00DA3997" w:rsidRDefault="00BA6F4B" w:rsidP="00BE6F82">
            <w:pPr>
              <w:pStyle w:val="DokTabellentext"/>
            </w:pPr>
            <w:r w:rsidRPr="00DA3997">
              <w:t>848</w:t>
            </w:r>
          </w:p>
        </w:tc>
        <w:tc>
          <w:tcPr>
            <w:tcW w:w="780" w:type="dxa"/>
            <w:noWrap/>
            <w:hideMark/>
          </w:tcPr>
          <w:p w14:paraId="5CF53AA2" w14:textId="77777777" w:rsidR="00BA6F4B" w:rsidRPr="00DA3997" w:rsidRDefault="00BA6F4B" w:rsidP="00BE6F82">
            <w:pPr>
              <w:pStyle w:val="DokTabellentext"/>
            </w:pPr>
            <w:r w:rsidRPr="00DA3997">
              <w:t>FALSE</w:t>
            </w:r>
          </w:p>
        </w:tc>
        <w:tc>
          <w:tcPr>
            <w:tcW w:w="1040" w:type="dxa"/>
            <w:noWrap/>
            <w:hideMark/>
          </w:tcPr>
          <w:p w14:paraId="46D75216" w14:textId="77777777" w:rsidR="00BA6F4B" w:rsidRPr="00DA3997" w:rsidRDefault="00BA6F4B" w:rsidP="00BE6F82">
            <w:pPr>
              <w:pStyle w:val="DokTabellentext"/>
            </w:pPr>
            <w:r w:rsidRPr="00DA3997">
              <w:t>rbcLa</w:t>
            </w:r>
          </w:p>
        </w:tc>
      </w:tr>
      <w:tr w:rsidR="00BA6F4B" w:rsidRPr="00DA3997" w14:paraId="07D4BEE6" w14:textId="77777777" w:rsidTr="00BE6F82">
        <w:trPr>
          <w:trHeight w:val="290"/>
        </w:trPr>
        <w:tc>
          <w:tcPr>
            <w:tcW w:w="1380" w:type="dxa"/>
            <w:noWrap/>
            <w:hideMark/>
          </w:tcPr>
          <w:p w14:paraId="19865709" w14:textId="77777777" w:rsidR="00BA6F4B" w:rsidRPr="00DA3997" w:rsidRDefault="00BA6F4B" w:rsidP="00BE6F82">
            <w:pPr>
              <w:pStyle w:val="DokTabellentext"/>
            </w:pPr>
            <w:r w:rsidRPr="00DA3997">
              <w:t>SWFRG011-19</w:t>
            </w:r>
          </w:p>
        </w:tc>
        <w:tc>
          <w:tcPr>
            <w:tcW w:w="1480" w:type="dxa"/>
            <w:noWrap/>
            <w:hideMark/>
          </w:tcPr>
          <w:p w14:paraId="51C5C604" w14:textId="77777777" w:rsidR="00BA6F4B" w:rsidRPr="00DA3997" w:rsidRDefault="00BA6F4B" w:rsidP="00BE6F82">
            <w:pPr>
              <w:pStyle w:val="DokTabellentext"/>
            </w:pPr>
            <w:r w:rsidRPr="00DA3997">
              <w:t>Poaceae</w:t>
            </w:r>
          </w:p>
        </w:tc>
        <w:tc>
          <w:tcPr>
            <w:tcW w:w="2260" w:type="dxa"/>
            <w:noWrap/>
            <w:hideMark/>
          </w:tcPr>
          <w:p w14:paraId="2B4A67D0"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607D60AA" w14:textId="77777777" w:rsidR="00BA6F4B" w:rsidRPr="00DA3997" w:rsidRDefault="00BA6F4B" w:rsidP="00BE6F82">
            <w:pPr>
              <w:pStyle w:val="DokTabellentext"/>
            </w:pPr>
            <w:r w:rsidRPr="00DA3997">
              <w:t>FCA2149-11</w:t>
            </w:r>
          </w:p>
        </w:tc>
        <w:tc>
          <w:tcPr>
            <w:tcW w:w="1160" w:type="dxa"/>
            <w:noWrap/>
            <w:hideMark/>
          </w:tcPr>
          <w:p w14:paraId="44F24C40" w14:textId="77777777" w:rsidR="00BA6F4B" w:rsidRPr="00DA3997" w:rsidRDefault="00BA6F4B" w:rsidP="00BE6F82">
            <w:pPr>
              <w:pStyle w:val="DokTabellentext"/>
            </w:pPr>
            <w:r w:rsidRPr="00DA3997">
              <w:t>Poaceae</w:t>
            </w:r>
          </w:p>
        </w:tc>
        <w:tc>
          <w:tcPr>
            <w:tcW w:w="2660" w:type="dxa"/>
            <w:noWrap/>
            <w:hideMark/>
          </w:tcPr>
          <w:p w14:paraId="1E63FBB5"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7CBC1B07" w14:textId="77777777" w:rsidR="00BA6F4B" w:rsidRPr="00DA3997" w:rsidRDefault="00BA6F4B" w:rsidP="00BE6F82">
            <w:pPr>
              <w:pStyle w:val="DokTabellentext"/>
            </w:pPr>
            <w:r w:rsidRPr="00DA3997">
              <w:t>100</w:t>
            </w:r>
          </w:p>
        </w:tc>
        <w:tc>
          <w:tcPr>
            <w:tcW w:w="700" w:type="dxa"/>
            <w:noWrap/>
            <w:hideMark/>
          </w:tcPr>
          <w:p w14:paraId="5765D84C" w14:textId="77777777" w:rsidR="00BA6F4B" w:rsidRPr="00DA3997" w:rsidRDefault="00BA6F4B" w:rsidP="00BE6F82">
            <w:pPr>
              <w:pStyle w:val="DokTabellentext"/>
            </w:pPr>
            <w:r w:rsidRPr="00DA3997">
              <w:t>848</w:t>
            </w:r>
          </w:p>
        </w:tc>
        <w:tc>
          <w:tcPr>
            <w:tcW w:w="780" w:type="dxa"/>
            <w:noWrap/>
            <w:hideMark/>
          </w:tcPr>
          <w:p w14:paraId="7927C614" w14:textId="77777777" w:rsidR="00BA6F4B" w:rsidRPr="00DA3997" w:rsidRDefault="00BA6F4B" w:rsidP="00BE6F82">
            <w:pPr>
              <w:pStyle w:val="DokTabellentext"/>
            </w:pPr>
            <w:r w:rsidRPr="00DA3997">
              <w:t>FALSE</w:t>
            </w:r>
          </w:p>
        </w:tc>
        <w:tc>
          <w:tcPr>
            <w:tcW w:w="1040" w:type="dxa"/>
            <w:noWrap/>
            <w:hideMark/>
          </w:tcPr>
          <w:p w14:paraId="05E6F1BE" w14:textId="77777777" w:rsidR="00BA6F4B" w:rsidRPr="00DA3997" w:rsidRDefault="00BA6F4B" w:rsidP="00BE6F82">
            <w:pPr>
              <w:pStyle w:val="DokTabellentext"/>
            </w:pPr>
            <w:r w:rsidRPr="00DA3997">
              <w:t>rbcLa</w:t>
            </w:r>
          </w:p>
        </w:tc>
      </w:tr>
      <w:tr w:rsidR="00BA6F4B" w:rsidRPr="00DA3997" w14:paraId="08DBA808" w14:textId="77777777" w:rsidTr="00BE6F82">
        <w:trPr>
          <w:trHeight w:val="290"/>
        </w:trPr>
        <w:tc>
          <w:tcPr>
            <w:tcW w:w="1380" w:type="dxa"/>
            <w:noWrap/>
            <w:hideMark/>
          </w:tcPr>
          <w:p w14:paraId="07AC2BDD" w14:textId="77777777" w:rsidR="00BA6F4B" w:rsidRPr="00DA3997" w:rsidRDefault="00BA6F4B" w:rsidP="00BE6F82">
            <w:pPr>
              <w:pStyle w:val="DokTabellentext"/>
            </w:pPr>
            <w:r w:rsidRPr="00DA3997">
              <w:t>SWFRG011-19</w:t>
            </w:r>
          </w:p>
        </w:tc>
        <w:tc>
          <w:tcPr>
            <w:tcW w:w="1480" w:type="dxa"/>
            <w:noWrap/>
            <w:hideMark/>
          </w:tcPr>
          <w:p w14:paraId="731B7A80" w14:textId="77777777" w:rsidR="00BA6F4B" w:rsidRPr="00DA3997" w:rsidRDefault="00BA6F4B" w:rsidP="00BE6F82">
            <w:pPr>
              <w:pStyle w:val="DokTabellentext"/>
            </w:pPr>
            <w:r w:rsidRPr="00DA3997">
              <w:t>Poaceae</w:t>
            </w:r>
          </w:p>
        </w:tc>
        <w:tc>
          <w:tcPr>
            <w:tcW w:w="2260" w:type="dxa"/>
            <w:noWrap/>
            <w:hideMark/>
          </w:tcPr>
          <w:p w14:paraId="003769B4"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68DED2C3" w14:textId="77777777" w:rsidR="00BA6F4B" w:rsidRPr="00DA3997" w:rsidRDefault="00BA6F4B" w:rsidP="00BE6F82">
            <w:pPr>
              <w:pStyle w:val="DokTabellentext"/>
            </w:pPr>
            <w:r w:rsidRPr="00DA3997">
              <w:t>FCA2148-11</w:t>
            </w:r>
          </w:p>
        </w:tc>
        <w:tc>
          <w:tcPr>
            <w:tcW w:w="1160" w:type="dxa"/>
            <w:noWrap/>
            <w:hideMark/>
          </w:tcPr>
          <w:p w14:paraId="474881C5" w14:textId="77777777" w:rsidR="00BA6F4B" w:rsidRPr="00DA3997" w:rsidRDefault="00BA6F4B" w:rsidP="00BE6F82">
            <w:pPr>
              <w:pStyle w:val="DokTabellentext"/>
            </w:pPr>
            <w:r w:rsidRPr="00DA3997">
              <w:t>Poaceae</w:t>
            </w:r>
          </w:p>
        </w:tc>
        <w:tc>
          <w:tcPr>
            <w:tcW w:w="2660" w:type="dxa"/>
            <w:noWrap/>
            <w:hideMark/>
          </w:tcPr>
          <w:p w14:paraId="43A73F41"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02326E8B" w14:textId="77777777" w:rsidR="00BA6F4B" w:rsidRPr="00DA3997" w:rsidRDefault="00BA6F4B" w:rsidP="00BE6F82">
            <w:pPr>
              <w:pStyle w:val="DokTabellentext"/>
            </w:pPr>
            <w:r w:rsidRPr="00DA3997">
              <w:t>100</w:t>
            </w:r>
          </w:p>
        </w:tc>
        <w:tc>
          <w:tcPr>
            <w:tcW w:w="700" w:type="dxa"/>
            <w:noWrap/>
            <w:hideMark/>
          </w:tcPr>
          <w:p w14:paraId="63C77A60" w14:textId="77777777" w:rsidR="00BA6F4B" w:rsidRPr="00DA3997" w:rsidRDefault="00BA6F4B" w:rsidP="00BE6F82">
            <w:pPr>
              <w:pStyle w:val="DokTabellentext"/>
            </w:pPr>
            <w:r w:rsidRPr="00DA3997">
              <w:t>848</w:t>
            </w:r>
          </w:p>
        </w:tc>
        <w:tc>
          <w:tcPr>
            <w:tcW w:w="780" w:type="dxa"/>
            <w:noWrap/>
            <w:hideMark/>
          </w:tcPr>
          <w:p w14:paraId="76AE9156" w14:textId="77777777" w:rsidR="00BA6F4B" w:rsidRPr="00DA3997" w:rsidRDefault="00BA6F4B" w:rsidP="00BE6F82">
            <w:pPr>
              <w:pStyle w:val="DokTabellentext"/>
            </w:pPr>
            <w:r w:rsidRPr="00DA3997">
              <w:t>FALSE</w:t>
            </w:r>
          </w:p>
        </w:tc>
        <w:tc>
          <w:tcPr>
            <w:tcW w:w="1040" w:type="dxa"/>
            <w:noWrap/>
            <w:hideMark/>
          </w:tcPr>
          <w:p w14:paraId="220A86A2" w14:textId="77777777" w:rsidR="00BA6F4B" w:rsidRPr="00DA3997" w:rsidRDefault="00BA6F4B" w:rsidP="00BE6F82">
            <w:pPr>
              <w:pStyle w:val="DokTabellentext"/>
            </w:pPr>
            <w:r w:rsidRPr="00DA3997">
              <w:t>rbcLa</w:t>
            </w:r>
          </w:p>
        </w:tc>
      </w:tr>
      <w:tr w:rsidR="00BA6F4B" w:rsidRPr="00DA3997" w14:paraId="532FD117" w14:textId="77777777" w:rsidTr="00BE6F82">
        <w:trPr>
          <w:trHeight w:val="290"/>
        </w:trPr>
        <w:tc>
          <w:tcPr>
            <w:tcW w:w="1380" w:type="dxa"/>
            <w:noWrap/>
            <w:hideMark/>
          </w:tcPr>
          <w:p w14:paraId="6DC9F0B4" w14:textId="77777777" w:rsidR="00BA6F4B" w:rsidRPr="00DA3997" w:rsidRDefault="00BA6F4B" w:rsidP="00BE6F82">
            <w:pPr>
              <w:pStyle w:val="DokTabellentext"/>
            </w:pPr>
            <w:r w:rsidRPr="00DA3997">
              <w:t>SWFRG011-19</w:t>
            </w:r>
          </w:p>
        </w:tc>
        <w:tc>
          <w:tcPr>
            <w:tcW w:w="1480" w:type="dxa"/>
            <w:noWrap/>
            <w:hideMark/>
          </w:tcPr>
          <w:p w14:paraId="77241343" w14:textId="77777777" w:rsidR="00BA6F4B" w:rsidRPr="00DA3997" w:rsidRDefault="00BA6F4B" w:rsidP="00BE6F82">
            <w:pPr>
              <w:pStyle w:val="DokTabellentext"/>
            </w:pPr>
            <w:r w:rsidRPr="00DA3997">
              <w:t>Poaceae</w:t>
            </w:r>
          </w:p>
        </w:tc>
        <w:tc>
          <w:tcPr>
            <w:tcW w:w="2260" w:type="dxa"/>
            <w:noWrap/>
            <w:hideMark/>
          </w:tcPr>
          <w:p w14:paraId="3E03E481"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366209BF" w14:textId="77777777" w:rsidR="00BA6F4B" w:rsidRPr="00DA3997" w:rsidRDefault="00BA6F4B" w:rsidP="00BE6F82">
            <w:pPr>
              <w:pStyle w:val="DokTabellentext"/>
            </w:pPr>
            <w:r w:rsidRPr="00DA3997">
              <w:t>FCA2041-11</w:t>
            </w:r>
          </w:p>
        </w:tc>
        <w:tc>
          <w:tcPr>
            <w:tcW w:w="1160" w:type="dxa"/>
            <w:noWrap/>
            <w:hideMark/>
          </w:tcPr>
          <w:p w14:paraId="6A1CB8E7" w14:textId="77777777" w:rsidR="00BA6F4B" w:rsidRPr="00DA3997" w:rsidRDefault="00BA6F4B" w:rsidP="00BE6F82">
            <w:pPr>
              <w:pStyle w:val="DokTabellentext"/>
            </w:pPr>
            <w:r w:rsidRPr="00DA3997">
              <w:t>Poaceae</w:t>
            </w:r>
          </w:p>
        </w:tc>
        <w:tc>
          <w:tcPr>
            <w:tcW w:w="2660" w:type="dxa"/>
            <w:noWrap/>
            <w:hideMark/>
          </w:tcPr>
          <w:p w14:paraId="6AEE71EC"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58955C2D" w14:textId="77777777" w:rsidR="00BA6F4B" w:rsidRPr="00DA3997" w:rsidRDefault="00BA6F4B" w:rsidP="00BE6F82">
            <w:pPr>
              <w:pStyle w:val="DokTabellentext"/>
            </w:pPr>
            <w:r w:rsidRPr="00DA3997">
              <w:t>100</w:t>
            </w:r>
          </w:p>
        </w:tc>
        <w:tc>
          <w:tcPr>
            <w:tcW w:w="700" w:type="dxa"/>
            <w:noWrap/>
            <w:hideMark/>
          </w:tcPr>
          <w:p w14:paraId="74FE047C" w14:textId="77777777" w:rsidR="00BA6F4B" w:rsidRPr="00DA3997" w:rsidRDefault="00BA6F4B" w:rsidP="00BE6F82">
            <w:pPr>
              <w:pStyle w:val="DokTabellentext"/>
            </w:pPr>
            <w:r w:rsidRPr="00DA3997">
              <w:t>848</w:t>
            </w:r>
          </w:p>
        </w:tc>
        <w:tc>
          <w:tcPr>
            <w:tcW w:w="780" w:type="dxa"/>
            <w:noWrap/>
            <w:hideMark/>
          </w:tcPr>
          <w:p w14:paraId="4FFEF697" w14:textId="77777777" w:rsidR="00BA6F4B" w:rsidRPr="00DA3997" w:rsidRDefault="00BA6F4B" w:rsidP="00BE6F82">
            <w:pPr>
              <w:pStyle w:val="DokTabellentext"/>
            </w:pPr>
            <w:r w:rsidRPr="00DA3997">
              <w:t>FALSE</w:t>
            </w:r>
          </w:p>
        </w:tc>
        <w:tc>
          <w:tcPr>
            <w:tcW w:w="1040" w:type="dxa"/>
            <w:noWrap/>
            <w:hideMark/>
          </w:tcPr>
          <w:p w14:paraId="0346EE47" w14:textId="77777777" w:rsidR="00BA6F4B" w:rsidRPr="00DA3997" w:rsidRDefault="00BA6F4B" w:rsidP="00BE6F82">
            <w:pPr>
              <w:pStyle w:val="DokTabellentext"/>
            </w:pPr>
            <w:r w:rsidRPr="00DA3997">
              <w:t>rbcLa</w:t>
            </w:r>
          </w:p>
        </w:tc>
      </w:tr>
      <w:tr w:rsidR="00BA6F4B" w:rsidRPr="00DA3997" w14:paraId="65DC5C40" w14:textId="77777777" w:rsidTr="00BE6F82">
        <w:trPr>
          <w:trHeight w:val="290"/>
        </w:trPr>
        <w:tc>
          <w:tcPr>
            <w:tcW w:w="1380" w:type="dxa"/>
            <w:noWrap/>
            <w:hideMark/>
          </w:tcPr>
          <w:p w14:paraId="6C753B25" w14:textId="77777777" w:rsidR="00BA6F4B" w:rsidRPr="00DA3997" w:rsidRDefault="00BA6F4B" w:rsidP="00BE6F82">
            <w:pPr>
              <w:pStyle w:val="DokTabellentext"/>
            </w:pPr>
            <w:r w:rsidRPr="00DA3997">
              <w:t>SWFRG011-19</w:t>
            </w:r>
          </w:p>
        </w:tc>
        <w:tc>
          <w:tcPr>
            <w:tcW w:w="1480" w:type="dxa"/>
            <w:noWrap/>
            <w:hideMark/>
          </w:tcPr>
          <w:p w14:paraId="686AD879" w14:textId="77777777" w:rsidR="00BA6F4B" w:rsidRPr="00DA3997" w:rsidRDefault="00BA6F4B" w:rsidP="00BE6F82">
            <w:pPr>
              <w:pStyle w:val="DokTabellentext"/>
            </w:pPr>
            <w:r w:rsidRPr="00DA3997">
              <w:t>Poaceae</w:t>
            </w:r>
          </w:p>
        </w:tc>
        <w:tc>
          <w:tcPr>
            <w:tcW w:w="2260" w:type="dxa"/>
            <w:noWrap/>
            <w:hideMark/>
          </w:tcPr>
          <w:p w14:paraId="65FF98A9"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19906B28" w14:textId="77777777" w:rsidR="00BA6F4B" w:rsidRPr="00DA3997" w:rsidRDefault="00BA6F4B" w:rsidP="00BE6F82">
            <w:pPr>
              <w:pStyle w:val="DokTabellentext"/>
            </w:pPr>
            <w:r w:rsidRPr="00DA3997">
              <w:t>FCA2033-11</w:t>
            </w:r>
          </w:p>
        </w:tc>
        <w:tc>
          <w:tcPr>
            <w:tcW w:w="1160" w:type="dxa"/>
            <w:noWrap/>
            <w:hideMark/>
          </w:tcPr>
          <w:p w14:paraId="546B9640" w14:textId="77777777" w:rsidR="00BA6F4B" w:rsidRPr="00DA3997" w:rsidRDefault="00BA6F4B" w:rsidP="00BE6F82">
            <w:pPr>
              <w:pStyle w:val="DokTabellentext"/>
            </w:pPr>
            <w:r w:rsidRPr="00DA3997">
              <w:t>Poaceae</w:t>
            </w:r>
          </w:p>
        </w:tc>
        <w:tc>
          <w:tcPr>
            <w:tcW w:w="2660" w:type="dxa"/>
            <w:noWrap/>
            <w:hideMark/>
          </w:tcPr>
          <w:p w14:paraId="3E700259"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14:paraId="6A16D5CA" w14:textId="77777777" w:rsidR="00BA6F4B" w:rsidRPr="00DA3997" w:rsidRDefault="00BA6F4B" w:rsidP="00BE6F82">
            <w:pPr>
              <w:pStyle w:val="DokTabellentext"/>
            </w:pPr>
            <w:r w:rsidRPr="00DA3997">
              <w:t>100</w:t>
            </w:r>
          </w:p>
        </w:tc>
        <w:tc>
          <w:tcPr>
            <w:tcW w:w="700" w:type="dxa"/>
            <w:noWrap/>
            <w:hideMark/>
          </w:tcPr>
          <w:p w14:paraId="09148ED6" w14:textId="77777777" w:rsidR="00BA6F4B" w:rsidRPr="00DA3997" w:rsidRDefault="00BA6F4B" w:rsidP="00BE6F82">
            <w:pPr>
              <w:pStyle w:val="DokTabellentext"/>
            </w:pPr>
            <w:r w:rsidRPr="00DA3997">
              <w:t>848</w:t>
            </w:r>
          </w:p>
        </w:tc>
        <w:tc>
          <w:tcPr>
            <w:tcW w:w="780" w:type="dxa"/>
            <w:noWrap/>
            <w:hideMark/>
          </w:tcPr>
          <w:p w14:paraId="74B86328" w14:textId="77777777" w:rsidR="00BA6F4B" w:rsidRPr="00DA3997" w:rsidRDefault="00BA6F4B" w:rsidP="00BE6F82">
            <w:pPr>
              <w:pStyle w:val="DokTabellentext"/>
            </w:pPr>
            <w:r w:rsidRPr="00DA3997">
              <w:t>FALSE</w:t>
            </w:r>
          </w:p>
        </w:tc>
        <w:tc>
          <w:tcPr>
            <w:tcW w:w="1040" w:type="dxa"/>
            <w:noWrap/>
            <w:hideMark/>
          </w:tcPr>
          <w:p w14:paraId="60C0F74E" w14:textId="77777777" w:rsidR="00BA6F4B" w:rsidRPr="00DA3997" w:rsidRDefault="00BA6F4B" w:rsidP="00BE6F82">
            <w:pPr>
              <w:pStyle w:val="DokTabellentext"/>
            </w:pPr>
            <w:r w:rsidRPr="00DA3997">
              <w:t>rbcLa</w:t>
            </w:r>
          </w:p>
        </w:tc>
      </w:tr>
      <w:tr w:rsidR="00BA6F4B" w:rsidRPr="00DA3997" w14:paraId="64A92B33" w14:textId="77777777" w:rsidTr="00BE6F82">
        <w:trPr>
          <w:trHeight w:val="290"/>
        </w:trPr>
        <w:tc>
          <w:tcPr>
            <w:tcW w:w="1380" w:type="dxa"/>
            <w:noWrap/>
            <w:hideMark/>
          </w:tcPr>
          <w:p w14:paraId="51CBF930" w14:textId="77777777" w:rsidR="00BA6F4B" w:rsidRPr="00DA3997" w:rsidRDefault="00BA6F4B" w:rsidP="00BE6F82">
            <w:pPr>
              <w:pStyle w:val="DokTabellentext"/>
            </w:pPr>
            <w:r w:rsidRPr="00DA3997">
              <w:t>SWFRG011-19</w:t>
            </w:r>
          </w:p>
        </w:tc>
        <w:tc>
          <w:tcPr>
            <w:tcW w:w="1480" w:type="dxa"/>
            <w:noWrap/>
            <w:hideMark/>
          </w:tcPr>
          <w:p w14:paraId="19237C88" w14:textId="77777777" w:rsidR="00BA6F4B" w:rsidRPr="00DA3997" w:rsidRDefault="00BA6F4B" w:rsidP="00BE6F82">
            <w:pPr>
              <w:pStyle w:val="DokTabellentext"/>
            </w:pPr>
            <w:r w:rsidRPr="00DA3997">
              <w:t>Poaceae</w:t>
            </w:r>
          </w:p>
        </w:tc>
        <w:tc>
          <w:tcPr>
            <w:tcW w:w="2260" w:type="dxa"/>
            <w:noWrap/>
            <w:hideMark/>
          </w:tcPr>
          <w:p w14:paraId="016D3BEF"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56A10116" w14:textId="77777777" w:rsidR="00BA6F4B" w:rsidRPr="00DA3997" w:rsidRDefault="00BA6F4B" w:rsidP="00BE6F82">
            <w:pPr>
              <w:pStyle w:val="DokTabellentext"/>
            </w:pPr>
            <w:r w:rsidRPr="00DA3997">
              <w:t>FCA1961-11</w:t>
            </w:r>
          </w:p>
        </w:tc>
        <w:tc>
          <w:tcPr>
            <w:tcW w:w="1160" w:type="dxa"/>
            <w:noWrap/>
            <w:hideMark/>
          </w:tcPr>
          <w:p w14:paraId="79B38AD9" w14:textId="77777777" w:rsidR="00BA6F4B" w:rsidRPr="00DA3997" w:rsidRDefault="00BA6F4B" w:rsidP="00BE6F82">
            <w:pPr>
              <w:pStyle w:val="DokTabellentext"/>
            </w:pPr>
            <w:r w:rsidRPr="00DA3997">
              <w:t>Poaceae</w:t>
            </w:r>
          </w:p>
        </w:tc>
        <w:tc>
          <w:tcPr>
            <w:tcW w:w="2660" w:type="dxa"/>
            <w:noWrap/>
            <w:hideMark/>
          </w:tcPr>
          <w:p w14:paraId="77E294AD"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4A6E95C7" w14:textId="77777777" w:rsidR="00BA6F4B" w:rsidRPr="00DA3997" w:rsidRDefault="00BA6F4B" w:rsidP="00BE6F82">
            <w:pPr>
              <w:pStyle w:val="DokTabellentext"/>
            </w:pPr>
            <w:r w:rsidRPr="00DA3997">
              <w:t>100</w:t>
            </w:r>
          </w:p>
        </w:tc>
        <w:tc>
          <w:tcPr>
            <w:tcW w:w="700" w:type="dxa"/>
            <w:noWrap/>
            <w:hideMark/>
          </w:tcPr>
          <w:p w14:paraId="0F74C08C" w14:textId="77777777" w:rsidR="00BA6F4B" w:rsidRPr="00DA3997" w:rsidRDefault="00BA6F4B" w:rsidP="00BE6F82">
            <w:pPr>
              <w:pStyle w:val="DokTabellentext"/>
            </w:pPr>
            <w:r w:rsidRPr="00DA3997">
              <w:t>848</w:t>
            </w:r>
          </w:p>
        </w:tc>
        <w:tc>
          <w:tcPr>
            <w:tcW w:w="780" w:type="dxa"/>
            <w:noWrap/>
            <w:hideMark/>
          </w:tcPr>
          <w:p w14:paraId="0D0B78C1" w14:textId="77777777" w:rsidR="00BA6F4B" w:rsidRPr="00DA3997" w:rsidRDefault="00BA6F4B" w:rsidP="00BE6F82">
            <w:pPr>
              <w:pStyle w:val="DokTabellentext"/>
            </w:pPr>
            <w:r w:rsidRPr="00DA3997">
              <w:t>FALSE</w:t>
            </w:r>
          </w:p>
        </w:tc>
        <w:tc>
          <w:tcPr>
            <w:tcW w:w="1040" w:type="dxa"/>
            <w:noWrap/>
            <w:hideMark/>
          </w:tcPr>
          <w:p w14:paraId="0C2438F1" w14:textId="77777777" w:rsidR="00BA6F4B" w:rsidRPr="00DA3997" w:rsidRDefault="00BA6F4B" w:rsidP="00BE6F82">
            <w:pPr>
              <w:pStyle w:val="DokTabellentext"/>
            </w:pPr>
            <w:r w:rsidRPr="00DA3997">
              <w:t>rbcLa</w:t>
            </w:r>
          </w:p>
        </w:tc>
      </w:tr>
      <w:tr w:rsidR="00BA6F4B" w:rsidRPr="00DA3997" w14:paraId="2384B9A5" w14:textId="77777777" w:rsidTr="00BE6F82">
        <w:trPr>
          <w:trHeight w:val="290"/>
        </w:trPr>
        <w:tc>
          <w:tcPr>
            <w:tcW w:w="1380" w:type="dxa"/>
            <w:noWrap/>
            <w:hideMark/>
          </w:tcPr>
          <w:p w14:paraId="48EB1F77" w14:textId="77777777" w:rsidR="00BA6F4B" w:rsidRPr="00DA3997" w:rsidRDefault="00BA6F4B" w:rsidP="00BE6F82">
            <w:pPr>
              <w:pStyle w:val="DokTabellentext"/>
            </w:pPr>
            <w:r w:rsidRPr="00DA3997">
              <w:t>SWFRG011-19</w:t>
            </w:r>
          </w:p>
        </w:tc>
        <w:tc>
          <w:tcPr>
            <w:tcW w:w="1480" w:type="dxa"/>
            <w:noWrap/>
            <w:hideMark/>
          </w:tcPr>
          <w:p w14:paraId="7F22ED32" w14:textId="77777777" w:rsidR="00BA6F4B" w:rsidRPr="00DA3997" w:rsidRDefault="00BA6F4B" w:rsidP="00BE6F82">
            <w:pPr>
              <w:pStyle w:val="DokTabellentext"/>
            </w:pPr>
            <w:r w:rsidRPr="00DA3997">
              <w:t>Poaceae</w:t>
            </w:r>
          </w:p>
        </w:tc>
        <w:tc>
          <w:tcPr>
            <w:tcW w:w="2260" w:type="dxa"/>
            <w:noWrap/>
            <w:hideMark/>
          </w:tcPr>
          <w:p w14:paraId="79F2969D"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6A890430" w14:textId="77777777" w:rsidR="00BA6F4B" w:rsidRPr="00DA3997" w:rsidRDefault="00BA6F4B" w:rsidP="00BE6F82">
            <w:pPr>
              <w:pStyle w:val="DokTabellentext"/>
            </w:pPr>
            <w:r w:rsidRPr="00DA3997">
              <w:t>FCA1538-11</w:t>
            </w:r>
          </w:p>
        </w:tc>
        <w:tc>
          <w:tcPr>
            <w:tcW w:w="1160" w:type="dxa"/>
            <w:noWrap/>
            <w:hideMark/>
          </w:tcPr>
          <w:p w14:paraId="257288B8" w14:textId="77777777" w:rsidR="00BA6F4B" w:rsidRPr="00DA3997" w:rsidRDefault="00BA6F4B" w:rsidP="00BE6F82">
            <w:pPr>
              <w:pStyle w:val="DokTabellentext"/>
            </w:pPr>
            <w:r w:rsidRPr="00DA3997">
              <w:t>Poaceae</w:t>
            </w:r>
          </w:p>
        </w:tc>
        <w:tc>
          <w:tcPr>
            <w:tcW w:w="2660" w:type="dxa"/>
            <w:noWrap/>
            <w:hideMark/>
          </w:tcPr>
          <w:p w14:paraId="35F3C82C"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645304D7" w14:textId="77777777" w:rsidR="00BA6F4B" w:rsidRPr="00DA3997" w:rsidRDefault="00BA6F4B" w:rsidP="00BE6F82">
            <w:pPr>
              <w:pStyle w:val="DokTabellentext"/>
            </w:pPr>
            <w:r w:rsidRPr="00DA3997">
              <w:t>100</w:t>
            </w:r>
          </w:p>
        </w:tc>
        <w:tc>
          <w:tcPr>
            <w:tcW w:w="700" w:type="dxa"/>
            <w:noWrap/>
            <w:hideMark/>
          </w:tcPr>
          <w:p w14:paraId="5FEDA989" w14:textId="77777777" w:rsidR="00BA6F4B" w:rsidRPr="00DA3997" w:rsidRDefault="00BA6F4B" w:rsidP="00BE6F82">
            <w:pPr>
              <w:pStyle w:val="DokTabellentext"/>
            </w:pPr>
            <w:r w:rsidRPr="00DA3997">
              <w:t>848</w:t>
            </w:r>
          </w:p>
        </w:tc>
        <w:tc>
          <w:tcPr>
            <w:tcW w:w="780" w:type="dxa"/>
            <w:noWrap/>
            <w:hideMark/>
          </w:tcPr>
          <w:p w14:paraId="3B8DC928" w14:textId="77777777" w:rsidR="00BA6F4B" w:rsidRPr="00DA3997" w:rsidRDefault="00BA6F4B" w:rsidP="00BE6F82">
            <w:pPr>
              <w:pStyle w:val="DokTabellentext"/>
            </w:pPr>
            <w:r w:rsidRPr="00DA3997">
              <w:t>FALSE</w:t>
            </w:r>
          </w:p>
        </w:tc>
        <w:tc>
          <w:tcPr>
            <w:tcW w:w="1040" w:type="dxa"/>
            <w:noWrap/>
            <w:hideMark/>
          </w:tcPr>
          <w:p w14:paraId="496ADBF2" w14:textId="77777777" w:rsidR="00BA6F4B" w:rsidRPr="00DA3997" w:rsidRDefault="00BA6F4B" w:rsidP="00BE6F82">
            <w:pPr>
              <w:pStyle w:val="DokTabellentext"/>
            </w:pPr>
            <w:r w:rsidRPr="00DA3997">
              <w:t>rbcLa</w:t>
            </w:r>
          </w:p>
        </w:tc>
      </w:tr>
      <w:tr w:rsidR="00BA6F4B" w:rsidRPr="00DA3997" w14:paraId="070431B6" w14:textId="77777777" w:rsidTr="00BE6F82">
        <w:trPr>
          <w:trHeight w:val="290"/>
        </w:trPr>
        <w:tc>
          <w:tcPr>
            <w:tcW w:w="1380" w:type="dxa"/>
            <w:noWrap/>
            <w:hideMark/>
          </w:tcPr>
          <w:p w14:paraId="35D2A38B" w14:textId="77777777" w:rsidR="00BA6F4B" w:rsidRPr="00DA3997" w:rsidRDefault="00BA6F4B" w:rsidP="00BE6F82">
            <w:pPr>
              <w:pStyle w:val="DokTabellentext"/>
            </w:pPr>
            <w:r w:rsidRPr="00DA3997">
              <w:t>SWFRG011-19</w:t>
            </w:r>
          </w:p>
        </w:tc>
        <w:tc>
          <w:tcPr>
            <w:tcW w:w="1480" w:type="dxa"/>
            <w:noWrap/>
            <w:hideMark/>
          </w:tcPr>
          <w:p w14:paraId="6CD8D29A" w14:textId="77777777" w:rsidR="00BA6F4B" w:rsidRPr="00DA3997" w:rsidRDefault="00BA6F4B" w:rsidP="00BE6F82">
            <w:pPr>
              <w:pStyle w:val="DokTabellentext"/>
            </w:pPr>
            <w:r w:rsidRPr="00DA3997">
              <w:t>Poaceae</w:t>
            </w:r>
          </w:p>
        </w:tc>
        <w:tc>
          <w:tcPr>
            <w:tcW w:w="2260" w:type="dxa"/>
            <w:noWrap/>
            <w:hideMark/>
          </w:tcPr>
          <w:p w14:paraId="5514463F"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05D7B2BC" w14:textId="77777777" w:rsidR="00BA6F4B" w:rsidRPr="00DA3997" w:rsidRDefault="00BA6F4B" w:rsidP="00BE6F82">
            <w:pPr>
              <w:pStyle w:val="DokTabellentext"/>
            </w:pPr>
            <w:r w:rsidRPr="00DA3997">
              <w:t>FCA1259-11</w:t>
            </w:r>
          </w:p>
        </w:tc>
        <w:tc>
          <w:tcPr>
            <w:tcW w:w="1160" w:type="dxa"/>
            <w:noWrap/>
            <w:hideMark/>
          </w:tcPr>
          <w:p w14:paraId="3EF09397" w14:textId="77777777" w:rsidR="00BA6F4B" w:rsidRPr="00DA3997" w:rsidRDefault="00BA6F4B" w:rsidP="00BE6F82">
            <w:pPr>
              <w:pStyle w:val="DokTabellentext"/>
            </w:pPr>
            <w:r w:rsidRPr="00DA3997">
              <w:t>Poaceae</w:t>
            </w:r>
          </w:p>
        </w:tc>
        <w:tc>
          <w:tcPr>
            <w:tcW w:w="2660" w:type="dxa"/>
            <w:noWrap/>
            <w:hideMark/>
          </w:tcPr>
          <w:p w14:paraId="2E5AD1A9"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14:paraId="6D2A1702" w14:textId="77777777" w:rsidR="00BA6F4B" w:rsidRPr="00DA3997" w:rsidRDefault="00BA6F4B" w:rsidP="00BE6F82">
            <w:pPr>
              <w:pStyle w:val="DokTabellentext"/>
            </w:pPr>
            <w:r w:rsidRPr="00DA3997">
              <w:t>100</w:t>
            </w:r>
          </w:p>
        </w:tc>
        <w:tc>
          <w:tcPr>
            <w:tcW w:w="700" w:type="dxa"/>
            <w:noWrap/>
            <w:hideMark/>
          </w:tcPr>
          <w:p w14:paraId="02C1A709" w14:textId="77777777" w:rsidR="00BA6F4B" w:rsidRPr="00DA3997" w:rsidRDefault="00BA6F4B" w:rsidP="00BE6F82">
            <w:pPr>
              <w:pStyle w:val="DokTabellentext"/>
            </w:pPr>
            <w:r w:rsidRPr="00DA3997">
              <w:t>848</w:t>
            </w:r>
          </w:p>
        </w:tc>
        <w:tc>
          <w:tcPr>
            <w:tcW w:w="780" w:type="dxa"/>
            <w:noWrap/>
            <w:hideMark/>
          </w:tcPr>
          <w:p w14:paraId="5A31A8C2" w14:textId="77777777" w:rsidR="00BA6F4B" w:rsidRPr="00DA3997" w:rsidRDefault="00BA6F4B" w:rsidP="00BE6F82">
            <w:pPr>
              <w:pStyle w:val="DokTabellentext"/>
            </w:pPr>
            <w:r w:rsidRPr="00DA3997">
              <w:t>FALSE</w:t>
            </w:r>
          </w:p>
        </w:tc>
        <w:tc>
          <w:tcPr>
            <w:tcW w:w="1040" w:type="dxa"/>
            <w:noWrap/>
            <w:hideMark/>
          </w:tcPr>
          <w:p w14:paraId="3E2405ED" w14:textId="77777777" w:rsidR="00BA6F4B" w:rsidRPr="00DA3997" w:rsidRDefault="00BA6F4B" w:rsidP="00BE6F82">
            <w:pPr>
              <w:pStyle w:val="DokTabellentext"/>
            </w:pPr>
            <w:r w:rsidRPr="00DA3997">
              <w:t>rbcLa</w:t>
            </w:r>
          </w:p>
        </w:tc>
      </w:tr>
      <w:tr w:rsidR="00BA6F4B" w:rsidRPr="00DA3997" w14:paraId="3E886CED" w14:textId="77777777" w:rsidTr="00BE6F82">
        <w:trPr>
          <w:trHeight w:val="290"/>
        </w:trPr>
        <w:tc>
          <w:tcPr>
            <w:tcW w:w="1380" w:type="dxa"/>
            <w:noWrap/>
            <w:hideMark/>
          </w:tcPr>
          <w:p w14:paraId="46F3DA13" w14:textId="77777777" w:rsidR="00BA6F4B" w:rsidRPr="00DA3997" w:rsidRDefault="00BA6F4B" w:rsidP="00BE6F82">
            <w:pPr>
              <w:pStyle w:val="DokTabellentext"/>
            </w:pPr>
            <w:r w:rsidRPr="00DA3997">
              <w:t>SWFRG011-19</w:t>
            </w:r>
          </w:p>
        </w:tc>
        <w:tc>
          <w:tcPr>
            <w:tcW w:w="1480" w:type="dxa"/>
            <w:noWrap/>
            <w:hideMark/>
          </w:tcPr>
          <w:p w14:paraId="1401E545" w14:textId="77777777" w:rsidR="00BA6F4B" w:rsidRPr="00DA3997" w:rsidRDefault="00BA6F4B" w:rsidP="00BE6F82">
            <w:pPr>
              <w:pStyle w:val="DokTabellentext"/>
            </w:pPr>
            <w:r w:rsidRPr="00DA3997">
              <w:t>Poaceae</w:t>
            </w:r>
          </w:p>
        </w:tc>
        <w:tc>
          <w:tcPr>
            <w:tcW w:w="2260" w:type="dxa"/>
            <w:noWrap/>
            <w:hideMark/>
          </w:tcPr>
          <w:p w14:paraId="27C53DCB"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54E0514A" w14:textId="77777777" w:rsidR="00BA6F4B" w:rsidRPr="00DA3997" w:rsidRDefault="00BA6F4B" w:rsidP="00BE6F82">
            <w:pPr>
              <w:pStyle w:val="DokTabellentext"/>
            </w:pPr>
            <w:r w:rsidRPr="00DA3997">
              <w:t>FCA1190-11</w:t>
            </w:r>
          </w:p>
        </w:tc>
        <w:tc>
          <w:tcPr>
            <w:tcW w:w="1160" w:type="dxa"/>
            <w:noWrap/>
            <w:hideMark/>
          </w:tcPr>
          <w:p w14:paraId="3C9B54BB" w14:textId="77777777" w:rsidR="00BA6F4B" w:rsidRPr="00DA3997" w:rsidRDefault="00BA6F4B" w:rsidP="00BE6F82">
            <w:pPr>
              <w:pStyle w:val="DokTabellentext"/>
            </w:pPr>
            <w:r w:rsidRPr="00DA3997">
              <w:t>Poaceae</w:t>
            </w:r>
          </w:p>
        </w:tc>
        <w:tc>
          <w:tcPr>
            <w:tcW w:w="2660" w:type="dxa"/>
            <w:noWrap/>
            <w:hideMark/>
          </w:tcPr>
          <w:p w14:paraId="2E0E6366"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14:paraId="7908153F" w14:textId="77777777" w:rsidR="00BA6F4B" w:rsidRPr="00DA3997" w:rsidRDefault="00BA6F4B" w:rsidP="00BE6F82">
            <w:pPr>
              <w:pStyle w:val="DokTabellentext"/>
            </w:pPr>
            <w:r w:rsidRPr="00DA3997">
              <w:t>100</w:t>
            </w:r>
          </w:p>
        </w:tc>
        <w:tc>
          <w:tcPr>
            <w:tcW w:w="700" w:type="dxa"/>
            <w:noWrap/>
            <w:hideMark/>
          </w:tcPr>
          <w:p w14:paraId="4623FFE2" w14:textId="77777777" w:rsidR="00BA6F4B" w:rsidRPr="00DA3997" w:rsidRDefault="00BA6F4B" w:rsidP="00BE6F82">
            <w:pPr>
              <w:pStyle w:val="DokTabellentext"/>
            </w:pPr>
            <w:r w:rsidRPr="00DA3997">
              <w:t>848</w:t>
            </w:r>
          </w:p>
        </w:tc>
        <w:tc>
          <w:tcPr>
            <w:tcW w:w="780" w:type="dxa"/>
            <w:noWrap/>
            <w:hideMark/>
          </w:tcPr>
          <w:p w14:paraId="6E1C4D73" w14:textId="77777777" w:rsidR="00BA6F4B" w:rsidRPr="00DA3997" w:rsidRDefault="00BA6F4B" w:rsidP="00BE6F82">
            <w:pPr>
              <w:pStyle w:val="DokTabellentext"/>
            </w:pPr>
            <w:r w:rsidRPr="00DA3997">
              <w:t>FALSE</w:t>
            </w:r>
          </w:p>
        </w:tc>
        <w:tc>
          <w:tcPr>
            <w:tcW w:w="1040" w:type="dxa"/>
            <w:noWrap/>
            <w:hideMark/>
          </w:tcPr>
          <w:p w14:paraId="4ED43880" w14:textId="77777777" w:rsidR="00BA6F4B" w:rsidRPr="00DA3997" w:rsidRDefault="00BA6F4B" w:rsidP="00BE6F82">
            <w:pPr>
              <w:pStyle w:val="DokTabellentext"/>
            </w:pPr>
            <w:r w:rsidRPr="00DA3997">
              <w:t>rbcLa</w:t>
            </w:r>
          </w:p>
        </w:tc>
      </w:tr>
      <w:tr w:rsidR="00BA6F4B" w:rsidRPr="00DA3997" w14:paraId="40D7F998" w14:textId="77777777" w:rsidTr="00BE6F82">
        <w:trPr>
          <w:trHeight w:val="290"/>
        </w:trPr>
        <w:tc>
          <w:tcPr>
            <w:tcW w:w="1380" w:type="dxa"/>
            <w:noWrap/>
            <w:hideMark/>
          </w:tcPr>
          <w:p w14:paraId="12C7A58E" w14:textId="77777777" w:rsidR="00BA6F4B" w:rsidRPr="00DA3997" w:rsidRDefault="00BA6F4B" w:rsidP="00BE6F82">
            <w:pPr>
              <w:pStyle w:val="DokTabellentext"/>
            </w:pPr>
            <w:r w:rsidRPr="00DA3997">
              <w:t>SWFRG011-19</w:t>
            </w:r>
          </w:p>
        </w:tc>
        <w:tc>
          <w:tcPr>
            <w:tcW w:w="1480" w:type="dxa"/>
            <w:noWrap/>
            <w:hideMark/>
          </w:tcPr>
          <w:p w14:paraId="1026E9D1" w14:textId="77777777" w:rsidR="00BA6F4B" w:rsidRPr="00DA3997" w:rsidRDefault="00BA6F4B" w:rsidP="00BE6F82">
            <w:pPr>
              <w:pStyle w:val="DokTabellentext"/>
            </w:pPr>
            <w:r w:rsidRPr="00DA3997">
              <w:t>Poaceae</w:t>
            </w:r>
          </w:p>
        </w:tc>
        <w:tc>
          <w:tcPr>
            <w:tcW w:w="2260" w:type="dxa"/>
            <w:noWrap/>
            <w:hideMark/>
          </w:tcPr>
          <w:p w14:paraId="3FE4B75D"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445B4CB7" w14:textId="77777777" w:rsidR="00BA6F4B" w:rsidRPr="00DA3997" w:rsidRDefault="00BA6F4B" w:rsidP="00BE6F82">
            <w:pPr>
              <w:pStyle w:val="DokTabellentext"/>
            </w:pPr>
            <w:r w:rsidRPr="00DA3997">
              <w:t>FCA1189-11</w:t>
            </w:r>
          </w:p>
        </w:tc>
        <w:tc>
          <w:tcPr>
            <w:tcW w:w="1160" w:type="dxa"/>
            <w:noWrap/>
            <w:hideMark/>
          </w:tcPr>
          <w:p w14:paraId="7D9AF1D4" w14:textId="77777777" w:rsidR="00BA6F4B" w:rsidRPr="00DA3997" w:rsidRDefault="00BA6F4B" w:rsidP="00BE6F82">
            <w:pPr>
              <w:pStyle w:val="DokTabellentext"/>
            </w:pPr>
            <w:r w:rsidRPr="00DA3997">
              <w:t>Poaceae</w:t>
            </w:r>
          </w:p>
        </w:tc>
        <w:tc>
          <w:tcPr>
            <w:tcW w:w="2660" w:type="dxa"/>
            <w:noWrap/>
            <w:hideMark/>
          </w:tcPr>
          <w:p w14:paraId="3C3C3AB1"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14:paraId="6DA468B2" w14:textId="77777777" w:rsidR="00BA6F4B" w:rsidRPr="00DA3997" w:rsidRDefault="00BA6F4B" w:rsidP="00BE6F82">
            <w:pPr>
              <w:pStyle w:val="DokTabellentext"/>
            </w:pPr>
            <w:r w:rsidRPr="00DA3997">
              <w:t>100</w:t>
            </w:r>
          </w:p>
        </w:tc>
        <w:tc>
          <w:tcPr>
            <w:tcW w:w="700" w:type="dxa"/>
            <w:noWrap/>
            <w:hideMark/>
          </w:tcPr>
          <w:p w14:paraId="5751710B" w14:textId="77777777" w:rsidR="00BA6F4B" w:rsidRPr="00DA3997" w:rsidRDefault="00BA6F4B" w:rsidP="00BE6F82">
            <w:pPr>
              <w:pStyle w:val="DokTabellentext"/>
            </w:pPr>
            <w:r w:rsidRPr="00DA3997">
              <w:t>848</w:t>
            </w:r>
          </w:p>
        </w:tc>
        <w:tc>
          <w:tcPr>
            <w:tcW w:w="780" w:type="dxa"/>
            <w:noWrap/>
            <w:hideMark/>
          </w:tcPr>
          <w:p w14:paraId="6A6AA0EA" w14:textId="77777777" w:rsidR="00BA6F4B" w:rsidRPr="00DA3997" w:rsidRDefault="00BA6F4B" w:rsidP="00BE6F82">
            <w:pPr>
              <w:pStyle w:val="DokTabellentext"/>
            </w:pPr>
            <w:r w:rsidRPr="00DA3997">
              <w:t>FALSE</w:t>
            </w:r>
          </w:p>
        </w:tc>
        <w:tc>
          <w:tcPr>
            <w:tcW w:w="1040" w:type="dxa"/>
            <w:noWrap/>
            <w:hideMark/>
          </w:tcPr>
          <w:p w14:paraId="17AC1CC2" w14:textId="77777777" w:rsidR="00BA6F4B" w:rsidRPr="00DA3997" w:rsidRDefault="00BA6F4B" w:rsidP="00BE6F82">
            <w:pPr>
              <w:pStyle w:val="DokTabellentext"/>
            </w:pPr>
            <w:r w:rsidRPr="00DA3997">
              <w:t>rbcLa</w:t>
            </w:r>
          </w:p>
        </w:tc>
      </w:tr>
      <w:tr w:rsidR="00BA6F4B" w:rsidRPr="00DA3997" w14:paraId="558B4E22" w14:textId="77777777" w:rsidTr="00BE6F82">
        <w:trPr>
          <w:trHeight w:val="290"/>
        </w:trPr>
        <w:tc>
          <w:tcPr>
            <w:tcW w:w="1380" w:type="dxa"/>
            <w:noWrap/>
            <w:hideMark/>
          </w:tcPr>
          <w:p w14:paraId="388F221F" w14:textId="77777777" w:rsidR="00BA6F4B" w:rsidRPr="00DA3997" w:rsidRDefault="00BA6F4B" w:rsidP="00BE6F82">
            <w:pPr>
              <w:pStyle w:val="DokTabellentext"/>
            </w:pPr>
            <w:r w:rsidRPr="00DA3997">
              <w:t>SWFRG011-19</w:t>
            </w:r>
          </w:p>
        </w:tc>
        <w:tc>
          <w:tcPr>
            <w:tcW w:w="1480" w:type="dxa"/>
            <w:noWrap/>
            <w:hideMark/>
          </w:tcPr>
          <w:p w14:paraId="661CDA4C" w14:textId="77777777" w:rsidR="00BA6F4B" w:rsidRPr="00DA3997" w:rsidRDefault="00BA6F4B" w:rsidP="00BE6F82">
            <w:pPr>
              <w:pStyle w:val="DokTabellentext"/>
            </w:pPr>
            <w:r w:rsidRPr="00DA3997">
              <w:t>Poaceae</w:t>
            </w:r>
          </w:p>
        </w:tc>
        <w:tc>
          <w:tcPr>
            <w:tcW w:w="2260" w:type="dxa"/>
            <w:noWrap/>
            <w:hideMark/>
          </w:tcPr>
          <w:p w14:paraId="7BEF8A0B"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2F8FD28A" w14:textId="77777777" w:rsidR="00BA6F4B" w:rsidRPr="00DA3997" w:rsidRDefault="00BA6F4B" w:rsidP="00BE6F82">
            <w:pPr>
              <w:pStyle w:val="DokTabellentext"/>
            </w:pPr>
            <w:r w:rsidRPr="00DA3997">
              <w:t>FCA1188-11</w:t>
            </w:r>
          </w:p>
        </w:tc>
        <w:tc>
          <w:tcPr>
            <w:tcW w:w="1160" w:type="dxa"/>
            <w:noWrap/>
            <w:hideMark/>
          </w:tcPr>
          <w:p w14:paraId="3B8CCC6E" w14:textId="77777777" w:rsidR="00BA6F4B" w:rsidRPr="00DA3997" w:rsidRDefault="00BA6F4B" w:rsidP="00BE6F82">
            <w:pPr>
              <w:pStyle w:val="DokTabellentext"/>
            </w:pPr>
            <w:r w:rsidRPr="00DA3997">
              <w:t>Poaceae</w:t>
            </w:r>
          </w:p>
        </w:tc>
        <w:tc>
          <w:tcPr>
            <w:tcW w:w="2660" w:type="dxa"/>
            <w:noWrap/>
            <w:hideMark/>
          </w:tcPr>
          <w:p w14:paraId="238B58B3"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14:paraId="33D6A278" w14:textId="77777777" w:rsidR="00BA6F4B" w:rsidRPr="00DA3997" w:rsidRDefault="00BA6F4B" w:rsidP="00BE6F82">
            <w:pPr>
              <w:pStyle w:val="DokTabellentext"/>
            </w:pPr>
            <w:r w:rsidRPr="00DA3997">
              <w:t>100</w:t>
            </w:r>
          </w:p>
        </w:tc>
        <w:tc>
          <w:tcPr>
            <w:tcW w:w="700" w:type="dxa"/>
            <w:noWrap/>
            <w:hideMark/>
          </w:tcPr>
          <w:p w14:paraId="4C23AE75" w14:textId="77777777" w:rsidR="00BA6F4B" w:rsidRPr="00DA3997" w:rsidRDefault="00BA6F4B" w:rsidP="00BE6F82">
            <w:pPr>
              <w:pStyle w:val="DokTabellentext"/>
            </w:pPr>
            <w:r w:rsidRPr="00DA3997">
              <w:t>848</w:t>
            </w:r>
          </w:p>
        </w:tc>
        <w:tc>
          <w:tcPr>
            <w:tcW w:w="780" w:type="dxa"/>
            <w:noWrap/>
            <w:hideMark/>
          </w:tcPr>
          <w:p w14:paraId="0FE8A8AE" w14:textId="77777777" w:rsidR="00BA6F4B" w:rsidRPr="00DA3997" w:rsidRDefault="00BA6F4B" w:rsidP="00BE6F82">
            <w:pPr>
              <w:pStyle w:val="DokTabellentext"/>
            </w:pPr>
            <w:r w:rsidRPr="00DA3997">
              <w:t>FALSE</w:t>
            </w:r>
          </w:p>
        </w:tc>
        <w:tc>
          <w:tcPr>
            <w:tcW w:w="1040" w:type="dxa"/>
            <w:noWrap/>
            <w:hideMark/>
          </w:tcPr>
          <w:p w14:paraId="6B9BDD72" w14:textId="77777777" w:rsidR="00BA6F4B" w:rsidRPr="00DA3997" w:rsidRDefault="00BA6F4B" w:rsidP="00BE6F82">
            <w:pPr>
              <w:pStyle w:val="DokTabellentext"/>
            </w:pPr>
            <w:r w:rsidRPr="00DA3997">
              <w:t>rbcLa</w:t>
            </w:r>
          </w:p>
        </w:tc>
      </w:tr>
      <w:tr w:rsidR="00BA6F4B" w:rsidRPr="00DA3997" w14:paraId="1561D166" w14:textId="77777777" w:rsidTr="00BE6F82">
        <w:trPr>
          <w:trHeight w:val="290"/>
        </w:trPr>
        <w:tc>
          <w:tcPr>
            <w:tcW w:w="1380" w:type="dxa"/>
            <w:noWrap/>
            <w:hideMark/>
          </w:tcPr>
          <w:p w14:paraId="5C414198" w14:textId="77777777" w:rsidR="00BA6F4B" w:rsidRPr="00DA3997" w:rsidRDefault="00BA6F4B" w:rsidP="00BE6F82">
            <w:pPr>
              <w:pStyle w:val="DokTabellentext"/>
            </w:pPr>
            <w:r w:rsidRPr="00DA3997">
              <w:t>SWFRG011-19</w:t>
            </w:r>
          </w:p>
        </w:tc>
        <w:tc>
          <w:tcPr>
            <w:tcW w:w="1480" w:type="dxa"/>
            <w:noWrap/>
            <w:hideMark/>
          </w:tcPr>
          <w:p w14:paraId="4E7E5CDA" w14:textId="77777777" w:rsidR="00BA6F4B" w:rsidRPr="00DA3997" w:rsidRDefault="00BA6F4B" w:rsidP="00BE6F82">
            <w:pPr>
              <w:pStyle w:val="DokTabellentext"/>
            </w:pPr>
            <w:r w:rsidRPr="00DA3997">
              <w:t>Poaceae</w:t>
            </w:r>
          </w:p>
        </w:tc>
        <w:tc>
          <w:tcPr>
            <w:tcW w:w="2260" w:type="dxa"/>
            <w:noWrap/>
            <w:hideMark/>
          </w:tcPr>
          <w:p w14:paraId="60BD01F7"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4E015AB7" w14:textId="77777777" w:rsidR="00BA6F4B" w:rsidRPr="00DA3997" w:rsidRDefault="00BA6F4B" w:rsidP="00BE6F82">
            <w:pPr>
              <w:pStyle w:val="DokTabellentext"/>
            </w:pPr>
            <w:r w:rsidRPr="00DA3997">
              <w:t>FCA1187-11</w:t>
            </w:r>
          </w:p>
        </w:tc>
        <w:tc>
          <w:tcPr>
            <w:tcW w:w="1160" w:type="dxa"/>
            <w:noWrap/>
            <w:hideMark/>
          </w:tcPr>
          <w:p w14:paraId="2501ED3B" w14:textId="77777777" w:rsidR="00BA6F4B" w:rsidRPr="00DA3997" w:rsidRDefault="00BA6F4B" w:rsidP="00BE6F82">
            <w:pPr>
              <w:pStyle w:val="DokTabellentext"/>
            </w:pPr>
            <w:r w:rsidRPr="00DA3997">
              <w:t>Poaceae</w:t>
            </w:r>
          </w:p>
        </w:tc>
        <w:tc>
          <w:tcPr>
            <w:tcW w:w="2660" w:type="dxa"/>
            <w:noWrap/>
            <w:hideMark/>
          </w:tcPr>
          <w:p w14:paraId="55F6C69A"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14:paraId="772DD76F" w14:textId="77777777" w:rsidR="00BA6F4B" w:rsidRPr="00DA3997" w:rsidRDefault="00BA6F4B" w:rsidP="00BE6F82">
            <w:pPr>
              <w:pStyle w:val="DokTabellentext"/>
            </w:pPr>
            <w:r w:rsidRPr="00DA3997">
              <w:t>100</w:t>
            </w:r>
          </w:p>
        </w:tc>
        <w:tc>
          <w:tcPr>
            <w:tcW w:w="700" w:type="dxa"/>
            <w:noWrap/>
            <w:hideMark/>
          </w:tcPr>
          <w:p w14:paraId="34AEC731" w14:textId="77777777" w:rsidR="00BA6F4B" w:rsidRPr="00DA3997" w:rsidRDefault="00BA6F4B" w:rsidP="00BE6F82">
            <w:pPr>
              <w:pStyle w:val="DokTabellentext"/>
            </w:pPr>
            <w:r w:rsidRPr="00DA3997">
              <w:t>848</w:t>
            </w:r>
          </w:p>
        </w:tc>
        <w:tc>
          <w:tcPr>
            <w:tcW w:w="780" w:type="dxa"/>
            <w:noWrap/>
            <w:hideMark/>
          </w:tcPr>
          <w:p w14:paraId="301C8508" w14:textId="77777777" w:rsidR="00BA6F4B" w:rsidRPr="00DA3997" w:rsidRDefault="00BA6F4B" w:rsidP="00BE6F82">
            <w:pPr>
              <w:pStyle w:val="DokTabellentext"/>
            </w:pPr>
            <w:r w:rsidRPr="00DA3997">
              <w:t>FALSE</w:t>
            </w:r>
          </w:p>
        </w:tc>
        <w:tc>
          <w:tcPr>
            <w:tcW w:w="1040" w:type="dxa"/>
            <w:noWrap/>
            <w:hideMark/>
          </w:tcPr>
          <w:p w14:paraId="512862C4" w14:textId="77777777" w:rsidR="00BA6F4B" w:rsidRPr="00DA3997" w:rsidRDefault="00BA6F4B" w:rsidP="00BE6F82">
            <w:pPr>
              <w:pStyle w:val="DokTabellentext"/>
            </w:pPr>
            <w:r w:rsidRPr="00DA3997">
              <w:t>rbcLa</w:t>
            </w:r>
          </w:p>
        </w:tc>
      </w:tr>
      <w:tr w:rsidR="00BA6F4B" w:rsidRPr="00DA3997" w14:paraId="60B2F809" w14:textId="77777777" w:rsidTr="00BE6F82">
        <w:trPr>
          <w:trHeight w:val="290"/>
        </w:trPr>
        <w:tc>
          <w:tcPr>
            <w:tcW w:w="1380" w:type="dxa"/>
            <w:noWrap/>
            <w:hideMark/>
          </w:tcPr>
          <w:p w14:paraId="64AAE183" w14:textId="77777777" w:rsidR="00BA6F4B" w:rsidRPr="00DA3997" w:rsidRDefault="00BA6F4B" w:rsidP="00BE6F82">
            <w:pPr>
              <w:pStyle w:val="DokTabellentext"/>
            </w:pPr>
            <w:r w:rsidRPr="00DA3997">
              <w:t>SWFRG011-19</w:t>
            </w:r>
          </w:p>
        </w:tc>
        <w:tc>
          <w:tcPr>
            <w:tcW w:w="1480" w:type="dxa"/>
            <w:noWrap/>
            <w:hideMark/>
          </w:tcPr>
          <w:p w14:paraId="0A9A45EB" w14:textId="77777777" w:rsidR="00BA6F4B" w:rsidRPr="00DA3997" w:rsidRDefault="00BA6F4B" w:rsidP="00BE6F82">
            <w:pPr>
              <w:pStyle w:val="DokTabellentext"/>
            </w:pPr>
            <w:r w:rsidRPr="00DA3997">
              <w:t>Poaceae</w:t>
            </w:r>
          </w:p>
        </w:tc>
        <w:tc>
          <w:tcPr>
            <w:tcW w:w="2260" w:type="dxa"/>
            <w:noWrap/>
            <w:hideMark/>
          </w:tcPr>
          <w:p w14:paraId="5B790E5A"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4E28858F" w14:textId="77777777" w:rsidR="00BA6F4B" w:rsidRPr="00DA3997" w:rsidRDefault="00BA6F4B" w:rsidP="00BE6F82">
            <w:pPr>
              <w:pStyle w:val="DokTabellentext"/>
            </w:pPr>
            <w:r w:rsidRPr="00DA3997">
              <w:t>FCA1186-11</w:t>
            </w:r>
          </w:p>
        </w:tc>
        <w:tc>
          <w:tcPr>
            <w:tcW w:w="1160" w:type="dxa"/>
            <w:noWrap/>
            <w:hideMark/>
          </w:tcPr>
          <w:p w14:paraId="0398AA40" w14:textId="77777777" w:rsidR="00BA6F4B" w:rsidRPr="00DA3997" w:rsidRDefault="00BA6F4B" w:rsidP="00BE6F82">
            <w:pPr>
              <w:pStyle w:val="DokTabellentext"/>
            </w:pPr>
            <w:r w:rsidRPr="00DA3997">
              <w:t>Poaceae</w:t>
            </w:r>
          </w:p>
        </w:tc>
        <w:tc>
          <w:tcPr>
            <w:tcW w:w="2660" w:type="dxa"/>
            <w:noWrap/>
            <w:hideMark/>
          </w:tcPr>
          <w:p w14:paraId="12C810ED"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14:paraId="203E0601" w14:textId="77777777" w:rsidR="00BA6F4B" w:rsidRPr="00DA3997" w:rsidRDefault="00BA6F4B" w:rsidP="00BE6F82">
            <w:pPr>
              <w:pStyle w:val="DokTabellentext"/>
            </w:pPr>
            <w:r w:rsidRPr="00DA3997">
              <w:t>100</w:t>
            </w:r>
          </w:p>
        </w:tc>
        <w:tc>
          <w:tcPr>
            <w:tcW w:w="700" w:type="dxa"/>
            <w:noWrap/>
            <w:hideMark/>
          </w:tcPr>
          <w:p w14:paraId="067906CB" w14:textId="77777777" w:rsidR="00BA6F4B" w:rsidRPr="00DA3997" w:rsidRDefault="00BA6F4B" w:rsidP="00BE6F82">
            <w:pPr>
              <w:pStyle w:val="DokTabellentext"/>
            </w:pPr>
            <w:r w:rsidRPr="00DA3997">
              <w:t>848</w:t>
            </w:r>
          </w:p>
        </w:tc>
        <w:tc>
          <w:tcPr>
            <w:tcW w:w="780" w:type="dxa"/>
            <w:noWrap/>
            <w:hideMark/>
          </w:tcPr>
          <w:p w14:paraId="6C065696" w14:textId="77777777" w:rsidR="00BA6F4B" w:rsidRPr="00DA3997" w:rsidRDefault="00BA6F4B" w:rsidP="00BE6F82">
            <w:pPr>
              <w:pStyle w:val="DokTabellentext"/>
            </w:pPr>
            <w:r w:rsidRPr="00DA3997">
              <w:t>FALSE</w:t>
            </w:r>
          </w:p>
        </w:tc>
        <w:tc>
          <w:tcPr>
            <w:tcW w:w="1040" w:type="dxa"/>
            <w:noWrap/>
            <w:hideMark/>
          </w:tcPr>
          <w:p w14:paraId="4A34A536" w14:textId="77777777" w:rsidR="00BA6F4B" w:rsidRPr="00DA3997" w:rsidRDefault="00BA6F4B" w:rsidP="00BE6F82">
            <w:pPr>
              <w:pStyle w:val="DokTabellentext"/>
            </w:pPr>
            <w:r w:rsidRPr="00DA3997">
              <w:t>rbcLa</w:t>
            </w:r>
          </w:p>
        </w:tc>
      </w:tr>
      <w:tr w:rsidR="00BA6F4B" w:rsidRPr="00DA3997" w14:paraId="14BE000A" w14:textId="77777777" w:rsidTr="00BE6F82">
        <w:trPr>
          <w:trHeight w:val="290"/>
        </w:trPr>
        <w:tc>
          <w:tcPr>
            <w:tcW w:w="1380" w:type="dxa"/>
            <w:noWrap/>
            <w:hideMark/>
          </w:tcPr>
          <w:p w14:paraId="4CE24EEE" w14:textId="77777777" w:rsidR="00BA6F4B" w:rsidRPr="00DA3997" w:rsidRDefault="00BA6F4B" w:rsidP="00BE6F82">
            <w:pPr>
              <w:pStyle w:val="DokTabellentext"/>
            </w:pPr>
            <w:r w:rsidRPr="00DA3997">
              <w:t>SWFRG011-19</w:t>
            </w:r>
          </w:p>
        </w:tc>
        <w:tc>
          <w:tcPr>
            <w:tcW w:w="1480" w:type="dxa"/>
            <w:noWrap/>
            <w:hideMark/>
          </w:tcPr>
          <w:p w14:paraId="20FADC40" w14:textId="77777777" w:rsidR="00BA6F4B" w:rsidRPr="00DA3997" w:rsidRDefault="00BA6F4B" w:rsidP="00BE6F82">
            <w:pPr>
              <w:pStyle w:val="DokTabellentext"/>
            </w:pPr>
            <w:r w:rsidRPr="00DA3997">
              <w:t>Poaceae</w:t>
            </w:r>
          </w:p>
        </w:tc>
        <w:tc>
          <w:tcPr>
            <w:tcW w:w="2260" w:type="dxa"/>
            <w:noWrap/>
            <w:hideMark/>
          </w:tcPr>
          <w:p w14:paraId="52E04A48"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018E8D7E" w14:textId="77777777" w:rsidR="00BA6F4B" w:rsidRPr="00DA3997" w:rsidRDefault="00BA6F4B" w:rsidP="00BE6F82">
            <w:pPr>
              <w:pStyle w:val="DokTabellentext"/>
            </w:pPr>
            <w:r w:rsidRPr="00DA3997">
              <w:t>FCA1185-11</w:t>
            </w:r>
          </w:p>
        </w:tc>
        <w:tc>
          <w:tcPr>
            <w:tcW w:w="1160" w:type="dxa"/>
            <w:noWrap/>
            <w:hideMark/>
          </w:tcPr>
          <w:p w14:paraId="54D6CC60" w14:textId="77777777" w:rsidR="00BA6F4B" w:rsidRPr="00DA3997" w:rsidRDefault="00BA6F4B" w:rsidP="00BE6F82">
            <w:pPr>
              <w:pStyle w:val="DokTabellentext"/>
            </w:pPr>
            <w:r w:rsidRPr="00DA3997">
              <w:t>Poaceae</w:t>
            </w:r>
          </w:p>
        </w:tc>
        <w:tc>
          <w:tcPr>
            <w:tcW w:w="2660" w:type="dxa"/>
            <w:noWrap/>
            <w:hideMark/>
          </w:tcPr>
          <w:p w14:paraId="4F6B6228"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14:paraId="65A17152" w14:textId="77777777" w:rsidR="00BA6F4B" w:rsidRPr="00DA3997" w:rsidRDefault="00BA6F4B" w:rsidP="00BE6F82">
            <w:pPr>
              <w:pStyle w:val="DokTabellentext"/>
            </w:pPr>
            <w:r w:rsidRPr="00DA3997">
              <w:t>100</w:t>
            </w:r>
          </w:p>
        </w:tc>
        <w:tc>
          <w:tcPr>
            <w:tcW w:w="700" w:type="dxa"/>
            <w:noWrap/>
            <w:hideMark/>
          </w:tcPr>
          <w:p w14:paraId="7D8539FE" w14:textId="77777777" w:rsidR="00BA6F4B" w:rsidRPr="00DA3997" w:rsidRDefault="00BA6F4B" w:rsidP="00BE6F82">
            <w:pPr>
              <w:pStyle w:val="DokTabellentext"/>
            </w:pPr>
            <w:r w:rsidRPr="00DA3997">
              <w:t>848</w:t>
            </w:r>
          </w:p>
        </w:tc>
        <w:tc>
          <w:tcPr>
            <w:tcW w:w="780" w:type="dxa"/>
            <w:noWrap/>
            <w:hideMark/>
          </w:tcPr>
          <w:p w14:paraId="7B0EB1FE" w14:textId="77777777" w:rsidR="00BA6F4B" w:rsidRPr="00DA3997" w:rsidRDefault="00BA6F4B" w:rsidP="00BE6F82">
            <w:pPr>
              <w:pStyle w:val="DokTabellentext"/>
            </w:pPr>
            <w:r w:rsidRPr="00DA3997">
              <w:t>FALSE</w:t>
            </w:r>
          </w:p>
        </w:tc>
        <w:tc>
          <w:tcPr>
            <w:tcW w:w="1040" w:type="dxa"/>
            <w:noWrap/>
            <w:hideMark/>
          </w:tcPr>
          <w:p w14:paraId="7DCF4CB0" w14:textId="77777777" w:rsidR="00BA6F4B" w:rsidRPr="00DA3997" w:rsidRDefault="00BA6F4B" w:rsidP="00BE6F82">
            <w:pPr>
              <w:pStyle w:val="DokTabellentext"/>
            </w:pPr>
            <w:r w:rsidRPr="00DA3997">
              <w:t>rbcLa</w:t>
            </w:r>
          </w:p>
        </w:tc>
      </w:tr>
      <w:tr w:rsidR="00BA6F4B" w:rsidRPr="00DA3997" w14:paraId="66218E35" w14:textId="77777777" w:rsidTr="00BE6F82">
        <w:trPr>
          <w:trHeight w:val="290"/>
        </w:trPr>
        <w:tc>
          <w:tcPr>
            <w:tcW w:w="1380" w:type="dxa"/>
            <w:noWrap/>
            <w:hideMark/>
          </w:tcPr>
          <w:p w14:paraId="58143C19" w14:textId="77777777" w:rsidR="00BA6F4B" w:rsidRPr="00DA3997" w:rsidRDefault="00BA6F4B" w:rsidP="00BE6F82">
            <w:pPr>
              <w:pStyle w:val="DokTabellentext"/>
            </w:pPr>
            <w:r w:rsidRPr="00DA3997">
              <w:t>SWFRG011-19</w:t>
            </w:r>
          </w:p>
        </w:tc>
        <w:tc>
          <w:tcPr>
            <w:tcW w:w="1480" w:type="dxa"/>
            <w:noWrap/>
            <w:hideMark/>
          </w:tcPr>
          <w:p w14:paraId="1B527B54" w14:textId="77777777" w:rsidR="00BA6F4B" w:rsidRPr="00DA3997" w:rsidRDefault="00BA6F4B" w:rsidP="00BE6F82">
            <w:pPr>
              <w:pStyle w:val="DokTabellentext"/>
            </w:pPr>
            <w:r w:rsidRPr="00DA3997">
              <w:t>Poaceae</w:t>
            </w:r>
          </w:p>
        </w:tc>
        <w:tc>
          <w:tcPr>
            <w:tcW w:w="2260" w:type="dxa"/>
            <w:noWrap/>
            <w:hideMark/>
          </w:tcPr>
          <w:p w14:paraId="4651FCBD"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5259B37A" w14:textId="77777777" w:rsidR="00BA6F4B" w:rsidRPr="00DA3997" w:rsidRDefault="00BA6F4B" w:rsidP="00BE6F82">
            <w:pPr>
              <w:pStyle w:val="DokTabellentext"/>
            </w:pPr>
            <w:r w:rsidRPr="00DA3997">
              <w:t>FCA1148-10</w:t>
            </w:r>
          </w:p>
        </w:tc>
        <w:tc>
          <w:tcPr>
            <w:tcW w:w="1160" w:type="dxa"/>
            <w:noWrap/>
            <w:hideMark/>
          </w:tcPr>
          <w:p w14:paraId="564740D6" w14:textId="77777777" w:rsidR="00BA6F4B" w:rsidRPr="00DA3997" w:rsidRDefault="00BA6F4B" w:rsidP="00BE6F82">
            <w:pPr>
              <w:pStyle w:val="DokTabellentext"/>
            </w:pPr>
            <w:r w:rsidRPr="00DA3997">
              <w:t>Poaceae</w:t>
            </w:r>
          </w:p>
        </w:tc>
        <w:tc>
          <w:tcPr>
            <w:tcW w:w="2660" w:type="dxa"/>
            <w:noWrap/>
            <w:hideMark/>
          </w:tcPr>
          <w:p w14:paraId="068F32B4"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14:paraId="3E98D884" w14:textId="77777777" w:rsidR="00BA6F4B" w:rsidRPr="00DA3997" w:rsidRDefault="00BA6F4B" w:rsidP="00BE6F82">
            <w:pPr>
              <w:pStyle w:val="DokTabellentext"/>
            </w:pPr>
            <w:r w:rsidRPr="00DA3997">
              <w:t>100</w:t>
            </w:r>
          </w:p>
        </w:tc>
        <w:tc>
          <w:tcPr>
            <w:tcW w:w="700" w:type="dxa"/>
            <w:noWrap/>
            <w:hideMark/>
          </w:tcPr>
          <w:p w14:paraId="08B7117B" w14:textId="77777777" w:rsidR="00BA6F4B" w:rsidRPr="00DA3997" w:rsidRDefault="00BA6F4B" w:rsidP="00BE6F82">
            <w:pPr>
              <w:pStyle w:val="DokTabellentext"/>
            </w:pPr>
            <w:r w:rsidRPr="00DA3997">
              <w:t>848</w:t>
            </w:r>
          </w:p>
        </w:tc>
        <w:tc>
          <w:tcPr>
            <w:tcW w:w="780" w:type="dxa"/>
            <w:noWrap/>
            <w:hideMark/>
          </w:tcPr>
          <w:p w14:paraId="722640C5" w14:textId="77777777" w:rsidR="00BA6F4B" w:rsidRPr="00DA3997" w:rsidRDefault="00BA6F4B" w:rsidP="00BE6F82">
            <w:pPr>
              <w:pStyle w:val="DokTabellentext"/>
            </w:pPr>
            <w:r w:rsidRPr="00DA3997">
              <w:t>FALSE</w:t>
            </w:r>
          </w:p>
        </w:tc>
        <w:tc>
          <w:tcPr>
            <w:tcW w:w="1040" w:type="dxa"/>
            <w:noWrap/>
            <w:hideMark/>
          </w:tcPr>
          <w:p w14:paraId="408FC266" w14:textId="77777777" w:rsidR="00BA6F4B" w:rsidRPr="00DA3997" w:rsidRDefault="00BA6F4B" w:rsidP="00BE6F82">
            <w:pPr>
              <w:pStyle w:val="DokTabellentext"/>
            </w:pPr>
            <w:r w:rsidRPr="00DA3997">
              <w:t>rbcLa</w:t>
            </w:r>
          </w:p>
        </w:tc>
      </w:tr>
      <w:tr w:rsidR="00BA6F4B" w:rsidRPr="00DA3997" w14:paraId="7A3155E8" w14:textId="77777777" w:rsidTr="00BE6F82">
        <w:trPr>
          <w:trHeight w:val="290"/>
        </w:trPr>
        <w:tc>
          <w:tcPr>
            <w:tcW w:w="1380" w:type="dxa"/>
            <w:noWrap/>
            <w:hideMark/>
          </w:tcPr>
          <w:p w14:paraId="30596836" w14:textId="77777777" w:rsidR="00BA6F4B" w:rsidRPr="00DA3997" w:rsidRDefault="00BA6F4B" w:rsidP="00BE6F82">
            <w:pPr>
              <w:pStyle w:val="DokTabellentext"/>
            </w:pPr>
            <w:r w:rsidRPr="00DA3997">
              <w:t>SWFRG011-19</w:t>
            </w:r>
          </w:p>
        </w:tc>
        <w:tc>
          <w:tcPr>
            <w:tcW w:w="1480" w:type="dxa"/>
            <w:noWrap/>
            <w:hideMark/>
          </w:tcPr>
          <w:p w14:paraId="70FFBB1A" w14:textId="77777777" w:rsidR="00BA6F4B" w:rsidRPr="00DA3997" w:rsidRDefault="00BA6F4B" w:rsidP="00BE6F82">
            <w:pPr>
              <w:pStyle w:val="DokTabellentext"/>
            </w:pPr>
            <w:r w:rsidRPr="00DA3997">
              <w:t>Poaceae</w:t>
            </w:r>
          </w:p>
        </w:tc>
        <w:tc>
          <w:tcPr>
            <w:tcW w:w="2260" w:type="dxa"/>
            <w:noWrap/>
            <w:hideMark/>
          </w:tcPr>
          <w:p w14:paraId="1DB9CC55"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7BE0A454" w14:textId="77777777" w:rsidR="00BA6F4B" w:rsidRPr="00DA3997" w:rsidRDefault="00BA6F4B" w:rsidP="00BE6F82">
            <w:pPr>
              <w:pStyle w:val="DokTabellentext"/>
            </w:pPr>
            <w:r w:rsidRPr="00DA3997">
              <w:t>FCA1146-10</w:t>
            </w:r>
          </w:p>
        </w:tc>
        <w:tc>
          <w:tcPr>
            <w:tcW w:w="1160" w:type="dxa"/>
            <w:noWrap/>
            <w:hideMark/>
          </w:tcPr>
          <w:p w14:paraId="740D2758" w14:textId="77777777" w:rsidR="00BA6F4B" w:rsidRPr="00DA3997" w:rsidRDefault="00BA6F4B" w:rsidP="00BE6F82">
            <w:pPr>
              <w:pStyle w:val="DokTabellentext"/>
            </w:pPr>
            <w:r w:rsidRPr="00DA3997">
              <w:t>Poaceae</w:t>
            </w:r>
          </w:p>
        </w:tc>
        <w:tc>
          <w:tcPr>
            <w:tcW w:w="2660" w:type="dxa"/>
            <w:noWrap/>
            <w:hideMark/>
          </w:tcPr>
          <w:p w14:paraId="37AB4C7C"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14:paraId="41A21214" w14:textId="77777777" w:rsidR="00BA6F4B" w:rsidRPr="00DA3997" w:rsidRDefault="00BA6F4B" w:rsidP="00BE6F82">
            <w:pPr>
              <w:pStyle w:val="DokTabellentext"/>
            </w:pPr>
            <w:r w:rsidRPr="00DA3997">
              <w:t>100</w:t>
            </w:r>
          </w:p>
        </w:tc>
        <w:tc>
          <w:tcPr>
            <w:tcW w:w="700" w:type="dxa"/>
            <w:noWrap/>
            <w:hideMark/>
          </w:tcPr>
          <w:p w14:paraId="019C6BBA" w14:textId="77777777" w:rsidR="00BA6F4B" w:rsidRPr="00DA3997" w:rsidRDefault="00BA6F4B" w:rsidP="00BE6F82">
            <w:pPr>
              <w:pStyle w:val="DokTabellentext"/>
            </w:pPr>
            <w:r w:rsidRPr="00DA3997">
              <w:t>848</w:t>
            </w:r>
          </w:p>
        </w:tc>
        <w:tc>
          <w:tcPr>
            <w:tcW w:w="780" w:type="dxa"/>
            <w:noWrap/>
            <w:hideMark/>
          </w:tcPr>
          <w:p w14:paraId="68DD659B" w14:textId="77777777" w:rsidR="00BA6F4B" w:rsidRPr="00DA3997" w:rsidRDefault="00BA6F4B" w:rsidP="00BE6F82">
            <w:pPr>
              <w:pStyle w:val="DokTabellentext"/>
            </w:pPr>
            <w:r w:rsidRPr="00DA3997">
              <w:t>FALSE</w:t>
            </w:r>
          </w:p>
        </w:tc>
        <w:tc>
          <w:tcPr>
            <w:tcW w:w="1040" w:type="dxa"/>
            <w:noWrap/>
            <w:hideMark/>
          </w:tcPr>
          <w:p w14:paraId="108FDD81" w14:textId="77777777" w:rsidR="00BA6F4B" w:rsidRPr="00DA3997" w:rsidRDefault="00BA6F4B" w:rsidP="00BE6F82">
            <w:pPr>
              <w:pStyle w:val="DokTabellentext"/>
            </w:pPr>
            <w:r w:rsidRPr="00DA3997">
              <w:t>rbcLa</w:t>
            </w:r>
          </w:p>
        </w:tc>
      </w:tr>
      <w:tr w:rsidR="00BA6F4B" w:rsidRPr="00DA3997" w14:paraId="39B506C1" w14:textId="77777777" w:rsidTr="00BE6F82">
        <w:trPr>
          <w:trHeight w:val="290"/>
        </w:trPr>
        <w:tc>
          <w:tcPr>
            <w:tcW w:w="1380" w:type="dxa"/>
            <w:noWrap/>
            <w:hideMark/>
          </w:tcPr>
          <w:p w14:paraId="51B9A063" w14:textId="77777777" w:rsidR="00BA6F4B" w:rsidRPr="00DA3997" w:rsidRDefault="00BA6F4B" w:rsidP="00BE6F82">
            <w:pPr>
              <w:pStyle w:val="DokTabellentext"/>
            </w:pPr>
            <w:r w:rsidRPr="00DA3997">
              <w:t>SWFRG011-19</w:t>
            </w:r>
          </w:p>
        </w:tc>
        <w:tc>
          <w:tcPr>
            <w:tcW w:w="1480" w:type="dxa"/>
            <w:noWrap/>
            <w:hideMark/>
          </w:tcPr>
          <w:p w14:paraId="594AE096" w14:textId="77777777" w:rsidR="00BA6F4B" w:rsidRPr="00DA3997" w:rsidRDefault="00BA6F4B" w:rsidP="00BE6F82">
            <w:pPr>
              <w:pStyle w:val="DokTabellentext"/>
            </w:pPr>
            <w:r w:rsidRPr="00DA3997">
              <w:t>Poaceae</w:t>
            </w:r>
          </w:p>
        </w:tc>
        <w:tc>
          <w:tcPr>
            <w:tcW w:w="2260" w:type="dxa"/>
            <w:noWrap/>
            <w:hideMark/>
          </w:tcPr>
          <w:p w14:paraId="2896C68A"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3B4B7320" w14:textId="77777777" w:rsidR="00BA6F4B" w:rsidRPr="00DA3997" w:rsidRDefault="00BA6F4B" w:rsidP="00BE6F82">
            <w:pPr>
              <w:pStyle w:val="DokTabellentext"/>
            </w:pPr>
            <w:r w:rsidRPr="00DA3997">
              <w:t>FCA1134-10</w:t>
            </w:r>
          </w:p>
        </w:tc>
        <w:tc>
          <w:tcPr>
            <w:tcW w:w="1160" w:type="dxa"/>
            <w:noWrap/>
            <w:hideMark/>
          </w:tcPr>
          <w:p w14:paraId="588C680B" w14:textId="77777777" w:rsidR="00BA6F4B" w:rsidRPr="00DA3997" w:rsidRDefault="00BA6F4B" w:rsidP="00BE6F82">
            <w:pPr>
              <w:pStyle w:val="DokTabellentext"/>
            </w:pPr>
            <w:r w:rsidRPr="00DA3997">
              <w:t>Poaceae</w:t>
            </w:r>
          </w:p>
        </w:tc>
        <w:tc>
          <w:tcPr>
            <w:tcW w:w="2660" w:type="dxa"/>
            <w:noWrap/>
            <w:hideMark/>
          </w:tcPr>
          <w:p w14:paraId="1D804A89"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14:paraId="5DB829C2" w14:textId="77777777" w:rsidR="00BA6F4B" w:rsidRPr="00DA3997" w:rsidRDefault="00BA6F4B" w:rsidP="00BE6F82">
            <w:pPr>
              <w:pStyle w:val="DokTabellentext"/>
            </w:pPr>
            <w:r w:rsidRPr="00DA3997">
              <w:t>100</w:t>
            </w:r>
          </w:p>
        </w:tc>
        <w:tc>
          <w:tcPr>
            <w:tcW w:w="700" w:type="dxa"/>
            <w:noWrap/>
            <w:hideMark/>
          </w:tcPr>
          <w:p w14:paraId="7D26D5F5" w14:textId="77777777" w:rsidR="00BA6F4B" w:rsidRPr="00DA3997" w:rsidRDefault="00BA6F4B" w:rsidP="00BE6F82">
            <w:pPr>
              <w:pStyle w:val="DokTabellentext"/>
            </w:pPr>
            <w:r w:rsidRPr="00DA3997">
              <w:t>848</w:t>
            </w:r>
          </w:p>
        </w:tc>
        <w:tc>
          <w:tcPr>
            <w:tcW w:w="780" w:type="dxa"/>
            <w:noWrap/>
            <w:hideMark/>
          </w:tcPr>
          <w:p w14:paraId="55EB1A14" w14:textId="77777777" w:rsidR="00BA6F4B" w:rsidRPr="00DA3997" w:rsidRDefault="00BA6F4B" w:rsidP="00BE6F82">
            <w:pPr>
              <w:pStyle w:val="DokTabellentext"/>
            </w:pPr>
            <w:r w:rsidRPr="00DA3997">
              <w:t>FALSE</w:t>
            </w:r>
          </w:p>
        </w:tc>
        <w:tc>
          <w:tcPr>
            <w:tcW w:w="1040" w:type="dxa"/>
            <w:noWrap/>
            <w:hideMark/>
          </w:tcPr>
          <w:p w14:paraId="375457B2" w14:textId="77777777" w:rsidR="00BA6F4B" w:rsidRPr="00DA3997" w:rsidRDefault="00BA6F4B" w:rsidP="00BE6F82">
            <w:pPr>
              <w:pStyle w:val="DokTabellentext"/>
            </w:pPr>
            <w:r w:rsidRPr="00DA3997">
              <w:t>rbcLa</w:t>
            </w:r>
          </w:p>
        </w:tc>
      </w:tr>
      <w:tr w:rsidR="00BA6F4B" w:rsidRPr="00DA3997" w14:paraId="26C387BB" w14:textId="77777777" w:rsidTr="00BE6F82">
        <w:trPr>
          <w:trHeight w:val="290"/>
        </w:trPr>
        <w:tc>
          <w:tcPr>
            <w:tcW w:w="1380" w:type="dxa"/>
            <w:noWrap/>
            <w:hideMark/>
          </w:tcPr>
          <w:p w14:paraId="70D0F1B4" w14:textId="77777777" w:rsidR="00BA6F4B" w:rsidRPr="00DA3997" w:rsidRDefault="00BA6F4B" w:rsidP="00BE6F82">
            <w:pPr>
              <w:pStyle w:val="DokTabellentext"/>
            </w:pPr>
            <w:r w:rsidRPr="00DA3997">
              <w:t>SWFRG011-19</w:t>
            </w:r>
          </w:p>
        </w:tc>
        <w:tc>
          <w:tcPr>
            <w:tcW w:w="1480" w:type="dxa"/>
            <w:noWrap/>
            <w:hideMark/>
          </w:tcPr>
          <w:p w14:paraId="1AD56D32" w14:textId="77777777" w:rsidR="00BA6F4B" w:rsidRPr="00DA3997" w:rsidRDefault="00BA6F4B" w:rsidP="00BE6F82">
            <w:pPr>
              <w:pStyle w:val="DokTabellentext"/>
            </w:pPr>
            <w:r w:rsidRPr="00DA3997">
              <w:t>Poaceae</w:t>
            </w:r>
          </w:p>
        </w:tc>
        <w:tc>
          <w:tcPr>
            <w:tcW w:w="2260" w:type="dxa"/>
            <w:noWrap/>
            <w:hideMark/>
          </w:tcPr>
          <w:p w14:paraId="08CAD2BC"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68033948" w14:textId="77777777" w:rsidR="00BA6F4B" w:rsidRPr="00DA3997" w:rsidRDefault="00BA6F4B" w:rsidP="00BE6F82">
            <w:pPr>
              <w:pStyle w:val="DokTabellentext"/>
            </w:pPr>
            <w:r w:rsidRPr="00DA3997">
              <w:t>FCA1132-10</w:t>
            </w:r>
          </w:p>
        </w:tc>
        <w:tc>
          <w:tcPr>
            <w:tcW w:w="1160" w:type="dxa"/>
            <w:noWrap/>
            <w:hideMark/>
          </w:tcPr>
          <w:p w14:paraId="5EB967D4" w14:textId="77777777" w:rsidR="00BA6F4B" w:rsidRPr="00DA3997" w:rsidRDefault="00BA6F4B" w:rsidP="00BE6F82">
            <w:pPr>
              <w:pStyle w:val="DokTabellentext"/>
            </w:pPr>
            <w:r w:rsidRPr="00DA3997">
              <w:t>Poaceae</w:t>
            </w:r>
          </w:p>
        </w:tc>
        <w:tc>
          <w:tcPr>
            <w:tcW w:w="2660" w:type="dxa"/>
            <w:noWrap/>
            <w:hideMark/>
          </w:tcPr>
          <w:p w14:paraId="09D126B5"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37C69671" w14:textId="77777777" w:rsidR="00BA6F4B" w:rsidRPr="00DA3997" w:rsidRDefault="00BA6F4B" w:rsidP="00BE6F82">
            <w:pPr>
              <w:pStyle w:val="DokTabellentext"/>
            </w:pPr>
            <w:r w:rsidRPr="00DA3997">
              <w:t>100</w:t>
            </w:r>
          </w:p>
        </w:tc>
        <w:tc>
          <w:tcPr>
            <w:tcW w:w="700" w:type="dxa"/>
            <w:noWrap/>
            <w:hideMark/>
          </w:tcPr>
          <w:p w14:paraId="588638BA" w14:textId="77777777" w:rsidR="00BA6F4B" w:rsidRPr="00DA3997" w:rsidRDefault="00BA6F4B" w:rsidP="00BE6F82">
            <w:pPr>
              <w:pStyle w:val="DokTabellentext"/>
            </w:pPr>
            <w:r w:rsidRPr="00DA3997">
              <w:t>848</w:t>
            </w:r>
          </w:p>
        </w:tc>
        <w:tc>
          <w:tcPr>
            <w:tcW w:w="780" w:type="dxa"/>
            <w:noWrap/>
            <w:hideMark/>
          </w:tcPr>
          <w:p w14:paraId="303B22F2" w14:textId="77777777" w:rsidR="00BA6F4B" w:rsidRPr="00DA3997" w:rsidRDefault="00BA6F4B" w:rsidP="00BE6F82">
            <w:pPr>
              <w:pStyle w:val="DokTabellentext"/>
            </w:pPr>
            <w:r w:rsidRPr="00DA3997">
              <w:t>FALSE</w:t>
            </w:r>
          </w:p>
        </w:tc>
        <w:tc>
          <w:tcPr>
            <w:tcW w:w="1040" w:type="dxa"/>
            <w:noWrap/>
            <w:hideMark/>
          </w:tcPr>
          <w:p w14:paraId="67B85C8D" w14:textId="77777777" w:rsidR="00BA6F4B" w:rsidRPr="00DA3997" w:rsidRDefault="00BA6F4B" w:rsidP="00BE6F82">
            <w:pPr>
              <w:pStyle w:val="DokTabellentext"/>
            </w:pPr>
            <w:r w:rsidRPr="00DA3997">
              <w:t>rbcLa</w:t>
            </w:r>
          </w:p>
        </w:tc>
      </w:tr>
      <w:tr w:rsidR="00BA6F4B" w:rsidRPr="00DA3997" w14:paraId="166F26D0" w14:textId="77777777" w:rsidTr="00BE6F82">
        <w:trPr>
          <w:trHeight w:val="290"/>
        </w:trPr>
        <w:tc>
          <w:tcPr>
            <w:tcW w:w="1380" w:type="dxa"/>
            <w:noWrap/>
            <w:hideMark/>
          </w:tcPr>
          <w:p w14:paraId="363AEA19" w14:textId="77777777" w:rsidR="00BA6F4B" w:rsidRPr="00DA3997" w:rsidRDefault="00BA6F4B" w:rsidP="00BE6F82">
            <w:pPr>
              <w:pStyle w:val="DokTabellentext"/>
            </w:pPr>
            <w:r w:rsidRPr="00DA3997">
              <w:t>SWFRG011-19</w:t>
            </w:r>
          </w:p>
        </w:tc>
        <w:tc>
          <w:tcPr>
            <w:tcW w:w="1480" w:type="dxa"/>
            <w:noWrap/>
            <w:hideMark/>
          </w:tcPr>
          <w:p w14:paraId="0D33A0C5" w14:textId="77777777" w:rsidR="00BA6F4B" w:rsidRPr="00DA3997" w:rsidRDefault="00BA6F4B" w:rsidP="00BE6F82">
            <w:pPr>
              <w:pStyle w:val="DokTabellentext"/>
            </w:pPr>
            <w:r w:rsidRPr="00DA3997">
              <w:t>Poaceae</w:t>
            </w:r>
          </w:p>
        </w:tc>
        <w:tc>
          <w:tcPr>
            <w:tcW w:w="2260" w:type="dxa"/>
            <w:noWrap/>
            <w:hideMark/>
          </w:tcPr>
          <w:p w14:paraId="10AB5752"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1841AFA5" w14:textId="77777777" w:rsidR="00BA6F4B" w:rsidRPr="00DA3997" w:rsidRDefault="00BA6F4B" w:rsidP="00BE6F82">
            <w:pPr>
              <w:pStyle w:val="DokTabellentext"/>
            </w:pPr>
            <w:r w:rsidRPr="00DA3997">
              <w:t>FCA1130-10</w:t>
            </w:r>
          </w:p>
        </w:tc>
        <w:tc>
          <w:tcPr>
            <w:tcW w:w="1160" w:type="dxa"/>
            <w:noWrap/>
            <w:hideMark/>
          </w:tcPr>
          <w:p w14:paraId="2AFC1207" w14:textId="77777777" w:rsidR="00BA6F4B" w:rsidRPr="00DA3997" w:rsidRDefault="00BA6F4B" w:rsidP="00BE6F82">
            <w:pPr>
              <w:pStyle w:val="DokTabellentext"/>
            </w:pPr>
            <w:r w:rsidRPr="00DA3997">
              <w:t>Poaceae</w:t>
            </w:r>
          </w:p>
        </w:tc>
        <w:tc>
          <w:tcPr>
            <w:tcW w:w="2660" w:type="dxa"/>
            <w:noWrap/>
            <w:hideMark/>
          </w:tcPr>
          <w:p w14:paraId="234C5C27"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43781431" w14:textId="77777777" w:rsidR="00BA6F4B" w:rsidRPr="00DA3997" w:rsidRDefault="00BA6F4B" w:rsidP="00BE6F82">
            <w:pPr>
              <w:pStyle w:val="DokTabellentext"/>
            </w:pPr>
            <w:r w:rsidRPr="00DA3997">
              <w:t>100</w:t>
            </w:r>
          </w:p>
        </w:tc>
        <w:tc>
          <w:tcPr>
            <w:tcW w:w="700" w:type="dxa"/>
            <w:noWrap/>
            <w:hideMark/>
          </w:tcPr>
          <w:p w14:paraId="70AB7556" w14:textId="77777777" w:rsidR="00BA6F4B" w:rsidRPr="00DA3997" w:rsidRDefault="00BA6F4B" w:rsidP="00BE6F82">
            <w:pPr>
              <w:pStyle w:val="DokTabellentext"/>
            </w:pPr>
            <w:r w:rsidRPr="00DA3997">
              <w:t>848</w:t>
            </w:r>
          </w:p>
        </w:tc>
        <w:tc>
          <w:tcPr>
            <w:tcW w:w="780" w:type="dxa"/>
            <w:noWrap/>
            <w:hideMark/>
          </w:tcPr>
          <w:p w14:paraId="7CC166C4" w14:textId="77777777" w:rsidR="00BA6F4B" w:rsidRPr="00DA3997" w:rsidRDefault="00BA6F4B" w:rsidP="00BE6F82">
            <w:pPr>
              <w:pStyle w:val="DokTabellentext"/>
            </w:pPr>
            <w:r w:rsidRPr="00DA3997">
              <w:t>FALSE</w:t>
            </w:r>
          </w:p>
        </w:tc>
        <w:tc>
          <w:tcPr>
            <w:tcW w:w="1040" w:type="dxa"/>
            <w:noWrap/>
            <w:hideMark/>
          </w:tcPr>
          <w:p w14:paraId="2290573B" w14:textId="77777777" w:rsidR="00BA6F4B" w:rsidRPr="00DA3997" w:rsidRDefault="00BA6F4B" w:rsidP="00BE6F82">
            <w:pPr>
              <w:pStyle w:val="DokTabellentext"/>
            </w:pPr>
            <w:r w:rsidRPr="00DA3997">
              <w:t>rbcLa</w:t>
            </w:r>
          </w:p>
        </w:tc>
      </w:tr>
      <w:tr w:rsidR="00BA6F4B" w:rsidRPr="00DA3997" w14:paraId="24268E9C" w14:textId="77777777" w:rsidTr="00BE6F82">
        <w:trPr>
          <w:trHeight w:val="290"/>
        </w:trPr>
        <w:tc>
          <w:tcPr>
            <w:tcW w:w="1380" w:type="dxa"/>
            <w:noWrap/>
            <w:hideMark/>
          </w:tcPr>
          <w:p w14:paraId="4130ABC4" w14:textId="77777777" w:rsidR="00BA6F4B" w:rsidRPr="00DA3997" w:rsidRDefault="00BA6F4B" w:rsidP="00BE6F82">
            <w:pPr>
              <w:pStyle w:val="DokTabellentext"/>
            </w:pPr>
            <w:r w:rsidRPr="00DA3997">
              <w:t>SWFRG011-19</w:t>
            </w:r>
          </w:p>
        </w:tc>
        <w:tc>
          <w:tcPr>
            <w:tcW w:w="1480" w:type="dxa"/>
            <w:noWrap/>
            <w:hideMark/>
          </w:tcPr>
          <w:p w14:paraId="033A4C82" w14:textId="77777777" w:rsidR="00BA6F4B" w:rsidRPr="00DA3997" w:rsidRDefault="00BA6F4B" w:rsidP="00BE6F82">
            <w:pPr>
              <w:pStyle w:val="DokTabellentext"/>
            </w:pPr>
            <w:r w:rsidRPr="00DA3997">
              <w:t>Poaceae</w:t>
            </w:r>
          </w:p>
        </w:tc>
        <w:tc>
          <w:tcPr>
            <w:tcW w:w="2260" w:type="dxa"/>
            <w:noWrap/>
            <w:hideMark/>
          </w:tcPr>
          <w:p w14:paraId="6E95C395"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027D195B" w14:textId="77777777" w:rsidR="00BA6F4B" w:rsidRPr="00DA3997" w:rsidRDefault="00BA6F4B" w:rsidP="00BE6F82">
            <w:pPr>
              <w:pStyle w:val="DokTabellentext"/>
            </w:pPr>
            <w:r w:rsidRPr="00DA3997">
              <w:t>FCA1126-10</w:t>
            </w:r>
          </w:p>
        </w:tc>
        <w:tc>
          <w:tcPr>
            <w:tcW w:w="1160" w:type="dxa"/>
            <w:noWrap/>
            <w:hideMark/>
          </w:tcPr>
          <w:p w14:paraId="14426398" w14:textId="77777777" w:rsidR="00BA6F4B" w:rsidRPr="00DA3997" w:rsidRDefault="00BA6F4B" w:rsidP="00BE6F82">
            <w:pPr>
              <w:pStyle w:val="DokTabellentext"/>
            </w:pPr>
            <w:r w:rsidRPr="00DA3997">
              <w:t>Poaceae</w:t>
            </w:r>
          </w:p>
        </w:tc>
        <w:tc>
          <w:tcPr>
            <w:tcW w:w="2660" w:type="dxa"/>
            <w:noWrap/>
            <w:hideMark/>
          </w:tcPr>
          <w:p w14:paraId="51F38627"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066E5F09" w14:textId="77777777" w:rsidR="00BA6F4B" w:rsidRPr="00DA3997" w:rsidRDefault="00BA6F4B" w:rsidP="00BE6F82">
            <w:pPr>
              <w:pStyle w:val="DokTabellentext"/>
            </w:pPr>
            <w:r w:rsidRPr="00DA3997">
              <w:t>100</w:t>
            </w:r>
          </w:p>
        </w:tc>
        <w:tc>
          <w:tcPr>
            <w:tcW w:w="700" w:type="dxa"/>
            <w:noWrap/>
            <w:hideMark/>
          </w:tcPr>
          <w:p w14:paraId="5340A014" w14:textId="77777777" w:rsidR="00BA6F4B" w:rsidRPr="00DA3997" w:rsidRDefault="00BA6F4B" w:rsidP="00BE6F82">
            <w:pPr>
              <w:pStyle w:val="DokTabellentext"/>
            </w:pPr>
            <w:r w:rsidRPr="00DA3997">
              <w:t>848</w:t>
            </w:r>
          </w:p>
        </w:tc>
        <w:tc>
          <w:tcPr>
            <w:tcW w:w="780" w:type="dxa"/>
            <w:noWrap/>
            <w:hideMark/>
          </w:tcPr>
          <w:p w14:paraId="714A07DD" w14:textId="77777777" w:rsidR="00BA6F4B" w:rsidRPr="00DA3997" w:rsidRDefault="00BA6F4B" w:rsidP="00BE6F82">
            <w:pPr>
              <w:pStyle w:val="DokTabellentext"/>
            </w:pPr>
            <w:r w:rsidRPr="00DA3997">
              <w:t>FALSE</w:t>
            </w:r>
          </w:p>
        </w:tc>
        <w:tc>
          <w:tcPr>
            <w:tcW w:w="1040" w:type="dxa"/>
            <w:noWrap/>
            <w:hideMark/>
          </w:tcPr>
          <w:p w14:paraId="401C9901" w14:textId="77777777" w:rsidR="00BA6F4B" w:rsidRPr="00DA3997" w:rsidRDefault="00BA6F4B" w:rsidP="00BE6F82">
            <w:pPr>
              <w:pStyle w:val="DokTabellentext"/>
            </w:pPr>
            <w:r w:rsidRPr="00DA3997">
              <w:t>rbcLa</w:t>
            </w:r>
          </w:p>
        </w:tc>
      </w:tr>
      <w:tr w:rsidR="00BA6F4B" w:rsidRPr="00DA3997" w14:paraId="420B3807" w14:textId="77777777" w:rsidTr="00BE6F82">
        <w:trPr>
          <w:trHeight w:val="290"/>
        </w:trPr>
        <w:tc>
          <w:tcPr>
            <w:tcW w:w="1380" w:type="dxa"/>
            <w:noWrap/>
            <w:hideMark/>
          </w:tcPr>
          <w:p w14:paraId="7639C8F1" w14:textId="77777777" w:rsidR="00BA6F4B" w:rsidRPr="00DA3997" w:rsidRDefault="00BA6F4B" w:rsidP="00BE6F82">
            <w:pPr>
              <w:pStyle w:val="DokTabellentext"/>
            </w:pPr>
            <w:r w:rsidRPr="00DA3997">
              <w:t>SWFRG011-19</w:t>
            </w:r>
          </w:p>
        </w:tc>
        <w:tc>
          <w:tcPr>
            <w:tcW w:w="1480" w:type="dxa"/>
            <w:noWrap/>
            <w:hideMark/>
          </w:tcPr>
          <w:p w14:paraId="21DEB053" w14:textId="77777777" w:rsidR="00BA6F4B" w:rsidRPr="00DA3997" w:rsidRDefault="00BA6F4B" w:rsidP="00BE6F82">
            <w:pPr>
              <w:pStyle w:val="DokTabellentext"/>
            </w:pPr>
            <w:r w:rsidRPr="00DA3997">
              <w:t>Poaceae</w:t>
            </w:r>
          </w:p>
        </w:tc>
        <w:tc>
          <w:tcPr>
            <w:tcW w:w="2260" w:type="dxa"/>
            <w:noWrap/>
            <w:hideMark/>
          </w:tcPr>
          <w:p w14:paraId="771F33D8"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0314E18E" w14:textId="77777777" w:rsidR="00BA6F4B" w:rsidRPr="00DA3997" w:rsidRDefault="00BA6F4B" w:rsidP="00BE6F82">
            <w:pPr>
              <w:pStyle w:val="DokTabellentext"/>
            </w:pPr>
            <w:r w:rsidRPr="00DA3997">
              <w:t>FCA1124-10</w:t>
            </w:r>
          </w:p>
        </w:tc>
        <w:tc>
          <w:tcPr>
            <w:tcW w:w="1160" w:type="dxa"/>
            <w:noWrap/>
            <w:hideMark/>
          </w:tcPr>
          <w:p w14:paraId="531DB045" w14:textId="77777777" w:rsidR="00BA6F4B" w:rsidRPr="00DA3997" w:rsidRDefault="00BA6F4B" w:rsidP="00BE6F82">
            <w:pPr>
              <w:pStyle w:val="DokTabellentext"/>
            </w:pPr>
            <w:r w:rsidRPr="00DA3997">
              <w:t>Poaceae</w:t>
            </w:r>
          </w:p>
        </w:tc>
        <w:tc>
          <w:tcPr>
            <w:tcW w:w="2660" w:type="dxa"/>
            <w:noWrap/>
            <w:hideMark/>
          </w:tcPr>
          <w:p w14:paraId="35001CF0"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6062F3CF" w14:textId="77777777" w:rsidR="00BA6F4B" w:rsidRPr="00DA3997" w:rsidRDefault="00BA6F4B" w:rsidP="00BE6F82">
            <w:pPr>
              <w:pStyle w:val="DokTabellentext"/>
            </w:pPr>
            <w:r w:rsidRPr="00DA3997">
              <w:t>100</w:t>
            </w:r>
          </w:p>
        </w:tc>
        <w:tc>
          <w:tcPr>
            <w:tcW w:w="700" w:type="dxa"/>
            <w:noWrap/>
            <w:hideMark/>
          </w:tcPr>
          <w:p w14:paraId="4F30371F" w14:textId="77777777" w:rsidR="00BA6F4B" w:rsidRPr="00DA3997" w:rsidRDefault="00BA6F4B" w:rsidP="00BE6F82">
            <w:pPr>
              <w:pStyle w:val="DokTabellentext"/>
            </w:pPr>
            <w:r w:rsidRPr="00DA3997">
              <w:t>848</w:t>
            </w:r>
          </w:p>
        </w:tc>
        <w:tc>
          <w:tcPr>
            <w:tcW w:w="780" w:type="dxa"/>
            <w:noWrap/>
            <w:hideMark/>
          </w:tcPr>
          <w:p w14:paraId="07BF81D2" w14:textId="77777777" w:rsidR="00BA6F4B" w:rsidRPr="00DA3997" w:rsidRDefault="00BA6F4B" w:rsidP="00BE6F82">
            <w:pPr>
              <w:pStyle w:val="DokTabellentext"/>
            </w:pPr>
            <w:r w:rsidRPr="00DA3997">
              <w:t>FALSE</w:t>
            </w:r>
          </w:p>
        </w:tc>
        <w:tc>
          <w:tcPr>
            <w:tcW w:w="1040" w:type="dxa"/>
            <w:noWrap/>
            <w:hideMark/>
          </w:tcPr>
          <w:p w14:paraId="58E41BCC" w14:textId="77777777" w:rsidR="00BA6F4B" w:rsidRPr="00DA3997" w:rsidRDefault="00BA6F4B" w:rsidP="00BE6F82">
            <w:pPr>
              <w:pStyle w:val="DokTabellentext"/>
            </w:pPr>
            <w:r w:rsidRPr="00DA3997">
              <w:t>rbcLa</w:t>
            </w:r>
          </w:p>
        </w:tc>
      </w:tr>
      <w:tr w:rsidR="00BA6F4B" w:rsidRPr="00DA3997" w14:paraId="6341BCD6" w14:textId="77777777" w:rsidTr="00BE6F82">
        <w:trPr>
          <w:trHeight w:val="290"/>
        </w:trPr>
        <w:tc>
          <w:tcPr>
            <w:tcW w:w="1380" w:type="dxa"/>
            <w:noWrap/>
            <w:hideMark/>
          </w:tcPr>
          <w:p w14:paraId="437132FE" w14:textId="77777777" w:rsidR="00BA6F4B" w:rsidRPr="00DA3997" w:rsidRDefault="00BA6F4B" w:rsidP="00BE6F82">
            <w:pPr>
              <w:pStyle w:val="DokTabellentext"/>
            </w:pPr>
            <w:r w:rsidRPr="00DA3997">
              <w:t>SWFRG011-19</w:t>
            </w:r>
          </w:p>
        </w:tc>
        <w:tc>
          <w:tcPr>
            <w:tcW w:w="1480" w:type="dxa"/>
            <w:noWrap/>
            <w:hideMark/>
          </w:tcPr>
          <w:p w14:paraId="68BE1AEE" w14:textId="77777777" w:rsidR="00BA6F4B" w:rsidRPr="00DA3997" w:rsidRDefault="00BA6F4B" w:rsidP="00BE6F82">
            <w:pPr>
              <w:pStyle w:val="DokTabellentext"/>
            </w:pPr>
            <w:r w:rsidRPr="00DA3997">
              <w:t>Poaceae</w:t>
            </w:r>
          </w:p>
        </w:tc>
        <w:tc>
          <w:tcPr>
            <w:tcW w:w="2260" w:type="dxa"/>
            <w:noWrap/>
            <w:hideMark/>
          </w:tcPr>
          <w:p w14:paraId="601C0270"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2D9664B2" w14:textId="77777777" w:rsidR="00BA6F4B" w:rsidRPr="00DA3997" w:rsidRDefault="00BA6F4B" w:rsidP="00BE6F82">
            <w:pPr>
              <w:pStyle w:val="DokTabellentext"/>
            </w:pPr>
            <w:r w:rsidRPr="00DA3997">
              <w:t>FCA1123-10</w:t>
            </w:r>
          </w:p>
        </w:tc>
        <w:tc>
          <w:tcPr>
            <w:tcW w:w="1160" w:type="dxa"/>
            <w:noWrap/>
            <w:hideMark/>
          </w:tcPr>
          <w:p w14:paraId="7DA1CA9D" w14:textId="77777777" w:rsidR="00BA6F4B" w:rsidRPr="00DA3997" w:rsidRDefault="00BA6F4B" w:rsidP="00BE6F82">
            <w:pPr>
              <w:pStyle w:val="DokTabellentext"/>
            </w:pPr>
            <w:r w:rsidRPr="00DA3997">
              <w:t>Poaceae</w:t>
            </w:r>
          </w:p>
        </w:tc>
        <w:tc>
          <w:tcPr>
            <w:tcW w:w="2660" w:type="dxa"/>
            <w:noWrap/>
            <w:hideMark/>
          </w:tcPr>
          <w:p w14:paraId="42E6F3F4"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3129A87D" w14:textId="77777777" w:rsidR="00BA6F4B" w:rsidRPr="00DA3997" w:rsidRDefault="00BA6F4B" w:rsidP="00BE6F82">
            <w:pPr>
              <w:pStyle w:val="DokTabellentext"/>
            </w:pPr>
            <w:r w:rsidRPr="00DA3997">
              <w:t>100</w:t>
            </w:r>
          </w:p>
        </w:tc>
        <w:tc>
          <w:tcPr>
            <w:tcW w:w="700" w:type="dxa"/>
            <w:noWrap/>
            <w:hideMark/>
          </w:tcPr>
          <w:p w14:paraId="26319CE0" w14:textId="77777777" w:rsidR="00BA6F4B" w:rsidRPr="00DA3997" w:rsidRDefault="00BA6F4B" w:rsidP="00BE6F82">
            <w:pPr>
              <w:pStyle w:val="DokTabellentext"/>
            </w:pPr>
            <w:r w:rsidRPr="00DA3997">
              <w:t>848</w:t>
            </w:r>
          </w:p>
        </w:tc>
        <w:tc>
          <w:tcPr>
            <w:tcW w:w="780" w:type="dxa"/>
            <w:noWrap/>
            <w:hideMark/>
          </w:tcPr>
          <w:p w14:paraId="585C1291" w14:textId="77777777" w:rsidR="00BA6F4B" w:rsidRPr="00DA3997" w:rsidRDefault="00BA6F4B" w:rsidP="00BE6F82">
            <w:pPr>
              <w:pStyle w:val="DokTabellentext"/>
            </w:pPr>
            <w:r w:rsidRPr="00DA3997">
              <w:t>FALSE</w:t>
            </w:r>
          </w:p>
        </w:tc>
        <w:tc>
          <w:tcPr>
            <w:tcW w:w="1040" w:type="dxa"/>
            <w:noWrap/>
            <w:hideMark/>
          </w:tcPr>
          <w:p w14:paraId="5F4132AB" w14:textId="77777777" w:rsidR="00BA6F4B" w:rsidRPr="00DA3997" w:rsidRDefault="00BA6F4B" w:rsidP="00BE6F82">
            <w:pPr>
              <w:pStyle w:val="DokTabellentext"/>
            </w:pPr>
            <w:r w:rsidRPr="00DA3997">
              <w:t>rbcLa</w:t>
            </w:r>
          </w:p>
        </w:tc>
      </w:tr>
      <w:tr w:rsidR="00BA6F4B" w:rsidRPr="00DA3997" w14:paraId="14AF1D54" w14:textId="77777777" w:rsidTr="00BE6F82">
        <w:trPr>
          <w:trHeight w:val="290"/>
        </w:trPr>
        <w:tc>
          <w:tcPr>
            <w:tcW w:w="1380" w:type="dxa"/>
            <w:noWrap/>
            <w:hideMark/>
          </w:tcPr>
          <w:p w14:paraId="6BF63B1A" w14:textId="77777777" w:rsidR="00BA6F4B" w:rsidRPr="00DA3997" w:rsidRDefault="00BA6F4B" w:rsidP="00BE6F82">
            <w:pPr>
              <w:pStyle w:val="DokTabellentext"/>
            </w:pPr>
            <w:r w:rsidRPr="00DA3997">
              <w:t>SWFRG011-19</w:t>
            </w:r>
          </w:p>
        </w:tc>
        <w:tc>
          <w:tcPr>
            <w:tcW w:w="1480" w:type="dxa"/>
            <w:noWrap/>
            <w:hideMark/>
          </w:tcPr>
          <w:p w14:paraId="60463AB9" w14:textId="77777777" w:rsidR="00BA6F4B" w:rsidRPr="00DA3997" w:rsidRDefault="00BA6F4B" w:rsidP="00BE6F82">
            <w:pPr>
              <w:pStyle w:val="DokTabellentext"/>
            </w:pPr>
            <w:r w:rsidRPr="00DA3997">
              <w:t>Poaceae</w:t>
            </w:r>
          </w:p>
        </w:tc>
        <w:tc>
          <w:tcPr>
            <w:tcW w:w="2260" w:type="dxa"/>
            <w:noWrap/>
            <w:hideMark/>
          </w:tcPr>
          <w:p w14:paraId="0147A2CD"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343D52E9" w14:textId="77777777" w:rsidR="00BA6F4B" w:rsidRPr="00DA3997" w:rsidRDefault="00BA6F4B" w:rsidP="00BE6F82">
            <w:pPr>
              <w:pStyle w:val="DokTabellentext"/>
            </w:pPr>
            <w:r w:rsidRPr="00DA3997">
              <w:t>FCA1122-10</w:t>
            </w:r>
          </w:p>
        </w:tc>
        <w:tc>
          <w:tcPr>
            <w:tcW w:w="1160" w:type="dxa"/>
            <w:noWrap/>
            <w:hideMark/>
          </w:tcPr>
          <w:p w14:paraId="2FA29694" w14:textId="77777777" w:rsidR="00BA6F4B" w:rsidRPr="00DA3997" w:rsidRDefault="00BA6F4B" w:rsidP="00BE6F82">
            <w:pPr>
              <w:pStyle w:val="DokTabellentext"/>
            </w:pPr>
            <w:r w:rsidRPr="00DA3997">
              <w:t>Poaceae</w:t>
            </w:r>
          </w:p>
        </w:tc>
        <w:tc>
          <w:tcPr>
            <w:tcW w:w="2660" w:type="dxa"/>
            <w:noWrap/>
            <w:hideMark/>
          </w:tcPr>
          <w:p w14:paraId="0B777A42"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0199E094" w14:textId="77777777" w:rsidR="00BA6F4B" w:rsidRPr="00DA3997" w:rsidRDefault="00BA6F4B" w:rsidP="00BE6F82">
            <w:pPr>
              <w:pStyle w:val="DokTabellentext"/>
            </w:pPr>
            <w:r w:rsidRPr="00DA3997">
              <w:t>100</w:t>
            </w:r>
          </w:p>
        </w:tc>
        <w:tc>
          <w:tcPr>
            <w:tcW w:w="700" w:type="dxa"/>
            <w:noWrap/>
            <w:hideMark/>
          </w:tcPr>
          <w:p w14:paraId="07493824" w14:textId="77777777" w:rsidR="00BA6F4B" w:rsidRPr="00DA3997" w:rsidRDefault="00BA6F4B" w:rsidP="00BE6F82">
            <w:pPr>
              <w:pStyle w:val="DokTabellentext"/>
            </w:pPr>
            <w:r w:rsidRPr="00DA3997">
              <w:t>848</w:t>
            </w:r>
          </w:p>
        </w:tc>
        <w:tc>
          <w:tcPr>
            <w:tcW w:w="780" w:type="dxa"/>
            <w:noWrap/>
            <w:hideMark/>
          </w:tcPr>
          <w:p w14:paraId="1EFB78E9" w14:textId="77777777" w:rsidR="00BA6F4B" w:rsidRPr="00DA3997" w:rsidRDefault="00BA6F4B" w:rsidP="00BE6F82">
            <w:pPr>
              <w:pStyle w:val="DokTabellentext"/>
            </w:pPr>
            <w:r w:rsidRPr="00DA3997">
              <w:t>FALSE</w:t>
            </w:r>
          </w:p>
        </w:tc>
        <w:tc>
          <w:tcPr>
            <w:tcW w:w="1040" w:type="dxa"/>
            <w:noWrap/>
            <w:hideMark/>
          </w:tcPr>
          <w:p w14:paraId="305A5657" w14:textId="77777777" w:rsidR="00BA6F4B" w:rsidRPr="00DA3997" w:rsidRDefault="00BA6F4B" w:rsidP="00BE6F82">
            <w:pPr>
              <w:pStyle w:val="DokTabellentext"/>
            </w:pPr>
            <w:r w:rsidRPr="00DA3997">
              <w:t>rbcLa</w:t>
            </w:r>
          </w:p>
        </w:tc>
      </w:tr>
      <w:tr w:rsidR="00BA6F4B" w:rsidRPr="00DA3997" w14:paraId="43D8C687" w14:textId="77777777" w:rsidTr="00BE6F82">
        <w:trPr>
          <w:trHeight w:val="290"/>
        </w:trPr>
        <w:tc>
          <w:tcPr>
            <w:tcW w:w="1380" w:type="dxa"/>
            <w:noWrap/>
            <w:hideMark/>
          </w:tcPr>
          <w:p w14:paraId="1D04CB34" w14:textId="77777777" w:rsidR="00BA6F4B" w:rsidRPr="00DA3997" w:rsidRDefault="00BA6F4B" w:rsidP="00BE6F82">
            <w:pPr>
              <w:pStyle w:val="DokTabellentext"/>
            </w:pPr>
            <w:r w:rsidRPr="00DA3997">
              <w:t>SWFRG011-19</w:t>
            </w:r>
          </w:p>
        </w:tc>
        <w:tc>
          <w:tcPr>
            <w:tcW w:w="1480" w:type="dxa"/>
            <w:noWrap/>
            <w:hideMark/>
          </w:tcPr>
          <w:p w14:paraId="5BF43965" w14:textId="77777777" w:rsidR="00BA6F4B" w:rsidRPr="00DA3997" w:rsidRDefault="00BA6F4B" w:rsidP="00BE6F82">
            <w:pPr>
              <w:pStyle w:val="DokTabellentext"/>
            </w:pPr>
            <w:r w:rsidRPr="00DA3997">
              <w:t>Poaceae</w:t>
            </w:r>
          </w:p>
        </w:tc>
        <w:tc>
          <w:tcPr>
            <w:tcW w:w="2260" w:type="dxa"/>
            <w:noWrap/>
            <w:hideMark/>
          </w:tcPr>
          <w:p w14:paraId="434AB7AD"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2475357A" w14:textId="77777777" w:rsidR="00BA6F4B" w:rsidRPr="00DA3997" w:rsidRDefault="00BA6F4B" w:rsidP="00BE6F82">
            <w:pPr>
              <w:pStyle w:val="DokTabellentext"/>
            </w:pPr>
            <w:r w:rsidRPr="00DA3997">
              <w:t>POA176-10</w:t>
            </w:r>
          </w:p>
        </w:tc>
        <w:tc>
          <w:tcPr>
            <w:tcW w:w="1160" w:type="dxa"/>
            <w:noWrap/>
            <w:hideMark/>
          </w:tcPr>
          <w:p w14:paraId="3F9143B1" w14:textId="77777777" w:rsidR="00BA6F4B" w:rsidRPr="00DA3997" w:rsidRDefault="00BA6F4B" w:rsidP="00BE6F82">
            <w:pPr>
              <w:pStyle w:val="DokTabellentext"/>
            </w:pPr>
            <w:r w:rsidRPr="00DA3997">
              <w:t>Poaceae</w:t>
            </w:r>
          </w:p>
        </w:tc>
        <w:tc>
          <w:tcPr>
            <w:tcW w:w="2660" w:type="dxa"/>
            <w:noWrap/>
            <w:hideMark/>
          </w:tcPr>
          <w:p w14:paraId="42DEA3E2"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cusickii</w:t>
            </w:r>
          </w:p>
        </w:tc>
        <w:tc>
          <w:tcPr>
            <w:tcW w:w="640" w:type="dxa"/>
            <w:noWrap/>
            <w:hideMark/>
          </w:tcPr>
          <w:p w14:paraId="7241F2FC" w14:textId="77777777" w:rsidR="00BA6F4B" w:rsidRPr="00DA3997" w:rsidRDefault="00BA6F4B" w:rsidP="00BE6F82">
            <w:pPr>
              <w:pStyle w:val="DokTabellentext"/>
            </w:pPr>
            <w:r w:rsidRPr="00DA3997">
              <w:t>100</w:t>
            </w:r>
          </w:p>
        </w:tc>
        <w:tc>
          <w:tcPr>
            <w:tcW w:w="700" w:type="dxa"/>
            <w:noWrap/>
            <w:hideMark/>
          </w:tcPr>
          <w:p w14:paraId="67139E3D" w14:textId="77777777" w:rsidR="00BA6F4B" w:rsidRPr="00DA3997" w:rsidRDefault="00BA6F4B" w:rsidP="00BE6F82">
            <w:pPr>
              <w:pStyle w:val="DokTabellentext"/>
            </w:pPr>
            <w:r w:rsidRPr="00DA3997">
              <w:t>848</w:t>
            </w:r>
          </w:p>
        </w:tc>
        <w:tc>
          <w:tcPr>
            <w:tcW w:w="780" w:type="dxa"/>
            <w:noWrap/>
            <w:hideMark/>
          </w:tcPr>
          <w:p w14:paraId="76AA6B30" w14:textId="77777777" w:rsidR="00BA6F4B" w:rsidRPr="00DA3997" w:rsidRDefault="00BA6F4B" w:rsidP="00BE6F82">
            <w:pPr>
              <w:pStyle w:val="DokTabellentext"/>
            </w:pPr>
            <w:r w:rsidRPr="00DA3997">
              <w:t>FALSE</w:t>
            </w:r>
          </w:p>
        </w:tc>
        <w:tc>
          <w:tcPr>
            <w:tcW w:w="1040" w:type="dxa"/>
            <w:noWrap/>
            <w:hideMark/>
          </w:tcPr>
          <w:p w14:paraId="02DF1943" w14:textId="77777777" w:rsidR="00BA6F4B" w:rsidRPr="00DA3997" w:rsidRDefault="00BA6F4B" w:rsidP="00BE6F82">
            <w:pPr>
              <w:pStyle w:val="DokTabellentext"/>
            </w:pPr>
            <w:r w:rsidRPr="00DA3997">
              <w:t>rbcLa</w:t>
            </w:r>
          </w:p>
        </w:tc>
      </w:tr>
      <w:tr w:rsidR="00BA6F4B" w:rsidRPr="00DA3997" w14:paraId="772982A4" w14:textId="77777777" w:rsidTr="00BE6F82">
        <w:trPr>
          <w:trHeight w:val="290"/>
        </w:trPr>
        <w:tc>
          <w:tcPr>
            <w:tcW w:w="1380" w:type="dxa"/>
            <w:noWrap/>
            <w:hideMark/>
          </w:tcPr>
          <w:p w14:paraId="6E4502CF" w14:textId="77777777" w:rsidR="00BA6F4B" w:rsidRPr="00DA3997" w:rsidRDefault="00BA6F4B" w:rsidP="00BE6F82">
            <w:pPr>
              <w:pStyle w:val="DokTabellentext"/>
            </w:pPr>
            <w:r w:rsidRPr="00DA3997">
              <w:t>SWFRG011-19</w:t>
            </w:r>
          </w:p>
        </w:tc>
        <w:tc>
          <w:tcPr>
            <w:tcW w:w="1480" w:type="dxa"/>
            <w:noWrap/>
            <w:hideMark/>
          </w:tcPr>
          <w:p w14:paraId="6889A0E7" w14:textId="77777777" w:rsidR="00BA6F4B" w:rsidRPr="00DA3997" w:rsidRDefault="00BA6F4B" w:rsidP="00BE6F82">
            <w:pPr>
              <w:pStyle w:val="DokTabellentext"/>
            </w:pPr>
            <w:r w:rsidRPr="00DA3997">
              <w:t>Poaceae</w:t>
            </w:r>
          </w:p>
        </w:tc>
        <w:tc>
          <w:tcPr>
            <w:tcW w:w="2260" w:type="dxa"/>
            <w:noWrap/>
            <w:hideMark/>
          </w:tcPr>
          <w:p w14:paraId="02EEB8BB"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1B31863F" w14:textId="77777777" w:rsidR="00BA6F4B" w:rsidRPr="00DA3997" w:rsidRDefault="00BA6F4B" w:rsidP="00BE6F82">
            <w:pPr>
              <w:pStyle w:val="DokTabellentext"/>
            </w:pPr>
            <w:r w:rsidRPr="00DA3997">
              <w:t>POA168-10</w:t>
            </w:r>
          </w:p>
        </w:tc>
        <w:tc>
          <w:tcPr>
            <w:tcW w:w="1160" w:type="dxa"/>
            <w:noWrap/>
            <w:hideMark/>
          </w:tcPr>
          <w:p w14:paraId="55F7EE16" w14:textId="77777777" w:rsidR="00BA6F4B" w:rsidRPr="00DA3997" w:rsidRDefault="00BA6F4B" w:rsidP="00BE6F82">
            <w:pPr>
              <w:pStyle w:val="DokTabellentext"/>
            </w:pPr>
            <w:r w:rsidRPr="00DA3997">
              <w:t>Poaceae</w:t>
            </w:r>
          </w:p>
        </w:tc>
        <w:tc>
          <w:tcPr>
            <w:tcW w:w="2660" w:type="dxa"/>
            <w:noWrap/>
            <w:hideMark/>
          </w:tcPr>
          <w:p w14:paraId="2375B29D"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14:paraId="7551E4BC" w14:textId="77777777" w:rsidR="00BA6F4B" w:rsidRPr="00DA3997" w:rsidRDefault="00BA6F4B" w:rsidP="00BE6F82">
            <w:pPr>
              <w:pStyle w:val="DokTabellentext"/>
            </w:pPr>
            <w:r w:rsidRPr="00DA3997">
              <w:t>100</w:t>
            </w:r>
          </w:p>
        </w:tc>
        <w:tc>
          <w:tcPr>
            <w:tcW w:w="700" w:type="dxa"/>
            <w:noWrap/>
            <w:hideMark/>
          </w:tcPr>
          <w:p w14:paraId="61C0E6DF" w14:textId="77777777" w:rsidR="00BA6F4B" w:rsidRPr="00DA3997" w:rsidRDefault="00BA6F4B" w:rsidP="00BE6F82">
            <w:pPr>
              <w:pStyle w:val="DokTabellentext"/>
            </w:pPr>
            <w:r w:rsidRPr="00DA3997">
              <w:t>848</w:t>
            </w:r>
          </w:p>
        </w:tc>
        <w:tc>
          <w:tcPr>
            <w:tcW w:w="780" w:type="dxa"/>
            <w:noWrap/>
            <w:hideMark/>
          </w:tcPr>
          <w:p w14:paraId="4065EC7A" w14:textId="77777777" w:rsidR="00BA6F4B" w:rsidRPr="00DA3997" w:rsidRDefault="00BA6F4B" w:rsidP="00BE6F82">
            <w:pPr>
              <w:pStyle w:val="DokTabellentext"/>
            </w:pPr>
            <w:r w:rsidRPr="00DA3997">
              <w:t>FALSE</w:t>
            </w:r>
          </w:p>
        </w:tc>
        <w:tc>
          <w:tcPr>
            <w:tcW w:w="1040" w:type="dxa"/>
            <w:noWrap/>
            <w:hideMark/>
          </w:tcPr>
          <w:p w14:paraId="212DDAA4" w14:textId="77777777" w:rsidR="00BA6F4B" w:rsidRPr="00DA3997" w:rsidRDefault="00BA6F4B" w:rsidP="00BE6F82">
            <w:pPr>
              <w:pStyle w:val="DokTabellentext"/>
            </w:pPr>
            <w:r w:rsidRPr="00DA3997">
              <w:t>rbcLa</w:t>
            </w:r>
          </w:p>
        </w:tc>
      </w:tr>
      <w:tr w:rsidR="00BA6F4B" w:rsidRPr="00DA3997" w14:paraId="2B20BDF0" w14:textId="77777777" w:rsidTr="00BE6F82">
        <w:trPr>
          <w:trHeight w:val="290"/>
        </w:trPr>
        <w:tc>
          <w:tcPr>
            <w:tcW w:w="1380" w:type="dxa"/>
            <w:noWrap/>
            <w:hideMark/>
          </w:tcPr>
          <w:p w14:paraId="0E85CF35" w14:textId="77777777" w:rsidR="00BA6F4B" w:rsidRPr="00DA3997" w:rsidRDefault="00BA6F4B" w:rsidP="00BE6F82">
            <w:pPr>
              <w:pStyle w:val="DokTabellentext"/>
            </w:pPr>
            <w:r w:rsidRPr="00DA3997">
              <w:t>SWFRG011-19</w:t>
            </w:r>
          </w:p>
        </w:tc>
        <w:tc>
          <w:tcPr>
            <w:tcW w:w="1480" w:type="dxa"/>
            <w:noWrap/>
            <w:hideMark/>
          </w:tcPr>
          <w:p w14:paraId="3E6AE105" w14:textId="77777777" w:rsidR="00BA6F4B" w:rsidRPr="00DA3997" w:rsidRDefault="00BA6F4B" w:rsidP="00BE6F82">
            <w:pPr>
              <w:pStyle w:val="DokTabellentext"/>
            </w:pPr>
            <w:r w:rsidRPr="00DA3997">
              <w:t>Poaceae</w:t>
            </w:r>
          </w:p>
        </w:tc>
        <w:tc>
          <w:tcPr>
            <w:tcW w:w="2260" w:type="dxa"/>
            <w:noWrap/>
            <w:hideMark/>
          </w:tcPr>
          <w:p w14:paraId="25476292"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3E9D4824" w14:textId="77777777" w:rsidR="00BA6F4B" w:rsidRPr="00DA3997" w:rsidRDefault="00BA6F4B" w:rsidP="00BE6F82">
            <w:pPr>
              <w:pStyle w:val="DokTabellentext"/>
            </w:pPr>
            <w:r w:rsidRPr="00DA3997">
              <w:t>POA167-10</w:t>
            </w:r>
          </w:p>
        </w:tc>
        <w:tc>
          <w:tcPr>
            <w:tcW w:w="1160" w:type="dxa"/>
            <w:noWrap/>
            <w:hideMark/>
          </w:tcPr>
          <w:p w14:paraId="32E56366" w14:textId="77777777" w:rsidR="00BA6F4B" w:rsidRPr="00DA3997" w:rsidRDefault="00BA6F4B" w:rsidP="00BE6F82">
            <w:pPr>
              <w:pStyle w:val="DokTabellentext"/>
            </w:pPr>
            <w:r w:rsidRPr="00DA3997">
              <w:t>Poaceae</w:t>
            </w:r>
          </w:p>
        </w:tc>
        <w:tc>
          <w:tcPr>
            <w:tcW w:w="2660" w:type="dxa"/>
            <w:noWrap/>
            <w:hideMark/>
          </w:tcPr>
          <w:p w14:paraId="2522FD20"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marcida</w:t>
            </w:r>
          </w:p>
        </w:tc>
        <w:tc>
          <w:tcPr>
            <w:tcW w:w="640" w:type="dxa"/>
            <w:noWrap/>
            <w:hideMark/>
          </w:tcPr>
          <w:p w14:paraId="4A556986" w14:textId="77777777" w:rsidR="00BA6F4B" w:rsidRPr="00DA3997" w:rsidRDefault="00BA6F4B" w:rsidP="00BE6F82">
            <w:pPr>
              <w:pStyle w:val="DokTabellentext"/>
            </w:pPr>
            <w:r w:rsidRPr="00DA3997">
              <w:t>100</w:t>
            </w:r>
          </w:p>
        </w:tc>
        <w:tc>
          <w:tcPr>
            <w:tcW w:w="700" w:type="dxa"/>
            <w:noWrap/>
            <w:hideMark/>
          </w:tcPr>
          <w:p w14:paraId="49BE1CA9" w14:textId="77777777" w:rsidR="00BA6F4B" w:rsidRPr="00DA3997" w:rsidRDefault="00BA6F4B" w:rsidP="00BE6F82">
            <w:pPr>
              <w:pStyle w:val="DokTabellentext"/>
            </w:pPr>
            <w:r w:rsidRPr="00DA3997">
              <w:t>848</w:t>
            </w:r>
          </w:p>
        </w:tc>
        <w:tc>
          <w:tcPr>
            <w:tcW w:w="780" w:type="dxa"/>
            <w:noWrap/>
            <w:hideMark/>
          </w:tcPr>
          <w:p w14:paraId="1D5E5737" w14:textId="77777777" w:rsidR="00BA6F4B" w:rsidRPr="00DA3997" w:rsidRDefault="00BA6F4B" w:rsidP="00BE6F82">
            <w:pPr>
              <w:pStyle w:val="DokTabellentext"/>
            </w:pPr>
            <w:r w:rsidRPr="00DA3997">
              <w:t>FALSE</w:t>
            </w:r>
          </w:p>
        </w:tc>
        <w:tc>
          <w:tcPr>
            <w:tcW w:w="1040" w:type="dxa"/>
            <w:noWrap/>
            <w:hideMark/>
          </w:tcPr>
          <w:p w14:paraId="474487F6" w14:textId="77777777" w:rsidR="00BA6F4B" w:rsidRPr="00DA3997" w:rsidRDefault="00BA6F4B" w:rsidP="00BE6F82">
            <w:pPr>
              <w:pStyle w:val="DokTabellentext"/>
            </w:pPr>
            <w:r w:rsidRPr="00DA3997">
              <w:t>rbcLa</w:t>
            </w:r>
          </w:p>
        </w:tc>
      </w:tr>
      <w:tr w:rsidR="00BA6F4B" w:rsidRPr="00DA3997" w14:paraId="170228EE" w14:textId="77777777" w:rsidTr="00BE6F82">
        <w:trPr>
          <w:trHeight w:val="290"/>
        </w:trPr>
        <w:tc>
          <w:tcPr>
            <w:tcW w:w="1380" w:type="dxa"/>
            <w:noWrap/>
            <w:hideMark/>
          </w:tcPr>
          <w:p w14:paraId="2223644D" w14:textId="77777777" w:rsidR="00BA6F4B" w:rsidRPr="00DA3997" w:rsidRDefault="00BA6F4B" w:rsidP="00BE6F82">
            <w:pPr>
              <w:pStyle w:val="DokTabellentext"/>
            </w:pPr>
            <w:r w:rsidRPr="00DA3997">
              <w:t>SWFRG011-19</w:t>
            </w:r>
          </w:p>
        </w:tc>
        <w:tc>
          <w:tcPr>
            <w:tcW w:w="1480" w:type="dxa"/>
            <w:noWrap/>
            <w:hideMark/>
          </w:tcPr>
          <w:p w14:paraId="42CB95B8" w14:textId="77777777" w:rsidR="00BA6F4B" w:rsidRPr="00DA3997" w:rsidRDefault="00BA6F4B" w:rsidP="00BE6F82">
            <w:pPr>
              <w:pStyle w:val="DokTabellentext"/>
            </w:pPr>
            <w:r w:rsidRPr="00DA3997">
              <w:t>Poaceae</w:t>
            </w:r>
          </w:p>
        </w:tc>
        <w:tc>
          <w:tcPr>
            <w:tcW w:w="2260" w:type="dxa"/>
            <w:noWrap/>
            <w:hideMark/>
          </w:tcPr>
          <w:p w14:paraId="173B9315"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63863AEF" w14:textId="77777777" w:rsidR="00BA6F4B" w:rsidRPr="00DA3997" w:rsidRDefault="00BA6F4B" w:rsidP="00BE6F82">
            <w:pPr>
              <w:pStyle w:val="DokTabellentext"/>
            </w:pPr>
            <w:r w:rsidRPr="00DA3997">
              <w:t>POA166-10</w:t>
            </w:r>
          </w:p>
        </w:tc>
        <w:tc>
          <w:tcPr>
            <w:tcW w:w="1160" w:type="dxa"/>
            <w:noWrap/>
            <w:hideMark/>
          </w:tcPr>
          <w:p w14:paraId="2F8FC668" w14:textId="77777777" w:rsidR="00BA6F4B" w:rsidRPr="00DA3997" w:rsidRDefault="00BA6F4B" w:rsidP="00BE6F82">
            <w:pPr>
              <w:pStyle w:val="DokTabellentext"/>
            </w:pPr>
            <w:r w:rsidRPr="00DA3997">
              <w:t>Poaceae</w:t>
            </w:r>
          </w:p>
        </w:tc>
        <w:tc>
          <w:tcPr>
            <w:tcW w:w="2660" w:type="dxa"/>
            <w:noWrap/>
            <w:hideMark/>
          </w:tcPr>
          <w:p w14:paraId="39BB469E"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howellii</w:t>
            </w:r>
          </w:p>
        </w:tc>
        <w:tc>
          <w:tcPr>
            <w:tcW w:w="640" w:type="dxa"/>
            <w:noWrap/>
            <w:hideMark/>
          </w:tcPr>
          <w:p w14:paraId="6090F623" w14:textId="77777777" w:rsidR="00BA6F4B" w:rsidRPr="00DA3997" w:rsidRDefault="00BA6F4B" w:rsidP="00BE6F82">
            <w:pPr>
              <w:pStyle w:val="DokTabellentext"/>
            </w:pPr>
            <w:r w:rsidRPr="00DA3997">
              <w:t>100</w:t>
            </w:r>
          </w:p>
        </w:tc>
        <w:tc>
          <w:tcPr>
            <w:tcW w:w="700" w:type="dxa"/>
            <w:noWrap/>
            <w:hideMark/>
          </w:tcPr>
          <w:p w14:paraId="343F7548" w14:textId="77777777" w:rsidR="00BA6F4B" w:rsidRPr="00DA3997" w:rsidRDefault="00BA6F4B" w:rsidP="00BE6F82">
            <w:pPr>
              <w:pStyle w:val="DokTabellentext"/>
            </w:pPr>
            <w:r w:rsidRPr="00DA3997">
              <w:t>848</w:t>
            </w:r>
          </w:p>
        </w:tc>
        <w:tc>
          <w:tcPr>
            <w:tcW w:w="780" w:type="dxa"/>
            <w:noWrap/>
            <w:hideMark/>
          </w:tcPr>
          <w:p w14:paraId="01831976" w14:textId="77777777" w:rsidR="00BA6F4B" w:rsidRPr="00DA3997" w:rsidRDefault="00BA6F4B" w:rsidP="00BE6F82">
            <w:pPr>
              <w:pStyle w:val="DokTabellentext"/>
            </w:pPr>
            <w:r w:rsidRPr="00DA3997">
              <w:t>FALSE</w:t>
            </w:r>
          </w:p>
        </w:tc>
        <w:tc>
          <w:tcPr>
            <w:tcW w:w="1040" w:type="dxa"/>
            <w:noWrap/>
            <w:hideMark/>
          </w:tcPr>
          <w:p w14:paraId="1D74703A" w14:textId="77777777" w:rsidR="00BA6F4B" w:rsidRPr="00DA3997" w:rsidRDefault="00BA6F4B" w:rsidP="00BE6F82">
            <w:pPr>
              <w:pStyle w:val="DokTabellentext"/>
            </w:pPr>
            <w:r w:rsidRPr="00DA3997">
              <w:t>rbcLa</w:t>
            </w:r>
          </w:p>
        </w:tc>
      </w:tr>
      <w:tr w:rsidR="00BA6F4B" w:rsidRPr="00DA3997" w14:paraId="2340273A" w14:textId="77777777" w:rsidTr="00BE6F82">
        <w:trPr>
          <w:trHeight w:val="290"/>
        </w:trPr>
        <w:tc>
          <w:tcPr>
            <w:tcW w:w="1380" w:type="dxa"/>
            <w:noWrap/>
            <w:hideMark/>
          </w:tcPr>
          <w:p w14:paraId="48E8F8DB" w14:textId="77777777" w:rsidR="00BA6F4B" w:rsidRPr="00DA3997" w:rsidRDefault="00BA6F4B" w:rsidP="00BE6F82">
            <w:pPr>
              <w:pStyle w:val="DokTabellentext"/>
            </w:pPr>
            <w:r w:rsidRPr="00DA3997">
              <w:t>SWFRG011-19</w:t>
            </w:r>
          </w:p>
        </w:tc>
        <w:tc>
          <w:tcPr>
            <w:tcW w:w="1480" w:type="dxa"/>
            <w:noWrap/>
            <w:hideMark/>
          </w:tcPr>
          <w:p w14:paraId="2C9FC935" w14:textId="77777777" w:rsidR="00BA6F4B" w:rsidRPr="00DA3997" w:rsidRDefault="00BA6F4B" w:rsidP="00BE6F82">
            <w:pPr>
              <w:pStyle w:val="DokTabellentext"/>
            </w:pPr>
            <w:r w:rsidRPr="00DA3997">
              <w:t>Poaceae</w:t>
            </w:r>
          </w:p>
        </w:tc>
        <w:tc>
          <w:tcPr>
            <w:tcW w:w="2260" w:type="dxa"/>
            <w:noWrap/>
            <w:hideMark/>
          </w:tcPr>
          <w:p w14:paraId="08F6B7BF"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7BF3C46B" w14:textId="77777777" w:rsidR="00BA6F4B" w:rsidRPr="00DA3997" w:rsidRDefault="00BA6F4B" w:rsidP="00BE6F82">
            <w:pPr>
              <w:pStyle w:val="DokTabellentext"/>
            </w:pPr>
            <w:r w:rsidRPr="00DA3997">
              <w:t>POA158-10</w:t>
            </w:r>
          </w:p>
        </w:tc>
        <w:tc>
          <w:tcPr>
            <w:tcW w:w="1160" w:type="dxa"/>
            <w:noWrap/>
            <w:hideMark/>
          </w:tcPr>
          <w:p w14:paraId="51C33940" w14:textId="77777777" w:rsidR="00BA6F4B" w:rsidRPr="00DA3997" w:rsidRDefault="00BA6F4B" w:rsidP="00BE6F82">
            <w:pPr>
              <w:pStyle w:val="DokTabellentext"/>
            </w:pPr>
            <w:r w:rsidRPr="00DA3997">
              <w:t>Poaceae</w:t>
            </w:r>
          </w:p>
        </w:tc>
        <w:tc>
          <w:tcPr>
            <w:tcW w:w="2660" w:type="dxa"/>
            <w:noWrap/>
            <w:hideMark/>
          </w:tcPr>
          <w:p w14:paraId="49783A2B"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macrantha</w:t>
            </w:r>
          </w:p>
        </w:tc>
        <w:tc>
          <w:tcPr>
            <w:tcW w:w="640" w:type="dxa"/>
            <w:noWrap/>
            <w:hideMark/>
          </w:tcPr>
          <w:p w14:paraId="245C6F5F" w14:textId="77777777" w:rsidR="00BA6F4B" w:rsidRPr="00DA3997" w:rsidRDefault="00BA6F4B" w:rsidP="00BE6F82">
            <w:pPr>
              <w:pStyle w:val="DokTabellentext"/>
            </w:pPr>
            <w:r w:rsidRPr="00DA3997">
              <w:t>100</w:t>
            </w:r>
          </w:p>
        </w:tc>
        <w:tc>
          <w:tcPr>
            <w:tcW w:w="700" w:type="dxa"/>
            <w:noWrap/>
            <w:hideMark/>
          </w:tcPr>
          <w:p w14:paraId="09294AA2" w14:textId="77777777" w:rsidR="00BA6F4B" w:rsidRPr="00DA3997" w:rsidRDefault="00BA6F4B" w:rsidP="00BE6F82">
            <w:pPr>
              <w:pStyle w:val="DokTabellentext"/>
            </w:pPr>
            <w:r w:rsidRPr="00DA3997">
              <w:t>848</w:t>
            </w:r>
          </w:p>
        </w:tc>
        <w:tc>
          <w:tcPr>
            <w:tcW w:w="780" w:type="dxa"/>
            <w:noWrap/>
            <w:hideMark/>
          </w:tcPr>
          <w:p w14:paraId="1020E865" w14:textId="77777777" w:rsidR="00BA6F4B" w:rsidRPr="00DA3997" w:rsidRDefault="00BA6F4B" w:rsidP="00BE6F82">
            <w:pPr>
              <w:pStyle w:val="DokTabellentext"/>
            </w:pPr>
            <w:r w:rsidRPr="00DA3997">
              <w:t>FALSE</w:t>
            </w:r>
          </w:p>
        </w:tc>
        <w:tc>
          <w:tcPr>
            <w:tcW w:w="1040" w:type="dxa"/>
            <w:noWrap/>
            <w:hideMark/>
          </w:tcPr>
          <w:p w14:paraId="59801F5D" w14:textId="77777777" w:rsidR="00BA6F4B" w:rsidRPr="00DA3997" w:rsidRDefault="00BA6F4B" w:rsidP="00BE6F82">
            <w:pPr>
              <w:pStyle w:val="DokTabellentext"/>
            </w:pPr>
            <w:r w:rsidRPr="00DA3997">
              <w:t>rbcLa</w:t>
            </w:r>
          </w:p>
        </w:tc>
      </w:tr>
      <w:tr w:rsidR="00BA6F4B" w:rsidRPr="00DA3997" w14:paraId="26630A1C" w14:textId="77777777" w:rsidTr="00BE6F82">
        <w:trPr>
          <w:trHeight w:val="290"/>
        </w:trPr>
        <w:tc>
          <w:tcPr>
            <w:tcW w:w="1380" w:type="dxa"/>
            <w:noWrap/>
            <w:hideMark/>
          </w:tcPr>
          <w:p w14:paraId="6F2D99E2" w14:textId="77777777" w:rsidR="00BA6F4B" w:rsidRPr="00DA3997" w:rsidRDefault="00BA6F4B" w:rsidP="00BE6F82">
            <w:pPr>
              <w:pStyle w:val="DokTabellentext"/>
            </w:pPr>
            <w:r w:rsidRPr="00DA3997">
              <w:lastRenderedPageBreak/>
              <w:t>SWFRG011-19</w:t>
            </w:r>
          </w:p>
        </w:tc>
        <w:tc>
          <w:tcPr>
            <w:tcW w:w="1480" w:type="dxa"/>
            <w:noWrap/>
            <w:hideMark/>
          </w:tcPr>
          <w:p w14:paraId="43756DAF" w14:textId="77777777" w:rsidR="00BA6F4B" w:rsidRPr="00DA3997" w:rsidRDefault="00BA6F4B" w:rsidP="00BE6F82">
            <w:pPr>
              <w:pStyle w:val="DokTabellentext"/>
            </w:pPr>
            <w:r w:rsidRPr="00DA3997">
              <w:t>Poaceae</w:t>
            </w:r>
          </w:p>
        </w:tc>
        <w:tc>
          <w:tcPr>
            <w:tcW w:w="2260" w:type="dxa"/>
            <w:noWrap/>
            <w:hideMark/>
          </w:tcPr>
          <w:p w14:paraId="0AFDB2B6"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41BDA551" w14:textId="77777777" w:rsidR="00BA6F4B" w:rsidRPr="00DA3997" w:rsidRDefault="00BA6F4B" w:rsidP="00BE6F82">
            <w:pPr>
              <w:pStyle w:val="DokTabellentext"/>
            </w:pPr>
            <w:r w:rsidRPr="00DA3997">
              <w:t>POA141-10</w:t>
            </w:r>
          </w:p>
        </w:tc>
        <w:tc>
          <w:tcPr>
            <w:tcW w:w="1160" w:type="dxa"/>
            <w:noWrap/>
            <w:hideMark/>
          </w:tcPr>
          <w:p w14:paraId="237BECEB" w14:textId="77777777" w:rsidR="00BA6F4B" w:rsidRPr="00DA3997" w:rsidRDefault="00BA6F4B" w:rsidP="00BE6F82">
            <w:pPr>
              <w:pStyle w:val="DokTabellentext"/>
            </w:pPr>
            <w:r w:rsidRPr="00DA3997">
              <w:t>Poaceae</w:t>
            </w:r>
          </w:p>
        </w:tc>
        <w:tc>
          <w:tcPr>
            <w:tcW w:w="2660" w:type="dxa"/>
            <w:noWrap/>
            <w:hideMark/>
          </w:tcPr>
          <w:p w14:paraId="643CBAB3"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sylvestris</w:t>
            </w:r>
          </w:p>
        </w:tc>
        <w:tc>
          <w:tcPr>
            <w:tcW w:w="640" w:type="dxa"/>
            <w:noWrap/>
            <w:hideMark/>
          </w:tcPr>
          <w:p w14:paraId="08D3623C" w14:textId="77777777" w:rsidR="00BA6F4B" w:rsidRPr="00DA3997" w:rsidRDefault="00BA6F4B" w:rsidP="00BE6F82">
            <w:pPr>
              <w:pStyle w:val="DokTabellentext"/>
            </w:pPr>
            <w:r w:rsidRPr="00DA3997">
              <w:t>100</w:t>
            </w:r>
          </w:p>
        </w:tc>
        <w:tc>
          <w:tcPr>
            <w:tcW w:w="700" w:type="dxa"/>
            <w:noWrap/>
            <w:hideMark/>
          </w:tcPr>
          <w:p w14:paraId="306C5F48" w14:textId="77777777" w:rsidR="00BA6F4B" w:rsidRPr="00DA3997" w:rsidRDefault="00BA6F4B" w:rsidP="00BE6F82">
            <w:pPr>
              <w:pStyle w:val="DokTabellentext"/>
            </w:pPr>
            <w:r w:rsidRPr="00DA3997">
              <w:t>848</w:t>
            </w:r>
          </w:p>
        </w:tc>
        <w:tc>
          <w:tcPr>
            <w:tcW w:w="780" w:type="dxa"/>
            <w:noWrap/>
            <w:hideMark/>
          </w:tcPr>
          <w:p w14:paraId="48900B92" w14:textId="77777777" w:rsidR="00BA6F4B" w:rsidRPr="00DA3997" w:rsidRDefault="00BA6F4B" w:rsidP="00BE6F82">
            <w:pPr>
              <w:pStyle w:val="DokTabellentext"/>
            </w:pPr>
            <w:r w:rsidRPr="00DA3997">
              <w:t>FALSE</w:t>
            </w:r>
          </w:p>
        </w:tc>
        <w:tc>
          <w:tcPr>
            <w:tcW w:w="1040" w:type="dxa"/>
            <w:noWrap/>
            <w:hideMark/>
          </w:tcPr>
          <w:p w14:paraId="5918C5A4" w14:textId="77777777" w:rsidR="00BA6F4B" w:rsidRPr="00DA3997" w:rsidRDefault="00BA6F4B" w:rsidP="00BE6F82">
            <w:pPr>
              <w:pStyle w:val="DokTabellentext"/>
            </w:pPr>
            <w:r w:rsidRPr="00DA3997">
              <w:t>rbcLa</w:t>
            </w:r>
          </w:p>
        </w:tc>
      </w:tr>
      <w:tr w:rsidR="00BA6F4B" w:rsidRPr="00DA3997" w14:paraId="542F674F" w14:textId="77777777" w:rsidTr="00BE6F82">
        <w:trPr>
          <w:trHeight w:val="290"/>
        </w:trPr>
        <w:tc>
          <w:tcPr>
            <w:tcW w:w="1380" w:type="dxa"/>
            <w:noWrap/>
            <w:hideMark/>
          </w:tcPr>
          <w:p w14:paraId="40878C5E" w14:textId="77777777" w:rsidR="00BA6F4B" w:rsidRPr="00DA3997" w:rsidRDefault="00BA6F4B" w:rsidP="00BE6F82">
            <w:pPr>
              <w:pStyle w:val="DokTabellentext"/>
            </w:pPr>
            <w:r w:rsidRPr="00DA3997">
              <w:t>SWFRG011-19</w:t>
            </w:r>
          </w:p>
        </w:tc>
        <w:tc>
          <w:tcPr>
            <w:tcW w:w="1480" w:type="dxa"/>
            <w:noWrap/>
            <w:hideMark/>
          </w:tcPr>
          <w:p w14:paraId="2B20D4D5" w14:textId="77777777" w:rsidR="00BA6F4B" w:rsidRPr="00DA3997" w:rsidRDefault="00BA6F4B" w:rsidP="00BE6F82">
            <w:pPr>
              <w:pStyle w:val="DokTabellentext"/>
            </w:pPr>
            <w:r w:rsidRPr="00DA3997">
              <w:t>Poaceae</w:t>
            </w:r>
          </w:p>
        </w:tc>
        <w:tc>
          <w:tcPr>
            <w:tcW w:w="2260" w:type="dxa"/>
            <w:noWrap/>
            <w:hideMark/>
          </w:tcPr>
          <w:p w14:paraId="2591AB53"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60664E9D" w14:textId="77777777" w:rsidR="00BA6F4B" w:rsidRPr="00DA3997" w:rsidRDefault="00BA6F4B" w:rsidP="00BE6F82">
            <w:pPr>
              <w:pStyle w:val="DokTabellentext"/>
            </w:pPr>
            <w:r w:rsidRPr="00DA3997">
              <w:t>POA117-10</w:t>
            </w:r>
          </w:p>
        </w:tc>
        <w:tc>
          <w:tcPr>
            <w:tcW w:w="1160" w:type="dxa"/>
            <w:noWrap/>
            <w:hideMark/>
          </w:tcPr>
          <w:p w14:paraId="4FE2D778" w14:textId="77777777" w:rsidR="00BA6F4B" w:rsidRPr="00DA3997" w:rsidRDefault="00BA6F4B" w:rsidP="00BE6F82">
            <w:pPr>
              <w:pStyle w:val="DokTabellentext"/>
            </w:pPr>
            <w:r w:rsidRPr="00DA3997">
              <w:t>Poaceae</w:t>
            </w:r>
          </w:p>
        </w:tc>
        <w:tc>
          <w:tcPr>
            <w:tcW w:w="2660" w:type="dxa"/>
            <w:noWrap/>
            <w:hideMark/>
          </w:tcPr>
          <w:p w14:paraId="4C70E8CA"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saltuensis</w:t>
            </w:r>
          </w:p>
        </w:tc>
        <w:tc>
          <w:tcPr>
            <w:tcW w:w="640" w:type="dxa"/>
            <w:noWrap/>
            <w:hideMark/>
          </w:tcPr>
          <w:p w14:paraId="229F7130" w14:textId="77777777" w:rsidR="00BA6F4B" w:rsidRPr="00DA3997" w:rsidRDefault="00BA6F4B" w:rsidP="00BE6F82">
            <w:pPr>
              <w:pStyle w:val="DokTabellentext"/>
            </w:pPr>
            <w:r w:rsidRPr="00DA3997">
              <w:t>100</w:t>
            </w:r>
          </w:p>
        </w:tc>
        <w:tc>
          <w:tcPr>
            <w:tcW w:w="700" w:type="dxa"/>
            <w:noWrap/>
            <w:hideMark/>
          </w:tcPr>
          <w:p w14:paraId="59C6162D" w14:textId="77777777" w:rsidR="00BA6F4B" w:rsidRPr="00DA3997" w:rsidRDefault="00BA6F4B" w:rsidP="00BE6F82">
            <w:pPr>
              <w:pStyle w:val="DokTabellentext"/>
            </w:pPr>
            <w:r w:rsidRPr="00DA3997">
              <w:t>848</w:t>
            </w:r>
          </w:p>
        </w:tc>
        <w:tc>
          <w:tcPr>
            <w:tcW w:w="780" w:type="dxa"/>
            <w:noWrap/>
            <w:hideMark/>
          </w:tcPr>
          <w:p w14:paraId="1F4DB117" w14:textId="77777777" w:rsidR="00BA6F4B" w:rsidRPr="00DA3997" w:rsidRDefault="00BA6F4B" w:rsidP="00BE6F82">
            <w:pPr>
              <w:pStyle w:val="DokTabellentext"/>
            </w:pPr>
            <w:r w:rsidRPr="00DA3997">
              <w:t>FALSE</w:t>
            </w:r>
          </w:p>
        </w:tc>
        <w:tc>
          <w:tcPr>
            <w:tcW w:w="1040" w:type="dxa"/>
            <w:noWrap/>
            <w:hideMark/>
          </w:tcPr>
          <w:p w14:paraId="028F72AF" w14:textId="77777777" w:rsidR="00BA6F4B" w:rsidRPr="00DA3997" w:rsidRDefault="00BA6F4B" w:rsidP="00BE6F82">
            <w:pPr>
              <w:pStyle w:val="DokTabellentext"/>
            </w:pPr>
            <w:r w:rsidRPr="00DA3997">
              <w:t>rbcLa</w:t>
            </w:r>
          </w:p>
        </w:tc>
      </w:tr>
      <w:tr w:rsidR="00BA6F4B" w:rsidRPr="00DA3997" w14:paraId="140E5CEC" w14:textId="77777777" w:rsidTr="00BE6F82">
        <w:trPr>
          <w:trHeight w:val="290"/>
        </w:trPr>
        <w:tc>
          <w:tcPr>
            <w:tcW w:w="1380" w:type="dxa"/>
            <w:noWrap/>
            <w:hideMark/>
          </w:tcPr>
          <w:p w14:paraId="399B2355" w14:textId="77777777" w:rsidR="00BA6F4B" w:rsidRPr="00DA3997" w:rsidRDefault="00BA6F4B" w:rsidP="00BE6F82">
            <w:pPr>
              <w:pStyle w:val="DokTabellentext"/>
            </w:pPr>
            <w:r w:rsidRPr="00DA3997">
              <w:t>SWFRG011-19</w:t>
            </w:r>
          </w:p>
        </w:tc>
        <w:tc>
          <w:tcPr>
            <w:tcW w:w="1480" w:type="dxa"/>
            <w:noWrap/>
            <w:hideMark/>
          </w:tcPr>
          <w:p w14:paraId="0FA7585C" w14:textId="77777777" w:rsidR="00BA6F4B" w:rsidRPr="00DA3997" w:rsidRDefault="00BA6F4B" w:rsidP="00BE6F82">
            <w:pPr>
              <w:pStyle w:val="DokTabellentext"/>
            </w:pPr>
            <w:r w:rsidRPr="00DA3997">
              <w:t>Poaceae</w:t>
            </w:r>
          </w:p>
        </w:tc>
        <w:tc>
          <w:tcPr>
            <w:tcW w:w="2260" w:type="dxa"/>
            <w:noWrap/>
            <w:hideMark/>
          </w:tcPr>
          <w:p w14:paraId="21F58B27"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63E826D1" w14:textId="77777777" w:rsidR="00BA6F4B" w:rsidRPr="00DA3997" w:rsidRDefault="00BA6F4B" w:rsidP="00BE6F82">
            <w:pPr>
              <w:pStyle w:val="DokTabellentext"/>
            </w:pPr>
            <w:r w:rsidRPr="00DA3997">
              <w:t>POA112-10</w:t>
            </w:r>
          </w:p>
        </w:tc>
        <w:tc>
          <w:tcPr>
            <w:tcW w:w="1160" w:type="dxa"/>
            <w:noWrap/>
            <w:hideMark/>
          </w:tcPr>
          <w:p w14:paraId="5C25FCFC" w14:textId="77777777" w:rsidR="00BA6F4B" w:rsidRPr="00DA3997" w:rsidRDefault="00BA6F4B" w:rsidP="00BE6F82">
            <w:pPr>
              <w:pStyle w:val="DokTabellentext"/>
            </w:pPr>
            <w:r w:rsidRPr="00DA3997">
              <w:t>Poaceae</w:t>
            </w:r>
          </w:p>
        </w:tc>
        <w:tc>
          <w:tcPr>
            <w:tcW w:w="2660" w:type="dxa"/>
            <w:noWrap/>
            <w:hideMark/>
          </w:tcPr>
          <w:p w14:paraId="38674051"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14:paraId="6C1B2510" w14:textId="77777777" w:rsidR="00BA6F4B" w:rsidRPr="00DA3997" w:rsidRDefault="00BA6F4B" w:rsidP="00BE6F82">
            <w:pPr>
              <w:pStyle w:val="DokTabellentext"/>
            </w:pPr>
            <w:r w:rsidRPr="00DA3997">
              <w:t>100</w:t>
            </w:r>
          </w:p>
        </w:tc>
        <w:tc>
          <w:tcPr>
            <w:tcW w:w="700" w:type="dxa"/>
            <w:noWrap/>
            <w:hideMark/>
          </w:tcPr>
          <w:p w14:paraId="6869B525" w14:textId="77777777" w:rsidR="00BA6F4B" w:rsidRPr="00DA3997" w:rsidRDefault="00BA6F4B" w:rsidP="00BE6F82">
            <w:pPr>
              <w:pStyle w:val="DokTabellentext"/>
            </w:pPr>
            <w:r w:rsidRPr="00DA3997">
              <w:t>848</w:t>
            </w:r>
          </w:p>
        </w:tc>
        <w:tc>
          <w:tcPr>
            <w:tcW w:w="780" w:type="dxa"/>
            <w:noWrap/>
            <w:hideMark/>
          </w:tcPr>
          <w:p w14:paraId="3A5740A8" w14:textId="77777777" w:rsidR="00BA6F4B" w:rsidRPr="00DA3997" w:rsidRDefault="00BA6F4B" w:rsidP="00BE6F82">
            <w:pPr>
              <w:pStyle w:val="DokTabellentext"/>
            </w:pPr>
            <w:r w:rsidRPr="00DA3997">
              <w:t>FALSE</w:t>
            </w:r>
          </w:p>
        </w:tc>
        <w:tc>
          <w:tcPr>
            <w:tcW w:w="1040" w:type="dxa"/>
            <w:noWrap/>
            <w:hideMark/>
          </w:tcPr>
          <w:p w14:paraId="40583C4E" w14:textId="77777777" w:rsidR="00BA6F4B" w:rsidRPr="00DA3997" w:rsidRDefault="00BA6F4B" w:rsidP="00BE6F82">
            <w:pPr>
              <w:pStyle w:val="DokTabellentext"/>
            </w:pPr>
            <w:r w:rsidRPr="00DA3997">
              <w:t>rbcLa</w:t>
            </w:r>
          </w:p>
        </w:tc>
      </w:tr>
      <w:tr w:rsidR="00BA6F4B" w:rsidRPr="00DA3997" w14:paraId="0FBEE57D" w14:textId="77777777" w:rsidTr="00BE6F82">
        <w:trPr>
          <w:trHeight w:val="290"/>
        </w:trPr>
        <w:tc>
          <w:tcPr>
            <w:tcW w:w="1380" w:type="dxa"/>
            <w:noWrap/>
            <w:hideMark/>
          </w:tcPr>
          <w:p w14:paraId="060F8262" w14:textId="77777777" w:rsidR="00BA6F4B" w:rsidRPr="00DA3997" w:rsidRDefault="00BA6F4B" w:rsidP="00BE6F82">
            <w:pPr>
              <w:pStyle w:val="DokTabellentext"/>
            </w:pPr>
            <w:r w:rsidRPr="00DA3997">
              <w:t>SWFRG011-19</w:t>
            </w:r>
          </w:p>
        </w:tc>
        <w:tc>
          <w:tcPr>
            <w:tcW w:w="1480" w:type="dxa"/>
            <w:noWrap/>
            <w:hideMark/>
          </w:tcPr>
          <w:p w14:paraId="1C09A95E" w14:textId="77777777" w:rsidR="00BA6F4B" w:rsidRPr="00DA3997" w:rsidRDefault="00BA6F4B" w:rsidP="00BE6F82">
            <w:pPr>
              <w:pStyle w:val="DokTabellentext"/>
            </w:pPr>
            <w:r w:rsidRPr="00DA3997">
              <w:t>Poaceae</w:t>
            </w:r>
          </w:p>
        </w:tc>
        <w:tc>
          <w:tcPr>
            <w:tcW w:w="2260" w:type="dxa"/>
            <w:noWrap/>
            <w:hideMark/>
          </w:tcPr>
          <w:p w14:paraId="39B344BB"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2D607BA6" w14:textId="77777777" w:rsidR="00BA6F4B" w:rsidRPr="00DA3997" w:rsidRDefault="00BA6F4B" w:rsidP="00BE6F82">
            <w:pPr>
              <w:pStyle w:val="DokTabellentext"/>
            </w:pPr>
            <w:r w:rsidRPr="00DA3997">
              <w:t>POA111-10</w:t>
            </w:r>
          </w:p>
        </w:tc>
        <w:tc>
          <w:tcPr>
            <w:tcW w:w="1160" w:type="dxa"/>
            <w:noWrap/>
            <w:hideMark/>
          </w:tcPr>
          <w:p w14:paraId="69744E3E" w14:textId="77777777" w:rsidR="00BA6F4B" w:rsidRPr="00DA3997" w:rsidRDefault="00BA6F4B" w:rsidP="00BE6F82">
            <w:pPr>
              <w:pStyle w:val="DokTabellentext"/>
            </w:pPr>
            <w:r w:rsidRPr="00DA3997">
              <w:t>Poaceae</w:t>
            </w:r>
          </w:p>
        </w:tc>
        <w:tc>
          <w:tcPr>
            <w:tcW w:w="2660" w:type="dxa"/>
            <w:noWrap/>
            <w:hideMark/>
          </w:tcPr>
          <w:p w14:paraId="2DEA908B"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14:paraId="1AB7ED2E" w14:textId="77777777" w:rsidR="00BA6F4B" w:rsidRPr="00DA3997" w:rsidRDefault="00BA6F4B" w:rsidP="00BE6F82">
            <w:pPr>
              <w:pStyle w:val="DokTabellentext"/>
            </w:pPr>
            <w:r w:rsidRPr="00DA3997">
              <w:t>100</w:t>
            </w:r>
          </w:p>
        </w:tc>
        <w:tc>
          <w:tcPr>
            <w:tcW w:w="700" w:type="dxa"/>
            <w:noWrap/>
            <w:hideMark/>
          </w:tcPr>
          <w:p w14:paraId="1D12B888" w14:textId="77777777" w:rsidR="00BA6F4B" w:rsidRPr="00DA3997" w:rsidRDefault="00BA6F4B" w:rsidP="00BE6F82">
            <w:pPr>
              <w:pStyle w:val="DokTabellentext"/>
            </w:pPr>
            <w:r w:rsidRPr="00DA3997">
              <w:t>848</w:t>
            </w:r>
          </w:p>
        </w:tc>
        <w:tc>
          <w:tcPr>
            <w:tcW w:w="780" w:type="dxa"/>
            <w:noWrap/>
            <w:hideMark/>
          </w:tcPr>
          <w:p w14:paraId="723E036F" w14:textId="77777777" w:rsidR="00BA6F4B" w:rsidRPr="00DA3997" w:rsidRDefault="00BA6F4B" w:rsidP="00BE6F82">
            <w:pPr>
              <w:pStyle w:val="DokTabellentext"/>
            </w:pPr>
            <w:r w:rsidRPr="00DA3997">
              <w:t>FALSE</w:t>
            </w:r>
          </w:p>
        </w:tc>
        <w:tc>
          <w:tcPr>
            <w:tcW w:w="1040" w:type="dxa"/>
            <w:noWrap/>
            <w:hideMark/>
          </w:tcPr>
          <w:p w14:paraId="5016A4D8" w14:textId="77777777" w:rsidR="00BA6F4B" w:rsidRPr="00DA3997" w:rsidRDefault="00BA6F4B" w:rsidP="00BE6F82">
            <w:pPr>
              <w:pStyle w:val="DokTabellentext"/>
            </w:pPr>
            <w:r w:rsidRPr="00DA3997">
              <w:t>rbcLa</w:t>
            </w:r>
          </w:p>
        </w:tc>
      </w:tr>
      <w:tr w:rsidR="00BA6F4B" w:rsidRPr="00DA3997" w14:paraId="62B4309E" w14:textId="77777777" w:rsidTr="00BE6F82">
        <w:trPr>
          <w:trHeight w:val="290"/>
        </w:trPr>
        <w:tc>
          <w:tcPr>
            <w:tcW w:w="1380" w:type="dxa"/>
            <w:noWrap/>
            <w:hideMark/>
          </w:tcPr>
          <w:p w14:paraId="297698EB" w14:textId="77777777" w:rsidR="00BA6F4B" w:rsidRPr="00DA3997" w:rsidRDefault="00BA6F4B" w:rsidP="00BE6F82">
            <w:pPr>
              <w:pStyle w:val="DokTabellentext"/>
            </w:pPr>
            <w:r w:rsidRPr="00DA3997">
              <w:t>SWFRG011-19</w:t>
            </w:r>
          </w:p>
        </w:tc>
        <w:tc>
          <w:tcPr>
            <w:tcW w:w="1480" w:type="dxa"/>
            <w:noWrap/>
            <w:hideMark/>
          </w:tcPr>
          <w:p w14:paraId="45D5452A" w14:textId="77777777" w:rsidR="00BA6F4B" w:rsidRPr="00DA3997" w:rsidRDefault="00BA6F4B" w:rsidP="00BE6F82">
            <w:pPr>
              <w:pStyle w:val="DokTabellentext"/>
            </w:pPr>
            <w:r w:rsidRPr="00DA3997">
              <w:t>Poaceae</w:t>
            </w:r>
          </w:p>
        </w:tc>
        <w:tc>
          <w:tcPr>
            <w:tcW w:w="2260" w:type="dxa"/>
            <w:noWrap/>
            <w:hideMark/>
          </w:tcPr>
          <w:p w14:paraId="21CB3546"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0BC7902E" w14:textId="77777777" w:rsidR="00BA6F4B" w:rsidRPr="00DA3997" w:rsidRDefault="00BA6F4B" w:rsidP="00BE6F82">
            <w:pPr>
              <w:pStyle w:val="DokTabellentext"/>
            </w:pPr>
            <w:r w:rsidRPr="00DA3997">
              <w:t>POA107-10</w:t>
            </w:r>
          </w:p>
        </w:tc>
        <w:tc>
          <w:tcPr>
            <w:tcW w:w="1160" w:type="dxa"/>
            <w:noWrap/>
            <w:hideMark/>
          </w:tcPr>
          <w:p w14:paraId="01F2EEB6" w14:textId="77777777" w:rsidR="00BA6F4B" w:rsidRPr="00DA3997" w:rsidRDefault="00BA6F4B" w:rsidP="00BE6F82">
            <w:pPr>
              <w:pStyle w:val="DokTabellentext"/>
            </w:pPr>
            <w:r w:rsidRPr="00DA3997">
              <w:t>Poaceae</w:t>
            </w:r>
          </w:p>
        </w:tc>
        <w:tc>
          <w:tcPr>
            <w:tcW w:w="2660" w:type="dxa"/>
            <w:noWrap/>
            <w:hideMark/>
          </w:tcPr>
          <w:p w14:paraId="5FBC5FDB"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lsodes</w:t>
            </w:r>
          </w:p>
        </w:tc>
        <w:tc>
          <w:tcPr>
            <w:tcW w:w="640" w:type="dxa"/>
            <w:noWrap/>
            <w:hideMark/>
          </w:tcPr>
          <w:p w14:paraId="58B6470D" w14:textId="77777777" w:rsidR="00BA6F4B" w:rsidRPr="00DA3997" w:rsidRDefault="00BA6F4B" w:rsidP="00BE6F82">
            <w:pPr>
              <w:pStyle w:val="DokTabellentext"/>
            </w:pPr>
            <w:r w:rsidRPr="00DA3997">
              <w:t>100</w:t>
            </w:r>
          </w:p>
        </w:tc>
        <w:tc>
          <w:tcPr>
            <w:tcW w:w="700" w:type="dxa"/>
            <w:noWrap/>
            <w:hideMark/>
          </w:tcPr>
          <w:p w14:paraId="63D09D2E" w14:textId="77777777" w:rsidR="00BA6F4B" w:rsidRPr="00DA3997" w:rsidRDefault="00BA6F4B" w:rsidP="00BE6F82">
            <w:pPr>
              <w:pStyle w:val="DokTabellentext"/>
            </w:pPr>
            <w:r w:rsidRPr="00DA3997">
              <w:t>848</w:t>
            </w:r>
          </w:p>
        </w:tc>
        <w:tc>
          <w:tcPr>
            <w:tcW w:w="780" w:type="dxa"/>
            <w:noWrap/>
            <w:hideMark/>
          </w:tcPr>
          <w:p w14:paraId="552AD749" w14:textId="77777777" w:rsidR="00BA6F4B" w:rsidRPr="00DA3997" w:rsidRDefault="00BA6F4B" w:rsidP="00BE6F82">
            <w:pPr>
              <w:pStyle w:val="DokTabellentext"/>
            </w:pPr>
            <w:r w:rsidRPr="00DA3997">
              <w:t>FALSE</w:t>
            </w:r>
          </w:p>
        </w:tc>
        <w:tc>
          <w:tcPr>
            <w:tcW w:w="1040" w:type="dxa"/>
            <w:noWrap/>
            <w:hideMark/>
          </w:tcPr>
          <w:p w14:paraId="6791E2BC" w14:textId="77777777" w:rsidR="00BA6F4B" w:rsidRPr="00DA3997" w:rsidRDefault="00BA6F4B" w:rsidP="00BE6F82">
            <w:pPr>
              <w:pStyle w:val="DokTabellentext"/>
            </w:pPr>
            <w:r w:rsidRPr="00DA3997">
              <w:t>rbcLa</w:t>
            </w:r>
          </w:p>
        </w:tc>
      </w:tr>
      <w:tr w:rsidR="00BA6F4B" w:rsidRPr="00DA3997" w14:paraId="00F9321B" w14:textId="77777777" w:rsidTr="00BE6F82">
        <w:trPr>
          <w:trHeight w:val="290"/>
        </w:trPr>
        <w:tc>
          <w:tcPr>
            <w:tcW w:w="1380" w:type="dxa"/>
            <w:noWrap/>
            <w:hideMark/>
          </w:tcPr>
          <w:p w14:paraId="35BA13F0" w14:textId="77777777" w:rsidR="00BA6F4B" w:rsidRPr="00DA3997" w:rsidRDefault="00BA6F4B" w:rsidP="00BE6F82">
            <w:pPr>
              <w:pStyle w:val="DokTabellentext"/>
            </w:pPr>
            <w:r w:rsidRPr="00DA3997">
              <w:t>SWFRG011-19</w:t>
            </w:r>
          </w:p>
        </w:tc>
        <w:tc>
          <w:tcPr>
            <w:tcW w:w="1480" w:type="dxa"/>
            <w:noWrap/>
            <w:hideMark/>
          </w:tcPr>
          <w:p w14:paraId="3E9B9F4D" w14:textId="77777777" w:rsidR="00BA6F4B" w:rsidRPr="00DA3997" w:rsidRDefault="00BA6F4B" w:rsidP="00BE6F82">
            <w:pPr>
              <w:pStyle w:val="DokTabellentext"/>
            </w:pPr>
            <w:r w:rsidRPr="00DA3997">
              <w:t>Poaceae</w:t>
            </w:r>
          </w:p>
        </w:tc>
        <w:tc>
          <w:tcPr>
            <w:tcW w:w="2260" w:type="dxa"/>
            <w:noWrap/>
            <w:hideMark/>
          </w:tcPr>
          <w:p w14:paraId="733B20E4"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3E69B574" w14:textId="77777777" w:rsidR="00BA6F4B" w:rsidRPr="00DA3997" w:rsidRDefault="00BA6F4B" w:rsidP="00BE6F82">
            <w:pPr>
              <w:pStyle w:val="DokTabellentext"/>
            </w:pPr>
            <w:r w:rsidRPr="00DA3997">
              <w:t>POA105-10</w:t>
            </w:r>
          </w:p>
        </w:tc>
        <w:tc>
          <w:tcPr>
            <w:tcW w:w="1160" w:type="dxa"/>
            <w:noWrap/>
            <w:hideMark/>
          </w:tcPr>
          <w:p w14:paraId="7862E8E5" w14:textId="77777777" w:rsidR="00BA6F4B" w:rsidRPr="00DA3997" w:rsidRDefault="00BA6F4B" w:rsidP="00BE6F82">
            <w:pPr>
              <w:pStyle w:val="DokTabellentext"/>
            </w:pPr>
            <w:r w:rsidRPr="00DA3997">
              <w:t>Poaceae</w:t>
            </w:r>
          </w:p>
        </w:tc>
        <w:tc>
          <w:tcPr>
            <w:tcW w:w="2660" w:type="dxa"/>
            <w:noWrap/>
            <w:hideMark/>
          </w:tcPr>
          <w:p w14:paraId="058D9D85"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14:paraId="24E0A267" w14:textId="77777777" w:rsidR="00BA6F4B" w:rsidRPr="00DA3997" w:rsidRDefault="00BA6F4B" w:rsidP="00BE6F82">
            <w:pPr>
              <w:pStyle w:val="DokTabellentext"/>
            </w:pPr>
            <w:r w:rsidRPr="00DA3997">
              <w:t>100</w:t>
            </w:r>
          </w:p>
        </w:tc>
        <w:tc>
          <w:tcPr>
            <w:tcW w:w="700" w:type="dxa"/>
            <w:noWrap/>
            <w:hideMark/>
          </w:tcPr>
          <w:p w14:paraId="58C30DE7" w14:textId="77777777" w:rsidR="00BA6F4B" w:rsidRPr="00DA3997" w:rsidRDefault="00BA6F4B" w:rsidP="00BE6F82">
            <w:pPr>
              <w:pStyle w:val="DokTabellentext"/>
            </w:pPr>
            <w:r w:rsidRPr="00DA3997">
              <w:t>848</w:t>
            </w:r>
          </w:p>
        </w:tc>
        <w:tc>
          <w:tcPr>
            <w:tcW w:w="780" w:type="dxa"/>
            <w:noWrap/>
            <w:hideMark/>
          </w:tcPr>
          <w:p w14:paraId="4DF93181" w14:textId="77777777" w:rsidR="00BA6F4B" w:rsidRPr="00DA3997" w:rsidRDefault="00BA6F4B" w:rsidP="00BE6F82">
            <w:pPr>
              <w:pStyle w:val="DokTabellentext"/>
            </w:pPr>
            <w:r w:rsidRPr="00DA3997">
              <w:t>FALSE</w:t>
            </w:r>
          </w:p>
        </w:tc>
        <w:tc>
          <w:tcPr>
            <w:tcW w:w="1040" w:type="dxa"/>
            <w:noWrap/>
            <w:hideMark/>
          </w:tcPr>
          <w:p w14:paraId="6BED12DA" w14:textId="77777777" w:rsidR="00BA6F4B" w:rsidRPr="00DA3997" w:rsidRDefault="00BA6F4B" w:rsidP="00BE6F82">
            <w:pPr>
              <w:pStyle w:val="DokTabellentext"/>
            </w:pPr>
            <w:r w:rsidRPr="00DA3997">
              <w:t>rbcLa</w:t>
            </w:r>
          </w:p>
        </w:tc>
      </w:tr>
      <w:tr w:rsidR="00BA6F4B" w:rsidRPr="00DA3997" w14:paraId="6E3F9D41" w14:textId="77777777" w:rsidTr="00BE6F82">
        <w:trPr>
          <w:trHeight w:val="290"/>
        </w:trPr>
        <w:tc>
          <w:tcPr>
            <w:tcW w:w="1380" w:type="dxa"/>
            <w:noWrap/>
            <w:hideMark/>
          </w:tcPr>
          <w:p w14:paraId="7303E17D" w14:textId="77777777" w:rsidR="00BA6F4B" w:rsidRPr="00DA3997" w:rsidRDefault="00BA6F4B" w:rsidP="00BE6F82">
            <w:pPr>
              <w:pStyle w:val="DokTabellentext"/>
            </w:pPr>
            <w:r w:rsidRPr="00DA3997">
              <w:t>SWFRG011-19</w:t>
            </w:r>
          </w:p>
        </w:tc>
        <w:tc>
          <w:tcPr>
            <w:tcW w:w="1480" w:type="dxa"/>
            <w:noWrap/>
            <w:hideMark/>
          </w:tcPr>
          <w:p w14:paraId="76EE74A4" w14:textId="77777777" w:rsidR="00BA6F4B" w:rsidRPr="00DA3997" w:rsidRDefault="00BA6F4B" w:rsidP="00BE6F82">
            <w:pPr>
              <w:pStyle w:val="DokTabellentext"/>
            </w:pPr>
            <w:r w:rsidRPr="00DA3997">
              <w:t>Poaceae</w:t>
            </w:r>
          </w:p>
        </w:tc>
        <w:tc>
          <w:tcPr>
            <w:tcW w:w="2260" w:type="dxa"/>
            <w:noWrap/>
            <w:hideMark/>
          </w:tcPr>
          <w:p w14:paraId="34FDA31A"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0166E91A" w14:textId="77777777" w:rsidR="00BA6F4B" w:rsidRPr="00DA3997" w:rsidRDefault="00BA6F4B" w:rsidP="00BE6F82">
            <w:pPr>
              <w:pStyle w:val="DokTabellentext"/>
            </w:pPr>
            <w:r w:rsidRPr="00DA3997">
              <w:t>POA046-10</w:t>
            </w:r>
          </w:p>
        </w:tc>
        <w:tc>
          <w:tcPr>
            <w:tcW w:w="1160" w:type="dxa"/>
            <w:noWrap/>
            <w:hideMark/>
          </w:tcPr>
          <w:p w14:paraId="640936F3" w14:textId="77777777" w:rsidR="00BA6F4B" w:rsidRPr="00DA3997" w:rsidRDefault="00BA6F4B" w:rsidP="00BE6F82">
            <w:pPr>
              <w:pStyle w:val="DokTabellentext"/>
            </w:pPr>
            <w:r w:rsidRPr="00DA3997">
              <w:t>Poaceae</w:t>
            </w:r>
          </w:p>
        </w:tc>
        <w:tc>
          <w:tcPr>
            <w:tcW w:w="2660" w:type="dxa"/>
            <w:noWrap/>
            <w:hideMark/>
          </w:tcPr>
          <w:p w14:paraId="508E046F"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lsodes</w:t>
            </w:r>
          </w:p>
        </w:tc>
        <w:tc>
          <w:tcPr>
            <w:tcW w:w="640" w:type="dxa"/>
            <w:noWrap/>
            <w:hideMark/>
          </w:tcPr>
          <w:p w14:paraId="734CFACD" w14:textId="77777777" w:rsidR="00BA6F4B" w:rsidRPr="00DA3997" w:rsidRDefault="00BA6F4B" w:rsidP="00BE6F82">
            <w:pPr>
              <w:pStyle w:val="DokTabellentext"/>
            </w:pPr>
            <w:r w:rsidRPr="00DA3997">
              <w:t>100</w:t>
            </w:r>
          </w:p>
        </w:tc>
        <w:tc>
          <w:tcPr>
            <w:tcW w:w="700" w:type="dxa"/>
            <w:noWrap/>
            <w:hideMark/>
          </w:tcPr>
          <w:p w14:paraId="6B3E7A90" w14:textId="77777777" w:rsidR="00BA6F4B" w:rsidRPr="00DA3997" w:rsidRDefault="00BA6F4B" w:rsidP="00BE6F82">
            <w:pPr>
              <w:pStyle w:val="DokTabellentext"/>
            </w:pPr>
            <w:r w:rsidRPr="00DA3997">
              <w:t>848</w:t>
            </w:r>
          </w:p>
        </w:tc>
        <w:tc>
          <w:tcPr>
            <w:tcW w:w="780" w:type="dxa"/>
            <w:noWrap/>
            <w:hideMark/>
          </w:tcPr>
          <w:p w14:paraId="56F0DC53" w14:textId="77777777" w:rsidR="00BA6F4B" w:rsidRPr="00DA3997" w:rsidRDefault="00BA6F4B" w:rsidP="00BE6F82">
            <w:pPr>
              <w:pStyle w:val="DokTabellentext"/>
            </w:pPr>
            <w:r w:rsidRPr="00DA3997">
              <w:t>FALSE</w:t>
            </w:r>
          </w:p>
        </w:tc>
        <w:tc>
          <w:tcPr>
            <w:tcW w:w="1040" w:type="dxa"/>
            <w:noWrap/>
            <w:hideMark/>
          </w:tcPr>
          <w:p w14:paraId="71413949" w14:textId="77777777" w:rsidR="00BA6F4B" w:rsidRPr="00DA3997" w:rsidRDefault="00BA6F4B" w:rsidP="00BE6F82">
            <w:pPr>
              <w:pStyle w:val="DokTabellentext"/>
            </w:pPr>
            <w:r w:rsidRPr="00DA3997">
              <w:t>rbcLa</w:t>
            </w:r>
          </w:p>
        </w:tc>
      </w:tr>
      <w:tr w:rsidR="00BA6F4B" w:rsidRPr="00DA3997" w14:paraId="28D5A593" w14:textId="77777777" w:rsidTr="00BE6F82">
        <w:trPr>
          <w:trHeight w:val="290"/>
        </w:trPr>
        <w:tc>
          <w:tcPr>
            <w:tcW w:w="1380" w:type="dxa"/>
            <w:noWrap/>
            <w:hideMark/>
          </w:tcPr>
          <w:p w14:paraId="1980AAA5" w14:textId="77777777" w:rsidR="00BA6F4B" w:rsidRPr="00DA3997" w:rsidRDefault="00BA6F4B" w:rsidP="00BE6F82">
            <w:pPr>
              <w:pStyle w:val="DokTabellentext"/>
            </w:pPr>
            <w:r w:rsidRPr="00DA3997">
              <w:t>SWFRG011-19</w:t>
            </w:r>
          </w:p>
        </w:tc>
        <w:tc>
          <w:tcPr>
            <w:tcW w:w="1480" w:type="dxa"/>
            <w:noWrap/>
            <w:hideMark/>
          </w:tcPr>
          <w:p w14:paraId="781F424C" w14:textId="77777777" w:rsidR="00BA6F4B" w:rsidRPr="00DA3997" w:rsidRDefault="00BA6F4B" w:rsidP="00BE6F82">
            <w:pPr>
              <w:pStyle w:val="DokTabellentext"/>
            </w:pPr>
            <w:r w:rsidRPr="00DA3997">
              <w:t>Poaceae</w:t>
            </w:r>
          </w:p>
        </w:tc>
        <w:tc>
          <w:tcPr>
            <w:tcW w:w="2260" w:type="dxa"/>
            <w:noWrap/>
            <w:hideMark/>
          </w:tcPr>
          <w:p w14:paraId="623F4CF3"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3178037C" w14:textId="77777777" w:rsidR="00BA6F4B" w:rsidRPr="00DA3997" w:rsidRDefault="00BA6F4B" w:rsidP="00BE6F82">
            <w:pPr>
              <w:pStyle w:val="DokTabellentext"/>
            </w:pPr>
            <w:r w:rsidRPr="00DA3997">
              <w:t>POA014-10</w:t>
            </w:r>
          </w:p>
        </w:tc>
        <w:tc>
          <w:tcPr>
            <w:tcW w:w="1160" w:type="dxa"/>
            <w:noWrap/>
            <w:hideMark/>
          </w:tcPr>
          <w:p w14:paraId="642A7387" w14:textId="77777777" w:rsidR="00BA6F4B" w:rsidRPr="00DA3997" w:rsidRDefault="00BA6F4B" w:rsidP="00BE6F82">
            <w:pPr>
              <w:pStyle w:val="DokTabellentext"/>
            </w:pPr>
            <w:r w:rsidRPr="00DA3997">
              <w:t>Poaceae</w:t>
            </w:r>
          </w:p>
        </w:tc>
        <w:tc>
          <w:tcPr>
            <w:tcW w:w="2660" w:type="dxa"/>
            <w:noWrap/>
            <w:hideMark/>
          </w:tcPr>
          <w:p w14:paraId="4B9EE6D2"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14:paraId="2A09EBE5" w14:textId="77777777" w:rsidR="00BA6F4B" w:rsidRPr="00DA3997" w:rsidRDefault="00BA6F4B" w:rsidP="00BE6F82">
            <w:pPr>
              <w:pStyle w:val="DokTabellentext"/>
            </w:pPr>
            <w:r w:rsidRPr="00DA3997">
              <w:t>100</w:t>
            </w:r>
          </w:p>
        </w:tc>
        <w:tc>
          <w:tcPr>
            <w:tcW w:w="700" w:type="dxa"/>
            <w:noWrap/>
            <w:hideMark/>
          </w:tcPr>
          <w:p w14:paraId="59AB6F5B" w14:textId="77777777" w:rsidR="00BA6F4B" w:rsidRPr="00DA3997" w:rsidRDefault="00BA6F4B" w:rsidP="00BE6F82">
            <w:pPr>
              <w:pStyle w:val="DokTabellentext"/>
            </w:pPr>
            <w:r w:rsidRPr="00DA3997">
              <w:t>848</w:t>
            </w:r>
          </w:p>
        </w:tc>
        <w:tc>
          <w:tcPr>
            <w:tcW w:w="780" w:type="dxa"/>
            <w:noWrap/>
            <w:hideMark/>
          </w:tcPr>
          <w:p w14:paraId="20DBD49F" w14:textId="77777777" w:rsidR="00BA6F4B" w:rsidRPr="00DA3997" w:rsidRDefault="00BA6F4B" w:rsidP="00BE6F82">
            <w:pPr>
              <w:pStyle w:val="DokTabellentext"/>
            </w:pPr>
            <w:r w:rsidRPr="00DA3997">
              <w:t>FALSE</w:t>
            </w:r>
          </w:p>
        </w:tc>
        <w:tc>
          <w:tcPr>
            <w:tcW w:w="1040" w:type="dxa"/>
            <w:noWrap/>
            <w:hideMark/>
          </w:tcPr>
          <w:p w14:paraId="2C789415" w14:textId="77777777" w:rsidR="00BA6F4B" w:rsidRPr="00DA3997" w:rsidRDefault="00BA6F4B" w:rsidP="00BE6F82">
            <w:pPr>
              <w:pStyle w:val="DokTabellentext"/>
            </w:pPr>
            <w:r w:rsidRPr="00DA3997">
              <w:t>rbcLa</w:t>
            </w:r>
          </w:p>
        </w:tc>
      </w:tr>
      <w:tr w:rsidR="00BA6F4B" w:rsidRPr="00DA3997" w14:paraId="63C7DDF9" w14:textId="77777777" w:rsidTr="00BE6F82">
        <w:trPr>
          <w:trHeight w:val="290"/>
        </w:trPr>
        <w:tc>
          <w:tcPr>
            <w:tcW w:w="1380" w:type="dxa"/>
            <w:noWrap/>
            <w:hideMark/>
          </w:tcPr>
          <w:p w14:paraId="273DB7DE" w14:textId="77777777" w:rsidR="00BA6F4B" w:rsidRPr="00DA3997" w:rsidRDefault="00BA6F4B" w:rsidP="00BE6F82">
            <w:pPr>
              <w:pStyle w:val="DokTabellentext"/>
            </w:pPr>
            <w:r w:rsidRPr="00DA3997">
              <w:t>SWFRG011-19</w:t>
            </w:r>
          </w:p>
        </w:tc>
        <w:tc>
          <w:tcPr>
            <w:tcW w:w="1480" w:type="dxa"/>
            <w:noWrap/>
            <w:hideMark/>
          </w:tcPr>
          <w:p w14:paraId="05C393B9" w14:textId="77777777" w:rsidR="00BA6F4B" w:rsidRPr="00DA3997" w:rsidRDefault="00BA6F4B" w:rsidP="00BE6F82">
            <w:pPr>
              <w:pStyle w:val="DokTabellentext"/>
            </w:pPr>
            <w:r w:rsidRPr="00DA3997">
              <w:t>Poaceae</w:t>
            </w:r>
          </w:p>
        </w:tc>
        <w:tc>
          <w:tcPr>
            <w:tcW w:w="2260" w:type="dxa"/>
            <w:noWrap/>
            <w:hideMark/>
          </w:tcPr>
          <w:p w14:paraId="3B06CC0A"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0ECE7F71" w14:textId="77777777" w:rsidR="00BA6F4B" w:rsidRPr="00DA3997" w:rsidRDefault="00BA6F4B" w:rsidP="00BE6F82">
            <w:pPr>
              <w:pStyle w:val="DokTabellentext"/>
            </w:pPr>
            <w:r w:rsidRPr="00DA3997">
              <w:t>POA005-10</w:t>
            </w:r>
          </w:p>
        </w:tc>
        <w:tc>
          <w:tcPr>
            <w:tcW w:w="1160" w:type="dxa"/>
            <w:noWrap/>
            <w:hideMark/>
          </w:tcPr>
          <w:p w14:paraId="22FBC36E" w14:textId="77777777" w:rsidR="00BA6F4B" w:rsidRPr="00DA3997" w:rsidRDefault="00BA6F4B" w:rsidP="00BE6F82">
            <w:pPr>
              <w:pStyle w:val="DokTabellentext"/>
            </w:pPr>
            <w:r w:rsidRPr="00DA3997">
              <w:t>Poaceae</w:t>
            </w:r>
          </w:p>
        </w:tc>
        <w:tc>
          <w:tcPr>
            <w:tcW w:w="2660" w:type="dxa"/>
            <w:noWrap/>
            <w:hideMark/>
          </w:tcPr>
          <w:p w14:paraId="2F852156"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14:paraId="215CB9EF" w14:textId="77777777" w:rsidR="00BA6F4B" w:rsidRPr="00DA3997" w:rsidRDefault="00BA6F4B" w:rsidP="00BE6F82">
            <w:pPr>
              <w:pStyle w:val="DokTabellentext"/>
            </w:pPr>
            <w:r w:rsidRPr="00DA3997">
              <w:t>100</w:t>
            </w:r>
          </w:p>
        </w:tc>
        <w:tc>
          <w:tcPr>
            <w:tcW w:w="700" w:type="dxa"/>
            <w:noWrap/>
            <w:hideMark/>
          </w:tcPr>
          <w:p w14:paraId="7D55C98E" w14:textId="77777777" w:rsidR="00BA6F4B" w:rsidRPr="00DA3997" w:rsidRDefault="00BA6F4B" w:rsidP="00BE6F82">
            <w:pPr>
              <w:pStyle w:val="DokTabellentext"/>
            </w:pPr>
            <w:r w:rsidRPr="00DA3997">
              <w:t>848</w:t>
            </w:r>
          </w:p>
        </w:tc>
        <w:tc>
          <w:tcPr>
            <w:tcW w:w="780" w:type="dxa"/>
            <w:noWrap/>
            <w:hideMark/>
          </w:tcPr>
          <w:p w14:paraId="5F225494" w14:textId="77777777" w:rsidR="00BA6F4B" w:rsidRPr="00DA3997" w:rsidRDefault="00BA6F4B" w:rsidP="00BE6F82">
            <w:pPr>
              <w:pStyle w:val="DokTabellentext"/>
            </w:pPr>
            <w:r w:rsidRPr="00DA3997">
              <w:t>FALSE</w:t>
            </w:r>
          </w:p>
        </w:tc>
        <w:tc>
          <w:tcPr>
            <w:tcW w:w="1040" w:type="dxa"/>
            <w:noWrap/>
            <w:hideMark/>
          </w:tcPr>
          <w:p w14:paraId="4313A5AE" w14:textId="77777777" w:rsidR="00BA6F4B" w:rsidRPr="00DA3997" w:rsidRDefault="00BA6F4B" w:rsidP="00BE6F82">
            <w:pPr>
              <w:pStyle w:val="DokTabellentext"/>
            </w:pPr>
            <w:r w:rsidRPr="00DA3997">
              <w:t>rbcLa</w:t>
            </w:r>
          </w:p>
        </w:tc>
      </w:tr>
      <w:tr w:rsidR="00BA6F4B" w:rsidRPr="00DA3997" w14:paraId="482E7B0F" w14:textId="77777777" w:rsidTr="00BE6F82">
        <w:trPr>
          <w:trHeight w:val="290"/>
        </w:trPr>
        <w:tc>
          <w:tcPr>
            <w:tcW w:w="1380" w:type="dxa"/>
            <w:noWrap/>
            <w:hideMark/>
          </w:tcPr>
          <w:p w14:paraId="059B8A87" w14:textId="77777777" w:rsidR="00BA6F4B" w:rsidRPr="00DA3997" w:rsidRDefault="00BA6F4B" w:rsidP="00BE6F82">
            <w:pPr>
              <w:pStyle w:val="DokTabellentext"/>
            </w:pPr>
            <w:r w:rsidRPr="00DA3997">
              <w:t>SWFRG011-19</w:t>
            </w:r>
          </w:p>
        </w:tc>
        <w:tc>
          <w:tcPr>
            <w:tcW w:w="1480" w:type="dxa"/>
            <w:noWrap/>
            <w:hideMark/>
          </w:tcPr>
          <w:p w14:paraId="3B1E1431" w14:textId="77777777" w:rsidR="00BA6F4B" w:rsidRPr="00DA3997" w:rsidRDefault="00BA6F4B" w:rsidP="00BE6F82">
            <w:pPr>
              <w:pStyle w:val="DokTabellentext"/>
            </w:pPr>
            <w:r w:rsidRPr="00DA3997">
              <w:t>Poaceae</w:t>
            </w:r>
          </w:p>
        </w:tc>
        <w:tc>
          <w:tcPr>
            <w:tcW w:w="2260" w:type="dxa"/>
            <w:noWrap/>
            <w:hideMark/>
          </w:tcPr>
          <w:p w14:paraId="0BF969A8"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7A56FAF0" w14:textId="77777777" w:rsidR="00BA6F4B" w:rsidRPr="00DA3997" w:rsidRDefault="00BA6F4B" w:rsidP="00BE6F82">
            <w:pPr>
              <w:pStyle w:val="DokTabellentext"/>
            </w:pPr>
            <w:r w:rsidRPr="00DA3997">
              <w:t>POA002-10</w:t>
            </w:r>
          </w:p>
        </w:tc>
        <w:tc>
          <w:tcPr>
            <w:tcW w:w="1160" w:type="dxa"/>
            <w:noWrap/>
            <w:hideMark/>
          </w:tcPr>
          <w:p w14:paraId="75E5D021" w14:textId="77777777" w:rsidR="00BA6F4B" w:rsidRPr="00DA3997" w:rsidRDefault="00BA6F4B" w:rsidP="00BE6F82">
            <w:pPr>
              <w:pStyle w:val="DokTabellentext"/>
            </w:pPr>
            <w:r w:rsidRPr="00DA3997">
              <w:t>Poaceae</w:t>
            </w:r>
          </w:p>
        </w:tc>
        <w:tc>
          <w:tcPr>
            <w:tcW w:w="2660" w:type="dxa"/>
            <w:noWrap/>
            <w:hideMark/>
          </w:tcPr>
          <w:p w14:paraId="0C6E8770"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074E9A80" w14:textId="77777777" w:rsidR="00BA6F4B" w:rsidRPr="00DA3997" w:rsidRDefault="00BA6F4B" w:rsidP="00BE6F82">
            <w:pPr>
              <w:pStyle w:val="DokTabellentext"/>
            </w:pPr>
            <w:r w:rsidRPr="00DA3997">
              <w:t>100</w:t>
            </w:r>
          </w:p>
        </w:tc>
        <w:tc>
          <w:tcPr>
            <w:tcW w:w="700" w:type="dxa"/>
            <w:noWrap/>
            <w:hideMark/>
          </w:tcPr>
          <w:p w14:paraId="6D89C690" w14:textId="77777777" w:rsidR="00BA6F4B" w:rsidRPr="00DA3997" w:rsidRDefault="00BA6F4B" w:rsidP="00BE6F82">
            <w:pPr>
              <w:pStyle w:val="DokTabellentext"/>
            </w:pPr>
            <w:r w:rsidRPr="00DA3997">
              <w:t>848</w:t>
            </w:r>
          </w:p>
        </w:tc>
        <w:tc>
          <w:tcPr>
            <w:tcW w:w="780" w:type="dxa"/>
            <w:noWrap/>
            <w:hideMark/>
          </w:tcPr>
          <w:p w14:paraId="599366A4" w14:textId="77777777" w:rsidR="00BA6F4B" w:rsidRPr="00DA3997" w:rsidRDefault="00BA6F4B" w:rsidP="00BE6F82">
            <w:pPr>
              <w:pStyle w:val="DokTabellentext"/>
            </w:pPr>
            <w:r w:rsidRPr="00DA3997">
              <w:t>FALSE</w:t>
            </w:r>
          </w:p>
        </w:tc>
        <w:tc>
          <w:tcPr>
            <w:tcW w:w="1040" w:type="dxa"/>
            <w:noWrap/>
            <w:hideMark/>
          </w:tcPr>
          <w:p w14:paraId="06D583D0" w14:textId="77777777" w:rsidR="00BA6F4B" w:rsidRPr="00DA3997" w:rsidRDefault="00BA6F4B" w:rsidP="00BE6F82">
            <w:pPr>
              <w:pStyle w:val="DokTabellentext"/>
            </w:pPr>
            <w:r w:rsidRPr="00DA3997">
              <w:t>rbcLa</w:t>
            </w:r>
          </w:p>
        </w:tc>
      </w:tr>
      <w:tr w:rsidR="00BA6F4B" w:rsidRPr="00DA3997" w14:paraId="2194B5FB" w14:textId="77777777" w:rsidTr="00BE6F82">
        <w:trPr>
          <w:trHeight w:val="290"/>
        </w:trPr>
        <w:tc>
          <w:tcPr>
            <w:tcW w:w="1380" w:type="dxa"/>
            <w:noWrap/>
            <w:hideMark/>
          </w:tcPr>
          <w:p w14:paraId="3A33C6A4" w14:textId="77777777" w:rsidR="00BA6F4B" w:rsidRPr="00DA3997" w:rsidRDefault="00BA6F4B" w:rsidP="00BE6F82">
            <w:pPr>
              <w:pStyle w:val="DokTabellentext"/>
            </w:pPr>
            <w:r w:rsidRPr="00DA3997">
              <w:t>SWFRG011-19</w:t>
            </w:r>
          </w:p>
        </w:tc>
        <w:tc>
          <w:tcPr>
            <w:tcW w:w="1480" w:type="dxa"/>
            <w:noWrap/>
            <w:hideMark/>
          </w:tcPr>
          <w:p w14:paraId="6F585366" w14:textId="77777777" w:rsidR="00BA6F4B" w:rsidRPr="00DA3997" w:rsidRDefault="00BA6F4B" w:rsidP="00BE6F82">
            <w:pPr>
              <w:pStyle w:val="DokTabellentext"/>
            </w:pPr>
            <w:r w:rsidRPr="00DA3997">
              <w:t>Poaceae</w:t>
            </w:r>
          </w:p>
        </w:tc>
        <w:tc>
          <w:tcPr>
            <w:tcW w:w="2260" w:type="dxa"/>
            <w:noWrap/>
            <w:hideMark/>
          </w:tcPr>
          <w:p w14:paraId="2A845762"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321910A9" w14:textId="77777777" w:rsidR="00BA6F4B" w:rsidRPr="00DA3997" w:rsidRDefault="00BA6F4B" w:rsidP="00BE6F82">
            <w:pPr>
              <w:pStyle w:val="DokTabellentext"/>
            </w:pPr>
            <w:r w:rsidRPr="00DA3997">
              <w:t>FCA792-10</w:t>
            </w:r>
          </w:p>
        </w:tc>
        <w:tc>
          <w:tcPr>
            <w:tcW w:w="1160" w:type="dxa"/>
            <w:noWrap/>
            <w:hideMark/>
          </w:tcPr>
          <w:p w14:paraId="06A0F6DE" w14:textId="77777777" w:rsidR="00BA6F4B" w:rsidRPr="00DA3997" w:rsidRDefault="00BA6F4B" w:rsidP="00BE6F82">
            <w:pPr>
              <w:pStyle w:val="DokTabellentext"/>
            </w:pPr>
            <w:r w:rsidRPr="00DA3997">
              <w:t>Poaceae</w:t>
            </w:r>
          </w:p>
        </w:tc>
        <w:tc>
          <w:tcPr>
            <w:tcW w:w="2660" w:type="dxa"/>
            <w:noWrap/>
            <w:hideMark/>
          </w:tcPr>
          <w:p w14:paraId="682B6376"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14:paraId="63938446" w14:textId="77777777" w:rsidR="00BA6F4B" w:rsidRPr="00DA3997" w:rsidRDefault="00BA6F4B" w:rsidP="00BE6F82">
            <w:pPr>
              <w:pStyle w:val="DokTabellentext"/>
            </w:pPr>
            <w:r w:rsidRPr="00DA3997">
              <w:t>100</w:t>
            </w:r>
          </w:p>
        </w:tc>
        <w:tc>
          <w:tcPr>
            <w:tcW w:w="700" w:type="dxa"/>
            <w:noWrap/>
            <w:hideMark/>
          </w:tcPr>
          <w:p w14:paraId="2D466C8A" w14:textId="77777777" w:rsidR="00BA6F4B" w:rsidRPr="00DA3997" w:rsidRDefault="00BA6F4B" w:rsidP="00BE6F82">
            <w:pPr>
              <w:pStyle w:val="DokTabellentext"/>
            </w:pPr>
            <w:r w:rsidRPr="00DA3997">
              <w:t>848</w:t>
            </w:r>
          </w:p>
        </w:tc>
        <w:tc>
          <w:tcPr>
            <w:tcW w:w="780" w:type="dxa"/>
            <w:noWrap/>
            <w:hideMark/>
          </w:tcPr>
          <w:p w14:paraId="01BEAE52" w14:textId="77777777" w:rsidR="00BA6F4B" w:rsidRPr="00DA3997" w:rsidRDefault="00BA6F4B" w:rsidP="00BE6F82">
            <w:pPr>
              <w:pStyle w:val="DokTabellentext"/>
            </w:pPr>
            <w:r w:rsidRPr="00DA3997">
              <w:t>FALSE</w:t>
            </w:r>
          </w:p>
        </w:tc>
        <w:tc>
          <w:tcPr>
            <w:tcW w:w="1040" w:type="dxa"/>
            <w:noWrap/>
            <w:hideMark/>
          </w:tcPr>
          <w:p w14:paraId="0B323E82" w14:textId="77777777" w:rsidR="00BA6F4B" w:rsidRPr="00DA3997" w:rsidRDefault="00BA6F4B" w:rsidP="00BE6F82">
            <w:pPr>
              <w:pStyle w:val="DokTabellentext"/>
            </w:pPr>
            <w:r w:rsidRPr="00DA3997">
              <w:t>rbcLa</w:t>
            </w:r>
          </w:p>
        </w:tc>
      </w:tr>
      <w:tr w:rsidR="00BA6F4B" w:rsidRPr="00DA3997" w14:paraId="6107AC47" w14:textId="77777777" w:rsidTr="00BE6F82">
        <w:trPr>
          <w:trHeight w:val="290"/>
        </w:trPr>
        <w:tc>
          <w:tcPr>
            <w:tcW w:w="1380" w:type="dxa"/>
            <w:noWrap/>
            <w:hideMark/>
          </w:tcPr>
          <w:p w14:paraId="611623DB" w14:textId="77777777" w:rsidR="00BA6F4B" w:rsidRPr="00DA3997" w:rsidRDefault="00BA6F4B" w:rsidP="00BE6F82">
            <w:pPr>
              <w:pStyle w:val="DokTabellentext"/>
            </w:pPr>
            <w:r w:rsidRPr="00DA3997">
              <w:t>SWFRG011-19</w:t>
            </w:r>
          </w:p>
        </w:tc>
        <w:tc>
          <w:tcPr>
            <w:tcW w:w="1480" w:type="dxa"/>
            <w:noWrap/>
            <w:hideMark/>
          </w:tcPr>
          <w:p w14:paraId="296A76AB" w14:textId="77777777" w:rsidR="00BA6F4B" w:rsidRPr="00DA3997" w:rsidRDefault="00BA6F4B" w:rsidP="00BE6F82">
            <w:pPr>
              <w:pStyle w:val="DokTabellentext"/>
            </w:pPr>
            <w:r w:rsidRPr="00DA3997">
              <w:t>Poaceae</w:t>
            </w:r>
          </w:p>
        </w:tc>
        <w:tc>
          <w:tcPr>
            <w:tcW w:w="2260" w:type="dxa"/>
            <w:noWrap/>
            <w:hideMark/>
          </w:tcPr>
          <w:p w14:paraId="745741B4"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52809073" w14:textId="77777777" w:rsidR="00BA6F4B" w:rsidRPr="00DA3997" w:rsidRDefault="00BA6F4B" w:rsidP="00BE6F82">
            <w:pPr>
              <w:pStyle w:val="DokTabellentext"/>
            </w:pPr>
            <w:r w:rsidRPr="00DA3997">
              <w:t>FCA790-10</w:t>
            </w:r>
          </w:p>
        </w:tc>
        <w:tc>
          <w:tcPr>
            <w:tcW w:w="1160" w:type="dxa"/>
            <w:noWrap/>
            <w:hideMark/>
          </w:tcPr>
          <w:p w14:paraId="29326192" w14:textId="77777777" w:rsidR="00BA6F4B" w:rsidRPr="00DA3997" w:rsidRDefault="00BA6F4B" w:rsidP="00BE6F82">
            <w:pPr>
              <w:pStyle w:val="DokTabellentext"/>
            </w:pPr>
            <w:r w:rsidRPr="00DA3997">
              <w:t>Poaceae</w:t>
            </w:r>
          </w:p>
        </w:tc>
        <w:tc>
          <w:tcPr>
            <w:tcW w:w="2660" w:type="dxa"/>
            <w:noWrap/>
            <w:hideMark/>
          </w:tcPr>
          <w:p w14:paraId="0CD5F70F"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0773A5D6" w14:textId="77777777" w:rsidR="00BA6F4B" w:rsidRPr="00DA3997" w:rsidRDefault="00BA6F4B" w:rsidP="00BE6F82">
            <w:pPr>
              <w:pStyle w:val="DokTabellentext"/>
            </w:pPr>
            <w:r w:rsidRPr="00DA3997">
              <w:t>100</w:t>
            </w:r>
          </w:p>
        </w:tc>
        <w:tc>
          <w:tcPr>
            <w:tcW w:w="700" w:type="dxa"/>
            <w:noWrap/>
            <w:hideMark/>
          </w:tcPr>
          <w:p w14:paraId="7AADBCBC" w14:textId="77777777" w:rsidR="00BA6F4B" w:rsidRPr="00DA3997" w:rsidRDefault="00BA6F4B" w:rsidP="00BE6F82">
            <w:pPr>
              <w:pStyle w:val="DokTabellentext"/>
            </w:pPr>
            <w:r w:rsidRPr="00DA3997">
              <w:t>848</w:t>
            </w:r>
          </w:p>
        </w:tc>
        <w:tc>
          <w:tcPr>
            <w:tcW w:w="780" w:type="dxa"/>
            <w:noWrap/>
            <w:hideMark/>
          </w:tcPr>
          <w:p w14:paraId="762E68C3" w14:textId="77777777" w:rsidR="00BA6F4B" w:rsidRPr="00DA3997" w:rsidRDefault="00BA6F4B" w:rsidP="00BE6F82">
            <w:pPr>
              <w:pStyle w:val="DokTabellentext"/>
            </w:pPr>
            <w:r w:rsidRPr="00DA3997">
              <w:t>FALSE</w:t>
            </w:r>
          </w:p>
        </w:tc>
        <w:tc>
          <w:tcPr>
            <w:tcW w:w="1040" w:type="dxa"/>
            <w:noWrap/>
            <w:hideMark/>
          </w:tcPr>
          <w:p w14:paraId="6D75F367" w14:textId="77777777" w:rsidR="00BA6F4B" w:rsidRPr="00DA3997" w:rsidRDefault="00BA6F4B" w:rsidP="00BE6F82">
            <w:pPr>
              <w:pStyle w:val="DokTabellentext"/>
            </w:pPr>
            <w:r w:rsidRPr="00DA3997">
              <w:t>rbcLa</w:t>
            </w:r>
          </w:p>
        </w:tc>
      </w:tr>
      <w:tr w:rsidR="00BA6F4B" w:rsidRPr="00DA3997" w14:paraId="3FB9C55A" w14:textId="77777777" w:rsidTr="00BE6F82">
        <w:trPr>
          <w:trHeight w:val="290"/>
        </w:trPr>
        <w:tc>
          <w:tcPr>
            <w:tcW w:w="1380" w:type="dxa"/>
            <w:noWrap/>
            <w:hideMark/>
          </w:tcPr>
          <w:p w14:paraId="7E69155A" w14:textId="77777777" w:rsidR="00BA6F4B" w:rsidRPr="00DA3997" w:rsidRDefault="00BA6F4B" w:rsidP="00BE6F82">
            <w:pPr>
              <w:pStyle w:val="DokTabellentext"/>
            </w:pPr>
            <w:r w:rsidRPr="00DA3997">
              <w:t>SWFRG011-19</w:t>
            </w:r>
          </w:p>
        </w:tc>
        <w:tc>
          <w:tcPr>
            <w:tcW w:w="1480" w:type="dxa"/>
            <w:noWrap/>
            <w:hideMark/>
          </w:tcPr>
          <w:p w14:paraId="20651DAD" w14:textId="77777777" w:rsidR="00BA6F4B" w:rsidRPr="00DA3997" w:rsidRDefault="00BA6F4B" w:rsidP="00BE6F82">
            <w:pPr>
              <w:pStyle w:val="DokTabellentext"/>
            </w:pPr>
            <w:r w:rsidRPr="00DA3997">
              <w:t>Poaceae</w:t>
            </w:r>
          </w:p>
        </w:tc>
        <w:tc>
          <w:tcPr>
            <w:tcW w:w="2260" w:type="dxa"/>
            <w:noWrap/>
            <w:hideMark/>
          </w:tcPr>
          <w:p w14:paraId="6230329D"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6E1296C9" w14:textId="77777777" w:rsidR="00BA6F4B" w:rsidRPr="00DA3997" w:rsidRDefault="00BA6F4B" w:rsidP="00BE6F82">
            <w:pPr>
              <w:pStyle w:val="DokTabellentext"/>
            </w:pPr>
            <w:r w:rsidRPr="00DA3997">
              <w:t>FCA503-10</w:t>
            </w:r>
          </w:p>
        </w:tc>
        <w:tc>
          <w:tcPr>
            <w:tcW w:w="1160" w:type="dxa"/>
            <w:noWrap/>
            <w:hideMark/>
          </w:tcPr>
          <w:p w14:paraId="5A2F907C" w14:textId="77777777" w:rsidR="00BA6F4B" w:rsidRPr="00DA3997" w:rsidRDefault="00BA6F4B" w:rsidP="00BE6F82">
            <w:pPr>
              <w:pStyle w:val="DokTabellentext"/>
            </w:pPr>
            <w:r w:rsidRPr="00DA3997">
              <w:t>Poaceae</w:t>
            </w:r>
          </w:p>
        </w:tc>
        <w:tc>
          <w:tcPr>
            <w:tcW w:w="2660" w:type="dxa"/>
            <w:noWrap/>
            <w:hideMark/>
          </w:tcPr>
          <w:p w14:paraId="6DC6BB70"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14:paraId="7C11A215" w14:textId="77777777" w:rsidR="00BA6F4B" w:rsidRPr="00DA3997" w:rsidRDefault="00BA6F4B" w:rsidP="00BE6F82">
            <w:pPr>
              <w:pStyle w:val="DokTabellentext"/>
            </w:pPr>
            <w:r w:rsidRPr="00DA3997">
              <w:t>100</w:t>
            </w:r>
          </w:p>
        </w:tc>
        <w:tc>
          <w:tcPr>
            <w:tcW w:w="700" w:type="dxa"/>
            <w:noWrap/>
            <w:hideMark/>
          </w:tcPr>
          <w:p w14:paraId="4B83FD22" w14:textId="77777777" w:rsidR="00BA6F4B" w:rsidRPr="00DA3997" w:rsidRDefault="00BA6F4B" w:rsidP="00BE6F82">
            <w:pPr>
              <w:pStyle w:val="DokTabellentext"/>
            </w:pPr>
            <w:r w:rsidRPr="00DA3997">
              <w:t>848</w:t>
            </w:r>
          </w:p>
        </w:tc>
        <w:tc>
          <w:tcPr>
            <w:tcW w:w="780" w:type="dxa"/>
            <w:noWrap/>
            <w:hideMark/>
          </w:tcPr>
          <w:p w14:paraId="2192E4C9" w14:textId="77777777" w:rsidR="00BA6F4B" w:rsidRPr="00DA3997" w:rsidRDefault="00BA6F4B" w:rsidP="00BE6F82">
            <w:pPr>
              <w:pStyle w:val="DokTabellentext"/>
            </w:pPr>
            <w:r w:rsidRPr="00DA3997">
              <w:t>FALSE</w:t>
            </w:r>
          </w:p>
        </w:tc>
        <w:tc>
          <w:tcPr>
            <w:tcW w:w="1040" w:type="dxa"/>
            <w:noWrap/>
            <w:hideMark/>
          </w:tcPr>
          <w:p w14:paraId="1B5FA7EC" w14:textId="77777777" w:rsidR="00BA6F4B" w:rsidRPr="00DA3997" w:rsidRDefault="00BA6F4B" w:rsidP="00BE6F82">
            <w:pPr>
              <w:pStyle w:val="DokTabellentext"/>
            </w:pPr>
            <w:r w:rsidRPr="00DA3997">
              <w:t>rbcLa</w:t>
            </w:r>
          </w:p>
        </w:tc>
      </w:tr>
      <w:tr w:rsidR="00BA6F4B" w:rsidRPr="00DA3997" w14:paraId="73F153C0" w14:textId="77777777" w:rsidTr="00BE6F82">
        <w:trPr>
          <w:trHeight w:val="290"/>
        </w:trPr>
        <w:tc>
          <w:tcPr>
            <w:tcW w:w="1380" w:type="dxa"/>
            <w:noWrap/>
            <w:hideMark/>
          </w:tcPr>
          <w:p w14:paraId="54D4E583" w14:textId="77777777" w:rsidR="00BA6F4B" w:rsidRPr="00DA3997" w:rsidRDefault="00BA6F4B" w:rsidP="00BE6F82">
            <w:pPr>
              <w:pStyle w:val="DokTabellentext"/>
            </w:pPr>
            <w:r w:rsidRPr="00DA3997">
              <w:t>SWFRG011-19</w:t>
            </w:r>
          </w:p>
        </w:tc>
        <w:tc>
          <w:tcPr>
            <w:tcW w:w="1480" w:type="dxa"/>
            <w:noWrap/>
            <w:hideMark/>
          </w:tcPr>
          <w:p w14:paraId="0675A7F0" w14:textId="77777777" w:rsidR="00BA6F4B" w:rsidRPr="00DA3997" w:rsidRDefault="00BA6F4B" w:rsidP="00BE6F82">
            <w:pPr>
              <w:pStyle w:val="DokTabellentext"/>
            </w:pPr>
            <w:r w:rsidRPr="00DA3997">
              <w:t>Poaceae</w:t>
            </w:r>
          </w:p>
        </w:tc>
        <w:tc>
          <w:tcPr>
            <w:tcW w:w="2260" w:type="dxa"/>
            <w:noWrap/>
            <w:hideMark/>
          </w:tcPr>
          <w:p w14:paraId="6AB85164"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3C1753CD" w14:textId="77777777" w:rsidR="00BA6F4B" w:rsidRPr="00DA3997" w:rsidRDefault="00BA6F4B" w:rsidP="00BE6F82">
            <w:pPr>
              <w:pStyle w:val="DokTabellentext"/>
            </w:pPr>
            <w:r w:rsidRPr="00DA3997">
              <w:t>FCA499-10</w:t>
            </w:r>
          </w:p>
        </w:tc>
        <w:tc>
          <w:tcPr>
            <w:tcW w:w="1160" w:type="dxa"/>
            <w:noWrap/>
            <w:hideMark/>
          </w:tcPr>
          <w:p w14:paraId="65F6BD95" w14:textId="77777777" w:rsidR="00BA6F4B" w:rsidRPr="00DA3997" w:rsidRDefault="00BA6F4B" w:rsidP="00BE6F82">
            <w:pPr>
              <w:pStyle w:val="DokTabellentext"/>
            </w:pPr>
            <w:r w:rsidRPr="00DA3997">
              <w:t>Poaceae</w:t>
            </w:r>
          </w:p>
        </w:tc>
        <w:tc>
          <w:tcPr>
            <w:tcW w:w="2660" w:type="dxa"/>
            <w:noWrap/>
            <w:hideMark/>
          </w:tcPr>
          <w:p w14:paraId="45D3DC5D"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14:paraId="6BB9B074" w14:textId="77777777" w:rsidR="00BA6F4B" w:rsidRPr="00DA3997" w:rsidRDefault="00BA6F4B" w:rsidP="00BE6F82">
            <w:pPr>
              <w:pStyle w:val="DokTabellentext"/>
            </w:pPr>
            <w:r w:rsidRPr="00DA3997">
              <w:t>100</w:t>
            </w:r>
          </w:p>
        </w:tc>
        <w:tc>
          <w:tcPr>
            <w:tcW w:w="700" w:type="dxa"/>
            <w:noWrap/>
            <w:hideMark/>
          </w:tcPr>
          <w:p w14:paraId="4DB335B8" w14:textId="77777777" w:rsidR="00BA6F4B" w:rsidRPr="00DA3997" w:rsidRDefault="00BA6F4B" w:rsidP="00BE6F82">
            <w:pPr>
              <w:pStyle w:val="DokTabellentext"/>
            </w:pPr>
            <w:r w:rsidRPr="00DA3997">
              <w:t>848</w:t>
            </w:r>
          </w:p>
        </w:tc>
        <w:tc>
          <w:tcPr>
            <w:tcW w:w="780" w:type="dxa"/>
            <w:noWrap/>
            <w:hideMark/>
          </w:tcPr>
          <w:p w14:paraId="6F20BD1E" w14:textId="77777777" w:rsidR="00BA6F4B" w:rsidRPr="00DA3997" w:rsidRDefault="00BA6F4B" w:rsidP="00BE6F82">
            <w:pPr>
              <w:pStyle w:val="DokTabellentext"/>
            </w:pPr>
            <w:r w:rsidRPr="00DA3997">
              <w:t>FALSE</w:t>
            </w:r>
          </w:p>
        </w:tc>
        <w:tc>
          <w:tcPr>
            <w:tcW w:w="1040" w:type="dxa"/>
            <w:noWrap/>
            <w:hideMark/>
          </w:tcPr>
          <w:p w14:paraId="5604099B" w14:textId="77777777" w:rsidR="00BA6F4B" w:rsidRPr="00DA3997" w:rsidRDefault="00BA6F4B" w:rsidP="00BE6F82">
            <w:pPr>
              <w:pStyle w:val="DokTabellentext"/>
            </w:pPr>
            <w:r w:rsidRPr="00DA3997">
              <w:t>rbcLa</w:t>
            </w:r>
          </w:p>
        </w:tc>
      </w:tr>
      <w:tr w:rsidR="00BA6F4B" w:rsidRPr="00DA3997" w14:paraId="5A4FA21B" w14:textId="77777777" w:rsidTr="00BE6F82">
        <w:trPr>
          <w:trHeight w:val="290"/>
        </w:trPr>
        <w:tc>
          <w:tcPr>
            <w:tcW w:w="1380" w:type="dxa"/>
            <w:noWrap/>
            <w:hideMark/>
          </w:tcPr>
          <w:p w14:paraId="0C26E1CB" w14:textId="77777777" w:rsidR="00BA6F4B" w:rsidRPr="00DA3997" w:rsidRDefault="00BA6F4B" w:rsidP="00BE6F82">
            <w:pPr>
              <w:pStyle w:val="DokTabellentext"/>
            </w:pPr>
            <w:r w:rsidRPr="00DA3997">
              <w:t>SWFRG011-19</w:t>
            </w:r>
          </w:p>
        </w:tc>
        <w:tc>
          <w:tcPr>
            <w:tcW w:w="1480" w:type="dxa"/>
            <w:noWrap/>
            <w:hideMark/>
          </w:tcPr>
          <w:p w14:paraId="4AB0D1BB" w14:textId="77777777" w:rsidR="00BA6F4B" w:rsidRPr="00DA3997" w:rsidRDefault="00BA6F4B" w:rsidP="00BE6F82">
            <w:pPr>
              <w:pStyle w:val="DokTabellentext"/>
            </w:pPr>
            <w:r w:rsidRPr="00DA3997">
              <w:t>Poaceae</w:t>
            </w:r>
          </w:p>
        </w:tc>
        <w:tc>
          <w:tcPr>
            <w:tcW w:w="2260" w:type="dxa"/>
            <w:noWrap/>
            <w:hideMark/>
          </w:tcPr>
          <w:p w14:paraId="7C6ADA7B"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2A4CA1F0" w14:textId="77777777" w:rsidR="00BA6F4B" w:rsidRPr="00DA3997" w:rsidRDefault="00BA6F4B" w:rsidP="00BE6F82">
            <w:pPr>
              <w:pStyle w:val="DokTabellentext"/>
            </w:pPr>
            <w:r w:rsidRPr="00DA3997">
              <w:t>FCA495-10</w:t>
            </w:r>
          </w:p>
        </w:tc>
        <w:tc>
          <w:tcPr>
            <w:tcW w:w="1160" w:type="dxa"/>
            <w:noWrap/>
            <w:hideMark/>
          </w:tcPr>
          <w:p w14:paraId="58ED3466" w14:textId="77777777" w:rsidR="00BA6F4B" w:rsidRPr="00DA3997" w:rsidRDefault="00BA6F4B" w:rsidP="00BE6F82">
            <w:pPr>
              <w:pStyle w:val="DokTabellentext"/>
            </w:pPr>
            <w:r w:rsidRPr="00DA3997">
              <w:t>Poaceae</w:t>
            </w:r>
          </w:p>
        </w:tc>
        <w:tc>
          <w:tcPr>
            <w:tcW w:w="2660" w:type="dxa"/>
            <w:noWrap/>
            <w:hideMark/>
          </w:tcPr>
          <w:p w14:paraId="1F002072"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14:paraId="62E984C3" w14:textId="77777777" w:rsidR="00BA6F4B" w:rsidRPr="00DA3997" w:rsidRDefault="00BA6F4B" w:rsidP="00BE6F82">
            <w:pPr>
              <w:pStyle w:val="DokTabellentext"/>
            </w:pPr>
            <w:r w:rsidRPr="00DA3997">
              <w:t>100</w:t>
            </w:r>
          </w:p>
        </w:tc>
        <w:tc>
          <w:tcPr>
            <w:tcW w:w="700" w:type="dxa"/>
            <w:noWrap/>
            <w:hideMark/>
          </w:tcPr>
          <w:p w14:paraId="33971464" w14:textId="77777777" w:rsidR="00BA6F4B" w:rsidRPr="00DA3997" w:rsidRDefault="00BA6F4B" w:rsidP="00BE6F82">
            <w:pPr>
              <w:pStyle w:val="DokTabellentext"/>
            </w:pPr>
            <w:r w:rsidRPr="00DA3997">
              <w:t>848</w:t>
            </w:r>
          </w:p>
        </w:tc>
        <w:tc>
          <w:tcPr>
            <w:tcW w:w="780" w:type="dxa"/>
            <w:noWrap/>
            <w:hideMark/>
          </w:tcPr>
          <w:p w14:paraId="45F61B37" w14:textId="77777777" w:rsidR="00BA6F4B" w:rsidRPr="00DA3997" w:rsidRDefault="00BA6F4B" w:rsidP="00BE6F82">
            <w:pPr>
              <w:pStyle w:val="DokTabellentext"/>
            </w:pPr>
            <w:r w:rsidRPr="00DA3997">
              <w:t>FALSE</w:t>
            </w:r>
          </w:p>
        </w:tc>
        <w:tc>
          <w:tcPr>
            <w:tcW w:w="1040" w:type="dxa"/>
            <w:noWrap/>
            <w:hideMark/>
          </w:tcPr>
          <w:p w14:paraId="0D7EF37C" w14:textId="77777777" w:rsidR="00BA6F4B" w:rsidRPr="00DA3997" w:rsidRDefault="00BA6F4B" w:rsidP="00BE6F82">
            <w:pPr>
              <w:pStyle w:val="DokTabellentext"/>
            </w:pPr>
            <w:r w:rsidRPr="00DA3997">
              <w:t>rbcLa</w:t>
            </w:r>
          </w:p>
        </w:tc>
      </w:tr>
      <w:tr w:rsidR="00BA6F4B" w:rsidRPr="00DA3997" w14:paraId="2FED35D8" w14:textId="77777777" w:rsidTr="00BE6F82">
        <w:trPr>
          <w:trHeight w:val="290"/>
        </w:trPr>
        <w:tc>
          <w:tcPr>
            <w:tcW w:w="1380" w:type="dxa"/>
            <w:noWrap/>
            <w:hideMark/>
          </w:tcPr>
          <w:p w14:paraId="3C0AB947" w14:textId="77777777" w:rsidR="00BA6F4B" w:rsidRPr="00DA3997" w:rsidRDefault="00BA6F4B" w:rsidP="00BE6F82">
            <w:pPr>
              <w:pStyle w:val="DokTabellentext"/>
            </w:pPr>
            <w:r w:rsidRPr="00DA3997">
              <w:t>SWFRG011-19</w:t>
            </w:r>
          </w:p>
        </w:tc>
        <w:tc>
          <w:tcPr>
            <w:tcW w:w="1480" w:type="dxa"/>
            <w:noWrap/>
            <w:hideMark/>
          </w:tcPr>
          <w:p w14:paraId="0272BFF9" w14:textId="77777777" w:rsidR="00BA6F4B" w:rsidRPr="00DA3997" w:rsidRDefault="00BA6F4B" w:rsidP="00BE6F82">
            <w:pPr>
              <w:pStyle w:val="DokTabellentext"/>
            </w:pPr>
            <w:r w:rsidRPr="00DA3997">
              <w:t>Poaceae</w:t>
            </w:r>
          </w:p>
        </w:tc>
        <w:tc>
          <w:tcPr>
            <w:tcW w:w="2260" w:type="dxa"/>
            <w:noWrap/>
            <w:hideMark/>
          </w:tcPr>
          <w:p w14:paraId="073B6B82"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0D98089D" w14:textId="77777777" w:rsidR="00BA6F4B" w:rsidRPr="00DA3997" w:rsidRDefault="00BA6F4B" w:rsidP="00BE6F82">
            <w:pPr>
              <w:pStyle w:val="DokTabellentext"/>
            </w:pPr>
            <w:r w:rsidRPr="00DA3997">
              <w:t>FCA492-10</w:t>
            </w:r>
          </w:p>
        </w:tc>
        <w:tc>
          <w:tcPr>
            <w:tcW w:w="1160" w:type="dxa"/>
            <w:noWrap/>
            <w:hideMark/>
          </w:tcPr>
          <w:p w14:paraId="1C8F23DA" w14:textId="77777777" w:rsidR="00BA6F4B" w:rsidRPr="00DA3997" w:rsidRDefault="00BA6F4B" w:rsidP="00BE6F82">
            <w:pPr>
              <w:pStyle w:val="DokTabellentext"/>
            </w:pPr>
            <w:r w:rsidRPr="00DA3997">
              <w:t>Poaceae</w:t>
            </w:r>
          </w:p>
        </w:tc>
        <w:tc>
          <w:tcPr>
            <w:tcW w:w="2660" w:type="dxa"/>
            <w:noWrap/>
            <w:hideMark/>
          </w:tcPr>
          <w:p w14:paraId="3A5F2EF6"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aucispicula</w:t>
            </w:r>
          </w:p>
        </w:tc>
        <w:tc>
          <w:tcPr>
            <w:tcW w:w="640" w:type="dxa"/>
            <w:noWrap/>
            <w:hideMark/>
          </w:tcPr>
          <w:p w14:paraId="70995D82" w14:textId="77777777" w:rsidR="00BA6F4B" w:rsidRPr="00DA3997" w:rsidRDefault="00BA6F4B" w:rsidP="00BE6F82">
            <w:pPr>
              <w:pStyle w:val="DokTabellentext"/>
            </w:pPr>
            <w:r w:rsidRPr="00DA3997">
              <w:t>100</w:t>
            </w:r>
          </w:p>
        </w:tc>
        <w:tc>
          <w:tcPr>
            <w:tcW w:w="700" w:type="dxa"/>
            <w:noWrap/>
            <w:hideMark/>
          </w:tcPr>
          <w:p w14:paraId="46A526FB" w14:textId="77777777" w:rsidR="00BA6F4B" w:rsidRPr="00DA3997" w:rsidRDefault="00BA6F4B" w:rsidP="00BE6F82">
            <w:pPr>
              <w:pStyle w:val="DokTabellentext"/>
            </w:pPr>
            <w:r w:rsidRPr="00DA3997">
              <w:t>848</w:t>
            </w:r>
          </w:p>
        </w:tc>
        <w:tc>
          <w:tcPr>
            <w:tcW w:w="780" w:type="dxa"/>
            <w:noWrap/>
            <w:hideMark/>
          </w:tcPr>
          <w:p w14:paraId="48D5549C" w14:textId="77777777" w:rsidR="00BA6F4B" w:rsidRPr="00DA3997" w:rsidRDefault="00BA6F4B" w:rsidP="00BE6F82">
            <w:pPr>
              <w:pStyle w:val="DokTabellentext"/>
            </w:pPr>
            <w:r w:rsidRPr="00DA3997">
              <w:t>FALSE</w:t>
            </w:r>
          </w:p>
        </w:tc>
        <w:tc>
          <w:tcPr>
            <w:tcW w:w="1040" w:type="dxa"/>
            <w:noWrap/>
            <w:hideMark/>
          </w:tcPr>
          <w:p w14:paraId="3B1BADF4" w14:textId="77777777" w:rsidR="00BA6F4B" w:rsidRPr="00DA3997" w:rsidRDefault="00BA6F4B" w:rsidP="00BE6F82">
            <w:pPr>
              <w:pStyle w:val="DokTabellentext"/>
            </w:pPr>
            <w:r w:rsidRPr="00DA3997">
              <w:t>rbcLa</w:t>
            </w:r>
          </w:p>
        </w:tc>
      </w:tr>
      <w:tr w:rsidR="00BA6F4B" w:rsidRPr="00DA3997" w14:paraId="32B00F4F" w14:textId="77777777" w:rsidTr="00BE6F82">
        <w:trPr>
          <w:trHeight w:val="290"/>
        </w:trPr>
        <w:tc>
          <w:tcPr>
            <w:tcW w:w="1380" w:type="dxa"/>
            <w:noWrap/>
            <w:hideMark/>
          </w:tcPr>
          <w:p w14:paraId="3A376EE5" w14:textId="77777777" w:rsidR="00BA6F4B" w:rsidRPr="00DA3997" w:rsidRDefault="00BA6F4B" w:rsidP="00BE6F82">
            <w:pPr>
              <w:pStyle w:val="DokTabellentext"/>
            </w:pPr>
            <w:r w:rsidRPr="00DA3997">
              <w:t>SWFRG011-19</w:t>
            </w:r>
          </w:p>
        </w:tc>
        <w:tc>
          <w:tcPr>
            <w:tcW w:w="1480" w:type="dxa"/>
            <w:noWrap/>
            <w:hideMark/>
          </w:tcPr>
          <w:p w14:paraId="7BA60F58" w14:textId="77777777" w:rsidR="00BA6F4B" w:rsidRPr="00DA3997" w:rsidRDefault="00BA6F4B" w:rsidP="00BE6F82">
            <w:pPr>
              <w:pStyle w:val="DokTabellentext"/>
            </w:pPr>
            <w:r w:rsidRPr="00DA3997">
              <w:t>Poaceae</w:t>
            </w:r>
          </w:p>
        </w:tc>
        <w:tc>
          <w:tcPr>
            <w:tcW w:w="2260" w:type="dxa"/>
            <w:noWrap/>
            <w:hideMark/>
          </w:tcPr>
          <w:p w14:paraId="2CA7A01A"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35B5C61C" w14:textId="77777777" w:rsidR="00BA6F4B" w:rsidRPr="00DA3997" w:rsidRDefault="00BA6F4B" w:rsidP="00BE6F82">
            <w:pPr>
              <w:pStyle w:val="DokTabellentext"/>
            </w:pPr>
            <w:r w:rsidRPr="00DA3997">
              <w:t>FCA474-10</w:t>
            </w:r>
          </w:p>
        </w:tc>
        <w:tc>
          <w:tcPr>
            <w:tcW w:w="1160" w:type="dxa"/>
            <w:noWrap/>
            <w:hideMark/>
          </w:tcPr>
          <w:p w14:paraId="197DF0A6" w14:textId="77777777" w:rsidR="00BA6F4B" w:rsidRPr="00DA3997" w:rsidRDefault="00BA6F4B" w:rsidP="00BE6F82">
            <w:pPr>
              <w:pStyle w:val="DokTabellentext"/>
            </w:pPr>
            <w:r w:rsidRPr="00DA3997">
              <w:t>Poaceae</w:t>
            </w:r>
          </w:p>
        </w:tc>
        <w:tc>
          <w:tcPr>
            <w:tcW w:w="2660" w:type="dxa"/>
            <w:noWrap/>
            <w:hideMark/>
          </w:tcPr>
          <w:p w14:paraId="0F85C6EE"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1A2D5BE6" w14:textId="77777777" w:rsidR="00BA6F4B" w:rsidRPr="00DA3997" w:rsidRDefault="00BA6F4B" w:rsidP="00BE6F82">
            <w:pPr>
              <w:pStyle w:val="DokTabellentext"/>
            </w:pPr>
            <w:r w:rsidRPr="00DA3997">
              <w:t>100</w:t>
            </w:r>
          </w:p>
        </w:tc>
        <w:tc>
          <w:tcPr>
            <w:tcW w:w="700" w:type="dxa"/>
            <w:noWrap/>
            <w:hideMark/>
          </w:tcPr>
          <w:p w14:paraId="592B4C50" w14:textId="77777777" w:rsidR="00BA6F4B" w:rsidRPr="00DA3997" w:rsidRDefault="00BA6F4B" w:rsidP="00BE6F82">
            <w:pPr>
              <w:pStyle w:val="DokTabellentext"/>
            </w:pPr>
            <w:r w:rsidRPr="00DA3997">
              <w:t>848</w:t>
            </w:r>
          </w:p>
        </w:tc>
        <w:tc>
          <w:tcPr>
            <w:tcW w:w="780" w:type="dxa"/>
            <w:noWrap/>
            <w:hideMark/>
          </w:tcPr>
          <w:p w14:paraId="6D1B7705" w14:textId="77777777" w:rsidR="00BA6F4B" w:rsidRPr="00DA3997" w:rsidRDefault="00BA6F4B" w:rsidP="00BE6F82">
            <w:pPr>
              <w:pStyle w:val="DokTabellentext"/>
            </w:pPr>
            <w:r w:rsidRPr="00DA3997">
              <w:t>FALSE</w:t>
            </w:r>
          </w:p>
        </w:tc>
        <w:tc>
          <w:tcPr>
            <w:tcW w:w="1040" w:type="dxa"/>
            <w:noWrap/>
            <w:hideMark/>
          </w:tcPr>
          <w:p w14:paraId="51B1F27A" w14:textId="77777777" w:rsidR="00BA6F4B" w:rsidRPr="00DA3997" w:rsidRDefault="00BA6F4B" w:rsidP="00BE6F82">
            <w:pPr>
              <w:pStyle w:val="DokTabellentext"/>
            </w:pPr>
            <w:r w:rsidRPr="00DA3997">
              <w:t>rbcLa</w:t>
            </w:r>
          </w:p>
        </w:tc>
      </w:tr>
      <w:tr w:rsidR="00BA6F4B" w:rsidRPr="00DA3997" w14:paraId="69ECE799" w14:textId="77777777" w:rsidTr="00BE6F82">
        <w:trPr>
          <w:trHeight w:val="290"/>
        </w:trPr>
        <w:tc>
          <w:tcPr>
            <w:tcW w:w="1380" w:type="dxa"/>
            <w:noWrap/>
            <w:hideMark/>
          </w:tcPr>
          <w:p w14:paraId="27480D23" w14:textId="77777777" w:rsidR="00BA6F4B" w:rsidRPr="00DA3997" w:rsidRDefault="00BA6F4B" w:rsidP="00BE6F82">
            <w:pPr>
              <w:pStyle w:val="DokTabellentext"/>
            </w:pPr>
            <w:r w:rsidRPr="00DA3997">
              <w:t>SWFRG011-19</w:t>
            </w:r>
          </w:p>
        </w:tc>
        <w:tc>
          <w:tcPr>
            <w:tcW w:w="1480" w:type="dxa"/>
            <w:noWrap/>
            <w:hideMark/>
          </w:tcPr>
          <w:p w14:paraId="122CBD7A" w14:textId="77777777" w:rsidR="00BA6F4B" w:rsidRPr="00DA3997" w:rsidRDefault="00BA6F4B" w:rsidP="00BE6F82">
            <w:pPr>
              <w:pStyle w:val="DokTabellentext"/>
            </w:pPr>
            <w:r w:rsidRPr="00DA3997">
              <w:t>Poaceae</w:t>
            </w:r>
          </w:p>
        </w:tc>
        <w:tc>
          <w:tcPr>
            <w:tcW w:w="2260" w:type="dxa"/>
            <w:noWrap/>
            <w:hideMark/>
          </w:tcPr>
          <w:p w14:paraId="596DA8EA"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5EF610AB" w14:textId="77777777" w:rsidR="00BA6F4B" w:rsidRPr="00DA3997" w:rsidRDefault="00BA6F4B" w:rsidP="00BE6F82">
            <w:pPr>
              <w:pStyle w:val="DokTabellentext"/>
            </w:pPr>
            <w:r w:rsidRPr="00DA3997">
              <w:t>FCA469-10</w:t>
            </w:r>
          </w:p>
        </w:tc>
        <w:tc>
          <w:tcPr>
            <w:tcW w:w="1160" w:type="dxa"/>
            <w:noWrap/>
            <w:hideMark/>
          </w:tcPr>
          <w:p w14:paraId="20EA4D09" w14:textId="77777777" w:rsidR="00BA6F4B" w:rsidRPr="00DA3997" w:rsidRDefault="00BA6F4B" w:rsidP="00BE6F82">
            <w:pPr>
              <w:pStyle w:val="DokTabellentext"/>
            </w:pPr>
            <w:r w:rsidRPr="00DA3997">
              <w:t>Poaceae</w:t>
            </w:r>
          </w:p>
        </w:tc>
        <w:tc>
          <w:tcPr>
            <w:tcW w:w="2660" w:type="dxa"/>
            <w:noWrap/>
            <w:hideMark/>
          </w:tcPr>
          <w:p w14:paraId="579A0EBC"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4C34328A" w14:textId="77777777" w:rsidR="00BA6F4B" w:rsidRPr="00DA3997" w:rsidRDefault="00BA6F4B" w:rsidP="00BE6F82">
            <w:pPr>
              <w:pStyle w:val="DokTabellentext"/>
            </w:pPr>
            <w:r w:rsidRPr="00DA3997">
              <w:t>100</w:t>
            </w:r>
          </w:p>
        </w:tc>
        <w:tc>
          <w:tcPr>
            <w:tcW w:w="700" w:type="dxa"/>
            <w:noWrap/>
            <w:hideMark/>
          </w:tcPr>
          <w:p w14:paraId="0983B5B9" w14:textId="77777777" w:rsidR="00BA6F4B" w:rsidRPr="00DA3997" w:rsidRDefault="00BA6F4B" w:rsidP="00BE6F82">
            <w:pPr>
              <w:pStyle w:val="DokTabellentext"/>
            </w:pPr>
            <w:r w:rsidRPr="00DA3997">
              <w:t>848</w:t>
            </w:r>
          </w:p>
        </w:tc>
        <w:tc>
          <w:tcPr>
            <w:tcW w:w="780" w:type="dxa"/>
            <w:noWrap/>
            <w:hideMark/>
          </w:tcPr>
          <w:p w14:paraId="1CDF28AA" w14:textId="77777777" w:rsidR="00BA6F4B" w:rsidRPr="00DA3997" w:rsidRDefault="00BA6F4B" w:rsidP="00BE6F82">
            <w:pPr>
              <w:pStyle w:val="DokTabellentext"/>
            </w:pPr>
            <w:r w:rsidRPr="00DA3997">
              <w:t>FALSE</w:t>
            </w:r>
          </w:p>
        </w:tc>
        <w:tc>
          <w:tcPr>
            <w:tcW w:w="1040" w:type="dxa"/>
            <w:noWrap/>
            <w:hideMark/>
          </w:tcPr>
          <w:p w14:paraId="3827CCE9" w14:textId="77777777" w:rsidR="00BA6F4B" w:rsidRPr="00DA3997" w:rsidRDefault="00BA6F4B" w:rsidP="00BE6F82">
            <w:pPr>
              <w:pStyle w:val="DokTabellentext"/>
            </w:pPr>
            <w:r w:rsidRPr="00DA3997">
              <w:t>rbcLa</w:t>
            </w:r>
          </w:p>
        </w:tc>
      </w:tr>
      <w:tr w:rsidR="00BA6F4B" w:rsidRPr="00DA3997" w14:paraId="09C9BD7F" w14:textId="77777777" w:rsidTr="00BE6F82">
        <w:trPr>
          <w:trHeight w:val="290"/>
        </w:trPr>
        <w:tc>
          <w:tcPr>
            <w:tcW w:w="1380" w:type="dxa"/>
            <w:noWrap/>
            <w:hideMark/>
          </w:tcPr>
          <w:p w14:paraId="407DDA6F" w14:textId="77777777" w:rsidR="00BA6F4B" w:rsidRPr="00DA3997" w:rsidRDefault="00BA6F4B" w:rsidP="00BE6F82">
            <w:pPr>
              <w:pStyle w:val="DokTabellentext"/>
            </w:pPr>
            <w:r w:rsidRPr="00DA3997">
              <w:t>SWFRG011-19</w:t>
            </w:r>
          </w:p>
        </w:tc>
        <w:tc>
          <w:tcPr>
            <w:tcW w:w="1480" w:type="dxa"/>
            <w:noWrap/>
            <w:hideMark/>
          </w:tcPr>
          <w:p w14:paraId="3731A5D9" w14:textId="77777777" w:rsidR="00BA6F4B" w:rsidRPr="00DA3997" w:rsidRDefault="00BA6F4B" w:rsidP="00BE6F82">
            <w:pPr>
              <w:pStyle w:val="DokTabellentext"/>
            </w:pPr>
            <w:r w:rsidRPr="00DA3997">
              <w:t>Poaceae</w:t>
            </w:r>
          </w:p>
        </w:tc>
        <w:tc>
          <w:tcPr>
            <w:tcW w:w="2260" w:type="dxa"/>
            <w:noWrap/>
            <w:hideMark/>
          </w:tcPr>
          <w:p w14:paraId="06B4414A"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4C3963FD" w14:textId="77777777" w:rsidR="00BA6F4B" w:rsidRPr="00DA3997" w:rsidRDefault="00BA6F4B" w:rsidP="00BE6F82">
            <w:pPr>
              <w:pStyle w:val="DokTabellentext"/>
            </w:pPr>
            <w:r w:rsidRPr="00DA3997">
              <w:t>FCA468-10</w:t>
            </w:r>
          </w:p>
        </w:tc>
        <w:tc>
          <w:tcPr>
            <w:tcW w:w="1160" w:type="dxa"/>
            <w:noWrap/>
            <w:hideMark/>
          </w:tcPr>
          <w:p w14:paraId="50BDABEA" w14:textId="77777777" w:rsidR="00BA6F4B" w:rsidRPr="00DA3997" w:rsidRDefault="00BA6F4B" w:rsidP="00BE6F82">
            <w:pPr>
              <w:pStyle w:val="DokTabellentext"/>
            </w:pPr>
            <w:r w:rsidRPr="00DA3997">
              <w:t>Poaceae</w:t>
            </w:r>
          </w:p>
        </w:tc>
        <w:tc>
          <w:tcPr>
            <w:tcW w:w="2660" w:type="dxa"/>
            <w:noWrap/>
            <w:hideMark/>
          </w:tcPr>
          <w:p w14:paraId="17790308"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18760746" w14:textId="77777777" w:rsidR="00BA6F4B" w:rsidRPr="00DA3997" w:rsidRDefault="00BA6F4B" w:rsidP="00BE6F82">
            <w:pPr>
              <w:pStyle w:val="DokTabellentext"/>
            </w:pPr>
            <w:r w:rsidRPr="00DA3997">
              <w:t>100</w:t>
            </w:r>
          </w:p>
        </w:tc>
        <w:tc>
          <w:tcPr>
            <w:tcW w:w="700" w:type="dxa"/>
            <w:noWrap/>
            <w:hideMark/>
          </w:tcPr>
          <w:p w14:paraId="0301D935" w14:textId="77777777" w:rsidR="00BA6F4B" w:rsidRPr="00DA3997" w:rsidRDefault="00BA6F4B" w:rsidP="00BE6F82">
            <w:pPr>
              <w:pStyle w:val="DokTabellentext"/>
            </w:pPr>
            <w:r w:rsidRPr="00DA3997">
              <w:t>848</w:t>
            </w:r>
          </w:p>
        </w:tc>
        <w:tc>
          <w:tcPr>
            <w:tcW w:w="780" w:type="dxa"/>
            <w:noWrap/>
            <w:hideMark/>
          </w:tcPr>
          <w:p w14:paraId="78F67262" w14:textId="77777777" w:rsidR="00BA6F4B" w:rsidRPr="00DA3997" w:rsidRDefault="00BA6F4B" w:rsidP="00BE6F82">
            <w:pPr>
              <w:pStyle w:val="DokTabellentext"/>
            </w:pPr>
            <w:r w:rsidRPr="00DA3997">
              <w:t>FALSE</w:t>
            </w:r>
          </w:p>
        </w:tc>
        <w:tc>
          <w:tcPr>
            <w:tcW w:w="1040" w:type="dxa"/>
            <w:noWrap/>
            <w:hideMark/>
          </w:tcPr>
          <w:p w14:paraId="218F1949" w14:textId="77777777" w:rsidR="00BA6F4B" w:rsidRPr="00DA3997" w:rsidRDefault="00BA6F4B" w:rsidP="00BE6F82">
            <w:pPr>
              <w:pStyle w:val="DokTabellentext"/>
            </w:pPr>
            <w:r w:rsidRPr="00DA3997">
              <w:t>rbcLa</w:t>
            </w:r>
          </w:p>
        </w:tc>
      </w:tr>
      <w:tr w:rsidR="00BA6F4B" w:rsidRPr="00DA3997" w14:paraId="46099C3E" w14:textId="77777777" w:rsidTr="00BE6F82">
        <w:trPr>
          <w:trHeight w:val="290"/>
        </w:trPr>
        <w:tc>
          <w:tcPr>
            <w:tcW w:w="1380" w:type="dxa"/>
            <w:noWrap/>
            <w:hideMark/>
          </w:tcPr>
          <w:p w14:paraId="1B77588D" w14:textId="77777777" w:rsidR="00BA6F4B" w:rsidRPr="00DA3997" w:rsidRDefault="00BA6F4B" w:rsidP="00BE6F82">
            <w:pPr>
              <w:pStyle w:val="DokTabellentext"/>
            </w:pPr>
            <w:r w:rsidRPr="00DA3997">
              <w:t>SWFRG011-19</w:t>
            </w:r>
          </w:p>
        </w:tc>
        <w:tc>
          <w:tcPr>
            <w:tcW w:w="1480" w:type="dxa"/>
            <w:noWrap/>
            <w:hideMark/>
          </w:tcPr>
          <w:p w14:paraId="4C8CE187" w14:textId="77777777" w:rsidR="00BA6F4B" w:rsidRPr="00DA3997" w:rsidRDefault="00BA6F4B" w:rsidP="00BE6F82">
            <w:pPr>
              <w:pStyle w:val="DokTabellentext"/>
            </w:pPr>
            <w:r w:rsidRPr="00DA3997">
              <w:t>Poaceae</w:t>
            </w:r>
          </w:p>
        </w:tc>
        <w:tc>
          <w:tcPr>
            <w:tcW w:w="2260" w:type="dxa"/>
            <w:noWrap/>
            <w:hideMark/>
          </w:tcPr>
          <w:p w14:paraId="53B4DCBF"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5C856A05" w14:textId="77777777" w:rsidR="00BA6F4B" w:rsidRPr="00DA3997" w:rsidRDefault="00BA6F4B" w:rsidP="00BE6F82">
            <w:pPr>
              <w:pStyle w:val="DokTabellentext"/>
            </w:pPr>
            <w:r w:rsidRPr="00DA3997">
              <w:t>FCA467-10</w:t>
            </w:r>
          </w:p>
        </w:tc>
        <w:tc>
          <w:tcPr>
            <w:tcW w:w="1160" w:type="dxa"/>
            <w:noWrap/>
            <w:hideMark/>
          </w:tcPr>
          <w:p w14:paraId="05412B78" w14:textId="77777777" w:rsidR="00BA6F4B" w:rsidRPr="00DA3997" w:rsidRDefault="00BA6F4B" w:rsidP="00BE6F82">
            <w:pPr>
              <w:pStyle w:val="DokTabellentext"/>
            </w:pPr>
            <w:r w:rsidRPr="00DA3997">
              <w:t>Poaceae</w:t>
            </w:r>
          </w:p>
        </w:tc>
        <w:tc>
          <w:tcPr>
            <w:tcW w:w="2660" w:type="dxa"/>
            <w:noWrap/>
            <w:hideMark/>
          </w:tcPr>
          <w:p w14:paraId="302D526B"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55BF92B6" w14:textId="77777777" w:rsidR="00BA6F4B" w:rsidRPr="00DA3997" w:rsidRDefault="00BA6F4B" w:rsidP="00BE6F82">
            <w:pPr>
              <w:pStyle w:val="DokTabellentext"/>
            </w:pPr>
            <w:r w:rsidRPr="00DA3997">
              <w:t>100</w:t>
            </w:r>
          </w:p>
        </w:tc>
        <w:tc>
          <w:tcPr>
            <w:tcW w:w="700" w:type="dxa"/>
            <w:noWrap/>
            <w:hideMark/>
          </w:tcPr>
          <w:p w14:paraId="316C20AB" w14:textId="77777777" w:rsidR="00BA6F4B" w:rsidRPr="00DA3997" w:rsidRDefault="00BA6F4B" w:rsidP="00BE6F82">
            <w:pPr>
              <w:pStyle w:val="DokTabellentext"/>
            </w:pPr>
            <w:r w:rsidRPr="00DA3997">
              <w:t>848</w:t>
            </w:r>
          </w:p>
        </w:tc>
        <w:tc>
          <w:tcPr>
            <w:tcW w:w="780" w:type="dxa"/>
            <w:noWrap/>
            <w:hideMark/>
          </w:tcPr>
          <w:p w14:paraId="1C2DFDB7" w14:textId="77777777" w:rsidR="00BA6F4B" w:rsidRPr="00DA3997" w:rsidRDefault="00BA6F4B" w:rsidP="00BE6F82">
            <w:pPr>
              <w:pStyle w:val="DokTabellentext"/>
            </w:pPr>
            <w:r w:rsidRPr="00DA3997">
              <w:t>FALSE</w:t>
            </w:r>
          </w:p>
        </w:tc>
        <w:tc>
          <w:tcPr>
            <w:tcW w:w="1040" w:type="dxa"/>
            <w:noWrap/>
            <w:hideMark/>
          </w:tcPr>
          <w:p w14:paraId="2B6B14CC" w14:textId="77777777" w:rsidR="00BA6F4B" w:rsidRPr="00DA3997" w:rsidRDefault="00BA6F4B" w:rsidP="00BE6F82">
            <w:pPr>
              <w:pStyle w:val="DokTabellentext"/>
            </w:pPr>
            <w:r w:rsidRPr="00DA3997">
              <w:t>rbcLa</w:t>
            </w:r>
          </w:p>
        </w:tc>
      </w:tr>
      <w:tr w:rsidR="00BA6F4B" w:rsidRPr="00DA3997" w14:paraId="6C71980F" w14:textId="77777777" w:rsidTr="00BE6F82">
        <w:trPr>
          <w:trHeight w:val="290"/>
        </w:trPr>
        <w:tc>
          <w:tcPr>
            <w:tcW w:w="1380" w:type="dxa"/>
            <w:noWrap/>
            <w:hideMark/>
          </w:tcPr>
          <w:p w14:paraId="79BBD0F5" w14:textId="77777777" w:rsidR="00BA6F4B" w:rsidRPr="00DA3997" w:rsidRDefault="00BA6F4B" w:rsidP="00BE6F82">
            <w:pPr>
              <w:pStyle w:val="DokTabellentext"/>
            </w:pPr>
            <w:r w:rsidRPr="00DA3997">
              <w:t>SWFRG011-19</w:t>
            </w:r>
          </w:p>
        </w:tc>
        <w:tc>
          <w:tcPr>
            <w:tcW w:w="1480" w:type="dxa"/>
            <w:noWrap/>
            <w:hideMark/>
          </w:tcPr>
          <w:p w14:paraId="354C506C" w14:textId="77777777" w:rsidR="00BA6F4B" w:rsidRPr="00DA3997" w:rsidRDefault="00BA6F4B" w:rsidP="00BE6F82">
            <w:pPr>
              <w:pStyle w:val="DokTabellentext"/>
            </w:pPr>
            <w:r w:rsidRPr="00DA3997">
              <w:t>Poaceae</w:t>
            </w:r>
          </w:p>
        </w:tc>
        <w:tc>
          <w:tcPr>
            <w:tcW w:w="2260" w:type="dxa"/>
            <w:noWrap/>
            <w:hideMark/>
          </w:tcPr>
          <w:p w14:paraId="4BB61E2B"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24B036C8" w14:textId="77777777" w:rsidR="00BA6F4B" w:rsidRPr="00DA3997" w:rsidRDefault="00BA6F4B" w:rsidP="00BE6F82">
            <w:pPr>
              <w:pStyle w:val="DokTabellentext"/>
            </w:pPr>
            <w:r w:rsidRPr="00DA3997">
              <w:t>FCA466-10</w:t>
            </w:r>
          </w:p>
        </w:tc>
        <w:tc>
          <w:tcPr>
            <w:tcW w:w="1160" w:type="dxa"/>
            <w:noWrap/>
            <w:hideMark/>
          </w:tcPr>
          <w:p w14:paraId="1732645C" w14:textId="77777777" w:rsidR="00BA6F4B" w:rsidRPr="00DA3997" w:rsidRDefault="00BA6F4B" w:rsidP="00BE6F82">
            <w:pPr>
              <w:pStyle w:val="DokTabellentext"/>
            </w:pPr>
            <w:r w:rsidRPr="00DA3997">
              <w:t>Poaceae</w:t>
            </w:r>
          </w:p>
        </w:tc>
        <w:tc>
          <w:tcPr>
            <w:tcW w:w="2660" w:type="dxa"/>
            <w:noWrap/>
            <w:hideMark/>
          </w:tcPr>
          <w:p w14:paraId="0340DEC3"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6AAEA14D" w14:textId="77777777" w:rsidR="00BA6F4B" w:rsidRPr="00DA3997" w:rsidRDefault="00BA6F4B" w:rsidP="00BE6F82">
            <w:pPr>
              <w:pStyle w:val="DokTabellentext"/>
            </w:pPr>
            <w:r w:rsidRPr="00DA3997">
              <w:t>100</w:t>
            </w:r>
          </w:p>
        </w:tc>
        <w:tc>
          <w:tcPr>
            <w:tcW w:w="700" w:type="dxa"/>
            <w:noWrap/>
            <w:hideMark/>
          </w:tcPr>
          <w:p w14:paraId="486EE53C" w14:textId="77777777" w:rsidR="00BA6F4B" w:rsidRPr="00DA3997" w:rsidRDefault="00BA6F4B" w:rsidP="00BE6F82">
            <w:pPr>
              <w:pStyle w:val="DokTabellentext"/>
            </w:pPr>
            <w:r w:rsidRPr="00DA3997">
              <w:t>848</w:t>
            </w:r>
          </w:p>
        </w:tc>
        <w:tc>
          <w:tcPr>
            <w:tcW w:w="780" w:type="dxa"/>
            <w:noWrap/>
            <w:hideMark/>
          </w:tcPr>
          <w:p w14:paraId="615D0C9B" w14:textId="77777777" w:rsidR="00BA6F4B" w:rsidRPr="00DA3997" w:rsidRDefault="00BA6F4B" w:rsidP="00BE6F82">
            <w:pPr>
              <w:pStyle w:val="DokTabellentext"/>
            </w:pPr>
            <w:r w:rsidRPr="00DA3997">
              <w:t>FALSE</w:t>
            </w:r>
          </w:p>
        </w:tc>
        <w:tc>
          <w:tcPr>
            <w:tcW w:w="1040" w:type="dxa"/>
            <w:noWrap/>
            <w:hideMark/>
          </w:tcPr>
          <w:p w14:paraId="49B98008" w14:textId="77777777" w:rsidR="00BA6F4B" w:rsidRPr="00DA3997" w:rsidRDefault="00BA6F4B" w:rsidP="00BE6F82">
            <w:pPr>
              <w:pStyle w:val="DokTabellentext"/>
            </w:pPr>
            <w:r w:rsidRPr="00DA3997">
              <w:t>rbcLa</w:t>
            </w:r>
          </w:p>
        </w:tc>
      </w:tr>
      <w:tr w:rsidR="00BA6F4B" w:rsidRPr="00DA3997" w14:paraId="61E4EB56" w14:textId="77777777" w:rsidTr="00BE6F82">
        <w:trPr>
          <w:trHeight w:val="290"/>
        </w:trPr>
        <w:tc>
          <w:tcPr>
            <w:tcW w:w="1380" w:type="dxa"/>
            <w:noWrap/>
            <w:hideMark/>
          </w:tcPr>
          <w:p w14:paraId="5CE35987" w14:textId="77777777" w:rsidR="00BA6F4B" w:rsidRPr="00DA3997" w:rsidRDefault="00BA6F4B" w:rsidP="00BE6F82">
            <w:pPr>
              <w:pStyle w:val="DokTabellentext"/>
            </w:pPr>
            <w:r w:rsidRPr="00DA3997">
              <w:t>SWFRG011-19</w:t>
            </w:r>
          </w:p>
        </w:tc>
        <w:tc>
          <w:tcPr>
            <w:tcW w:w="1480" w:type="dxa"/>
            <w:noWrap/>
            <w:hideMark/>
          </w:tcPr>
          <w:p w14:paraId="18EE8768" w14:textId="77777777" w:rsidR="00BA6F4B" w:rsidRPr="00DA3997" w:rsidRDefault="00BA6F4B" w:rsidP="00BE6F82">
            <w:pPr>
              <w:pStyle w:val="DokTabellentext"/>
            </w:pPr>
            <w:r w:rsidRPr="00DA3997">
              <w:t>Poaceae</w:t>
            </w:r>
          </w:p>
        </w:tc>
        <w:tc>
          <w:tcPr>
            <w:tcW w:w="2260" w:type="dxa"/>
            <w:noWrap/>
            <w:hideMark/>
          </w:tcPr>
          <w:p w14:paraId="11CD61D2"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0F2E823E" w14:textId="77777777" w:rsidR="00BA6F4B" w:rsidRPr="00DA3997" w:rsidRDefault="00BA6F4B" w:rsidP="00BE6F82">
            <w:pPr>
              <w:pStyle w:val="DokTabellentext"/>
            </w:pPr>
            <w:r w:rsidRPr="00DA3997">
              <w:t>FCA465-10</w:t>
            </w:r>
          </w:p>
        </w:tc>
        <w:tc>
          <w:tcPr>
            <w:tcW w:w="1160" w:type="dxa"/>
            <w:noWrap/>
            <w:hideMark/>
          </w:tcPr>
          <w:p w14:paraId="06474CE8" w14:textId="77777777" w:rsidR="00BA6F4B" w:rsidRPr="00DA3997" w:rsidRDefault="00BA6F4B" w:rsidP="00BE6F82">
            <w:pPr>
              <w:pStyle w:val="DokTabellentext"/>
            </w:pPr>
            <w:r w:rsidRPr="00DA3997">
              <w:t>Poaceae</w:t>
            </w:r>
          </w:p>
        </w:tc>
        <w:tc>
          <w:tcPr>
            <w:tcW w:w="2660" w:type="dxa"/>
            <w:noWrap/>
            <w:hideMark/>
          </w:tcPr>
          <w:p w14:paraId="785E2596"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4ED4EC5E" w14:textId="77777777" w:rsidR="00BA6F4B" w:rsidRPr="00DA3997" w:rsidRDefault="00BA6F4B" w:rsidP="00BE6F82">
            <w:pPr>
              <w:pStyle w:val="DokTabellentext"/>
            </w:pPr>
            <w:r w:rsidRPr="00DA3997">
              <w:t>100</w:t>
            </w:r>
          </w:p>
        </w:tc>
        <w:tc>
          <w:tcPr>
            <w:tcW w:w="700" w:type="dxa"/>
            <w:noWrap/>
            <w:hideMark/>
          </w:tcPr>
          <w:p w14:paraId="597CBC2C" w14:textId="77777777" w:rsidR="00BA6F4B" w:rsidRPr="00DA3997" w:rsidRDefault="00BA6F4B" w:rsidP="00BE6F82">
            <w:pPr>
              <w:pStyle w:val="DokTabellentext"/>
            </w:pPr>
            <w:r w:rsidRPr="00DA3997">
              <w:t>848</w:t>
            </w:r>
          </w:p>
        </w:tc>
        <w:tc>
          <w:tcPr>
            <w:tcW w:w="780" w:type="dxa"/>
            <w:noWrap/>
            <w:hideMark/>
          </w:tcPr>
          <w:p w14:paraId="214BBEA6" w14:textId="77777777" w:rsidR="00BA6F4B" w:rsidRPr="00DA3997" w:rsidRDefault="00BA6F4B" w:rsidP="00BE6F82">
            <w:pPr>
              <w:pStyle w:val="DokTabellentext"/>
            </w:pPr>
            <w:r w:rsidRPr="00DA3997">
              <w:t>FALSE</w:t>
            </w:r>
          </w:p>
        </w:tc>
        <w:tc>
          <w:tcPr>
            <w:tcW w:w="1040" w:type="dxa"/>
            <w:noWrap/>
            <w:hideMark/>
          </w:tcPr>
          <w:p w14:paraId="71DDB7E6" w14:textId="77777777" w:rsidR="00BA6F4B" w:rsidRPr="00DA3997" w:rsidRDefault="00BA6F4B" w:rsidP="00BE6F82">
            <w:pPr>
              <w:pStyle w:val="DokTabellentext"/>
            </w:pPr>
            <w:r w:rsidRPr="00DA3997">
              <w:t>rbcLa</w:t>
            </w:r>
          </w:p>
        </w:tc>
      </w:tr>
      <w:tr w:rsidR="00BA6F4B" w:rsidRPr="00DA3997" w14:paraId="3F90F02F" w14:textId="77777777" w:rsidTr="00BE6F82">
        <w:trPr>
          <w:trHeight w:val="290"/>
        </w:trPr>
        <w:tc>
          <w:tcPr>
            <w:tcW w:w="1380" w:type="dxa"/>
            <w:noWrap/>
            <w:hideMark/>
          </w:tcPr>
          <w:p w14:paraId="26253AF4" w14:textId="77777777" w:rsidR="00BA6F4B" w:rsidRPr="00DA3997" w:rsidRDefault="00BA6F4B" w:rsidP="00BE6F82">
            <w:pPr>
              <w:pStyle w:val="DokTabellentext"/>
            </w:pPr>
            <w:r w:rsidRPr="00DA3997">
              <w:t>SWFRG011-19</w:t>
            </w:r>
          </w:p>
        </w:tc>
        <w:tc>
          <w:tcPr>
            <w:tcW w:w="1480" w:type="dxa"/>
            <w:noWrap/>
            <w:hideMark/>
          </w:tcPr>
          <w:p w14:paraId="7D536E04" w14:textId="77777777" w:rsidR="00BA6F4B" w:rsidRPr="00DA3997" w:rsidRDefault="00BA6F4B" w:rsidP="00BE6F82">
            <w:pPr>
              <w:pStyle w:val="DokTabellentext"/>
            </w:pPr>
            <w:r w:rsidRPr="00DA3997">
              <w:t>Poaceae</w:t>
            </w:r>
          </w:p>
        </w:tc>
        <w:tc>
          <w:tcPr>
            <w:tcW w:w="2260" w:type="dxa"/>
            <w:noWrap/>
            <w:hideMark/>
          </w:tcPr>
          <w:p w14:paraId="04B08552"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02F743A1" w14:textId="77777777" w:rsidR="00BA6F4B" w:rsidRPr="00DA3997" w:rsidRDefault="00BA6F4B" w:rsidP="00BE6F82">
            <w:pPr>
              <w:pStyle w:val="DokTabellentext"/>
            </w:pPr>
            <w:r w:rsidRPr="00DA3997">
              <w:t>FCA464-10</w:t>
            </w:r>
          </w:p>
        </w:tc>
        <w:tc>
          <w:tcPr>
            <w:tcW w:w="1160" w:type="dxa"/>
            <w:noWrap/>
            <w:hideMark/>
          </w:tcPr>
          <w:p w14:paraId="62EA2ABD" w14:textId="77777777" w:rsidR="00BA6F4B" w:rsidRPr="00DA3997" w:rsidRDefault="00BA6F4B" w:rsidP="00BE6F82">
            <w:pPr>
              <w:pStyle w:val="DokTabellentext"/>
            </w:pPr>
            <w:r w:rsidRPr="00DA3997">
              <w:t>Poaceae</w:t>
            </w:r>
          </w:p>
        </w:tc>
        <w:tc>
          <w:tcPr>
            <w:tcW w:w="2660" w:type="dxa"/>
            <w:noWrap/>
            <w:hideMark/>
          </w:tcPr>
          <w:p w14:paraId="4C7677CB"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77DE7D23" w14:textId="77777777" w:rsidR="00BA6F4B" w:rsidRPr="00DA3997" w:rsidRDefault="00BA6F4B" w:rsidP="00BE6F82">
            <w:pPr>
              <w:pStyle w:val="DokTabellentext"/>
            </w:pPr>
            <w:r w:rsidRPr="00DA3997">
              <w:t>100</w:t>
            </w:r>
          </w:p>
        </w:tc>
        <w:tc>
          <w:tcPr>
            <w:tcW w:w="700" w:type="dxa"/>
            <w:noWrap/>
            <w:hideMark/>
          </w:tcPr>
          <w:p w14:paraId="2D73921D" w14:textId="77777777" w:rsidR="00BA6F4B" w:rsidRPr="00DA3997" w:rsidRDefault="00BA6F4B" w:rsidP="00BE6F82">
            <w:pPr>
              <w:pStyle w:val="DokTabellentext"/>
            </w:pPr>
            <w:r w:rsidRPr="00DA3997">
              <w:t>848</w:t>
            </w:r>
          </w:p>
        </w:tc>
        <w:tc>
          <w:tcPr>
            <w:tcW w:w="780" w:type="dxa"/>
            <w:noWrap/>
            <w:hideMark/>
          </w:tcPr>
          <w:p w14:paraId="45B939AD" w14:textId="77777777" w:rsidR="00BA6F4B" w:rsidRPr="00DA3997" w:rsidRDefault="00BA6F4B" w:rsidP="00BE6F82">
            <w:pPr>
              <w:pStyle w:val="DokTabellentext"/>
            </w:pPr>
            <w:r w:rsidRPr="00DA3997">
              <w:t>FALSE</w:t>
            </w:r>
          </w:p>
        </w:tc>
        <w:tc>
          <w:tcPr>
            <w:tcW w:w="1040" w:type="dxa"/>
            <w:noWrap/>
            <w:hideMark/>
          </w:tcPr>
          <w:p w14:paraId="6DE68533" w14:textId="77777777" w:rsidR="00BA6F4B" w:rsidRPr="00DA3997" w:rsidRDefault="00BA6F4B" w:rsidP="00BE6F82">
            <w:pPr>
              <w:pStyle w:val="DokTabellentext"/>
            </w:pPr>
            <w:r w:rsidRPr="00DA3997">
              <w:t>rbcLa</w:t>
            </w:r>
          </w:p>
        </w:tc>
      </w:tr>
      <w:tr w:rsidR="00BA6F4B" w:rsidRPr="00DA3997" w14:paraId="0F7CDFE9" w14:textId="77777777" w:rsidTr="00BE6F82">
        <w:trPr>
          <w:trHeight w:val="290"/>
        </w:trPr>
        <w:tc>
          <w:tcPr>
            <w:tcW w:w="1380" w:type="dxa"/>
            <w:noWrap/>
            <w:hideMark/>
          </w:tcPr>
          <w:p w14:paraId="365B2240" w14:textId="77777777" w:rsidR="00BA6F4B" w:rsidRPr="00DA3997" w:rsidRDefault="00BA6F4B" w:rsidP="00BE6F82">
            <w:pPr>
              <w:pStyle w:val="DokTabellentext"/>
            </w:pPr>
            <w:r w:rsidRPr="00DA3997">
              <w:t>SWFRG011-19</w:t>
            </w:r>
          </w:p>
        </w:tc>
        <w:tc>
          <w:tcPr>
            <w:tcW w:w="1480" w:type="dxa"/>
            <w:noWrap/>
            <w:hideMark/>
          </w:tcPr>
          <w:p w14:paraId="613DCFA8" w14:textId="77777777" w:rsidR="00BA6F4B" w:rsidRPr="00DA3997" w:rsidRDefault="00BA6F4B" w:rsidP="00BE6F82">
            <w:pPr>
              <w:pStyle w:val="DokTabellentext"/>
            </w:pPr>
            <w:r w:rsidRPr="00DA3997">
              <w:t>Poaceae</w:t>
            </w:r>
          </w:p>
        </w:tc>
        <w:tc>
          <w:tcPr>
            <w:tcW w:w="2260" w:type="dxa"/>
            <w:noWrap/>
            <w:hideMark/>
          </w:tcPr>
          <w:p w14:paraId="1B545B24"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0E393844" w14:textId="77777777" w:rsidR="00BA6F4B" w:rsidRPr="00DA3997" w:rsidRDefault="00BA6F4B" w:rsidP="00BE6F82">
            <w:pPr>
              <w:pStyle w:val="DokTabellentext"/>
            </w:pPr>
            <w:r w:rsidRPr="00DA3997">
              <w:t>FCA463-10</w:t>
            </w:r>
          </w:p>
        </w:tc>
        <w:tc>
          <w:tcPr>
            <w:tcW w:w="1160" w:type="dxa"/>
            <w:noWrap/>
            <w:hideMark/>
          </w:tcPr>
          <w:p w14:paraId="4430476B" w14:textId="77777777" w:rsidR="00BA6F4B" w:rsidRPr="00DA3997" w:rsidRDefault="00BA6F4B" w:rsidP="00BE6F82">
            <w:pPr>
              <w:pStyle w:val="DokTabellentext"/>
            </w:pPr>
            <w:r w:rsidRPr="00DA3997">
              <w:t>Poaceae</w:t>
            </w:r>
          </w:p>
        </w:tc>
        <w:tc>
          <w:tcPr>
            <w:tcW w:w="2660" w:type="dxa"/>
            <w:noWrap/>
            <w:hideMark/>
          </w:tcPr>
          <w:p w14:paraId="0B30AEFD"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65B5CE97" w14:textId="77777777" w:rsidR="00BA6F4B" w:rsidRPr="00DA3997" w:rsidRDefault="00BA6F4B" w:rsidP="00BE6F82">
            <w:pPr>
              <w:pStyle w:val="DokTabellentext"/>
            </w:pPr>
            <w:r w:rsidRPr="00DA3997">
              <w:t>100</w:t>
            </w:r>
          </w:p>
        </w:tc>
        <w:tc>
          <w:tcPr>
            <w:tcW w:w="700" w:type="dxa"/>
            <w:noWrap/>
            <w:hideMark/>
          </w:tcPr>
          <w:p w14:paraId="0AC356EB" w14:textId="77777777" w:rsidR="00BA6F4B" w:rsidRPr="00DA3997" w:rsidRDefault="00BA6F4B" w:rsidP="00BE6F82">
            <w:pPr>
              <w:pStyle w:val="DokTabellentext"/>
            </w:pPr>
            <w:r w:rsidRPr="00DA3997">
              <w:t>848</w:t>
            </w:r>
          </w:p>
        </w:tc>
        <w:tc>
          <w:tcPr>
            <w:tcW w:w="780" w:type="dxa"/>
            <w:noWrap/>
            <w:hideMark/>
          </w:tcPr>
          <w:p w14:paraId="02EA239B" w14:textId="77777777" w:rsidR="00BA6F4B" w:rsidRPr="00DA3997" w:rsidRDefault="00BA6F4B" w:rsidP="00BE6F82">
            <w:pPr>
              <w:pStyle w:val="DokTabellentext"/>
            </w:pPr>
            <w:r w:rsidRPr="00DA3997">
              <w:t>FALSE</w:t>
            </w:r>
          </w:p>
        </w:tc>
        <w:tc>
          <w:tcPr>
            <w:tcW w:w="1040" w:type="dxa"/>
            <w:noWrap/>
            <w:hideMark/>
          </w:tcPr>
          <w:p w14:paraId="6B64A78E" w14:textId="77777777" w:rsidR="00BA6F4B" w:rsidRPr="00DA3997" w:rsidRDefault="00BA6F4B" w:rsidP="00BE6F82">
            <w:pPr>
              <w:pStyle w:val="DokTabellentext"/>
            </w:pPr>
            <w:r w:rsidRPr="00DA3997">
              <w:t>rbcLa</w:t>
            </w:r>
          </w:p>
        </w:tc>
      </w:tr>
      <w:tr w:rsidR="00BA6F4B" w:rsidRPr="00DA3997" w14:paraId="1BA1096D" w14:textId="77777777" w:rsidTr="00BE6F82">
        <w:trPr>
          <w:trHeight w:val="290"/>
        </w:trPr>
        <w:tc>
          <w:tcPr>
            <w:tcW w:w="1380" w:type="dxa"/>
            <w:noWrap/>
            <w:hideMark/>
          </w:tcPr>
          <w:p w14:paraId="44A6B8A6" w14:textId="77777777" w:rsidR="00BA6F4B" w:rsidRPr="00DA3997" w:rsidRDefault="00BA6F4B" w:rsidP="00BE6F82">
            <w:pPr>
              <w:pStyle w:val="DokTabellentext"/>
            </w:pPr>
            <w:r w:rsidRPr="00DA3997">
              <w:t>SWFRG011-19</w:t>
            </w:r>
          </w:p>
        </w:tc>
        <w:tc>
          <w:tcPr>
            <w:tcW w:w="1480" w:type="dxa"/>
            <w:noWrap/>
            <w:hideMark/>
          </w:tcPr>
          <w:p w14:paraId="4B068B53" w14:textId="77777777" w:rsidR="00BA6F4B" w:rsidRPr="00DA3997" w:rsidRDefault="00BA6F4B" w:rsidP="00BE6F82">
            <w:pPr>
              <w:pStyle w:val="DokTabellentext"/>
            </w:pPr>
            <w:r w:rsidRPr="00DA3997">
              <w:t>Poaceae</w:t>
            </w:r>
          </w:p>
        </w:tc>
        <w:tc>
          <w:tcPr>
            <w:tcW w:w="2260" w:type="dxa"/>
            <w:noWrap/>
            <w:hideMark/>
          </w:tcPr>
          <w:p w14:paraId="551BD2E2"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2775F8E0" w14:textId="77777777" w:rsidR="00BA6F4B" w:rsidRPr="00DA3997" w:rsidRDefault="00BA6F4B" w:rsidP="00BE6F82">
            <w:pPr>
              <w:pStyle w:val="DokTabellentext"/>
            </w:pPr>
            <w:r w:rsidRPr="00DA3997">
              <w:t>FCA462-10</w:t>
            </w:r>
          </w:p>
        </w:tc>
        <w:tc>
          <w:tcPr>
            <w:tcW w:w="1160" w:type="dxa"/>
            <w:noWrap/>
            <w:hideMark/>
          </w:tcPr>
          <w:p w14:paraId="73D97BDE" w14:textId="77777777" w:rsidR="00BA6F4B" w:rsidRPr="00DA3997" w:rsidRDefault="00BA6F4B" w:rsidP="00BE6F82">
            <w:pPr>
              <w:pStyle w:val="DokTabellentext"/>
            </w:pPr>
            <w:r w:rsidRPr="00DA3997">
              <w:t>Poaceae</w:t>
            </w:r>
          </w:p>
        </w:tc>
        <w:tc>
          <w:tcPr>
            <w:tcW w:w="2660" w:type="dxa"/>
            <w:noWrap/>
            <w:hideMark/>
          </w:tcPr>
          <w:p w14:paraId="7971F353"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2390A4C6" w14:textId="77777777" w:rsidR="00BA6F4B" w:rsidRPr="00DA3997" w:rsidRDefault="00BA6F4B" w:rsidP="00BE6F82">
            <w:pPr>
              <w:pStyle w:val="DokTabellentext"/>
            </w:pPr>
            <w:r w:rsidRPr="00DA3997">
              <w:t>100</w:t>
            </w:r>
          </w:p>
        </w:tc>
        <w:tc>
          <w:tcPr>
            <w:tcW w:w="700" w:type="dxa"/>
            <w:noWrap/>
            <w:hideMark/>
          </w:tcPr>
          <w:p w14:paraId="7F0E0FE0" w14:textId="77777777" w:rsidR="00BA6F4B" w:rsidRPr="00DA3997" w:rsidRDefault="00BA6F4B" w:rsidP="00BE6F82">
            <w:pPr>
              <w:pStyle w:val="DokTabellentext"/>
            </w:pPr>
            <w:r w:rsidRPr="00DA3997">
              <w:t>848</w:t>
            </w:r>
          </w:p>
        </w:tc>
        <w:tc>
          <w:tcPr>
            <w:tcW w:w="780" w:type="dxa"/>
            <w:noWrap/>
            <w:hideMark/>
          </w:tcPr>
          <w:p w14:paraId="5983FD4F" w14:textId="77777777" w:rsidR="00BA6F4B" w:rsidRPr="00DA3997" w:rsidRDefault="00BA6F4B" w:rsidP="00BE6F82">
            <w:pPr>
              <w:pStyle w:val="DokTabellentext"/>
            </w:pPr>
            <w:r w:rsidRPr="00DA3997">
              <w:t>FALSE</w:t>
            </w:r>
          </w:p>
        </w:tc>
        <w:tc>
          <w:tcPr>
            <w:tcW w:w="1040" w:type="dxa"/>
            <w:noWrap/>
            <w:hideMark/>
          </w:tcPr>
          <w:p w14:paraId="3799A022" w14:textId="77777777" w:rsidR="00BA6F4B" w:rsidRPr="00DA3997" w:rsidRDefault="00BA6F4B" w:rsidP="00BE6F82">
            <w:pPr>
              <w:pStyle w:val="DokTabellentext"/>
            </w:pPr>
            <w:r w:rsidRPr="00DA3997">
              <w:t>rbcLa</w:t>
            </w:r>
          </w:p>
        </w:tc>
      </w:tr>
      <w:tr w:rsidR="00BA6F4B" w:rsidRPr="00DA3997" w14:paraId="64448819" w14:textId="77777777" w:rsidTr="00BE6F82">
        <w:trPr>
          <w:trHeight w:val="290"/>
        </w:trPr>
        <w:tc>
          <w:tcPr>
            <w:tcW w:w="1380" w:type="dxa"/>
            <w:noWrap/>
            <w:hideMark/>
          </w:tcPr>
          <w:p w14:paraId="0BF3629B" w14:textId="77777777" w:rsidR="00BA6F4B" w:rsidRPr="00DA3997" w:rsidRDefault="00BA6F4B" w:rsidP="00BE6F82">
            <w:pPr>
              <w:pStyle w:val="DokTabellentext"/>
            </w:pPr>
            <w:r w:rsidRPr="00DA3997">
              <w:t>SWFRG011-19</w:t>
            </w:r>
          </w:p>
        </w:tc>
        <w:tc>
          <w:tcPr>
            <w:tcW w:w="1480" w:type="dxa"/>
            <w:noWrap/>
            <w:hideMark/>
          </w:tcPr>
          <w:p w14:paraId="131A9D24" w14:textId="77777777" w:rsidR="00BA6F4B" w:rsidRPr="00DA3997" w:rsidRDefault="00BA6F4B" w:rsidP="00BE6F82">
            <w:pPr>
              <w:pStyle w:val="DokTabellentext"/>
            </w:pPr>
            <w:r w:rsidRPr="00DA3997">
              <w:t>Poaceae</w:t>
            </w:r>
          </w:p>
        </w:tc>
        <w:tc>
          <w:tcPr>
            <w:tcW w:w="2260" w:type="dxa"/>
            <w:noWrap/>
            <w:hideMark/>
          </w:tcPr>
          <w:p w14:paraId="7F0B36D4"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6C437187" w14:textId="77777777" w:rsidR="00BA6F4B" w:rsidRPr="00DA3997" w:rsidRDefault="00BA6F4B" w:rsidP="00BE6F82">
            <w:pPr>
              <w:pStyle w:val="DokTabellentext"/>
            </w:pPr>
            <w:r w:rsidRPr="00DA3997">
              <w:t>FCA461-10</w:t>
            </w:r>
          </w:p>
        </w:tc>
        <w:tc>
          <w:tcPr>
            <w:tcW w:w="1160" w:type="dxa"/>
            <w:noWrap/>
            <w:hideMark/>
          </w:tcPr>
          <w:p w14:paraId="72673476" w14:textId="77777777" w:rsidR="00BA6F4B" w:rsidRPr="00DA3997" w:rsidRDefault="00BA6F4B" w:rsidP="00BE6F82">
            <w:pPr>
              <w:pStyle w:val="DokTabellentext"/>
            </w:pPr>
            <w:r w:rsidRPr="00DA3997">
              <w:t>Poaceae</w:t>
            </w:r>
          </w:p>
        </w:tc>
        <w:tc>
          <w:tcPr>
            <w:tcW w:w="2660" w:type="dxa"/>
            <w:noWrap/>
            <w:hideMark/>
          </w:tcPr>
          <w:p w14:paraId="7C548CC6"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52A97626" w14:textId="77777777" w:rsidR="00BA6F4B" w:rsidRPr="00DA3997" w:rsidRDefault="00BA6F4B" w:rsidP="00BE6F82">
            <w:pPr>
              <w:pStyle w:val="DokTabellentext"/>
            </w:pPr>
            <w:r w:rsidRPr="00DA3997">
              <w:t>100</w:t>
            </w:r>
          </w:p>
        </w:tc>
        <w:tc>
          <w:tcPr>
            <w:tcW w:w="700" w:type="dxa"/>
            <w:noWrap/>
            <w:hideMark/>
          </w:tcPr>
          <w:p w14:paraId="4A267123" w14:textId="77777777" w:rsidR="00BA6F4B" w:rsidRPr="00DA3997" w:rsidRDefault="00BA6F4B" w:rsidP="00BE6F82">
            <w:pPr>
              <w:pStyle w:val="DokTabellentext"/>
            </w:pPr>
            <w:r w:rsidRPr="00DA3997">
              <w:t>848</w:t>
            </w:r>
          </w:p>
        </w:tc>
        <w:tc>
          <w:tcPr>
            <w:tcW w:w="780" w:type="dxa"/>
            <w:noWrap/>
            <w:hideMark/>
          </w:tcPr>
          <w:p w14:paraId="3FCF23AE" w14:textId="77777777" w:rsidR="00BA6F4B" w:rsidRPr="00DA3997" w:rsidRDefault="00BA6F4B" w:rsidP="00BE6F82">
            <w:pPr>
              <w:pStyle w:val="DokTabellentext"/>
            </w:pPr>
            <w:r w:rsidRPr="00DA3997">
              <w:t>FALSE</w:t>
            </w:r>
          </w:p>
        </w:tc>
        <w:tc>
          <w:tcPr>
            <w:tcW w:w="1040" w:type="dxa"/>
            <w:noWrap/>
            <w:hideMark/>
          </w:tcPr>
          <w:p w14:paraId="0898AD7F" w14:textId="77777777" w:rsidR="00BA6F4B" w:rsidRPr="00DA3997" w:rsidRDefault="00BA6F4B" w:rsidP="00BE6F82">
            <w:pPr>
              <w:pStyle w:val="DokTabellentext"/>
            </w:pPr>
            <w:r w:rsidRPr="00DA3997">
              <w:t>rbcLa</w:t>
            </w:r>
          </w:p>
        </w:tc>
      </w:tr>
      <w:tr w:rsidR="00BA6F4B" w:rsidRPr="00DA3997" w14:paraId="19C25910" w14:textId="77777777" w:rsidTr="00BE6F82">
        <w:trPr>
          <w:trHeight w:val="290"/>
        </w:trPr>
        <w:tc>
          <w:tcPr>
            <w:tcW w:w="1380" w:type="dxa"/>
            <w:noWrap/>
            <w:hideMark/>
          </w:tcPr>
          <w:p w14:paraId="3426124E" w14:textId="77777777" w:rsidR="00BA6F4B" w:rsidRPr="00DA3997" w:rsidRDefault="00BA6F4B" w:rsidP="00BE6F82">
            <w:pPr>
              <w:pStyle w:val="DokTabellentext"/>
            </w:pPr>
            <w:r w:rsidRPr="00DA3997">
              <w:t>SWFRG011-19</w:t>
            </w:r>
          </w:p>
        </w:tc>
        <w:tc>
          <w:tcPr>
            <w:tcW w:w="1480" w:type="dxa"/>
            <w:noWrap/>
            <w:hideMark/>
          </w:tcPr>
          <w:p w14:paraId="33991167" w14:textId="77777777" w:rsidR="00BA6F4B" w:rsidRPr="00DA3997" w:rsidRDefault="00BA6F4B" w:rsidP="00BE6F82">
            <w:pPr>
              <w:pStyle w:val="DokTabellentext"/>
            </w:pPr>
            <w:r w:rsidRPr="00DA3997">
              <w:t>Poaceae</w:t>
            </w:r>
          </w:p>
        </w:tc>
        <w:tc>
          <w:tcPr>
            <w:tcW w:w="2260" w:type="dxa"/>
            <w:noWrap/>
            <w:hideMark/>
          </w:tcPr>
          <w:p w14:paraId="123D78CF"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5B504F40" w14:textId="77777777" w:rsidR="00BA6F4B" w:rsidRPr="00DA3997" w:rsidRDefault="00BA6F4B" w:rsidP="00BE6F82">
            <w:pPr>
              <w:pStyle w:val="DokTabellentext"/>
            </w:pPr>
            <w:r w:rsidRPr="00DA3997">
              <w:t>FCA460-10</w:t>
            </w:r>
          </w:p>
        </w:tc>
        <w:tc>
          <w:tcPr>
            <w:tcW w:w="1160" w:type="dxa"/>
            <w:noWrap/>
            <w:hideMark/>
          </w:tcPr>
          <w:p w14:paraId="32FD30FA" w14:textId="77777777" w:rsidR="00BA6F4B" w:rsidRPr="00DA3997" w:rsidRDefault="00BA6F4B" w:rsidP="00BE6F82">
            <w:pPr>
              <w:pStyle w:val="DokTabellentext"/>
            </w:pPr>
            <w:r w:rsidRPr="00DA3997">
              <w:t>Poaceae</w:t>
            </w:r>
          </w:p>
        </w:tc>
        <w:tc>
          <w:tcPr>
            <w:tcW w:w="2660" w:type="dxa"/>
            <w:noWrap/>
            <w:hideMark/>
          </w:tcPr>
          <w:p w14:paraId="364CC1C9"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39B30321" w14:textId="77777777" w:rsidR="00BA6F4B" w:rsidRPr="00DA3997" w:rsidRDefault="00BA6F4B" w:rsidP="00BE6F82">
            <w:pPr>
              <w:pStyle w:val="DokTabellentext"/>
            </w:pPr>
            <w:r w:rsidRPr="00DA3997">
              <w:t>100</w:t>
            </w:r>
          </w:p>
        </w:tc>
        <w:tc>
          <w:tcPr>
            <w:tcW w:w="700" w:type="dxa"/>
            <w:noWrap/>
            <w:hideMark/>
          </w:tcPr>
          <w:p w14:paraId="238BCAED" w14:textId="77777777" w:rsidR="00BA6F4B" w:rsidRPr="00DA3997" w:rsidRDefault="00BA6F4B" w:rsidP="00BE6F82">
            <w:pPr>
              <w:pStyle w:val="DokTabellentext"/>
            </w:pPr>
            <w:r w:rsidRPr="00DA3997">
              <w:t>848</w:t>
            </w:r>
          </w:p>
        </w:tc>
        <w:tc>
          <w:tcPr>
            <w:tcW w:w="780" w:type="dxa"/>
            <w:noWrap/>
            <w:hideMark/>
          </w:tcPr>
          <w:p w14:paraId="44F4B9F1" w14:textId="77777777" w:rsidR="00BA6F4B" w:rsidRPr="00DA3997" w:rsidRDefault="00BA6F4B" w:rsidP="00BE6F82">
            <w:pPr>
              <w:pStyle w:val="DokTabellentext"/>
            </w:pPr>
            <w:r w:rsidRPr="00DA3997">
              <w:t>FALSE</w:t>
            </w:r>
          </w:p>
        </w:tc>
        <w:tc>
          <w:tcPr>
            <w:tcW w:w="1040" w:type="dxa"/>
            <w:noWrap/>
            <w:hideMark/>
          </w:tcPr>
          <w:p w14:paraId="7B8E3634" w14:textId="77777777" w:rsidR="00BA6F4B" w:rsidRPr="00DA3997" w:rsidRDefault="00BA6F4B" w:rsidP="00BE6F82">
            <w:pPr>
              <w:pStyle w:val="DokTabellentext"/>
            </w:pPr>
            <w:r w:rsidRPr="00DA3997">
              <w:t>rbcLa</w:t>
            </w:r>
          </w:p>
        </w:tc>
      </w:tr>
      <w:tr w:rsidR="00BA6F4B" w:rsidRPr="00DA3997" w14:paraId="1CFF592F" w14:textId="77777777" w:rsidTr="00BE6F82">
        <w:trPr>
          <w:trHeight w:val="290"/>
        </w:trPr>
        <w:tc>
          <w:tcPr>
            <w:tcW w:w="1380" w:type="dxa"/>
            <w:noWrap/>
            <w:hideMark/>
          </w:tcPr>
          <w:p w14:paraId="4FDF6B24" w14:textId="77777777" w:rsidR="00BA6F4B" w:rsidRPr="00DA3997" w:rsidRDefault="00BA6F4B" w:rsidP="00BE6F82">
            <w:pPr>
              <w:pStyle w:val="DokTabellentext"/>
            </w:pPr>
            <w:r w:rsidRPr="00DA3997">
              <w:t>SWFRG011-19</w:t>
            </w:r>
          </w:p>
        </w:tc>
        <w:tc>
          <w:tcPr>
            <w:tcW w:w="1480" w:type="dxa"/>
            <w:noWrap/>
            <w:hideMark/>
          </w:tcPr>
          <w:p w14:paraId="491E23FC" w14:textId="77777777" w:rsidR="00BA6F4B" w:rsidRPr="00DA3997" w:rsidRDefault="00BA6F4B" w:rsidP="00BE6F82">
            <w:pPr>
              <w:pStyle w:val="DokTabellentext"/>
            </w:pPr>
            <w:r w:rsidRPr="00DA3997">
              <w:t>Poaceae</w:t>
            </w:r>
          </w:p>
        </w:tc>
        <w:tc>
          <w:tcPr>
            <w:tcW w:w="2260" w:type="dxa"/>
            <w:noWrap/>
            <w:hideMark/>
          </w:tcPr>
          <w:p w14:paraId="24576792"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482D0A87" w14:textId="77777777" w:rsidR="00BA6F4B" w:rsidRPr="00DA3997" w:rsidRDefault="00BA6F4B" w:rsidP="00BE6F82">
            <w:pPr>
              <w:pStyle w:val="DokTabellentext"/>
            </w:pPr>
            <w:r w:rsidRPr="00DA3997">
              <w:t>FCA459-10</w:t>
            </w:r>
          </w:p>
        </w:tc>
        <w:tc>
          <w:tcPr>
            <w:tcW w:w="1160" w:type="dxa"/>
            <w:noWrap/>
            <w:hideMark/>
          </w:tcPr>
          <w:p w14:paraId="02F9C99E" w14:textId="77777777" w:rsidR="00BA6F4B" w:rsidRPr="00DA3997" w:rsidRDefault="00BA6F4B" w:rsidP="00BE6F82">
            <w:pPr>
              <w:pStyle w:val="DokTabellentext"/>
            </w:pPr>
            <w:r w:rsidRPr="00DA3997">
              <w:t>Poaceae</w:t>
            </w:r>
          </w:p>
        </w:tc>
        <w:tc>
          <w:tcPr>
            <w:tcW w:w="2660" w:type="dxa"/>
            <w:noWrap/>
            <w:hideMark/>
          </w:tcPr>
          <w:p w14:paraId="43B86D71"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154B66FD" w14:textId="77777777" w:rsidR="00BA6F4B" w:rsidRPr="00DA3997" w:rsidRDefault="00BA6F4B" w:rsidP="00BE6F82">
            <w:pPr>
              <w:pStyle w:val="DokTabellentext"/>
            </w:pPr>
            <w:r w:rsidRPr="00DA3997">
              <w:t>100</w:t>
            </w:r>
          </w:p>
        </w:tc>
        <w:tc>
          <w:tcPr>
            <w:tcW w:w="700" w:type="dxa"/>
            <w:noWrap/>
            <w:hideMark/>
          </w:tcPr>
          <w:p w14:paraId="08BAC7B6" w14:textId="77777777" w:rsidR="00BA6F4B" w:rsidRPr="00DA3997" w:rsidRDefault="00BA6F4B" w:rsidP="00BE6F82">
            <w:pPr>
              <w:pStyle w:val="DokTabellentext"/>
            </w:pPr>
            <w:r w:rsidRPr="00DA3997">
              <w:t>848</w:t>
            </w:r>
          </w:p>
        </w:tc>
        <w:tc>
          <w:tcPr>
            <w:tcW w:w="780" w:type="dxa"/>
            <w:noWrap/>
            <w:hideMark/>
          </w:tcPr>
          <w:p w14:paraId="008C55C1" w14:textId="77777777" w:rsidR="00BA6F4B" w:rsidRPr="00DA3997" w:rsidRDefault="00BA6F4B" w:rsidP="00BE6F82">
            <w:pPr>
              <w:pStyle w:val="DokTabellentext"/>
            </w:pPr>
            <w:r w:rsidRPr="00DA3997">
              <w:t>FALSE</w:t>
            </w:r>
          </w:p>
        </w:tc>
        <w:tc>
          <w:tcPr>
            <w:tcW w:w="1040" w:type="dxa"/>
            <w:noWrap/>
            <w:hideMark/>
          </w:tcPr>
          <w:p w14:paraId="22C28F47" w14:textId="77777777" w:rsidR="00BA6F4B" w:rsidRPr="00DA3997" w:rsidRDefault="00BA6F4B" w:rsidP="00BE6F82">
            <w:pPr>
              <w:pStyle w:val="DokTabellentext"/>
            </w:pPr>
            <w:r w:rsidRPr="00DA3997">
              <w:t>rbcLa</w:t>
            </w:r>
          </w:p>
        </w:tc>
      </w:tr>
      <w:tr w:rsidR="00BA6F4B" w:rsidRPr="00DA3997" w14:paraId="4C8B41B8" w14:textId="77777777" w:rsidTr="00BE6F82">
        <w:trPr>
          <w:trHeight w:val="290"/>
        </w:trPr>
        <w:tc>
          <w:tcPr>
            <w:tcW w:w="1380" w:type="dxa"/>
            <w:noWrap/>
            <w:hideMark/>
          </w:tcPr>
          <w:p w14:paraId="0B0D1C82" w14:textId="77777777" w:rsidR="00BA6F4B" w:rsidRPr="00DA3997" w:rsidRDefault="00BA6F4B" w:rsidP="00BE6F82">
            <w:pPr>
              <w:pStyle w:val="DokTabellentext"/>
            </w:pPr>
            <w:r w:rsidRPr="00DA3997">
              <w:t>SWFRG011-19</w:t>
            </w:r>
          </w:p>
        </w:tc>
        <w:tc>
          <w:tcPr>
            <w:tcW w:w="1480" w:type="dxa"/>
            <w:noWrap/>
            <w:hideMark/>
          </w:tcPr>
          <w:p w14:paraId="110B5A71" w14:textId="77777777" w:rsidR="00BA6F4B" w:rsidRPr="00DA3997" w:rsidRDefault="00BA6F4B" w:rsidP="00BE6F82">
            <w:pPr>
              <w:pStyle w:val="DokTabellentext"/>
            </w:pPr>
            <w:r w:rsidRPr="00DA3997">
              <w:t>Poaceae</w:t>
            </w:r>
          </w:p>
        </w:tc>
        <w:tc>
          <w:tcPr>
            <w:tcW w:w="2260" w:type="dxa"/>
            <w:noWrap/>
            <w:hideMark/>
          </w:tcPr>
          <w:p w14:paraId="7B996D83"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480B3596" w14:textId="77777777" w:rsidR="00BA6F4B" w:rsidRPr="00DA3997" w:rsidRDefault="00BA6F4B" w:rsidP="00BE6F82">
            <w:pPr>
              <w:pStyle w:val="DokTabellentext"/>
            </w:pPr>
            <w:r w:rsidRPr="00DA3997">
              <w:t>FCA458-10</w:t>
            </w:r>
          </w:p>
        </w:tc>
        <w:tc>
          <w:tcPr>
            <w:tcW w:w="1160" w:type="dxa"/>
            <w:noWrap/>
            <w:hideMark/>
          </w:tcPr>
          <w:p w14:paraId="71138871" w14:textId="77777777" w:rsidR="00BA6F4B" w:rsidRPr="00DA3997" w:rsidRDefault="00BA6F4B" w:rsidP="00BE6F82">
            <w:pPr>
              <w:pStyle w:val="DokTabellentext"/>
            </w:pPr>
            <w:r w:rsidRPr="00DA3997">
              <w:t>Poaceae</w:t>
            </w:r>
          </w:p>
        </w:tc>
        <w:tc>
          <w:tcPr>
            <w:tcW w:w="2660" w:type="dxa"/>
            <w:noWrap/>
            <w:hideMark/>
          </w:tcPr>
          <w:p w14:paraId="156645CC"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0F906892" w14:textId="77777777" w:rsidR="00BA6F4B" w:rsidRPr="00DA3997" w:rsidRDefault="00BA6F4B" w:rsidP="00BE6F82">
            <w:pPr>
              <w:pStyle w:val="DokTabellentext"/>
            </w:pPr>
            <w:r w:rsidRPr="00DA3997">
              <w:t>100</w:t>
            </w:r>
          </w:p>
        </w:tc>
        <w:tc>
          <w:tcPr>
            <w:tcW w:w="700" w:type="dxa"/>
            <w:noWrap/>
            <w:hideMark/>
          </w:tcPr>
          <w:p w14:paraId="32086B21" w14:textId="77777777" w:rsidR="00BA6F4B" w:rsidRPr="00DA3997" w:rsidRDefault="00BA6F4B" w:rsidP="00BE6F82">
            <w:pPr>
              <w:pStyle w:val="DokTabellentext"/>
            </w:pPr>
            <w:r w:rsidRPr="00DA3997">
              <w:t>848</w:t>
            </w:r>
          </w:p>
        </w:tc>
        <w:tc>
          <w:tcPr>
            <w:tcW w:w="780" w:type="dxa"/>
            <w:noWrap/>
            <w:hideMark/>
          </w:tcPr>
          <w:p w14:paraId="08028C69" w14:textId="77777777" w:rsidR="00BA6F4B" w:rsidRPr="00DA3997" w:rsidRDefault="00BA6F4B" w:rsidP="00BE6F82">
            <w:pPr>
              <w:pStyle w:val="DokTabellentext"/>
            </w:pPr>
            <w:r w:rsidRPr="00DA3997">
              <w:t>FALSE</w:t>
            </w:r>
          </w:p>
        </w:tc>
        <w:tc>
          <w:tcPr>
            <w:tcW w:w="1040" w:type="dxa"/>
            <w:noWrap/>
            <w:hideMark/>
          </w:tcPr>
          <w:p w14:paraId="64D14D31" w14:textId="77777777" w:rsidR="00BA6F4B" w:rsidRPr="00DA3997" w:rsidRDefault="00BA6F4B" w:rsidP="00BE6F82">
            <w:pPr>
              <w:pStyle w:val="DokTabellentext"/>
            </w:pPr>
            <w:r w:rsidRPr="00DA3997">
              <w:t>rbcLa</w:t>
            </w:r>
          </w:p>
        </w:tc>
      </w:tr>
      <w:tr w:rsidR="00BA6F4B" w:rsidRPr="00DA3997" w14:paraId="57FC0888" w14:textId="77777777" w:rsidTr="00BE6F82">
        <w:trPr>
          <w:trHeight w:val="290"/>
        </w:trPr>
        <w:tc>
          <w:tcPr>
            <w:tcW w:w="1380" w:type="dxa"/>
            <w:noWrap/>
            <w:hideMark/>
          </w:tcPr>
          <w:p w14:paraId="1564FF6C" w14:textId="77777777" w:rsidR="00BA6F4B" w:rsidRPr="00DA3997" w:rsidRDefault="00BA6F4B" w:rsidP="00BE6F82">
            <w:pPr>
              <w:pStyle w:val="DokTabellentext"/>
            </w:pPr>
            <w:r w:rsidRPr="00DA3997">
              <w:t>SWFRG011-19</w:t>
            </w:r>
          </w:p>
        </w:tc>
        <w:tc>
          <w:tcPr>
            <w:tcW w:w="1480" w:type="dxa"/>
            <w:noWrap/>
            <w:hideMark/>
          </w:tcPr>
          <w:p w14:paraId="5EA781F6" w14:textId="77777777" w:rsidR="00BA6F4B" w:rsidRPr="00DA3997" w:rsidRDefault="00BA6F4B" w:rsidP="00BE6F82">
            <w:pPr>
              <w:pStyle w:val="DokTabellentext"/>
            </w:pPr>
            <w:r w:rsidRPr="00DA3997">
              <w:t>Poaceae</w:t>
            </w:r>
          </w:p>
        </w:tc>
        <w:tc>
          <w:tcPr>
            <w:tcW w:w="2260" w:type="dxa"/>
            <w:noWrap/>
            <w:hideMark/>
          </w:tcPr>
          <w:p w14:paraId="5B31AF41"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1C1D383E" w14:textId="77777777" w:rsidR="00BA6F4B" w:rsidRPr="00DA3997" w:rsidRDefault="00BA6F4B" w:rsidP="00BE6F82">
            <w:pPr>
              <w:pStyle w:val="DokTabellentext"/>
            </w:pPr>
            <w:r w:rsidRPr="00DA3997">
              <w:t>FCA457-10</w:t>
            </w:r>
          </w:p>
        </w:tc>
        <w:tc>
          <w:tcPr>
            <w:tcW w:w="1160" w:type="dxa"/>
            <w:noWrap/>
            <w:hideMark/>
          </w:tcPr>
          <w:p w14:paraId="28035E05" w14:textId="77777777" w:rsidR="00BA6F4B" w:rsidRPr="00DA3997" w:rsidRDefault="00BA6F4B" w:rsidP="00BE6F82">
            <w:pPr>
              <w:pStyle w:val="DokTabellentext"/>
            </w:pPr>
            <w:r w:rsidRPr="00DA3997">
              <w:t>Poaceae</w:t>
            </w:r>
          </w:p>
        </w:tc>
        <w:tc>
          <w:tcPr>
            <w:tcW w:w="2660" w:type="dxa"/>
            <w:noWrap/>
            <w:hideMark/>
          </w:tcPr>
          <w:p w14:paraId="243AA1D6"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785F552C" w14:textId="77777777" w:rsidR="00BA6F4B" w:rsidRPr="00DA3997" w:rsidRDefault="00BA6F4B" w:rsidP="00BE6F82">
            <w:pPr>
              <w:pStyle w:val="DokTabellentext"/>
            </w:pPr>
            <w:r w:rsidRPr="00DA3997">
              <w:t>100</w:t>
            </w:r>
          </w:p>
        </w:tc>
        <w:tc>
          <w:tcPr>
            <w:tcW w:w="700" w:type="dxa"/>
            <w:noWrap/>
            <w:hideMark/>
          </w:tcPr>
          <w:p w14:paraId="7C536F4B" w14:textId="77777777" w:rsidR="00BA6F4B" w:rsidRPr="00DA3997" w:rsidRDefault="00BA6F4B" w:rsidP="00BE6F82">
            <w:pPr>
              <w:pStyle w:val="DokTabellentext"/>
            </w:pPr>
            <w:r w:rsidRPr="00DA3997">
              <w:t>848</w:t>
            </w:r>
          </w:p>
        </w:tc>
        <w:tc>
          <w:tcPr>
            <w:tcW w:w="780" w:type="dxa"/>
            <w:noWrap/>
            <w:hideMark/>
          </w:tcPr>
          <w:p w14:paraId="27E18942" w14:textId="77777777" w:rsidR="00BA6F4B" w:rsidRPr="00DA3997" w:rsidRDefault="00BA6F4B" w:rsidP="00BE6F82">
            <w:pPr>
              <w:pStyle w:val="DokTabellentext"/>
            </w:pPr>
            <w:r w:rsidRPr="00DA3997">
              <w:t>FALSE</w:t>
            </w:r>
          </w:p>
        </w:tc>
        <w:tc>
          <w:tcPr>
            <w:tcW w:w="1040" w:type="dxa"/>
            <w:noWrap/>
            <w:hideMark/>
          </w:tcPr>
          <w:p w14:paraId="125B69F1" w14:textId="77777777" w:rsidR="00BA6F4B" w:rsidRPr="00DA3997" w:rsidRDefault="00BA6F4B" w:rsidP="00BE6F82">
            <w:pPr>
              <w:pStyle w:val="DokTabellentext"/>
            </w:pPr>
            <w:r w:rsidRPr="00DA3997">
              <w:t>rbcLa</w:t>
            </w:r>
          </w:p>
        </w:tc>
      </w:tr>
      <w:tr w:rsidR="00BA6F4B" w:rsidRPr="00DA3997" w14:paraId="1F6CACBB" w14:textId="77777777" w:rsidTr="00BE6F82">
        <w:trPr>
          <w:trHeight w:val="290"/>
        </w:trPr>
        <w:tc>
          <w:tcPr>
            <w:tcW w:w="1380" w:type="dxa"/>
            <w:noWrap/>
            <w:hideMark/>
          </w:tcPr>
          <w:p w14:paraId="7AE03C45" w14:textId="77777777" w:rsidR="00BA6F4B" w:rsidRPr="00DA3997" w:rsidRDefault="00BA6F4B" w:rsidP="00BE6F82">
            <w:pPr>
              <w:pStyle w:val="DokTabellentext"/>
            </w:pPr>
            <w:r w:rsidRPr="00DA3997">
              <w:t>SWFRG011-19</w:t>
            </w:r>
          </w:p>
        </w:tc>
        <w:tc>
          <w:tcPr>
            <w:tcW w:w="1480" w:type="dxa"/>
            <w:noWrap/>
            <w:hideMark/>
          </w:tcPr>
          <w:p w14:paraId="07750E5E" w14:textId="77777777" w:rsidR="00BA6F4B" w:rsidRPr="00DA3997" w:rsidRDefault="00BA6F4B" w:rsidP="00BE6F82">
            <w:pPr>
              <w:pStyle w:val="DokTabellentext"/>
            </w:pPr>
            <w:r w:rsidRPr="00DA3997">
              <w:t>Poaceae</w:t>
            </w:r>
          </w:p>
        </w:tc>
        <w:tc>
          <w:tcPr>
            <w:tcW w:w="2260" w:type="dxa"/>
            <w:noWrap/>
            <w:hideMark/>
          </w:tcPr>
          <w:p w14:paraId="30B4E3D2"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2694C78E" w14:textId="77777777" w:rsidR="00BA6F4B" w:rsidRPr="00DA3997" w:rsidRDefault="00BA6F4B" w:rsidP="00BE6F82">
            <w:pPr>
              <w:pStyle w:val="DokTabellentext"/>
            </w:pPr>
            <w:r w:rsidRPr="00DA3997">
              <w:t>FCA426-10</w:t>
            </w:r>
          </w:p>
        </w:tc>
        <w:tc>
          <w:tcPr>
            <w:tcW w:w="1160" w:type="dxa"/>
            <w:noWrap/>
            <w:hideMark/>
          </w:tcPr>
          <w:p w14:paraId="34B86B61" w14:textId="77777777" w:rsidR="00BA6F4B" w:rsidRPr="00DA3997" w:rsidRDefault="00BA6F4B" w:rsidP="00BE6F82">
            <w:pPr>
              <w:pStyle w:val="DokTabellentext"/>
            </w:pPr>
            <w:r w:rsidRPr="00DA3997">
              <w:t>Poaceae</w:t>
            </w:r>
          </w:p>
        </w:tc>
        <w:tc>
          <w:tcPr>
            <w:tcW w:w="2660" w:type="dxa"/>
            <w:noWrap/>
            <w:hideMark/>
          </w:tcPr>
          <w:p w14:paraId="21FC2515"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magellanicus</w:t>
            </w:r>
          </w:p>
        </w:tc>
        <w:tc>
          <w:tcPr>
            <w:tcW w:w="640" w:type="dxa"/>
            <w:noWrap/>
            <w:hideMark/>
          </w:tcPr>
          <w:p w14:paraId="61275CFC" w14:textId="77777777" w:rsidR="00BA6F4B" w:rsidRPr="00DA3997" w:rsidRDefault="00BA6F4B" w:rsidP="00BE6F82">
            <w:pPr>
              <w:pStyle w:val="DokTabellentext"/>
            </w:pPr>
            <w:r w:rsidRPr="00DA3997">
              <w:t>100</w:t>
            </w:r>
          </w:p>
        </w:tc>
        <w:tc>
          <w:tcPr>
            <w:tcW w:w="700" w:type="dxa"/>
            <w:noWrap/>
            <w:hideMark/>
          </w:tcPr>
          <w:p w14:paraId="3E271EE4" w14:textId="77777777" w:rsidR="00BA6F4B" w:rsidRPr="00DA3997" w:rsidRDefault="00BA6F4B" w:rsidP="00BE6F82">
            <w:pPr>
              <w:pStyle w:val="DokTabellentext"/>
            </w:pPr>
            <w:r w:rsidRPr="00DA3997">
              <w:t>848</w:t>
            </w:r>
          </w:p>
        </w:tc>
        <w:tc>
          <w:tcPr>
            <w:tcW w:w="780" w:type="dxa"/>
            <w:noWrap/>
            <w:hideMark/>
          </w:tcPr>
          <w:p w14:paraId="7DD8E784" w14:textId="77777777" w:rsidR="00BA6F4B" w:rsidRPr="00DA3997" w:rsidRDefault="00BA6F4B" w:rsidP="00BE6F82">
            <w:pPr>
              <w:pStyle w:val="DokTabellentext"/>
            </w:pPr>
            <w:r w:rsidRPr="00DA3997">
              <w:t>FALSE</w:t>
            </w:r>
          </w:p>
        </w:tc>
        <w:tc>
          <w:tcPr>
            <w:tcW w:w="1040" w:type="dxa"/>
            <w:noWrap/>
            <w:hideMark/>
          </w:tcPr>
          <w:p w14:paraId="0536B93B" w14:textId="77777777" w:rsidR="00BA6F4B" w:rsidRPr="00DA3997" w:rsidRDefault="00BA6F4B" w:rsidP="00BE6F82">
            <w:pPr>
              <w:pStyle w:val="DokTabellentext"/>
            </w:pPr>
            <w:r w:rsidRPr="00DA3997">
              <w:t>rbcLa</w:t>
            </w:r>
          </w:p>
        </w:tc>
      </w:tr>
      <w:tr w:rsidR="00BA6F4B" w:rsidRPr="00DA3997" w14:paraId="38E2F9CE" w14:textId="77777777" w:rsidTr="00BE6F82">
        <w:trPr>
          <w:trHeight w:val="290"/>
        </w:trPr>
        <w:tc>
          <w:tcPr>
            <w:tcW w:w="1380" w:type="dxa"/>
            <w:noWrap/>
            <w:hideMark/>
          </w:tcPr>
          <w:p w14:paraId="272B406D" w14:textId="77777777" w:rsidR="00BA6F4B" w:rsidRPr="00DA3997" w:rsidRDefault="00BA6F4B" w:rsidP="00BE6F82">
            <w:pPr>
              <w:pStyle w:val="DokTabellentext"/>
            </w:pPr>
            <w:r w:rsidRPr="00DA3997">
              <w:lastRenderedPageBreak/>
              <w:t>SWFRG011-19</w:t>
            </w:r>
          </w:p>
        </w:tc>
        <w:tc>
          <w:tcPr>
            <w:tcW w:w="1480" w:type="dxa"/>
            <w:noWrap/>
            <w:hideMark/>
          </w:tcPr>
          <w:p w14:paraId="41535BCE" w14:textId="77777777" w:rsidR="00BA6F4B" w:rsidRPr="00DA3997" w:rsidRDefault="00BA6F4B" w:rsidP="00BE6F82">
            <w:pPr>
              <w:pStyle w:val="DokTabellentext"/>
            </w:pPr>
            <w:r w:rsidRPr="00DA3997">
              <w:t>Poaceae</w:t>
            </w:r>
          </w:p>
        </w:tc>
        <w:tc>
          <w:tcPr>
            <w:tcW w:w="2260" w:type="dxa"/>
            <w:noWrap/>
            <w:hideMark/>
          </w:tcPr>
          <w:p w14:paraId="35F5CF3E"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321C5C75" w14:textId="77777777" w:rsidR="00BA6F4B" w:rsidRPr="00DA3997" w:rsidRDefault="00BA6F4B" w:rsidP="00BE6F82">
            <w:pPr>
              <w:pStyle w:val="DokTabellentext"/>
            </w:pPr>
            <w:r w:rsidRPr="00DA3997">
              <w:t>FCA425-10</w:t>
            </w:r>
          </w:p>
        </w:tc>
        <w:tc>
          <w:tcPr>
            <w:tcW w:w="1160" w:type="dxa"/>
            <w:noWrap/>
            <w:hideMark/>
          </w:tcPr>
          <w:p w14:paraId="0513D3AB" w14:textId="77777777" w:rsidR="00BA6F4B" w:rsidRPr="00DA3997" w:rsidRDefault="00BA6F4B" w:rsidP="00BE6F82">
            <w:pPr>
              <w:pStyle w:val="DokTabellentext"/>
            </w:pPr>
            <w:r w:rsidRPr="00DA3997">
              <w:t>Poaceae</w:t>
            </w:r>
          </w:p>
        </w:tc>
        <w:tc>
          <w:tcPr>
            <w:tcW w:w="2660" w:type="dxa"/>
            <w:noWrap/>
            <w:hideMark/>
          </w:tcPr>
          <w:p w14:paraId="64ABEE75"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14:paraId="32E7E635" w14:textId="77777777" w:rsidR="00BA6F4B" w:rsidRPr="00DA3997" w:rsidRDefault="00BA6F4B" w:rsidP="00BE6F82">
            <w:pPr>
              <w:pStyle w:val="DokTabellentext"/>
            </w:pPr>
            <w:r w:rsidRPr="00DA3997">
              <w:t>100</w:t>
            </w:r>
          </w:p>
        </w:tc>
        <w:tc>
          <w:tcPr>
            <w:tcW w:w="700" w:type="dxa"/>
            <w:noWrap/>
            <w:hideMark/>
          </w:tcPr>
          <w:p w14:paraId="057741B8" w14:textId="77777777" w:rsidR="00BA6F4B" w:rsidRPr="00DA3997" w:rsidRDefault="00BA6F4B" w:rsidP="00BE6F82">
            <w:pPr>
              <w:pStyle w:val="DokTabellentext"/>
            </w:pPr>
            <w:r w:rsidRPr="00DA3997">
              <w:t>848</w:t>
            </w:r>
          </w:p>
        </w:tc>
        <w:tc>
          <w:tcPr>
            <w:tcW w:w="780" w:type="dxa"/>
            <w:noWrap/>
            <w:hideMark/>
          </w:tcPr>
          <w:p w14:paraId="4B20E7BD" w14:textId="77777777" w:rsidR="00BA6F4B" w:rsidRPr="00DA3997" w:rsidRDefault="00BA6F4B" w:rsidP="00BE6F82">
            <w:pPr>
              <w:pStyle w:val="DokTabellentext"/>
            </w:pPr>
            <w:r w:rsidRPr="00DA3997">
              <w:t>FALSE</w:t>
            </w:r>
          </w:p>
        </w:tc>
        <w:tc>
          <w:tcPr>
            <w:tcW w:w="1040" w:type="dxa"/>
            <w:noWrap/>
            <w:hideMark/>
          </w:tcPr>
          <w:p w14:paraId="48672AD5" w14:textId="77777777" w:rsidR="00BA6F4B" w:rsidRPr="00DA3997" w:rsidRDefault="00BA6F4B" w:rsidP="00BE6F82">
            <w:pPr>
              <w:pStyle w:val="DokTabellentext"/>
            </w:pPr>
            <w:r w:rsidRPr="00DA3997">
              <w:t>rbcLa</w:t>
            </w:r>
          </w:p>
        </w:tc>
      </w:tr>
      <w:tr w:rsidR="00BA6F4B" w:rsidRPr="00DA3997" w14:paraId="432D632C" w14:textId="77777777" w:rsidTr="00BE6F82">
        <w:trPr>
          <w:trHeight w:val="290"/>
        </w:trPr>
        <w:tc>
          <w:tcPr>
            <w:tcW w:w="1380" w:type="dxa"/>
            <w:noWrap/>
            <w:hideMark/>
          </w:tcPr>
          <w:p w14:paraId="76963829" w14:textId="77777777" w:rsidR="00BA6F4B" w:rsidRPr="00DA3997" w:rsidRDefault="00BA6F4B" w:rsidP="00BE6F82">
            <w:pPr>
              <w:pStyle w:val="DokTabellentext"/>
            </w:pPr>
            <w:r w:rsidRPr="00DA3997">
              <w:t>SWFRG011-19</w:t>
            </w:r>
          </w:p>
        </w:tc>
        <w:tc>
          <w:tcPr>
            <w:tcW w:w="1480" w:type="dxa"/>
            <w:noWrap/>
            <w:hideMark/>
          </w:tcPr>
          <w:p w14:paraId="7BF58569" w14:textId="77777777" w:rsidR="00BA6F4B" w:rsidRPr="00DA3997" w:rsidRDefault="00BA6F4B" w:rsidP="00BE6F82">
            <w:pPr>
              <w:pStyle w:val="DokTabellentext"/>
            </w:pPr>
            <w:r w:rsidRPr="00DA3997">
              <w:t>Poaceae</w:t>
            </w:r>
          </w:p>
        </w:tc>
        <w:tc>
          <w:tcPr>
            <w:tcW w:w="2260" w:type="dxa"/>
            <w:noWrap/>
            <w:hideMark/>
          </w:tcPr>
          <w:p w14:paraId="150C0B8D"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0A23E430" w14:textId="77777777" w:rsidR="00BA6F4B" w:rsidRPr="00DA3997" w:rsidRDefault="00BA6F4B" w:rsidP="00BE6F82">
            <w:pPr>
              <w:pStyle w:val="DokTabellentext"/>
            </w:pPr>
            <w:r w:rsidRPr="00DA3997">
              <w:t>GRASS1414-10</w:t>
            </w:r>
          </w:p>
        </w:tc>
        <w:tc>
          <w:tcPr>
            <w:tcW w:w="1160" w:type="dxa"/>
            <w:noWrap/>
            <w:hideMark/>
          </w:tcPr>
          <w:p w14:paraId="1DF5AF40" w14:textId="77777777" w:rsidR="00BA6F4B" w:rsidRPr="00DA3997" w:rsidRDefault="00BA6F4B" w:rsidP="00BE6F82">
            <w:pPr>
              <w:pStyle w:val="DokTabellentext"/>
            </w:pPr>
            <w:r w:rsidRPr="00DA3997">
              <w:t>Poaceae</w:t>
            </w:r>
          </w:p>
        </w:tc>
        <w:tc>
          <w:tcPr>
            <w:tcW w:w="2660" w:type="dxa"/>
            <w:noWrap/>
            <w:hideMark/>
          </w:tcPr>
          <w:p w14:paraId="7550EB5C"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wheeleri</w:t>
            </w:r>
          </w:p>
        </w:tc>
        <w:tc>
          <w:tcPr>
            <w:tcW w:w="640" w:type="dxa"/>
            <w:noWrap/>
            <w:hideMark/>
          </w:tcPr>
          <w:p w14:paraId="3C6222B5" w14:textId="77777777" w:rsidR="00BA6F4B" w:rsidRPr="00DA3997" w:rsidRDefault="00BA6F4B" w:rsidP="00BE6F82">
            <w:pPr>
              <w:pStyle w:val="DokTabellentext"/>
            </w:pPr>
            <w:r w:rsidRPr="00DA3997">
              <w:t>100</w:t>
            </w:r>
          </w:p>
        </w:tc>
        <w:tc>
          <w:tcPr>
            <w:tcW w:w="700" w:type="dxa"/>
            <w:noWrap/>
            <w:hideMark/>
          </w:tcPr>
          <w:p w14:paraId="1BDA3E04" w14:textId="77777777" w:rsidR="00BA6F4B" w:rsidRPr="00DA3997" w:rsidRDefault="00BA6F4B" w:rsidP="00BE6F82">
            <w:pPr>
              <w:pStyle w:val="DokTabellentext"/>
            </w:pPr>
            <w:r w:rsidRPr="00DA3997">
              <w:t>848</w:t>
            </w:r>
          </w:p>
        </w:tc>
        <w:tc>
          <w:tcPr>
            <w:tcW w:w="780" w:type="dxa"/>
            <w:noWrap/>
            <w:hideMark/>
          </w:tcPr>
          <w:p w14:paraId="1E89E524" w14:textId="77777777" w:rsidR="00BA6F4B" w:rsidRPr="00DA3997" w:rsidRDefault="00BA6F4B" w:rsidP="00BE6F82">
            <w:pPr>
              <w:pStyle w:val="DokTabellentext"/>
            </w:pPr>
            <w:r w:rsidRPr="00DA3997">
              <w:t>FALSE</w:t>
            </w:r>
          </w:p>
        </w:tc>
        <w:tc>
          <w:tcPr>
            <w:tcW w:w="1040" w:type="dxa"/>
            <w:noWrap/>
            <w:hideMark/>
          </w:tcPr>
          <w:p w14:paraId="2B2846B5" w14:textId="77777777" w:rsidR="00BA6F4B" w:rsidRPr="00DA3997" w:rsidRDefault="00BA6F4B" w:rsidP="00BE6F82">
            <w:pPr>
              <w:pStyle w:val="DokTabellentext"/>
            </w:pPr>
            <w:r w:rsidRPr="00DA3997">
              <w:t>rbcLa</w:t>
            </w:r>
          </w:p>
        </w:tc>
      </w:tr>
      <w:tr w:rsidR="00BA6F4B" w:rsidRPr="00DA3997" w14:paraId="38F0C399" w14:textId="77777777" w:rsidTr="00BE6F82">
        <w:trPr>
          <w:trHeight w:val="290"/>
        </w:trPr>
        <w:tc>
          <w:tcPr>
            <w:tcW w:w="1380" w:type="dxa"/>
            <w:noWrap/>
            <w:hideMark/>
          </w:tcPr>
          <w:p w14:paraId="3F426B85" w14:textId="77777777" w:rsidR="00BA6F4B" w:rsidRPr="00DA3997" w:rsidRDefault="00BA6F4B" w:rsidP="00BE6F82">
            <w:pPr>
              <w:pStyle w:val="DokTabellentext"/>
            </w:pPr>
            <w:r w:rsidRPr="00DA3997">
              <w:t>SWFRG011-19</w:t>
            </w:r>
          </w:p>
        </w:tc>
        <w:tc>
          <w:tcPr>
            <w:tcW w:w="1480" w:type="dxa"/>
            <w:noWrap/>
            <w:hideMark/>
          </w:tcPr>
          <w:p w14:paraId="7223B3AA" w14:textId="77777777" w:rsidR="00BA6F4B" w:rsidRPr="00DA3997" w:rsidRDefault="00BA6F4B" w:rsidP="00BE6F82">
            <w:pPr>
              <w:pStyle w:val="DokTabellentext"/>
            </w:pPr>
            <w:r w:rsidRPr="00DA3997">
              <w:t>Poaceae</w:t>
            </w:r>
          </w:p>
        </w:tc>
        <w:tc>
          <w:tcPr>
            <w:tcW w:w="2260" w:type="dxa"/>
            <w:noWrap/>
            <w:hideMark/>
          </w:tcPr>
          <w:p w14:paraId="5EB0859B"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35026719" w14:textId="77777777" w:rsidR="00BA6F4B" w:rsidRPr="00DA3997" w:rsidRDefault="00BA6F4B" w:rsidP="00BE6F82">
            <w:pPr>
              <w:pStyle w:val="DokTabellentext"/>
            </w:pPr>
            <w:r w:rsidRPr="00DA3997">
              <w:t>GRASS1394-10</w:t>
            </w:r>
          </w:p>
        </w:tc>
        <w:tc>
          <w:tcPr>
            <w:tcW w:w="1160" w:type="dxa"/>
            <w:noWrap/>
            <w:hideMark/>
          </w:tcPr>
          <w:p w14:paraId="3839F11D" w14:textId="77777777" w:rsidR="00BA6F4B" w:rsidRPr="00DA3997" w:rsidRDefault="00BA6F4B" w:rsidP="00BE6F82">
            <w:pPr>
              <w:pStyle w:val="DokTabellentext"/>
            </w:pPr>
            <w:r w:rsidRPr="00DA3997">
              <w:t>Poaceae</w:t>
            </w:r>
          </w:p>
        </w:tc>
        <w:tc>
          <w:tcPr>
            <w:tcW w:w="2660" w:type="dxa"/>
            <w:noWrap/>
            <w:hideMark/>
          </w:tcPr>
          <w:p w14:paraId="21E3C6DF"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wheeleri</w:t>
            </w:r>
          </w:p>
        </w:tc>
        <w:tc>
          <w:tcPr>
            <w:tcW w:w="640" w:type="dxa"/>
            <w:noWrap/>
            <w:hideMark/>
          </w:tcPr>
          <w:p w14:paraId="3A510A9D" w14:textId="77777777" w:rsidR="00BA6F4B" w:rsidRPr="00DA3997" w:rsidRDefault="00BA6F4B" w:rsidP="00BE6F82">
            <w:pPr>
              <w:pStyle w:val="DokTabellentext"/>
            </w:pPr>
            <w:r w:rsidRPr="00DA3997">
              <w:t>100</w:t>
            </w:r>
          </w:p>
        </w:tc>
        <w:tc>
          <w:tcPr>
            <w:tcW w:w="700" w:type="dxa"/>
            <w:noWrap/>
            <w:hideMark/>
          </w:tcPr>
          <w:p w14:paraId="52110C50" w14:textId="77777777" w:rsidR="00BA6F4B" w:rsidRPr="00DA3997" w:rsidRDefault="00BA6F4B" w:rsidP="00BE6F82">
            <w:pPr>
              <w:pStyle w:val="DokTabellentext"/>
            </w:pPr>
            <w:r w:rsidRPr="00DA3997">
              <w:t>848</w:t>
            </w:r>
          </w:p>
        </w:tc>
        <w:tc>
          <w:tcPr>
            <w:tcW w:w="780" w:type="dxa"/>
            <w:noWrap/>
            <w:hideMark/>
          </w:tcPr>
          <w:p w14:paraId="73124CC0" w14:textId="77777777" w:rsidR="00BA6F4B" w:rsidRPr="00DA3997" w:rsidRDefault="00BA6F4B" w:rsidP="00BE6F82">
            <w:pPr>
              <w:pStyle w:val="DokTabellentext"/>
            </w:pPr>
            <w:r w:rsidRPr="00DA3997">
              <w:t>FALSE</w:t>
            </w:r>
          </w:p>
        </w:tc>
        <w:tc>
          <w:tcPr>
            <w:tcW w:w="1040" w:type="dxa"/>
            <w:noWrap/>
            <w:hideMark/>
          </w:tcPr>
          <w:p w14:paraId="20174CFA" w14:textId="77777777" w:rsidR="00BA6F4B" w:rsidRPr="00DA3997" w:rsidRDefault="00BA6F4B" w:rsidP="00BE6F82">
            <w:pPr>
              <w:pStyle w:val="DokTabellentext"/>
            </w:pPr>
            <w:r w:rsidRPr="00DA3997">
              <w:t>rbcLa</w:t>
            </w:r>
          </w:p>
        </w:tc>
      </w:tr>
      <w:tr w:rsidR="00BA6F4B" w:rsidRPr="00DA3997" w14:paraId="2649F0EA" w14:textId="77777777" w:rsidTr="00BE6F82">
        <w:trPr>
          <w:trHeight w:val="290"/>
        </w:trPr>
        <w:tc>
          <w:tcPr>
            <w:tcW w:w="1380" w:type="dxa"/>
            <w:noWrap/>
            <w:hideMark/>
          </w:tcPr>
          <w:p w14:paraId="078CA7F1" w14:textId="77777777" w:rsidR="00BA6F4B" w:rsidRPr="00DA3997" w:rsidRDefault="00BA6F4B" w:rsidP="00BE6F82">
            <w:pPr>
              <w:pStyle w:val="DokTabellentext"/>
            </w:pPr>
            <w:r w:rsidRPr="00DA3997">
              <w:t>SWFRG011-19</w:t>
            </w:r>
          </w:p>
        </w:tc>
        <w:tc>
          <w:tcPr>
            <w:tcW w:w="1480" w:type="dxa"/>
            <w:noWrap/>
            <w:hideMark/>
          </w:tcPr>
          <w:p w14:paraId="3A13767C" w14:textId="77777777" w:rsidR="00BA6F4B" w:rsidRPr="00DA3997" w:rsidRDefault="00BA6F4B" w:rsidP="00BE6F82">
            <w:pPr>
              <w:pStyle w:val="DokTabellentext"/>
            </w:pPr>
            <w:r w:rsidRPr="00DA3997">
              <w:t>Poaceae</w:t>
            </w:r>
          </w:p>
        </w:tc>
        <w:tc>
          <w:tcPr>
            <w:tcW w:w="2260" w:type="dxa"/>
            <w:noWrap/>
            <w:hideMark/>
          </w:tcPr>
          <w:p w14:paraId="17B533CA"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1D907D77" w14:textId="77777777" w:rsidR="00BA6F4B" w:rsidRPr="00DA3997" w:rsidRDefault="00BA6F4B" w:rsidP="00BE6F82">
            <w:pPr>
              <w:pStyle w:val="DokTabellentext"/>
            </w:pPr>
            <w:r w:rsidRPr="00DA3997">
              <w:t>GRASS1387-10</w:t>
            </w:r>
          </w:p>
        </w:tc>
        <w:tc>
          <w:tcPr>
            <w:tcW w:w="1160" w:type="dxa"/>
            <w:noWrap/>
            <w:hideMark/>
          </w:tcPr>
          <w:p w14:paraId="4B29F0BB" w14:textId="77777777" w:rsidR="00BA6F4B" w:rsidRPr="00DA3997" w:rsidRDefault="00BA6F4B" w:rsidP="00BE6F82">
            <w:pPr>
              <w:pStyle w:val="DokTabellentext"/>
            </w:pPr>
            <w:r w:rsidRPr="00DA3997">
              <w:t>Poaceae</w:t>
            </w:r>
          </w:p>
        </w:tc>
        <w:tc>
          <w:tcPr>
            <w:tcW w:w="2660" w:type="dxa"/>
            <w:noWrap/>
            <w:hideMark/>
          </w:tcPr>
          <w:p w14:paraId="2305201C"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14:paraId="16AD9469" w14:textId="77777777" w:rsidR="00BA6F4B" w:rsidRPr="00DA3997" w:rsidRDefault="00BA6F4B" w:rsidP="00BE6F82">
            <w:pPr>
              <w:pStyle w:val="DokTabellentext"/>
            </w:pPr>
            <w:r w:rsidRPr="00DA3997">
              <w:t>100</w:t>
            </w:r>
          </w:p>
        </w:tc>
        <w:tc>
          <w:tcPr>
            <w:tcW w:w="700" w:type="dxa"/>
            <w:noWrap/>
            <w:hideMark/>
          </w:tcPr>
          <w:p w14:paraId="1C234980" w14:textId="77777777" w:rsidR="00BA6F4B" w:rsidRPr="00DA3997" w:rsidRDefault="00BA6F4B" w:rsidP="00BE6F82">
            <w:pPr>
              <w:pStyle w:val="DokTabellentext"/>
            </w:pPr>
            <w:r w:rsidRPr="00DA3997">
              <w:t>848</w:t>
            </w:r>
          </w:p>
        </w:tc>
        <w:tc>
          <w:tcPr>
            <w:tcW w:w="780" w:type="dxa"/>
            <w:noWrap/>
            <w:hideMark/>
          </w:tcPr>
          <w:p w14:paraId="10C786AC" w14:textId="77777777" w:rsidR="00BA6F4B" w:rsidRPr="00DA3997" w:rsidRDefault="00BA6F4B" w:rsidP="00BE6F82">
            <w:pPr>
              <w:pStyle w:val="DokTabellentext"/>
            </w:pPr>
            <w:r w:rsidRPr="00DA3997">
              <w:t>FALSE</w:t>
            </w:r>
          </w:p>
        </w:tc>
        <w:tc>
          <w:tcPr>
            <w:tcW w:w="1040" w:type="dxa"/>
            <w:noWrap/>
            <w:hideMark/>
          </w:tcPr>
          <w:p w14:paraId="51863FC9" w14:textId="77777777" w:rsidR="00BA6F4B" w:rsidRPr="00DA3997" w:rsidRDefault="00BA6F4B" w:rsidP="00BE6F82">
            <w:pPr>
              <w:pStyle w:val="DokTabellentext"/>
            </w:pPr>
            <w:r w:rsidRPr="00DA3997">
              <w:t>rbcLa</w:t>
            </w:r>
          </w:p>
        </w:tc>
      </w:tr>
      <w:tr w:rsidR="00BA6F4B" w:rsidRPr="00DA3997" w14:paraId="02CAFC5C" w14:textId="77777777" w:rsidTr="00BE6F82">
        <w:trPr>
          <w:trHeight w:val="290"/>
        </w:trPr>
        <w:tc>
          <w:tcPr>
            <w:tcW w:w="1380" w:type="dxa"/>
            <w:noWrap/>
            <w:hideMark/>
          </w:tcPr>
          <w:p w14:paraId="7DAC1440" w14:textId="77777777" w:rsidR="00BA6F4B" w:rsidRPr="00DA3997" w:rsidRDefault="00BA6F4B" w:rsidP="00BE6F82">
            <w:pPr>
              <w:pStyle w:val="DokTabellentext"/>
            </w:pPr>
            <w:r w:rsidRPr="00DA3997">
              <w:t>SWFRG011-19</w:t>
            </w:r>
          </w:p>
        </w:tc>
        <w:tc>
          <w:tcPr>
            <w:tcW w:w="1480" w:type="dxa"/>
            <w:noWrap/>
            <w:hideMark/>
          </w:tcPr>
          <w:p w14:paraId="4D91D3E2" w14:textId="77777777" w:rsidR="00BA6F4B" w:rsidRPr="00DA3997" w:rsidRDefault="00BA6F4B" w:rsidP="00BE6F82">
            <w:pPr>
              <w:pStyle w:val="DokTabellentext"/>
            </w:pPr>
            <w:r w:rsidRPr="00DA3997">
              <w:t>Poaceae</w:t>
            </w:r>
          </w:p>
        </w:tc>
        <w:tc>
          <w:tcPr>
            <w:tcW w:w="2260" w:type="dxa"/>
            <w:noWrap/>
            <w:hideMark/>
          </w:tcPr>
          <w:p w14:paraId="6E7A7006"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6A2877BC" w14:textId="77777777" w:rsidR="00BA6F4B" w:rsidRPr="00DA3997" w:rsidRDefault="00BA6F4B" w:rsidP="00BE6F82">
            <w:pPr>
              <w:pStyle w:val="DokTabellentext"/>
            </w:pPr>
            <w:r w:rsidRPr="00DA3997">
              <w:t>GRASS1386-10</w:t>
            </w:r>
          </w:p>
        </w:tc>
        <w:tc>
          <w:tcPr>
            <w:tcW w:w="1160" w:type="dxa"/>
            <w:noWrap/>
            <w:hideMark/>
          </w:tcPr>
          <w:p w14:paraId="2D865452" w14:textId="77777777" w:rsidR="00BA6F4B" w:rsidRPr="00DA3997" w:rsidRDefault="00BA6F4B" w:rsidP="00BE6F82">
            <w:pPr>
              <w:pStyle w:val="DokTabellentext"/>
            </w:pPr>
            <w:r w:rsidRPr="00DA3997">
              <w:t>Poaceae</w:t>
            </w:r>
          </w:p>
        </w:tc>
        <w:tc>
          <w:tcPr>
            <w:tcW w:w="2660" w:type="dxa"/>
            <w:noWrap/>
            <w:hideMark/>
          </w:tcPr>
          <w:p w14:paraId="155D8C48"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14:paraId="40DB6C5D" w14:textId="77777777" w:rsidR="00BA6F4B" w:rsidRPr="00DA3997" w:rsidRDefault="00BA6F4B" w:rsidP="00BE6F82">
            <w:pPr>
              <w:pStyle w:val="DokTabellentext"/>
            </w:pPr>
            <w:r w:rsidRPr="00DA3997">
              <w:t>100</w:t>
            </w:r>
          </w:p>
        </w:tc>
        <w:tc>
          <w:tcPr>
            <w:tcW w:w="700" w:type="dxa"/>
            <w:noWrap/>
            <w:hideMark/>
          </w:tcPr>
          <w:p w14:paraId="3CD90D31" w14:textId="77777777" w:rsidR="00BA6F4B" w:rsidRPr="00DA3997" w:rsidRDefault="00BA6F4B" w:rsidP="00BE6F82">
            <w:pPr>
              <w:pStyle w:val="DokTabellentext"/>
            </w:pPr>
            <w:r w:rsidRPr="00DA3997">
              <w:t>848</w:t>
            </w:r>
          </w:p>
        </w:tc>
        <w:tc>
          <w:tcPr>
            <w:tcW w:w="780" w:type="dxa"/>
            <w:noWrap/>
            <w:hideMark/>
          </w:tcPr>
          <w:p w14:paraId="6DDBEFBC" w14:textId="77777777" w:rsidR="00BA6F4B" w:rsidRPr="00DA3997" w:rsidRDefault="00BA6F4B" w:rsidP="00BE6F82">
            <w:pPr>
              <w:pStyle w:val="DokTabellentext"/>
            </w:pPr>
            <w:r w:rsidRPr="00DA3997">
              <w:t>FALSE</w:t>
            </w:r>
          </w:p>
        </w:tc>
        <w:tc>
          <w:tcPr>
            <w:tcW w:w="1040" w:type="dxa"/>
            <w:noWrap/>
            <w:hideMark/>
          </w:tcPr>
          <w:p w14:paraId="2988DE75" w14:textId="77777777" w:rsidR="00BA6F4B" w:rsidRPr="00DA3997" w:rsidRDefault="00BA6F4B" w:rsidP="00BE6F82">
            <w:pPr>
              <w:pStyle w:val="DokTabellentext"/>
            </w:pPr>
            <w:r w:rsidRPr="00DA3997">
              <w:t>rbcLa</w:t>
            </w:r>
          </w:p>
        </w:tc>
      </w:tr>
      <w:tr w:rsidR="00BA6F4B" w:rsidRPr="00DA3997" w14:paraId="4ED9EB1D" w14:textId="77777777" w:rsidTr="00BE6F82">
        <w:trPr>
          <w:trHeight w:val="290"/>
        </w:trPr>
        <w:tc>
          <w:tcPr>
            <w:tcW w:w="1380" w:type="dxa"/>
            <w:noWrap/>
            <w:hideMark/>
          </w:tcPr>
          <w:p w14:paraId="403FFE55" w14:textId="77777777" w:rsidR="00BA6F4B" w:rsidRPr="00DA3997" w:rsidRDefault="00BA6F4B" w:rsidP="00BE6F82">
            <w:pPr>
              <w:pStyle w:val="DokTabellentext"/>
            </w:pPr>
            <w:r w:rsidRPr="00DA3997">
              <w:t>SWFRG011-19</w:t>
            </w:r>
          </w:p>
        </w:tc>
        <w:tc>
          <w:tcPr>
            <w:tcW w:w="1480" w:type="dxa"/>
            <w:noWrap/>
            <w:hideMark/>
          </w:tcPr>
          <w:p w14:paraId="720CE376" w14:textId="77777777" w:rsidR="00BA6F4B" w:rsidRPr="00DA3997" w:rsidRDefault="00BA6F4B" w:rsidP="00BE6F82">
            <w:pPr>
              <w:pStyle w:val="DokTabellentext"/>
            </w:pPr>
            <w:r w:rsidRPr="00DA3997">
              <w:t>Poaceae</w:t>
            </w:r>
          </w:p>
        </w:tc>
        <w:tc>
          <w:tcPr>
            <w:tcW w:w="2260" w:type="dxa"/>
            <w:noWrap/>
            <w:hideMark/>
          </w:tcPr>
          <w:p w14:paraId="737F1BE0"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6E5D63DF" w14:textId="77777777" w:rsidR="00BA6F4B" w:rsidRPr="00DA3997" w:rsidRDefault="00BA6F4B" w:rsidP="00BE6F82">
            <w:pPr>
              <w:pStyle w:val="DokTabellentext"/>
            </w:pPr>
            <w:r w:rsidRPr="00DA3997">
              <w:t>GRASS1356-10</w:t>
            </w:r>
          </w:p>
        </w:tc>
        <w:tc>
          <w:tcPr>
            <w:tcW w:w="1160" w:type="dxa"/>
            <w:noWrap/>
            <w:hideMark/>
          </w:tcPr>
          <w:p w14:paraId="0FCD59D3" w14:textId="77777777" w:rsidR="00BA6F4B" w:rsidRPr="00DA3997" w:rsidRDefault="00BA6F4B" w:rsidP="00BE6F82">
            <w:pPr>
              <w:pStyle w:val="DokTabellentext"/>
            </w:pPr>
            <w:r w:rsidRPr="00DA3997">
              <w:t>Poaceae</w:t>
            </w:r>
          </w:p>
        </w:tc>
        <w:tc>
          <w:tcPr>
            <w:tcW w:w="2660" w:type="dxa"/>
            <w:noWrap/>
            <w:hideMark/>
          </w:tcPr>
          <w:p w14:paraId="53FBB836"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wheeleri</w:t>
            </w:r>
          </w:p>
        </w:tc>
        <w:tc>
          <w:tcPr>
            <w:tcW w:w="640" w:type="dxa"/>
            <w:noWrap/>
            <w:hideMark/>
          </w:tcPr>
          <w:p w14:paraId="7AD6D12C" w14:textId="77777777" w:rsidR="00BA6F4B" w:rsidRPr="00DA3997" w:rsidRDefault="00BA6F4B" w:rsidP="00BE6F82">
            <w:pPr>
              <w:pStyle w:val="DokTabellentext"/>
            </w:pPr>
            <w:r w:rsidRPr="00DA3997">
              <w:t>100</w:t>
            </w:r>
          </w:p>
        </w:tc>
        <w:tc>
          <w:tcPr>
            <w:tcW w:w="700" w:type="dxa"/>
            <w:noWrap/>
            <w:hideMark/>
          </w:tcPr>
          <w:p w14:paraId="1E2371DC" w14:textId="77777777" w:rsidR="00BA6F4B" w:rsidRPr="00DA3997" w:rsidRDefault="00BA6F4B" w:rsidP="00BE6F82">
            <w:pPr>
              <w:pStyle w:val="DokTabellentext"/>
            </w:pPr>
            <w:r w:rsidRPr="00DA3997">
              <w:t>848</w:t>
            </w:r>
          </w:p>
        </w:tc>
        <w:tc>
          <w:tcPr>
            <w:tcW w:w="780" w:type="dxa"/>
            <w:noWrap/>
            <w:hideMark/>
          </w:tcPr>
          <w:p w14:paraId="50D3B58D" w14:textId="77777777" w:rsidR="00BA6F4B" w:rsidRPr="00DA3997" w:rsidRDefault="00BA6F4B" w:rsidP="00BE6F82">
            <w:pPr>
              <w:pStyle w:val="DokTabellentext"/>
            </w:pPr>
            <w:r w:rsidRPr="00DA3997">
              <w:t>FALSE</w:t>
            </w:r>
          </w:p>
        </w:tc>
        <w:tc>
          <w:tcPr>
            <w:tcW w:w="1040" w:type="dxa"/>
            <w:noWrap/>
            <w:hideMark/>
          </w:tcPr>
          <w:p w14:paraId="64E8B7A4" w14:textId="77777777" w:rsidR="00BA6F4B" w:rsidRPr="00DA3997" w:rsidRDefault="00BA6F4B" w:rsidP="00BE6F82">
            <w:pPr>
              <w:pStyle w:val="DokTabellentext"/>
            </w:pPr>
            <w:r w:rsidRPr="00DA3997">
              <w:t>rbcLa</w:t>
            </w:r>
          </w:p>
        </w:tc>
      </w:tr>
      <w:tr w:rsidR="00BA6F4B" w:rsidRPr="00DA3997" w14:paraId="2C878521" w14:textId="77777777" w:rsidTr="00BE6F82">
        <w:trPr>
          <w:trHeight w:val="290"/>
        </w:trPr>
        <w:tc>
          <w:tcPr>
            <w:tcW w:w="1380" w:type="dxa"/>
            <w:noWrap/>
            <w:hideMark/>
          </w:tcPr>
          <w:p w14:paraId="191D9DE4" w14:textId="77777777" w:rsidR="00BA6F4B" w:rsidRPr="00DA3997" w:rsidRDefault="00BA6F4B" w:rsidP="00BE6F82">
            <w:pPr>
              <w:pStyle w:val="DokTabellentext"/>
            </w:pPr>
            <w:r w:rsidRPr="00DA3997">
              <w:t>SWFRG011-19</w:t>
            </w:r>
          </w:p>
        </w:tc>
        <w:tc>
          <w:tcPr>
            <w:tcW w:w="1480" w:type="dxa"/>
            <w:noWrap/>
            <w:hideMark/>
          </w:tcPr>
          <w:p w14:paraId="203EEBF4" w14:textId="77777777" w:rsidR="00BA6F4B" w:rsidRPr="00DA3997" w:rsidRDefault="00BA6F4B" w:rsidP="00BE6F82">
            <w:pPr>
              <w:pStyle w:val="DokTabellentext"/>
            </w:pPr>
            <w:r w:rsidRPr="00DA3997">
              <w:t>Poaceae</w:t>
            </w:r>
          </w:p>
        </w:tc>
        <w:tc>
          <w:tcPr>
            <w:tcW w:w="2260" w:type="dxa"/>
            <w:noWrap/>
            <w:hideMark/>
          </w:tcPr>
          <w:p w14:paraId="28EEA4FE"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663C6456" w14:textId="77777777" w:rsidR="00BA6F4B" w:rsidRPr="00DA3997" w:rsidRDefault="00BA6F4B" w:rsidP="00BE6F82">
            <w:pPr>
              <w:pStyle w:val="DokTabellentext"/>
            </w:pPr>
            <w:r w:rsidRPr="00DA3997">
              <w:t>GRASS1355-10</w:t>
            </w:r>
          </w:p>
        </w:tc>
        <w:tc>
          <w:tcPr>
            <w:tcW w:w="1160" w:type="dxa"/>
            <w:noWrap/>
            <w:hideMark/>
          </w:tcPr>
          <w:p w14:paraId="35E21CB2" w14:textId="77777777" w:rsidR="00BA6F4B" w:rsidRPr="00DA3997" w:rsidRDefault="00BA6F4B" w:rsidP="00BE6F82">
            <w:pPr>
              <w:pStyle w:val="DokTabellentext"/>
            </w:pPr>
            <w:r w:rsidRPr="00DA3997">
              <w:t>Poaceae</w:t>
            </w:r>
          </w:p>
        </w:tc>
        <w:tc>
          <w:tcPr>
            <w:tcW w:w="2660" w:type="dxa"/>
            <w:noWrap/>
            <w:hideMark/>
          </w:tcPr>
          <w:p w14:paraId="3E73B041"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howellii</w:t>
            </w:r>
          </w:p>
        </w:tc>
        <w:tc>
          <w:tcPr>
            <w:tcW w:w="640" w:type="dxa"/>
            <w:noWrap/>
            <w:hideMark/>
          </w:tcPr>
          <w:p w14:paraId="773D9469" w14:textId="77777777" w:rsidR="00BA6F4B" w:rsidRPr="00DA3997" w:rsidRDefault="00BA6F4B" w:rsidP="00BE6F82">
            <w:pPr>
              <w:pStyle w:val="DokTabellentext"/>
            </w:pPr>
            <w:r w:rsidRPr="00DA3997">
              <w:t>100</w:t>
            </w:r>
          </w:p>
        </w:tc>
        <w:tc>
          <w:tcPr>
            <w:tcW w:w="700" w:type="dxa"/>
            <w:noWrap/>
            <w:hideMark/>
          </w:tcPr>
          <w:p w14:paraId="10738871" w14:textId="77777777" w:rsidR="00BA6F4B" w:rsidRPr="00DA3997" w:rsidRDefault="00BA6F4B" w:rsidP="00BE6F82">
            <w:pPr>
              <w:pStyle w:val="DokTabellentext"/>
            </w:pPr>
            <w:r w:rsidRPr="00DA3997">
              <w:t>848</w:t>
            </w:r>
          </w:p>
        </w:tc>
        <w:tc>
          <w:tcPr>
            <w:tcW w:w="780" w:type="dxa"/>
            <w:noWrap/>
            <w:hideMark/>
          </w:tcPr>
          <w:p w14:paraId="3B461A1D" w14:textId="77777777" w:rsidR="00BA6F4B" w:rsidRPr="00DA3997" w:rsidRDefault="00BA6F4B" w:rsidP="00BE6F82">
            <w:pPr>
              <w:pStyle w:val="DokTabellentext"/>
            </w:pPr>
            <w:r w:rsidRPr="00DA3997">
              <w:t>FALSE</w:t>
            </w:r>
          </w:p>
        </w:tc>
        <w:tc>
          <w:tcPr>
            <w:tcW w:w="1040" w:type="dxa"/>
            <w:noWrap/>
            <w:hideMark/>
          </w:tcPr>
          <w:p w14:paraId="0B6493D2" w14:textId="77777777" w:rsidR="00BA6F4B" w:rsidRPr="00DA3997" w:rsidRDefault="00BA6F4B" w:rsidP="00BE6F82">
            <w:pPr>
              <w:pStyle w:val="DokTabellentext"/>
            </w:pPr>
            <w:r w:rsidRPr="00DA3997">
              <w:t>rbcLa</w:t>
            </w:r>
          </w:p>
        </w:tc>
      </w:tr>
      <w:tr w:rsidR="00BA6F4B" w:rsidRPr="00DA3997" w14:paraId="68090912" w14:textId="77777777" w:rsidTr="00BE6F82">
        <w:trPr>
          <w:trHeight w:val="290"/>
        </w:trPr>
        <w:tc>
          <w:tcPr>
            <w:tcW w:w="1380" w:type="dxa"/>
            <w:noWrap/>
            <w:hideMark/>
          </w:tcPr>
          <w:p w14:paraId="660B1269" w14:textId="77777777" w:rsidR="00BA6F4B" w:rsidRPr="00DA3997" w:rsidRDefault="00BA6F4B" w:rsidP="00BE6F82">
            <w:pPr>
              <w:pStyle w:val="DokTabellentext"/>
            </w:pPr>
            <w:r w:rsidRPr="00DA3997">
              <w:t>SWFRG011-19</w:t>
            </w:r>
          </w:p>
        </w:tc>
        <w:tc>
          <w:tcPr>
            <w:tcW w:w="1480" w:type="dxa"/>
            <w:noWrap/>
            <w:hideMark/>
          </w:tcPr>
          <w:p w14:paraId="51CE34AA" w14:textId="77777777" w:rsidR="00BA6F4B" w:rsidRPr="00DA3997" w:rsidRDefault="00BA6F4B" w:rsidP="00BE6F82">
            <w:pPr>
              <w:pStyle w:val="DokTabellentext"/>
            </w:pPr>
            <w:r w:rsidRPr="00DA3997">
              <w:t>Poaceae</w:t>
            </w:r>
          </w:p>
        </w:tc>
        <w:tc>
          <w:tcPr>
            <w:tcW w:w="2260" w:type="dxa"/>
            <w:noWrap/>
            <w:hideMark/>
          </w:tcPr>
          <w:p w14:paraId="6EC73486"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6B36DF8E" w14:textId="77777777" w:rsidR="00BA6F4B" w:rsidRPr="00DA3997" w:rsidRDefault="00BA6F4B" w:rsidP="00BE6F82">
            <w:pPr>
              <w:pStyle w:val="DokTabellentext"/>
            </w:pPr>
            <w:r w:rsidRPr="00DA3997">
              <w:t>GRASS1353-10</w:t>
            </w:r>
          </w:p>
        </w:tc>
        <w:tc>
          <w:tcPr>
            <w:tcW w:w="1160" w:type="dxa"/>
            <w:noWrap/>
            <w:hideMark/>
          </w:tcPr>
          <w:p w14:paraId="332B3390" w14:textId="77777777" w:rsidR="00BA6F4B" w:rsidRPr="00DA3997" w:rsidRDefault="00BA6F4B" w:rsidP="00BE6F82">
            <w:pPr>
              <w:pStyle w:val="DokTabellentext"/>
            </w:pPr>
            <w:r w:rsidRPr="00DA3997">
              <w:t>Poaceae</w:t>
            </w:r>
          </w:p>
        </w:tc>
        <w:tc>
          <w:tcPr>
            <w:tcW w:w="2660" w:type="dxa"/>
            <w:noWrap/>
            <w:hideMark/>
          </w:tcPr>
          <w:p w14:paraId="1B65E139"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wheeleri</w:t>
            </w:r>
          </w:p>
        </w:tc>
        <w:tc>
          <w:tcPr>
            <w:tcW w:w="640" w:type="dxa"/>
            <w:noWrap/>
            <w:hideMark/>
          </w:tcPr>
          <w:p w14:paraId="2E7E0D3E" w14:textId="77777777" w:rsidR="00BA6F4B" w:rsidRPr="00DA3997" w:rsidRDefault="00BA6F4B" w:rsidP="00BE6F82">
            <w:pPr>
              <w:pStyle w:val="DokTabellentext"/>
            </w:pPr>
            <w:r w:rsidRPr="00DA3997">
              <w:t>100</w:t>
            </w:r>
          </w:p>
        </w:tc>
        <w:tc>
          <w:tcPr>
            <w:tcW w:w="700" w:type="dxa"/>
            <w:noWrap/>
            <w:hideMark/>
          </w:tcPr>
          <w:p w14:paraId="34CECC94" w14:textId="77777777" w:rsidR="00BA6F4B" w:rsidRPr="00DA3997" w:rsidRDefault="00BA6F4B" w:rsidP="00BE6F82">
            <w:pPr>
              <w:pStyle w:val="DokTabellentext"/>
            </w:pPr>
            <w:r w:rsidRPr="00DA3997">
              <w:t>848</w:t>
            </w:r>
          </w:p>
        </w:tc>
        <w:tc>
          <w:tcPr>
            <w:tcW w:w="780" w:type="dxa"/>
            <w:noWrap/>
            <w:hideMark/>
          </w:tcPr>
          <w:p w14:paraId="7C8B276C" w14:textId="77777777" w:rsidR="00BA6F4B" w:rsidRPr="00DA3997" w:rsidRDefault="00BA6F4B" w:rsidP="00BE6F82">
            <w:pPr>
              <w:pStyle w:val="DokTabellentext"/>
            </w:pPr>
            <w:r w:rsidRPr="00DA3997">
              <w:t>FALSE</w:t>
            </w:r>
          </w:p>
        </w:tc>
        <w:tc>
          <w:tcPr>
            <w:tcW w:w="1040" w:type="dxa"/>
            <w:noWrap/>
            <w:hideMark/>
          </w:tcPr>
          <w:p w14:paraId="01745C64" w14:textId="77777777" w:rsidR="00BA6F4B" w:rsidRPr="00DA3997" w:rsidRDefault="00BA6F4B" w:rsidP="00BE6F82">
            <w:pPr>
              <w:pStyle w:val="DokTabellentext"/>
            </w:pPr>
            <w:r w:rsidRPr="00DA3997">
              <w:t>rbcLa</w:t>
            </w:r>
          </w:p>
        </w:tc>
      </w:tr>
      <w:tr w:rsidR="00BA6F4B" w:rsidRPr="00DA3997" w14:paraId="4B5B6D6A" w14:textId="77777777" w:rsidTr="00BE6F82">
        <w:trPr>
          <w:trHeight w:val="290"/>
        </w:trPr>
        <w:tc>
          <w:tcPr>
            <w:tcW w:w="1380" w:type="dxa"/>
            <w:noWrap/>
            <w:hideMark/>
          </w:tcPr>
          <w:p w14:paraId="3DADDFD7" w14:textId="77777777" w:rsidR="00BA6F4B" w:rsidRPr="00DA3997" w:rsidRDefault="00BA6F4B" w:rsidP="00BE6F82">
            <w:pPr>
              <w:pStyle w:val="DokTabellentext"/>
            </w:pPr>
            <w:r w:rsidRPr="00DA3997">
              <w:t>SWFRG011-19</w:t>
            </w:r>
          </w:p>
        </w:tc>
        <w:tc>
          <w:tcPr>
            <w:tcW w:w="1480" w:type="dxa"/>
            <w:noWrap/>
            <w:hideMark/>
          </w:tcPr>
          <w:p w14:paraId="52711A6A" w14:textId="77777777" w:rsidR="00BA6F4B" w:rsidRPr="00DA3997" w:rsidRDefault="00BA6F4B" w:rsidP="00BE6F82">
            <w:pPr>
              <w:pStyle w:val="DokTabellentext"/>
            </w:pPr>
            <w:r w:rsidRPr="00DA3997">
              <w:t>Poaceae</w:t>
            </w:r>
          </w:p>
        </w:tc>
        <w:tc>
          <w:tcPr>
            <w:tcW w:w="2260" w:type="dxa"/>
            <w:noWrap/>
            <w:hideMark/>
          </w:tcPr>
          <w:p w14:paraId="580F3025"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59B6DAE6" w14:textId="77777777" w:rsidR="00BA6F4B" w:rsidRPr="00DA3997" w:rsidRDefault="00BA6F4B" w:rsidP="00BE6F82">
            <w:pPr>
              <w:pStyle w:val="DokTabellentext"/>
            </w:pPr>
            <w:r w:rsidRPr="00DA3997">
              <w:t>GRASS1352-10</w:t>
            </w:r>
          </w:p>
        </w:tc>
        <w:tc>
          <w:tcPr>
            <w:tcW w:w="1160" w:type="dxa"/>
            <w:noWrap/>
            <w:hideMark/>
          </w:tcPr>
          <w:p w14:paraId="56F89321" w14:textId="77777777" w:rsidR="00BA6F4B" w:rsidRPr="00DA3997" w:rsidRDefault="00BA6F4B" w:rsidP="00BE6F82">
            <w:pPr>
              <w:pStyle w:val="DokTabellentext"/>
            </w:pPr>
            <w:r w:rsidRPr="00DA3997">
              <w:t>Poaceae</w:t>
            </w:r>
          </w:p>
        </w:tc>
        <w:tc>
          <w:tcPr>
            <w:tcW w:w="2660" w:type="dxa"/>
            <w:noWrap/>
            <w:hideMark/>
          </w:tcPr>
          <w:p w14:paraId="19313035"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marcida</w:t>
            </w:r>
          </w:p>
        </w:tc>
        <w:tc>
          <w:tcPr>
            <w:tcW w:w="640" w:type="dxa"/>
            <w:noWrap/>
            <w:hideMark/>
          </w:tcPr>
          <w:p w14:paraId="0F132538" w14:textId="77777777" w:rsidR="00BA6F4B" w:rsidRPr="00DA3997" w:rsidRDefault="00BA6F4B" w:rsidP="00BE6F82">
            <w:pPr>
              <w:pStyle w:val="DokTabellentext"/>
            </w:pPr>
            <w:r w:rsidRPr="00DA3997">
              <w:t>100</w:t>
            </w:r>
          </w:p>
        </w:tc>
        <w:tc>
          <w:tcPr>
            <w:tcW w:w="700" w:type="dxa"/>
            <w:noWrap/>
            <w:hideMark/>
          </w:tcPr>
          <w:p w14:paraId="6C877F27" w14:textId="77777777" w:rsidR="00BA6F4B" w:rsidRPr="00DA3997" w:rsidRDefault="00BA6F4B" w:rsidP="00BE6F82">
            <w:pPr>
              <w:pStyle w:val="DokTabellentext"/>
            </w:pPr>
            <w:r w:rsidRPr="00DA3997">
              <w:t>848</w:t>
            </w:r>
          </w:p>
        </w:tc>
        <w:tc>
          <w:tcPr>
            <w:tcW w:w="780" w:type="dxa"/>
            <w:noWrap/>
            <w:hideMark/>
          </w:tcPr>
          <w:p w14:paraId="2525E2A5" w14:textId="77777777" w:rsidR="00BA6F4B" w:rsidRPr="00DA3997" w:rsidRDefault="00BA6F4B" w:rsidP="00BE6F82">
            <w:pPr>
              <w:pStyle w:val="DokTabellentext"/>
            </w:pPr>
            <w:r w:rsidRPr="00DA3997">
              <w:t>FALSE</w:t>
            </w:r>
          </w:p>
        </w:tc>
        <w:tc>
          <w:tcPr>
            <w:tcW w:w="1040" w:type="dxa"/>
            <w:noWrap/>
            <w:hideMark/>
          </w:tcPr>
          <w:p w14:paraId="3974A7F0" w14:textId="77777777" w:rsidR="00BA6F4B" w:rsidRPr="00DA3997" w:rsidRDefault="00BA6F4B" w:rsidP="00BE6F82">
            <w:pPr>
              <w:pStyle w:val="DokTabellentext"/>
            </w:pPr>
            <w:r w:rsidRPr="00DA3997">
              <w:t>rbcLa</w:t>
            </w:r>
          </w:p>
        </w:tc>
      </w:tr>
      <w:tr w:rsidR="00BA6F4B" w:rsidRPr="00DA3997" w14:paraId="4043045E" w14:textId="77777777" w:rsidTr="00BE6F82">
        <w:trPr>
          <w:trHeight w:val="290"/>
        </w:trPr>
        <w:tc>
          <w:tcPr>
            <w:tcW w:w="1380" w:type="dxa"/>
            <w:noWrap/>
            <w:hideMark/>
          </w:tcPr>
          <w:p w14:paraId="0D816370" w14:textId="77777777" w:rsidR="00BA6F4B" w:rsidRPr="00DA3997" w:rsidRDefault="00BA6F4B" w:rsidP="00BE6F82">
            <w:pPr>
              <w:pStyle w:val="DokTabellentext"/>
            </w:pPr>
            <w:r w:rsidRPr="00DA3997">
              <w:t>SWFRG011-19</w:t>
            </w:r>
          </w:p>
        </w:tc>
        <w:tc>
          <w:tcPr>
            <w:tcW w:w="1480" w:type="dxa"/>
            <w:noWrap/>
            <w:hideMark/>
          </w:tcPr>
          <w:p w14:paraId="37D070B1" w14:textId="77777777" w:rsidR="00BA6F4B" w:rsidRPr="00DA3997" w:rsidRDefault="00BA6F4B" w:rsidP="00BE6F82">
            <w:pPr>
              <w:pStyle w:val="DokTabellentext"/>
            </w:pPr>
            <w:r w:rsidRPr="00DA3997">
              <w:t>Poaceae</w:t>
            </w:r>
          </w:p>
        </w:tc>
        <w:tc>
          <w:tcPr>
            <w:tcW w:w="2260" w:type="dxa"/>
            <w:noWrap/>
            <w:hideMark/>
          </w:tcPr>
          <w:p w14:paraId="52800832"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14C75476" w14:textId="77777777" w:rsidR="00BA6F4B" w:rsidRPr="00DA3997" w:rsidRDefault="00BA6F4B" w:rsidP="00BE6F82">
            <w:pPr>
              <w:pStyle w:val="DokTabellentext"/>
            </w:pPr>
            <w:r w:rsidRPr="00DA3997">
              <w:t>GRASS1349-10</w:t>
            </w:r>
          </w:p>
        </w:tc>
        <w:tc>
          <w:tcPr>
            <w:tcW w:w="1160" w:type="dxa"/>
            <w:noWrap/>
            <w:hideMark/>
          </w:tcPr>
          <w:p w14:paraId="3DFFF4BB" w14:textId="77777777" w:rsidR="00BA6F4B" w:rsidRPr="00DA3997" w:rsidRDefault="00BA6F4B" w:rsidP="00BE6F82">
            <w:pPr>
              <w:pStyle w:val="DokTabellentext"/>
            </w:pPr>
            <w:r w:rsidRPr="00DA3997">
              <w:t>Poaceae</w:t>
            </w:r>
          </w:p>
        </w:tc>
        <w:tc>
          <w:tcPr>
            <w:tcW w:w="2660" w:type="dxa"/>
            <w:noWrap/>
            <w:hideMark/>
          </w:tcPr>
          <w:p w14:paraId="1F5C76D0"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confinis</w:t>
            </w:r>
          </w:p>
        </w:tc>
        <w:tc>
          <w:tcPr>
            <w:tcW w:w="640" w:type="dxa"/>
            <w:noWrap/>
            <w:hideMark/>
          </w:tcPr>
          <w:p w14:paraId="3946CAFA" w14:textId="77777777" w:rsidR="00BA6F4B" w:rsidRPr="00DA3997" w:rsidRDefault="00BA6F4B" w:rsidP="00BE6F82">
            <w:pPr>
              <w:pStyle w:val="DokTabellentext"/>
            </w:pPr>
            <w:r w:rsidRPr="00DA3997">
              <w:t>100</w:t>
            </w:r>
          </w:p>
        </w:tc>
        <w:tc>
          <w:tcPr>
            <w:tcW w:w="700" w:type="dxa"/>
            <w:noWrap/>
            <w:hideMark/>
          </w:tcPr>
          <w:p w14:paraId="6BE5A23F" w14:textId="77777777" w:rsidR="00BA6F4B" w:rsidRPr="00DA3997" w:rsidRDefault="00BA6F4B" w:rsidP="00BE6F82">
            <w:pPr>
              <w:pStyle w:val="DokTabellentext"/>
            </w:pPr>
            <w:r w:rsidRPr="00DA3997">
              <w:t>848</w:t>
            </w:r>
          </w:p>
        </w:tc>
        <w:tc>
          <w:tcPr>
            <w:tcW w:w="780" w:type="dxa"/>
            <w:noWrap/>
            <w:hideMark/>
          </w:tcPr>
          <w:p w14:paraId="638E4B63" w14:textId="77777777" w:rsidR="00BA6F4B" w:rsidRPr="00DA3997" w:rsidRDefault="00BA6F4B" w:rsidP="00BE6F82">
            <w:pPr>
              <w:pStyle w:val="DokTabellentext"/>
            </w:pPr>
            <w:r w:rsidRPr="00DA3997">
              <w:t>FALSE</w:t>
            </w:r>
          </w:p>
        </w:tc>
        <w:tc>
          <w:tcPr>
            <w:tcW w:w="1040" w:type="dxa"/>
            <w:noWrap/>
            <w:hideMark/>
          </w:tcPr>
          <w:p w14:paraId="64EF0295" w14:textId="77777777" w:rsidR="00BA6F4B" w:rsidRPr="00DA3997" w:rsidRDefault="00BA6F4B" w:rsidP="00BE6F82">
            <w:pPr>
              <w:pStyle w:val="DokTabellentext"/>
            </w:pPr>
            <w:r w:rsidRPr="00DA3997">
              <w:t>rbcLa</w:t>
            </w:r>
          </w:p>
        </w:tc>
      </w:tr>
      <w:tr w:rsidR="00BA6F4B" w:rsidRPr="00DA3997" w14:paraId="28546571" w14:textId="77777777" w:rsidTr="00BE6F82">
        <w:trPr>
          <w:trHeight w:val="290"/>
        </w:trPr>
        <w:tc>
          <w:tcPr>
            <w:tcW w:w="1380" w:type="dxa"/>
            <w:noWrap/>
            <w:hideMark/>
          </w:tcPr>
          <w:p w14:paraId="660B55C0" w14:textId="77777777" w:rsidR="00BA6F4B" w:rsidRPr="00DA3997" w:rsidRDefault="00BA6F4B" w:rsidP="00BE6F82">
            <w:pPr>
              <w:pStyle w:val="DokTabellentext"/>
            </w:pPr>
            <w:r w:rsidRPr="00DA3997">
              <w:t>SWFRG011-19</w:t>
            </w:r>
          </w:p>
        </w:tc>
        <w:tc>
          <w:tcPr>
            <w:tcW w:w="1480" w:type="dxa"/>
            <w:noWrap/>
            <w:hideMark/>
          </w:tcPr>
          <w:p w14:paraId="5BE58B27" w14:textId="77777777" w:rsidR="00BA6F4B" w:rsidRPr="00DA3997" w:rsidRDefault="00BA6F4B" w:rsidP="00BE6F82">
            <w:pPr>
              <w:pStyle w:val="DokTabellentext"/>
            </w:pPr>
            <w:r w:rsidRPr="00DA3997">
              <w:t>Poaceae</w:t>
            </w:r>
          </w:p>
        </w:tc>
        <w:tc>
          <w:tcPr>
            <w:tcW w:w="2260" w:type="dxa"/>
            <w:noWrap/>
            <w:hideMark/>
          </w:tcPr>
          <w:p w14:paraId="1018404C"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0D675105" w14:textId="77777777" w:rsidR="00BA6F4B" w:rsidRPr="00DA3997" w:rsidRDefault="00BA6F4B" w:rsidP="00BE6F82">
            <w:pPr>
              <w:pStyle w:val="DokTabellentext"/>
            </w:pPr>
            <w:r w:rsidRPr="00DA3997">
              <w:t>GRASS1348-10</w:t>
            </w:r>
          </w:p>
        </w:tc>
        <w:tc>
          <w:tcPr>
            <w:tcW w:w="1160" w:type="dxa"/>
            <w:noWrap/>
            <w:hideMark/>
          </w:tcPr>
          <w:p w14:paraId="4F9BE324" w14:textId="77777777" w:rsidR="00BA6F4B" w:rsidRPr="00DA3997" w:rsidRDefault="00BA6F4B" w:rsidP="00BE6F82">
            <w:pPr>
              <w:pStyle w:val="DokTabellentext"/>
            </w:pPr>
            <w:r w:rsidRPr="00DA3997">
              <w:t>Poaceae</w:t>
            </w:r>
          </w:p>
        </w:tc>
        <w:tc>
          <w:tcPr>
            <w:tcW w:w="2660" w:type="dxa"/>
            <w:noWrap/>
            <w:hideMark/>
          </w:tcPr>
          <w:p w14:paraId="2A65AA01"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confinis</w:t>
            </w:r>
          </w:p>
        </w:tc>
        <w:tc>
          <w:tcPr>
            <w:tcW w:w="640" w:type="dxa"/>
            <w:noWrap/>
            <w:hideMark/>
          </w:tcPr>
          <w:p w14:paraId="1937BE9C" w14:textId="77777777" w:rsidR="00BA6F4B" w:rsidRPr="00DA3997" w:rsidRDefault="00BA6F4B" w:rsidP="00BE6F82">
            <w:pPr>
              <w:pStyle w:val="DokTabellentext"/>
            </w:pPr>
            <w:r w:rsidRPr="00DA3997">
              <w:t>100</w:t>
            </w:r>
          </w:p>
        </w:tc>
        <w:tc>
          <w:tcPr>
            <w:tcW w:w="700" w:type="dxa"/>
            <w:noWrap/>
            <w:hideMark/>
          </w:tcPr>
          <w:p w14:paraId="0A981CC6" w14:textId="77777777" w:rsidR="00BA6F4B" w:rsidRPr="00DA3997" w:rsidRDefault="00BA6F4B" w:rsidP="00BE6F82">
            <w:pPr>
              <w:pStyle w:val="DokTabellentext"/>
            </w:pPr>
            <w:r w:rsidRPr="00DA3997">
              <w:t>848</w:t>
            </w:r>
          </w:p>
        </w:tc>
        <w:tc>
          <w:tcPr>
            <w:tcW w:w="780" w:type="dxa"/>
            <w:noWrap/>
            <w:hideMark/>
          </w:tcPr>
          <w:p w14:paraId="089490F4" w14:textId="77777777" w:rsidR="00BA6F4B" w:rsidRPr="00DA3997" w:rsidRDefault="00BA6F4B" w:rsidP="00BE6F82">
            <w:pPr>
              <w:pStyle w:val="DokTabellentext"/>
            </w:pPr>
            <w:r w:rsidRPr="00DA3997">
              <w:t>FALSE</w:t>
            </w:r>
          </w:p>
        </w:tc>
        <w:tc>
          <w:tcPr>
            <w:tcW w:w="1040" w:type="dxa"/>
            <w:noWrap/>
            <w:hideMark/>
          </w:tcPr>
          <w:p w14:paraId="46899CE2" w14:textId="77777777" w:rsidR="00BA6F4B" w:rsidRPr="00DA3997" w:rsidRDefault="00BA6F4B" w:rsidP="00BE6F82">
            <w:pPr>
              <w:pStyle w:val="DokTabellentext"/>
            </w:pPr>
            <w:r w:rsidRPr="00DA3997">
              <w:t>rbcLa</w:t>
            </w:r>
          </w:p>
        </w:tc>
      </w:tr>
      <w:tr w:rsidR="00BA6F4B" w:rsidRPr="00DA3997" w14:paraId="1E10E16C" w14:textId="77777777" w:rsidTr="00BE6F82">
        <w:trPr>
          <w:trHeight w:val="290"/>
        </w:trPr>
        <w:tc>
          <w:tcPr>
            <w:tcW w:w="1380" w:type="dxa"/>
            <w:noWrap/>
            <w:hideMark/>
          </w:tcPr>
          <w:p w14:paraId="48C463A3" w14:textId="77777777" w:rsidR="00BA6F4B" w:rsidRPr="00DA3997" w:rsidRDefault="00BA6F4B" w:rsidP="00BE6F82">
            <w:pPr>
              <w:pStyle w:val="DokTabellentext"/>
            </w:pPr>
            <w:r w:rsidRPr="00DA3997">
              <w:t>SWFRG011-19</w:t>
            </w:r>
          </w:p>
        </w:tc>
        <w:tc>
          <w:tcPr>
            <w:tcW w:w="1480" w:type="dxa"/>
            <w:noWrap/>
            <w:hideMark/>
          </w:tcPr>
          <w:p w14:paraId="312F37E9" w14:textId="77777777" w:rsidR="00BA6F4B" w:rsidRPr="00DA3997" w:rsidRDefault="00BA6F4B" w:rsidP="00BE6F82">
            <w:pPr>
              <w:pStyle w:val="DokTabellentext"/>
            </w:pPr>
            <w:r w:rsidRPr="00DA3997">
              <w:t>Poaceae</w:t>
            </w:r>
          </w:p>
        </w:tc>
        <w:tc>
          <w:tcPr>
            <w:tcW w:w="2260" w:type="dxa"/>
            <w:noWrap/>
            <w:hideMark/>
          </w:tcPr>
          <w:p w14:paraId="7B80BB5C"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14A0B0D6" w14:textId="77777777" w:rsidR="00BA6F4B" w:rsidRPr="00DA3997" w:rsidRDefault="00BA6F4B" w:rsidP="00BE6F82">
            <w:pPr>
              <w:pStyle w:val="DokTabellentext"/>
            </w:pPr>
            <w:r w:rsidRPr="00DA3997">
              <w:t>GRASS1339-10</w:t>
            </w:r>
          </w:p>
        </w:tc>
        <w:tc>
          <w:tcPr>
            <w:tcW w:w="1160" w:type="dxa"/>
            <w:noWrap/>
            <w:hideMark/>
          </w:tcPr>
          <w:p w14:paraId="73ACB152" w14:textId="77777777" w:rsidR="00BA6F4B" w:rsidRPr="00DA3997" w:rsidRDefault="00BA6F4B" w:rsidP="00BE6F82">
            <w:pPr>
              <w:pStyle w:val="DokTabellentext"/>
            </w:pPr>
            <w:r w:rsidRPr="00DA3997">
              <w:t>Poaceae</w:t>
            </w:r>
          </w:p>
        </w:tc>
        <w:tc>
          <w:tcPr>
            <w:tcW w:w="2660" w:type="dxa"/>
            <w:noWrap/>
            <w:hideMark/>
          </w:tcPr>
          <w:p w14:paraId="431B7DBE"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wheeleri</w:t>
            </w:r>
          </w:p>
        </w:tc>
        <w:tc>
          <w:tcPr>
            <w:tcW w:w="640" w:type="dxa"/>
            <w:noWrap/>
            <w:hideMark/>
          </w:tcPr>
          <w:p w14:paraId="10B3ABAE" w14:textId="77777777" w:rsidR="00BA6F4B" w:rsidRPr="00DA3997" w:rsidRDefault="00BA6F4B" w:rsidP="00BE6F82">
            <w:pPr>
              <w:pStyle w:val="DokTabellentext"/>
            </w:pPr>
            <w:r w:rsidRPr="00DA3997">
              <w:t>100</w:t>
            </w:r>
          </w:p>
        </w:tc>
        <w:tc>
          <w:tcPr>
            <w:tcW w:w="700" w:type="dxa"/>
            <w:noWrap/>
            <w:hideMark/>
          </w:tcPr>
          <w:p w14:paraId="57CDFAE4" w14:textId="77777777" w:rsidR="00BA6F4B" w:rsidRPr="00DA3997" w:rsidRDefault="00BA6F4B" w:rsidP="00BE6F82">
            <w:pPr>
              <w:pStyle w:val="DokTabellentext"/>
            </w:pPr>
            <w:r w:rsidRPr="00DA3997">
              <w:t>848</w:t>
            </w:r>
          </w:p>
        </w:tc>
        <w:tc>
          <w:tcPr>
            <w:tcW w:w="780" w:type="dxa"/>
            <w:noWrap/>
            <w:hideMark/>
          </w:tcPr>
          <w:p w14:paraId="141EDE03" w14:textId="77777777" w:rsidR="00BA6F4B" w:rsidRPr="00DA3997" w:rsidRDefault="00BA6F4B" w:rsidP="00BE6F82">
            <w:pPr>
              <w:pStyle w:val="DokTabellentext"/>
            </w:pPr>
            <w:r w:rsidRPr="00DA3997">
              <w:t>FALSE</w:t>
            </w:r>
          </w:p>
        </w:tc>
        <w:tc>
          <w:tcPr>
            <w:tcW w:w="1040" w:type="dxa"/>
            <w:noWrap/>
            <w:hideMark/>
          </w:tcPr>
          <w:p w14:paraId="7F37E31E" w14:textId="77777777" w:rsidR="00BA6F4B" w:rsidRPr="00DA3997" w:rsidRDefault="00BA6F4B" w:rsidP="00BE6F82">
            <w:pPr>
              <w:pStyle w:val="DokTabellentext"/>
            </w:pPr>
            <w:r w:rsidRPr="00DA3997">
              <w:t>rbcLa</w:t>
            </w:r>
          </w:p>
        </w:tc>
      </w:tr>
      <w:tr w:rsidR="00BA6F4B" w:rsidRPr="00DA3997" w14:paraId="1A790F4A" w14:textId="77777777" w:rsidTr="00BE6F82">
        <w:trPr>
          <w:trHeight w:val="290"/>
        </w:trPr>
        <w:tc>
          <w:tcPr>
            <w:tcW w:w="1380" w:type="dxa"/>
            <w:noWrap/>
            <w:hideMark/>
          </w:tcPr>
          <w:p w14:paraId="08A4B8E4" w14:textId="77777777" w:rsidR="00BA6F4B" w:rsidRPr="00DA3997" w:rsidRDefault="00BA6F4B" w:rsidP="00BE6F82">
            <w:pPr>
              <w:pStyle w:val="DokTabellentext"/>
            </w:pPr>
            <w:r w:rsidRPr="00DA3997">
              <w:t>SWFRG011-19</w:t>
            </w:r>
          </w:p>
        </w:tc>
        <w:tc>
          <w:tcPr>
            <w:tcW w:w="1480" w:type="dxa"/>
            <w:noWrap/>
            <w:hideMark/>
          </w:tcPr>
          <w:p w14:paraId="3255AF56" w14:textId="77777777" w:rsidR="00BA6F4B" w:rsidRPr="00DA3997" w:rsidRDefault="00BA6F4B" w:rsidP="00BE6F82">
            <w:pPr>
              <w:pStyle w:val="DokTabellentext"/>
            </w:pPr>
            <w:r w:rsidRPr="00DA3997">
              <w:t>Poaceae</w:t>
            </w:r>
          </w:p>
        </w:tc>
        <w:tc>
          <w:tcPr>
            <w:tcW w:w="2260" w:type="dxa"/>
            <w:noWrap/>
            <w:hideMark/>
          </w:tcPr>
          <w:p w14:paraId="1C344C0A"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1D55CE49" w14:textId="77777777" w:rsidR="00BA6F4B" w:rsidRPr="00DA3997" w:rsidRDefault="00BA6F4B" w:rsidP="00BE6F82">
            <w:pPr>
              <w:pStyle w:val="DokTabellentext"/>
            </w:pPr>
            <w:r w:rsidRPr="00DA3997">
              <w:t>FCA377-10</w:t>
            </w:r>
          </w:p>
        </w:tc>
        <w:tc>
          <w:tcPr>
            <w:tcW w:w="1160" w:type="dxa"/>
            <w:noWrap/>
            <w:hideMark/>
          </w:tcPr>
          <w:p w14:paraId="7FD79843" w14:textId="77777777" w:rsidR="00BA6F4B" w:rsidRPr="00DA3997" w:rsidRDefault="00BA6F4B" w:rsidP="00BE6F82">
            <w:pPr>
              <w:pStyle w:val="DokTabellentext"/>
            </w:pPr>
            <w:r w:rsidRPr="00DA3997">
              <w:t>Poaceae</w:t>
            </w:r>
          </w:p>
        </w:tc>
        <w:tc>
          <w:tcPr>
            <w:tcW w:w="2660" w:type="dxa"/>
            <w:noWrap/>
            <w:hideMark/>
          </w:tcPr>
          <w:p w14:paraId="0CF94910"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14:paraId="5274B511" w14:textId="77777777" w:rsidR="00BA6F4B" w:rsidRPr="00DA3997" w:rsidRDefault="00BA6F4B" w:rsidP="00BE6F82">
            <w:pPr>
              <w:pStyle w:val="DokTabellentext"/>
            </w:pPr>
            <w:r w:rsidRPr="00DA3997">
              <w:t>100</w:t>
            </w:r>
          </w:p>
        </w:tc>
        <w:tc>
          <w:tcPr>
            <w:tcW w:w="700" w:type="dxa"/>
            <w:noWrap/>
            <w:hideMark/>
          </w:tcPr>
          <w:p w14:paraId="6253273D" w14:textId="77777777" w:rsidR="00BA6F4B" w:rsidRPr="00DA3997" w:rsidRDefault="00BA6F4B" w:rsidP="00BE6F82">
            <w:pPr>
              <w:pStyle w:val="DokTabellentext"/>
            </w:pPr>
            <w:r w:rsidRPr="00DA3997">
              <w:t>848</w:t>
            </w:r>
          </w:p>
        </w:tc>
        <w:tc>
          <w:tcPr>
            <w:tcW w:w="780" w:type="dxa"/>
            <w:noWrap/>
            <w:hideMark/>
          </w:tcPr>
          <w:p w14:paraId="2B1535BD" w14:textId="77777777" w:rsidR="00BA6F4B" w:rsidRPr="00DA3997" w:rsidRDefault="00BA6F4B" w:rsidP="00BE6F82">
            <w:pPr>
              <w:pStyle w:val="DokTabellentext"/>
            </w:pPr>
            <w:r w:rsidRPr="00DA3997">
              <w:t>FALSE</w:t>
            </w:r>
          </w:p>
        </w:tc>
        <w:tc>
          <w:tcPr>
            <w:tcW w:w="1040" w:type="dxa"/>
            <w:noWrap/>
            <w:hideMark/>
          </w:tcPr>
          <w:p w14:paraId="67BB60AF" w14:textId="77777777" w:rsidR="00BA6F4B" w:rsidRPr="00DA3997" w:rsidRDefault="00BA6F4B" w:rsidP="00BE6F82">
            <w:pPr>
              <w:pStyle w:val="DokTabellentext"/>
            </w:pPr>
            <w:r w:rsidRPr="00DA3997">
              <w:t>rbcLa</w:t>
            </w:r>
          </w:p>
        </w:tc>
      </w:tr>
      <w:tr w:rsidR="00BA6F4B" w:rsidRPr="00DA3997" w14:paraId="2B812970" w14:textId="77777777" w:rsidTr="00BE6F82">
        <w:trPr>
          <w:trHeight w:val="290"/>
        </w:trPr>
        <w:tc>
          <w:tcPr>
            <w:tcW w:w="1380" w:type="dxa"/>
            <w:noWrap/>
            <w:hideMark/>
          </w:tcPr>
          <w:p w14:paraId="314C4B12" w14:textId="77777777" w:rsidR="00BA6F4B" w:rsidRPr="00DA3997" w:rsidRDefault="00BA6F4B" w:rsidP="00BE6F82">
            <w:pPr>
              <w:pStyle w:val="DokTabellentext"/>
            </w:pPr>
            <w:r w:rsidRPr="00DA3997">
              <w:t>SWFRG011-19</w:t>
            </w:r>
          </w:p>
        </w:tc>
        <w:tc>
          <w:tcPr>
            <w:tcW w:w="1480" w:type="dxa"/>
            <w:noWrap/>
            <w:hideMark/>
          </w:tcPr>
          <w:p w14:paraId="56E8CC6D" w14:textId="77777777" w:rsidR="00BA6F4B" w:rsidRPr="00DA3997" w:rsidRDefault="00BA6F4B" w:rsidP="00BE6F82">
            <w:pPr>
              <w:pStyle w:val="DokTabellentext"/>
            </w:pPr>
            <w:r w:rsidRPr="00DA3997">
              <w:t>Poaceae</w:t>
            </w:r>
          </w:p>
        </w:tc>
        <w:tc>
          <w:tcPr>
            <w:tcW w:w="2260" w:type="dxa"/>
            <w:noWrap/>
            <w:hideMark/>
          </w:tcPr>
          <w:p w14:paraId="3BF7581A"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1AFBA381" w14:textId="77777777" w:rsidR="00BA6F4B" w:rsidRPr="00DA3997" w:rsidRDefault="00BA6F4B" w:rsidP="00BE6F82">
            <w:pPr>
              <w:pStyle w:val="DokTabellentext"/>
            </w:pPr>
            <w:r w:rsidRPr="00DA3997">
              <w:t>IASVF184-09</w:t>
            </w:r>
          </w:p>
        </w:tc>
        <w:tc>
          <w:tcPr>
            <w:tcW w:w="1160" w:type="dxa"/>
            <w:noWrap/>
            <w:hideMark/>
          </w:tcPr>
          <w:p w14:paraId="42BC5F55" w14:textId="77777777" w:rsidR="00BA6F4B" w:rsidRPr="00DA3997" w:rsidRDefault="00BA6F4B" w:rsidP="00BE6F82">
            <w:pPr>
              <w:pStyle w:val="DokTabellentext"/>
            </w:pPr>
            <w:r w:rsidRPr="00DA3997">
              <w:t>Poaceae</w:t>
            </w:r>
          </w:p>
        </w:tc>
        <w:tc>
          <w:tcPr>
            <w:tcW w:w="2660" w:type="dxa"/>
            <w:noWrap/>
            <w:hideMark/>
          </w:tcPr>
          <w:p w14:paraId="4FA2270E"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1AC12280" w14:textId="77777777" w:rsidR="00BA6F4B" w:rsidRPr="00DA3997" w:rsidRDefault="00BA6F4B" w:rsidP="00BE6F82">
            <w:pPr>
              <w:pStyle w:val="DokTabellentext"/>
            </w:pPr>
            <w:r w:rsidRPr="00DA3997">
              <w:t>100</w:t>
            </w:r>
          </w:p>
        </w:tc>
        <w:tc>
          <w:tcPr>
            <w:tcW w:w="700" w:type="dxa"/>
            <w:noWrap/>
            <w:hideMark/>
          </w:tcPr>
          <w:p w14:paraId="7E5536E1" w14:textId="77777777" w:rsidR="00BA6F4B" w:rsidRPr="00DA3997" w:rsidRDefault="00BA6F4B" w:rsidP="00BE6F82">
            <w:pPr>
              <w:pStyle w:val="DokTabellentext"/>
            </w:pPr>
            <w:r w:rsidRPr="00DA3997">
              <w:t>848</w:t>
            </w:r>
          </w:p>
        </w:tc>
        <w:tc>
          <w:tcPr>
            <w:tcW w:w="780" w:type="dxa"/>
            <w:noWrap/>
            <w:hideMark/>
          </w:tcPr>
          <w:p w14:paraId="2627404A" w14:textId="77777777" w:rsidR="00BA6F4B" w:rsidRPr="00DA3997" w:rsidRDefault="00BA6F4B" w:rsidP="00BE6F82">
            <w:pPr>
              <w:pStyle w:val="DokTabellentext"/>
            </w:pPr>
            <w:r w:rsidRPr="00DA3997">
              <w:t>FALSE</w:t>
            </w:r>
          </w:p>
        </w:tc>
        <w:tc>
          <w:tcPr>
            <w:tcW w:w="1040" w:type="dxa"/>
            <w:noWrap/>
            <w:hideMark/>
          </w:tcPr>
          <w:p w14:paraId="4ADA15BF" w14:textId="77777777" w:rsidR="00BA6F4B" w:rsidRPr="00DA3997" w:rsidRDefault="00BA6F4B" w:rsidP="00BE6F82">
            <w:pPr>
              <w:pStyle w:val="DokTabellentext"/>
            </w:pPr>
            <w:r w:rsidRPr="00DA3997">
              <w:t>rbcLa</w:t>
            </w:r>
          </w:p>
        </w:tc>
      </w:tr>
      <w:tr w:rsidR="00BA6F4B" w:rsidRPr="00DA3997" w14:paraId="0E9CF438" w14:textId="77777777" w:rsidTr="00BE6F82">
        <w:trPr>
          <w:trHeight w:val="290"/>
        </w:trPr>
        <w:tc>
          <w:tcPr>
            <w:tcW w:w="1380" w:type="dxa"/>
            <w:noWrap/>
            <w:hideMark/>
          </w:tcPr>
          <w:p w14:paraId="151F7A7E" w14:textId="77777777" w:rsidR="00BA6F4B" w:rsidRPr="00DA3997" w:rsidRDefault="00BA6F4B" w:rsidP="00BE6F82">
            <w:pPr>
              <w:pStyle w:val="DokTabellentext"/>
            </w:pPr>
            <w:r w:rsidRPr="00DA3997">
              <w:t>SWFRG011-19</w:t>
            </w:r>
          </w:p>
        </w:tc>
        <w:tc>
          <w:tcPr>
            <w:tcW w:w="1480" w:type="dxa"/>
            <w:noWrap/>
            <w:hideMark/>
          </w:tcPr>
          <w:p w14:paraId="73AAEE37" w14:textId="77777777" w:rsidR="00BA6F4B" w:rsidRPr="00DA3997" w:rsidRDefault="00BA6F4B" w:rsidP="00BE6F82">
            <w:pPr>
              <w:pStyle w:val="DokTabellentext"/>
            </w:pPr>
            <w:r w:rsidRPr="00DA3997">
              <w:t>Poaceae</w:t>
            </w:r>
          </w:p>
        </w:tc>
        <w:tc>
          <w:tcPr>
            <w:tcW w:w="2260" w:type="dxa"/>
            <w:noWrap/>
            <w:hideMark/>
          </w:tcPr>
          <w:p w14:paraId="7F81A7E4"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2C12D608" w14:textId="77777777" w:rsidR="00BA6F4B" w:rsidRPr="00DA3997" w:rsidRDefault="00BA6F4B" w:rsidP="00BE6F82">
            <w:pPr>
              <w:pStyle w:val="DokTabellentext"/>
            </w:pPr>
            <w:r w:rsidRPr="00DA3997">
              <w:t>IASVF160-09</w:t>
            </w:r>
          </w:p>
        </w:tc>
        <w:tc>
          <w:tcPr>
            <w:tcW w:w="1160" w:type="dxa"/>
            <w:noWrap/>
            <w:hideMark/>
          </w:tcPr>
          <w:p w14:paraId="69A9C2A7" w14:textId="77777777" w:rsidR="00BA6F4B" w:rsidRPr="00DA3997" w:rsidRDefault="00BA6F4B" w:rsidP="00BE6F82">
            <w:pPr>
              <w:pStyle w:val="DokTabellentext"/>
            </w:pPr>
            <w:r w:rsidRPr="00DA3997">
              <w:t>Poaceae</w:t>
            </w:r>
          </w:p>
        </w:tc>
        <w:tc>
          <w:tcPr>
            <w:tcW w:w="2660" w:type="dxa"/>
            <w:noWrap/>
            <w:hideMark/>
          </w:tcPr>
          <w:p w14:paraId="309D6107"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20A013A6" w14:textId="77777777" w:rsidR="00BA6F4B" w:rsidRPr="00DA3997" w:rsidRDefault="00BA6F4B" w:rsidP="00BE6F82">
            <w:pPr>
              <w:pStyle w:val="DokTabellentext"/>
            </w:pPr>
            <w:r w:rsidRPr="00DA3997">
              <w:t>100</w:t>
            </w:r>
          </w:p>
        </w:tc>
        <w:tc>
          <w:tcPr>
            <w:tcW w:w="700" w:type="dxa"/>
            <w:noWrap/>
            <w:hideMark/>
          </w:tcPr>
          <w:p w14:paraId="381E936F" w14:textId="77777777" w:rsidR="00BA6F4B" w:rsidRPr="00DA3997" w:rsidRDefault="00BA6F4B" w:rsidP="00BE6F82">
            <w:pPr>
              <w:pStyle w:val="DokTabellentext"/>
            </w:pPr>
            <w:r w:rsidRPr="00DA3997">
              <w:t>848</w:t>
            </w:r>
          </w:p>
        </w:tc>
        <w:tc>
          <w:tcPr>
            <w:tcW w:w="780" w:type="dxa"/>
            <w:noWrap/>
            <w:hideMark/>
          </w:tcPr>
          <w:p w14:paraId="080AD1C9" w14:textId="77777777" w:rsidR="00BA6F4B" w:rsidRPr="00DA3997" w:rsidRDefault="00BA6F4B" w:rsidP="00BE6F82">
            <w:pPr>
              <w:pStyle w:val="DokTabellentext"/>
            </w:pPr>
            <w:r w:rsidRPr="00DA3997">
              <w:t>FALSE</w:t>
            </w:r>
          </w:p>
        </w:tc>
        <w:tc>
          <w:tcPr>
            <w:tcW w:w="1040" w:type="dxa"/>
            <w:noWrap/>
            <w:hideMark/>
          </w:tcPr>
          <w:p w14:paraId="221EB1EF" w14:textId="77777777" w:rsidR="00BA6F4B" w:rsidRPr="00DA3997" w:rsidRDefault="00BA6F4B" w:rsidP="00BE6F82">
            <w:pPr>
              <w:pStyle w:val="DokTabellentext"/>
            </w:pPr>
            <w:r w:rsidRPr="00DA3997">
              <w:t>rbcLa</w:t>
            </w:r>
          </w:p>
        </w:tc>
      </w:tr>
      <w:tr w:rsidR="00BA6F4B" w:rsidRPr="00DA3997" w14:paraId="499A99EA" w14:textId="77777777" w:rsidTr="00BE6F82">
        <w:trPr>
          <w:trHeight w:val="290"/>
        </w:trPr>
        <w:tc>
          <w:tcPr>
            <w:tcW w:w="1380" w:type="dxa"/>
            <w:noWrap/>
            <w:hideMark/>
          </w:tcPr>
          <w:p w14:paraId="3651CC61" w14:textId="77777777" w:rsidR="00BA6F4B" w:rsidRPr="00DA3997" w:rsidRDefault="00BA6F4B" w:rsidP="00BE6F82">
            <w:pPr>
              <w:pStyle w:val="DokTabellentext"/>
            </w:pPr>
            <w:r w:rsidRPr="00DA3997">
              <w:t>SWFRG011-19</w:t>
            </w:r>
          </w:p>
        </w:tc>
        <w:tc>
          <w:tcPr>
            <w:tcW w:w="1480" w:type="dxa"/>
            <w:noWrap/>
            <w:hideMark/>
          </w:tcPr>
          <w:p w14:paraId="7B1A7C60" w14:textId="77777777" w:rsidR="00BA6F4B" w:rsidRPr="00DA3997" w:rsidRDefault="00BA6F4B" w:rsidP="00BE6F82">
            <w:pPr>
              <w:pStyle w:val="DokTabellentext"/>
            </w:pPr>
            <w:r w:rsidRPr="00DA3997">
              <w:t>Poaceae</w:t>
            </w:r>
          </w:p>
        </w:tc>
        <w:tc>
          <w:tcPr>
            <w:tcW w:w="2260" w:type="dxa"/>
            <w:noWrap/>
            <w:hideMark/>
          </w:tcPr>
          <w:p w14:paraId="42227898"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3F7933AA" w14:textId="77777777" w:rsidR="00BA6F4B" w:rsidRPr="00DA3997" w:rsidRDefault="00BA6F4B" w:rsidP="00BE6F82">
            <w:pPr>
              <w:pStyle w:val="DokTabellentext"/>
            </w:pPr>
            <w:r w:rsidRPr="00DA3997">
              <w:t>IASVF148-09</w:t>
            </w:r>
          </w:p>
        </w:tc>
        <w:tc>
          <w:tcPr>
            <w:tcW w:w="1160" w:type="dxa"/>
            <w:noWrap/>
            <w:hideMark/>
          </w:tcPr>
          <w:p w14:paraId="27BFCF6F" w14:textId="77777777" w:rsidR="00BA6F4B" w:rsidRPr="00DA3997" w:rsidRDefault="00BA6F4B" w:rsidP="00BE6F82">
            <w:pPr>
              <w:pStyle w:val="DokTabellentext"/>
            </w:pPr>
            <w:r w:rsidRPr="00DA3997">
              <w:t>Poaceae</w:t>
            </w:r>
          </w:p>
        </w:tc>
        <w:tc>
          <w:tcPr>
            <w:tcW w:w="2660" w:type="dxa"/>
            <w:noWrap/>
            <w:hideMark/>
          </w:tcPr>
          <w:p w14:paraId="0485A487"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magellanicus</w:t>
            </w:r>
          </w:p>
        </w:tc>
        <w:tc>
          <w:tcPr>
            <w:tcW w:w="640" w:type="dxa"/>
            <w:noWrap/>
            <w:hideMark/>
          </w:tcPr>
          <w:p w14:paraId="1605824C" w14:textId="77777777" w:rsidR="00BA6F4B" w:rsidRPr="00DA3997" w:rsidRDefault="00BA6F4B" w:rsidP="00BE6F82">
            <w:pPr>
              <w:pStyle w:val="DokTabellentext"/>
            </w:pPr>
            <w:r w:rsidRPr="00DA3997">
              <w:t>100</w:t>
            </w:r>
          </w:p>
        </w:tc>
        <w:tc>
          <w:tcPr>
            <w:tcW w:w="700" w:type="dxa"/>
            <w:noWrap/>
            <w:hideMark/>
          </w:tcPr>
          <w:p w14:paraId="6C645A60" w14:textId="77777777" w:rsidR="00BA6F4B" w:rsidRPr="00DA3997" w:rsidRDefault="00BA6F4B" w:rsidP="00BE6F82">
            <w:pPr>
              <w:pStyle w:val="DokTabellentext"/>
            </w:pPr>
            <w:r w:rsidRPr="00DA3997">
              <w:t>848</w:t>
            </w:r>
          </w:p>
        </w:tc>
        <w:tc>
          <w:tcPr>
            <w:tcW w:w="780" w:type="dxa"/>
            <w:noWrap/>
            <w:hideMark/>
          </w:tcPr>
          <w:p w14:paraId="60EBFAA0" w14:textId="77777777" w:rsidR="00BA6F4B" w:rsidRPr="00DA3997" w:rsidRDefault="00BA6F4B" w:rsidP="00BE6F82">
            <w:pPr>
              <w:pStyle w:val="DokTabellentext"/>
            </w:pPr>
            <w:r w:rsidRPr="00DA3997">
              <w:t>FALSE</w:t>
            </w:r>
          </w:p>
        </w:tc>
        <w:tc>
          <w:tcPr>
            <w:tcW w:w="1040" w:type="dxa"/>
            <w:noWrap/>
            <w:hideMark/>
          </w:tcPr>
          <w:p w14:paraId="57FABFBD" w14:textId="77777777" w:rsidR="00BA6F4B" w:rsidRPr="00DA3997" w:rsidRDefault="00BA6F4B" w:rsidP="00BE6F82">
            <w:pPr>
              <w:pStyle w:val="DokTabellentext"/>
            </w:pPr>
            <w:r w:rsidRPr="00DA3997">
              <w:t>rbcLa</w:t>
            </w:r>
          </w:p>
        </w:tc>
      </w:tr>
      <w:tr w:rsidR="00BA6F4B" w:rsidRPr="00DA3997" w14:paraId="25CDF7F4" w14:textId="77777777" w:rsidTr="00BE6F82">
        <w:trPr>
          <w:trHeight w:val="290"/>
        </w:trPr>
        <w:tc>
          <w:tcPr>
            <w:tcW w:w="1380" w:type="dxa"/>
            <w:noWrap/>
            <w:hideMark/>
          </w:tcPr>
          <w:p w14:paraId="4B0F8132" w14:textId="77777777" w:rsidR="00BA6F4B" w:rsidRPr="00DA3997" w:rsidRDefault="00BA6F4B" w:rsidP="00BE6F82">
            <w:pPr>
              <w:pStyle w:val="DokTabellentext"/>
            </w:pPr>
            <w:r w:rsidRPr="00DA3997">
              <w:t>SWFRG011-19</w:t>
            </w:r>
          </w:p>
        </w:tc>
        <w:tc>
          <w:tcPr>
            <w:tcW w:w="1480" w:type="dxa"/>
            <w:noWrap/>
            <w:hideMark/>
          </w:tcPr>
          <w:p w14:paraId="2CDC372D" w14:textId="77777777" w:rsidR="00BA6F4B" w:rsidRPr="00DA3997" w:rsidRDefault="00BA6F4B" w:rsidP="00BE6F82">
            <w:pPr>
              <w:pStyle w:val="DokTabellentext"/>
            </w:pPr>
            <w:r w:rsidRPr="00DA3997">
              <w:t>Poaceae</w:t>
            </w:r>
          </w:p>
        </w:tc>
        <w:tc>
          <w:tcPr>
            <w:tcW w:w="2260" w:type="dxa"/>
            <w:noWrap/>
            <w:hideMark/>
          </w:tcPr>
          <w:p w14:paraId="173D954A"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3094E67D" w14:textId="77777777" w:rsidR="00BA6F4B" w:rsidRPr="00DA3997" w:rsidRDefault="00BA6F4B" w:rsidP="00BE6F82">
            <w:pPr>
              <w:pStyle w:val="DokTabellentext"/>
            </w:pPr>
            <w:r w:rsidRPr="00DA3997">
              <w:t>IASVF129-09</w:t>
            </w:r>
          </w:p>
        </w:tc>
        <w:tc>
          <w:tcPr>
            <w:tcW w:w="1160" w:type="dxa"/>
            <w:noWrap/>
            <w:hideMark/>
          </w:tcPr>
          <w:p w14:paraId="5B5B2280" w14:textId="77777777" w:rsidR="00BA6F4B" w:rsidRPr="00DA3997" w:rsidRDefault="00BA6F4B" w:rsidP="00BE6F82">
            <w:pPr>
              <w:pStyle w:val="DokTabellentext"/>
            </w:pPr>
            <w:r w:rsidRPr="00DA3997">
              <w:t>Poaceae</w:t>
            </w:r>
          </w:p>
        </w:tc>
        <w:tc>
          <w:tcPr>
            <w:tcW w:w="2660" w:type="dxa"/>
            <w:noWrap/>
            <w:hideMark/>
          </w:tcPr>
          <w:p w14:paraId="52476137"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17695738" w14:textId="77777777" w:rsidR="00BA6F4B" w:rsidRPr="00DA3997" w:rsidRDefault="00BA6F4B" w:rsidP="00BE6F82">
            <w:pPr>
              <w:pStyle w:val="DokTabellentext"/>
            </w:pPr>
            <w:r w:rsidRPr="00DA3997">
              <w:t>100</w:t>
            </w:r>
          </w:p>
        </w:tc>
        <w:tc>
          <w:tcPr>
            <w:tcW w:w="700" w:type="dxa"/>
            <w:noWrap/>
            <w:hideMark/>
          </w:tcPr>
          <w:p w14:paraId="3F43C9D3" w14:textId="77777777" w:rsidR="00BA6F4B" w:rsidRPr="00DA3997" w:rsidRDefault="00BA6F4B" w:rsidP="00BE6F82">
            <w:pPr>
              <w:pStyle w:val="DokTabellentext"/>
            </w:pPr>
            <w:r w:rsidRPr="00DA3997">
              <w:t>848</w:t>
            </w:r>
          </w:p>
        </w:tc>
        <w:tc>
          <w:tcPr>
            <w:tcW w:w="780" w:type="dxa"/>
            <w:noWrap/>
            <w:hideMark/>
          </w:tcPr>
          <w:p w14:paraId="26A26C42" w14:textId="77777777" w:rsidR="00BA6F4B" w:rsidRPr="00DA3997" w:rsidRDefault="00BA6F4B" w:rsidP="00BE6F82">
            <w:pPr>
              <w:pStyle w:val="DokTabellentext"/>
            </w:pPr>
            <w:r w:rsidRPr="00DA3997">
              <w:t>FALSE</w:t>
            </w:r>
          </w:p>
        </w:tc>
        <w:tc>
          <w:tcPr>
            <w:tcW w:w="1040" w:type="dxa"/>
            <w:noWrap/>
            <w:hideMark/>
          </w:tcPr>
          <w:p w14:paraId="401FFA31" w14:textId="77777777" w:rsidR="00BA6F4B" w:rsidRPr="00DA3997" w:rsidRDefault="00BA6F4B" w:rsidP="00BE6F82">
            <w:pPr>
              <w:pStyle w:val="DokTabellentext"/>
            </w:pPr>
            <w:r w:rsidRPr="00DA3997">
              <w:t>rbcLa</w:t>
            </w:r>
          </w:p>
        </w:tc>
      </w:tr>
      <w:tr w:rsidR="00BA6F4B" w:rsidRPr="00DA3997" w14:paraId="3A1C3E60" w14:textId="77777777" w:rsidTr="00BE6F82">
        <w:trPr>
          <w:trHeight w:val="290"/>
        </w:trPr>
        <w:tc>
          <w:tcPr>
            <w:tcW w:w="1380" w:type="dxa"/>
            <w:noWrap/>
            <w:hideMark/>
          </w:tcPr>
          <w:p w14:paraId="69AE106C" w14:textId="77777777" w:rsidR="00BA6F4B" w:rsidRPr="00DA3997" w:rsidRDefault="00BA6F4B" w:rsidP="00BE6F82">
            <w:pPr>
              <w:pStyle w:val="DokTabellentext"/>
            </w:pPr>
            <w:r w:rsidRPr="00DA3997">
              <w:t>SWFRG011-19</w:t>
            </w:r>
          </w:p>
        </w:tc>
        <w:tc>
          <w:tcPr>
            <w:tcW w:w="1480" w:type="dxa"/>
            <w:noWrap/>
            <w:hideMark/>
          </w:tcPr>
          <w:p w14:paraId="55B8F5B2" w14:textId="77777777" w:rsidR="00BA6F4B" w:rsidRPr="00DA3997" w:rsidRDefault="00BA6F4B" w:rsidP="00BE6F82">
            <w:pPr>
              <w:pStyle w:val="DokTabellentext"/>
            </w:pPr>
            <w:r w:rsidRPr="00DA3997">
              <w:t>Poaceae</w:t>
            </w:r>
          </w:p>
        </w:tc>
        <w:tc>
          <w:tcPr>
            <w:tcW w:w="2260" w:type="dxa"/>
            <w:noWrap/>
            <w:hideMark/>
          </w:tcPr>
          <w:p w14:paraId="33B68E2C"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7D790606" w14:textId="77777777" w:rsidR="00BA6F4B" w:rsidRPr="00DA3997" w:rsidRDefault="00BA6F4B" w:rsidP="00BE6F82">
            <w:pPr>
              <w:pStyle w:val="DokTabellentext"/>
            </w:pPr>
            <w:r w:rsidRPr="00DA3997">
              <w:t>IASVF030-09</w:t>
            </w:r>
          </w:p>
        </w:tc>
        <w:tc>
          <w:tcPr>
            <w:tcW w:w="1160" w:type="dxa"/>
            <w:noWrap/>
            <w:hideMark/>
          </w:tcPr>
          <w:p w14:paraId="26E8FE6E" w14:textId="77777777" w:rsidR="00BA6F4B" w:rsidRPr="00DA3997" w:rsidRDefault="00BA6F4B" w:rsidP="00BE6F82">
            <w:pPr>
              <w:pStyle w:val="DokTabellentext"/>
            </w:pPr>
            <w:r w:rsidRPr="00DA3997">
              <w:t>Poaceae</w:t>
            </w:r>
          </w:p>
        </w:tc>
        <w:tc>
          <w:tcPr>
            <w:tcW w:w="2660" w:type="dxa"/>
            <w:noWrap/>
            <w:hideMark/>
          </w:tcPr>
          <w:p w14:paraId="53758B51"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5F6E7598" w14:textId="77777777" w:rsidR="00BA6F4B" w:rsidRPr="00DA3997" w:rsidRDefault="00BA6F4B" w:rsidP="00BE6F82">
            <w:pPr>
              <w:pStyle w:val="DokTabellentext"/>
            </w:pPr>
            <w:r w:rsidRPr="00DA3997">
              <w:t>100</w:t>
            </w:r>
          </w:p>
        </w:tc>
        <w:tc>
          <w:tcPr>
            <w:tcW w:w="700" w:type="dxa"/>
            <w:noWrap/>
            <w:hideMark/>
          </w:tcPr>
          <w:p w14:paraId="2BA239E3" w14:textId="77777777" w:rsidR="00BA6F4B" w:rsidRPr="00DA3997" w:rsidRDefault="00BA6F4B" w:rsidP="00BE6F82">
            <w:pPr>
              <w:pStyle w:val="DokTabellentext"/>
            </w:pPr>
            <w:r w:rsidRPr="00DA3997">
              <w:t>848</w:t>
            </w:r>
          </w:p>
        </w:tc>
        <w:tc>
          <w:tcPr>
            <w:tcW w:w="780" w:type="dxa"/>
            <w:noWrap/>
            <w:hideMark/>
          </w:tcPr>
          <w:p w14:paraId="09938200" w14:textId="77777777" w:rsidR="00BA6F4B" w:rsidRPr="00DA3997" w:rsidRDefault="00BA6F4B" w:rsidP="00BE6F82">
            <w:pPr>
              <w:pStyle w:val="DokTabellentext"/>
            </w:pPr>
            <w:r w:rsidRPr="00DA3997">
              <w:t>FALSE</w:t>
            </w:r>
          </w:p>
        </w:tc>
        <w:tc>
          <w:tcPr>
            <w:tcW w:w="1040" w:type="dxa"/>
            <w:noWrap/>
            <w:hideMark/>
          </w:tcPr>
          <w:p w14:paraId="7AEEE6E1" w14:textId="77777777" w:rsidR="00BA6F4B" w:rsidRPr="00DA3997" w:rsidRDefault="00BA6F4B" w:rsidP="00BE6F82">
            <w:pPr>
              <w:pStyle w:val="DokTabellentext"/>
            </w:pPr>
            <w:r w:rsidRPr="00DA3997">
              <w:t>rbcLa</w:t>
            </w:r>
          </w:p>
        </w:tc>
      </w:tr>
      <w:tr w:rsidR="00BA6F4B" w:rsidRPr="00DA3997" w14:paraId="0CF11F28" w14:textId="77777777" w:rsidTr="00BE6F82">
        <w:trPr>
          <w:trHeight w:val="290"/>
        </w:trPr>
        <w:tc>
          <w:tcPr>
            <w:tcW w:w="1380" w:type="dxa"/>
            <w:noWrap/>
            <w:hideMark/>
          </w:tcPr>
          <w:p w14:paraId="6891AD6F" w14:textId="77777777" w:rsidR="00BA6F4B" w:rsidRPr="00DA3997" w:rsidRDefault="00BA6F4B" w:rsidP="00BE6F82">
            <w:pPr>
              <w:pStyle w:val="DokTabellentext"/>
            </w:pPr>
            <w:r w:rsidRPr="00DA3997">
              <w:t>SWFRG011-19</w:t>
            </w:r>
          </w:p>
        </w:tc>
        <w:tc>
          <w:tcPr>
            <w:tcW w:w="1480" w:type="dxa"/>
            <w:noWrap/>
            <w:hideMark/>
          </w:tcPr>
          <w:p w14:paraId="37B75CE2" w14:textId="77777777" w:rsidR="00BA6F4B" w:rsidRPr="00DA3997" w:rsidRDefault="00BA6F4B" w:rsidP="00BE6F82">
            <w:pPr>
              <w:pStyle w:val="DokTabellentext"/>
            </w:pPr>
            <w:r w:rsidRPr="00DA3997">
              <w:t>Poaceae</w:t>
            </w:r>
          </w:p>
        </w:tc>
        <w:tc>
          <w:tcPr>
            <w:tcW w:w="2260" w:type="dxa"/>
            <w:noWrap/>
            <w:hideMark/>
          </w:tcPr>
          <w:p w14:paraId="1073109D"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29510797" w14:textId="77777777" w:rsidR="00BA6F4B" w:rsidRPr="00DA3997" w:rsidRDefault="00BA6F4B" w:rsidP="00BE6F82">
            <w:pPr>
              <w:pStyle w:val="DokTabellentext"/>
            </w:pPr>
            <w:r w:rsidRPr="00DA3997">
              <w:t>FCA256-09</w:t>
            </w:r>
          </w:p>
        </w:tc>
        <w:tc>
          <w:tcPr>
            <w:tcW w:w="1160" w:type="dxa"/>
            <w:noWrap/>
            <w:hideMark/>
          </w:tcPr>
          <w:p w14:paraId="249CFA4F" w14:textId="77777777" w:rsidR="00BA6F4B" w:rsidRPr="00DA3997" w:rsidRDefault="00BA6F4B" w:rsidP="00BE6F82">
            <w:pPr>
              <w:pStyle w:val="DokTabellentext"/>
            </w:pPr>
            <w:r w:rsidRPr="00DA3997">
              <w:t>Poaceae</w:t>
            </w:r>
          </w:p>
        </w:tc>
        <w:tc>
          <w:tcPr>
            <w:tcW w:w="2660" w:type="dxa"/>
            <w:noWrap/>
            <w:hideMark/>
          </w:tcPr>
          <w:p w14:paraId="353B62FF"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14:paraId="42519040" w14:textId="77777777" w:rsidR="00BA6F4B" w:rsidRPr="00DA3997" w:rsidRDefault="00BA6F4B" w:rsidP="00BE6F82">
            <w:pPr>
              <w:pStyle w:val="DokTabellentext"/>
            </w:pPr>
            <w:r w:rsidRPr="00DA3997">
              <w:t>100</w:t>
            </w:r>
          </w:p>
        </w:tc>
        <w:tc>
          <w:tcPr>
            <w:tcW w:w="700" w:type="dxa"/>
            <w:noWrap/>
            <w:hideMark/>
          </w:tcPr>
          <w:p w14:paraId="4E17C941" w14:textId="77777777" w:rsidR="00BA6F4B" w:rsidRPr="00DA3997" w:rsidRDefault="00BA6F4B" w:rsidP="00BE6F82">
            <w:pPr>
              <w:pStyle w:val="DokTabellentext"/>
            </w:pPr>
            <w:r w:rsidRPr="00DA3997">
              <w:t>848</w:t>
            </w:r>
          </w:p>
        </w:tc>
        <w:tc>
          <w:tcPr>
            <w:tcW w:w="780" w:type="dxa"/>
            <w:noWrap/>
            <w:hideMark/>
          </w:tcPr>
          <w:p w14:paraId="0190B2EF" w14:textId="77777777" w:rsidR="00BA6F4B" w:rsidRPr="00DA3997" w:rsidRDefault="00BA6F4B" w:rsidP="00BE6F82">
            <w:pPr>
              <w:pStyle w:val="DokTabellentext"/>
            </w:pPr>
            <w:r w:rsidRPr="00DA3997">
              <w:t>FALSE</w:t>
            </w:r>
          </w:p>
        </w:tc>
        <w:tc>
          <w:tcPr>
            <w:tcW w:w="1040" w:type="dxa"/>
            <w:noWrap/>
            <w:hideMark/>
          </w:tcPr>
          <w:p w14:paraId="272D3904" w14:textId="77777777" w:rsidR="00BA6F4B" w:rsidRPr="00DA3997" w:rsidRDefault="00BA6F4B" w:rsidP="00BE6F82">
            <w:pPr>
              <w:pStyle w:val="DokTabellentext"/>
            </w:pPr>
            <w:r w:rsidRPr="00DA3997">
              <w:t>rbcLa</w:t>
            </w:r>
          </w:p>
        </w:tc>
      </w:tr>
      <w:tr w:rsidR="00BA6F4B" w:rsidRPr="00DA3997" w14:paraId="0B523C77" w14:textId="77777777" w:rsidTr="00BE6F82">
        <w:trPr>
          <w:trHeight w:val="290"/>
        </w:trPr>
        <w:tc>
          <w:tcPr>
            <w:tcW w:w="1380" w:type="dxa"/>
            <w:noWrap/>
            <w:hideMark/>
          </w:tcPr>
          <w:p w14:paraId="1944F233" w14:textId="77777777" w:rsidR="00BA6F4B" w:rsidRPr="00DA3997" w:rsidRDefault="00BA6F4B" w:rsidP="00BE6F82">
            <w:pPr>
              <w:pStyle w:val="DokTabellentext"/>
            </w:pPr>
            <w:r w:rsidRPr="00DA3997">
              <w:t>SWFRG011-19</w:t>
            </w:r>
          </w:p>
        </w:tc>
        <w:tc>
          <w:tcPr>
            <w:tcW w:w="1480" w:type="dxa"/>
            <w:noWrap/>
            <w:hideMark/>
          </w:tcPr>
          <w:p w14:paraId="050C5441" w14:textId="77777777" w:rsidR="00BA6F4B" w:rsidRPr="00DA3997" w:rsidRDefault="00BA6F4B" w:rsidP="00BE6F82">
            <w:pPr>
              <w:pStyle w:val="DokTabellentext"/>
            </w:pPr>
            <w:r w:rsidRPr="00DA3997">
              <w:t>Poaceae</w:t>
            </w:r>
          </w:p>
        </w:tc>
        <w:tc>
          <w:tcPr>
            <w:tcW w:w="2260" w:type="dxa"/>
            <w:noWrap/>
            <w:hideMark/>
          </w:tcPr>
          <w:p w14:paraId="4508E28B"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00E7D50A" w14:textId="77777777" w:rsidR="00BA6F4B" w:rsidRPr="00DA3997" w:rsidRDefault="00BA6F4B" w:rsidP="00BE6F82">
            <w:pPr>
              <w:pStyle w:val="DokTabellentext"/>
            </w:pPr>
            <w:r w:rsidRPr="00DA3997">
              <w:t>FCA218-09</w:t>
            </w:r>
          </w:p>
        </w:tc>
        <w:tc>
          <w:tcPr>
            <w:tcW w:w="1160" w:type="dxa"/>
            <w:noWrap/>
            <w:hideMark/>
          </w:tcPr>
          <w:p w14:paraId="58E49708" w14:textId="77777777" w:rsidR="00BA6F4B" w:rsidRPr="00DA3997" w:rsidRDefault="00BA6F4B" w:rsidP="00BE6F82">
            <w:pPr>
              <w:pStyle w:val="DokTabellentext"/>
            </w:pPr>
            <w:r w:rsidRPr="00DA3997">
              <w:t>Poaceae</w:t>
            </w:r>
          </w:p>
        </w:tc>
        <w:tc>
          <w:tcPr>
            <w:tcW w:w="2660" w:type="dxa"/>
            <w:noWrap/>
            <w:hideMark/>
          </w:tcPr>
          <w:p w14:paraId="5482E2CD"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14:paraId="3C43B00F" w14:textId="77777777" w:rsidR="00BA6F4B" w:rsidRPr="00DA3997" w:rsidRDefault="00BA6F4B" w:rsidP="00BE6F82">
            <w:pPr>
              <w:pStyle w:val="DokTabellentext"/>
            </w:pPr>
            <w:r w:rsidRPr="00DA3997">
              <w:t>100</w:t>
            </w:r>
          </w:p>
        </w:tc>
        <w:tc>
          <w:tcPr>
            <w:tcW w:w="700" w:type="dxa"/>
            <w:noWrap/>
            <w:hideMark/>
          </w:tcPr>
          <w:p w14:paraId="0BC60446" w14:textId="77777777" w:rsidR="00BA6F4B" w:rsidRPr="00DA3997" w:rsidRDefault="00BA6F4B" w:rsidP="00BE6F82">
            <w:pPr>
              <w:pStyle w:val="DokTabellentext"/>
            </w:pPr>
            <w:r w:rsidRPr="00DA3997">
              <w:t>848</w:t>
            </w:r>
          </w:p>
        </w:tc>
        <w:tc>
          <w:tcPr>
            <w:tcW w:w="780" w:type="dxa"/>
            <w:noWrap/>
            <w:hideMark/>
          </w:tcPr>
          <w:p w14:paraId="469E9638" w14:textId="77777777" w:rsidR="00BA6F4B" w:rsidRPr="00DA3997" w:rsidRDefault="00BA6F4B" w:rsidP="00BE6F82">
            <w:pPr>
              <w:pStyle w:val="DokTabellentext"/>
            </w:pPr>
            <w:r w:rsidRPr="00DA3997">
              <w:t>FALSE</w:t>
            </w:r>
          </w:p>
        </w:tc>
        <w:tc>
          <w:tcPr>
            <w:tcW w:w="1040" w:type="dxa"/>
            <w:noWrap/>
            <w:hideMark/>
          </w:tcPr>
          <w:p w14:paraId="4CF5C34D" w14:textId="77777777" w:rsidR="00BA6F4B" w:rsidRPr="00DA3997" w:rsidRDefault="00BA6F4B" w:rsidP="00BE6F82">
            <w:pPr>
              <w:pStyle w:val="DokTabellentext"/>
            </w:pPr>
            <w:r w:rsidRPr="00DA3997">
              <w:t>rbcLa</w:t>
            </w:r>
          </w:p>
        </w:tc>
      </w:tr>
      <w:tr w:rsidR="00BA6F4B" w:rsidRPr="00DA3997" w14:paraId="74673622" w14:textId="77777777" w:rsidTr="00BE6F82">
        <w:trPr>
          <w:trHeight w:val="290"/>
        </w:trPr>
        <w:tc>
          <w:tcPr>
            <w:tcW w:w="1380" w:type="dxa"/>
            <w:noWrap/>
            <w:hideMark/>
          </w:tcPr>
          <w:p w14:paraId="6CE64C63" w14:textId="77777777" w:rsidR="00BA6F4B" w:rsidRPr="00DA3997" w:rsidRDefault="00BA6F4B" w:rsidP="00BE6F82">
            <w:pPr>
              <w:pStyle w:val="DokTabellentext"/>
            </w:pPr>
            <w:r w:rsidRPr="00DA3997">
              <w:t>SWFRG011-19</w:t>
            </w:r>
          </w:p>
        </w:tc>
        <w:tc>
          <w:tcPr>
            <w:tcW w:w="1480" w:type="dxa"/>
            <w:noWrap/>
            <w:hideMark/>
          </w:tcPr>
          <w:p w14:paraId="5A0D63C8" w14:textId="77777777" w:rsidR="00BA6F4B" w:rsidRPr="00DA3997" w:rsidRDefault="00BA6F4B" w:rsidP="00BE6F82">
            <w:pPr>
              <w:pStyle w:val="DokTabellentext"/>
            </w:pPr>
            <w:r w:rsidRPr="00DA3997">
              <w:t>Poaceae</w:t>
            </w:r>
          </w:p>
        </w:tc>
        <w:tc>
          <w:tcPr>
            <w:tcW w:w="2260" w:type="dxa"/>
            <w:noWrap/>
            <w:hideMark/>
          </w:tcPr>
          <w:p w14:paraId="4EB9C633"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47F56480" w14:textId="77777777" w:rsidR="00BA6F4B" w:rsidRPr="00DA3997" w:rsidRDefault="00BA6F4B" w:rsidP="00BE6F82">
            <w:pPr>
              <w:pStyle w:val="DokTabellentext"/>
            </w:pPr>
            <w:r w:rsidRPr="00DA3997">
              <w:t>FCA178-09</w:t>
            </w:r>
          </w:p>
        </w:tc>
        <w:tc>
          <w:tcPr>
            <w:tcW w:w="1160" w:type="dxa"/>
            <w:noWrap/>
            <w:hideMark/>
          </w:tcPr>
          <w:p w14:paraId="2C1D5167" w14:textId="77777777" w:rsidR="00BA6F4B" w:rsidRPr="00DA3997" w:rsidRDefault="00BA6F4B" w:rsidP="00BE6F82">
            <w:pPr>
              <w:pStyle w:val="DokTabellentext"/>
            </w:pPr>
            <w:r w:rsidRPr="00DA3997">
              <w:t>Poaceae</w:t>
            </w:r>
          </w:p>
        </w:tc>
        <w:tc>
          <w:tcPr>
            <w:tcW w:w="2660" w:type="dxa"/>
            <w:noWrap/>
            <w:hideMark/>
          </w:tcPr>
          <w:p w14:paraId="7BC89A28"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14:paraId="59CEE425" w14:textId="77777777" w:rsidR="00BA6F4B" w:rsidRPr="00DA3997" w:rsidRDefault="00BA6F4B" w:rsidP="00BE6F82">
            <w:pPr>
              <w:pStyle w:val="DokTabellentext"/>
            </w:pPr>
            <w:r w:rsidRPr="00DA3997">
              <w:t>100</w:t>
            </w:r>
          </w:p>
        </w:tc>
        <w:tc>
          <w:tcPr>
            <w:tcW w:w="700" w:type="dxa"/>
            <w:noWrap/>
            <w:hideMark/>
          </w:tcPr>
          <w:p w14:paraId="711343C5" w14:textId="77777777" w:rsidR="00BA6F4B" w:rsidRPr="00DA3997" w:rsidRDefault="00BA6F4B" w:rsidP="00BE6F82">
            <w:pPr>
              <w:pStyle w:val="DokTabellentext"/>
            </w:pPr>
            <w:r w:rsidRPr="00DA3997">
              <w:t>848</w:t>
            </w:r>
          </w:p>
        </w:tc>
        <w:tc>
          <w:tcPr>
            <w:tcW w:w="780" w:type="dxa"/>
            <w:noWrap/>
            <w:hideMark/>
          </w:tcPr>
          <w:p w14:paraId="0B1BBEBA" w14:textId="77777777" w:rsidR="00BA6F4B" w:rsidRPr="00DA3997" w:rsidRDefault="00BA6F4B" w:rsidP="00BE6F82">
            <w:pPr>
              <w:pStyle w:val="DokTabellentext"/>
            </w:pPr>
            <w:r w:rsidRPr="00DA3997">
              <w:t>FALSE</w:t>
            </w:r>
          </w:p>
        </w:tc>
        <w:tc>
          <w:tcPr>
            <w:tcW w:w="1040" w:type="dxa"/>
            <w:noWrap/>
            <w:hideMark/>
          </w:tcPr>
          <w:p w14:paraId="4270973F" w14:textId="77777777" w:rsidR="00BA6F4B" w:rsidRPr="00DA3997" w:rsidRDefault="00BA6F4B" w:rsidP="00BE6F82">
            <w:pPr>
              <w:pStyle w:val="DokTabellentext"/>
            </w:pPr>
            <w:r w:rsidRPr="00DA3997">
              <w:t>rbcLa</w:t>
            </w:r>
          </w:p>
        </w:tc>
      </w:tr>
      <w:tr w:rsidR="00BA6F4B" w:rsidRPr="00DA3997" w14:paraId="748F9230" w14:textId="77777777" w:rsidTr="00BE6F82">
        <w:trPr>
          <w:trHeight w:val="290"/>
        </w:trPr>
        <w:tc>
          <w:tcPr>
            <w:tcW w:w="1380" w:type="dxa"/>
            <w:noWrap/>
            <w:hideMark/>
          </w:tcPr>
          <w:p w14:paraId="3694A5EC" w14:textId="77777777" w:rsidR="00BA6F4B" w:rsidRPr="00DA3997" w:rsidRDefault="00BA6F4B" w:rsidP="00BE6F82">
            <w:pPr>
              <w:pStyle w:val="DokTabellentext"/>
            </w:pPr>
            <w:r w:rsidRPr="00DA3997">
              <w:t>SWFRG011-19</w:t>
            </w:r>
          </w:p>
        </w:tc>
        <w:tc>
          <w:tcPr>
            <w:tcW w:w="1480" w:type="dxa"/>
            <w:noWrap/>
            <w:hideMark/>
          </w:tcPr>
          <w:p w14:paraId="7FAE140A" w14:textId="77777777" w:rsidR="00BA6F4B" w:rsidRPr="00DA3997" w:rsidRDefault="00BA6F4B" w:rsidP="00BE6F82">
            <w:pPr>
              <w:pStyle w:val="DokTabellentext"/>
            </w:pPr>
            <w:r w:rsidRPr="00DA3997">
              <w:t>Poaceae</w:t>
            </w:r>
          </w:p>
        </w:tc>
        <w:tc>
          <w:tcPr>
            <w:tcW w:w="2260" w:type="dxa"/>
            <w:noWrap/>
            <w:hideMark/>
          </w:tcPr>
          <w:p w14:paraId="5443C482"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46D69940" w14:textId="77777777" w:rsidR="00BA6F4B" w:rsidRPr="00DA3997" w:rsidRDefault="00BA6F4B" w:rsidP="00BE6F82">
            <w:pPr>
              <w:pStyle w:val="DokTabellentext"/>
            </w:pPr>
            <w:r w:rsidRPr="00DA3997">
              <w:t>FCA057-09</w:t>
            </w:r>
          </w:p>
        </w:tc>
        <w:tc>
          <w:tcPr>
            <w:tcW w:w="1160" w:type="dxa"/>
            <w:noWrap/>
            <w:hideMark/>
          </w:tcPr>
          <w:p w14:paraId="31C206EA" w14:textId="77777777" w:rsidR="00BA6F4B" w:rsidRPr="00DA3997" w:rsidRDefault="00BA6F4B" w:rsidP="00BE6F82">
            <w:pPr>
              <w:pStyle w:val="DokTabellentext"/>
            </w:pPr>
            <w:r w:rsidRPr="00DA3997">
              <w:t>Poaceae</w:t>
            </w:r>
          </w:p>
        </w:tc>
        <w:tc>
          <w:tcPr>
            <w:tcW w:w="2660" w:type="dxa"/>
            <w:noWrap/>
            <w:hideMark/>
          </w:tcPr>
          <w:p w14:paraId="7B90109A"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60D9DCBA" w14:textId="77777777" w:rsidR="00BA6F4B" w:rsidRPr="00DA3997" w:rsidRDefault="00BA6F4B" w:rsidP="00BE6F82">
            <w:pPr>
              <w:pStyle w:val="DokTabellentext"/>
            </w:pPr>
            <w:r w:rsidRPr="00DA3997">
              <w:t>100</w:t>
            </w:r>
          </w:p>
        </w:tc>
        <w:tc>
          <w:tcPr>
            <w:tcW w:w="700" w:type="dxa"/>
            <w:noWrap/>
            <w:hideMark/>
          </w:tcPr>
          <w:p w14:paraId="20F5C448" w14:textId="77777777" w:rsidR="00BA6F4B" w:rsidRPr="00DA3997" w:rsidRDefault="00BA6F4B" w:rsidP="00BE6F82">
            <w:pPr>
              <w:pStyle w:val="DokTabellentext"/>
            </w:pPr>
            <w:r w:rsidRPr="00DA3997">
              <w:t>848</w:t>
            </w:r>
          </w:p>
        </w:tc>
        <w:tc>
          <w:tcPr>
            <w:tcW w:w="780" w:type="dxa"/>
            <w:noWrap/>
            <w:hideMark/>
          </w:tcPr>
          <w:p w14:paraId="0F77C98A" w14:textId="77777777" w:rsidR="00BA6F4B" w:rsidRPr="00DA3997" w:rsidRDefault="00BA6F4B" w:rsidP="00BE6F82">
            <w:pPr>
              <w:pStyle w:val="DokTabellentext"/>
            </w:pPr>
            <w:r w:rsidRPr="00DA3997">
              <w:t>FALSE</w:t>
            </w:r>
          </w:p>
        </w:tc>
        <w:tc>
          <w:tcPr>
            <w:tcW w:w="1040" w:type="dxa"/>
            <w:noWrap/>
            <w:hideMark/>
          </w:tcPr>
          <w:p w14:paraId="017B5C46" w14:textId="77777777" w:rsidR="00BA6F4B" w:rsidRPr="00DA3997" w:rsidRDefault="00BA6F4B" w:rsidP="00BE6F82">
            <w:pPr>
              <w:pStyle w:val="DokTabellentext"/>
            </w:pPr>
            <w:r w:rsidRPr="00DA3997">
              <w:t>rbcLa</w:t>
            </w:r>
          </w:p>
        </w:tc>
      </w:tr>
      <w:tr w:rsidR="00BA6F4B" w:rsidRPr="00DA3997" w14:paraId="77806003" w14:textId="77777777" w:rsidTr="00BE6F82">
        <w:trPr>
          <w:trHeight w:val="290"/>
        </w:trPr>
        <w:tc>
          <w:tcPr>
            <w:tcW w:w="1380" w:type="dxa"/>
            <w:noWrap/>
            <w:hideMark/>
          </w:tcPr>
          <w:p w14:paraId="42E83473" w14:textId="77777777" w:rsidR="00BA6F4B" w:rsidRPr="00DA3997" w:rsidRDefault="00BA6F4B" w:rsidP="00BE6F82">
            <w:pPr>
              <w:pStyle w:val="DokTabellentext"/>
            </w:pPr>
            <w:r w:rsidRPr="00DA3997">
              <w:t>SWFRG011-19</w:t>
            </w:r>
          </w:p>
        </w:tc>
        <w:tc>
          <w:tcPr>
            <w:tcW w:w="1480" w:type="dxa"/>
            <w:noWrap/>
            <w:hideMark/>
          </w:tcPr>
          <w:p w14:paraId="6130EC47" w14:textId="77777777" w:rsidR="00BA6F4B" w:rsidRPr="00DA3997" w:rsidRDefault="00BA6F4B" w:rsidP="00BE6F82">
            <w:pPr>
              <w:pStyle w:val="DokTabellentext"/>
            </w:pPr>
            <w:r w:rsidRPr="00DA3997">
              <w:t>Poaceae</w:t>
            </w:r>
          </w:p>
        </w:tc>
        <w:tc>
          <w:tcPr>
            <w:tcW w:w="2260" w:type="dxa"/>
            <w:noWrap/>
            <w:hideMark/>
          </w:tcPr>
          <w:p w14:paraId="2CE54B17"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737E8F63" w14:textId="77777777" w:rsidR="00BA6F4B" w:rsidRPr="00DA3997" w:rsidRDefault="00BA6F4B" w:rsidP="00BE6F82">
            <w:pPr>
              <w:pStyle w:val="DokTabellentext"/>
            </w:pPr>
            <w:r w:rsidRPr="00DA3997">
              <w:t>FCA055-09</w:t>
            </w:r>
          </w:p>
        </w:tc>
        <w:tc>
          <w:tcPr>
            <w:tcW w:w="1160" w:type="dxa"/>
            <w:noWrap/>
            <w:hideMark/>
          </w:tcPr>
          <w:p w14:paraId="594FC798" w14:textId="77777777" w:rsidR="00BA6F4B" w:rsidRPr="00DA3997" w:rsidRDefault="00BA6F4B" w:rsidP="00BE6F82">
            <w:pPr>
              <w:pStyle w:val="DokTabellentext"/>
            </w:pPr>
            <w:r w:rsidRPr="00DA3997">
              <w:t>Poaceae</w:t>
            </w:r>
          </w:p>
        </w:tc>
        <w:tc>
          <w:tcPr>
            <w:tcW w:w="2660" w:type="dxa"/>
            <w:noWrap/>
            <w:hideMark/>
          </w:tcPr>
          <w:p w14:paraId="64A8EB28"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14:paraId="3F524EAC" w14:textId="77777777" w:rsidR="00BA6F4B" w:rsidRPr="00DA3997" w:rsidRDefault="00BA6F4B" w:rsidP="00BE6F82">
            <w:pPr>
              <w:pStyle w:val="DokTabellentext"/>
            </w:pPr>
            <w:r w:rsidRPr="00DA3997">
              <w:t>100</w:t>
            </w:r>
          </w:p>
        </w:tc>
        <w:tc>
          <w:tcPr>
            <w:tcW w:w="700" w:type="dxa"/>
            <w:noWrap/>
            <w:hideMark/>
          </w:tcPr>
          <w:p w14:paraId="53A100F6" w14:textId="77777777" w:rsidR="00BA6F4B" w:rsidRPr="00DA3997" w:rsidRDefault="00BA6F4B" w:rsidP="00BE6F82">
            <w:pPr>
              <w:pStyle w:val="DokTabellentext"/>
            </w:pPr>
            <w:r w:rsidRPr="00DA3997">
              <w:t>848</w:t>
            </w:r>
          </w:p>
        </w:tc>
        <w:tc>
          <w:tcPr>
            <w:tcW w:w="780" w:type="dxa"/>
            <w:noWrap/>
            <w:hideMark/>
          </w:tcPr>
          <w:p w14:paraId="62AECD75" w14:textId="77777777" w:rsidR="00BA6F4B" w:rsidRPr="00DA3997" w:rsidRDefault="00BA6F4B" w:rsidP="00BE6F82">
            <w:pPr>
              <w:pStyle w:val="DokTabellentext"/>
            </w:pPr>
            <w:r w:rsidRPr="00DA3997">
              <w:t>FALSE</w:t>
            </w:r>
          </w:p>
        </w:tc>
        <w:tc>
          <w:tcPr>
            <w:tcW w:w="1040" w:type="dxa"/>
            <w:noWrap/>
            <w:hideMark/>
          </w:tcPr>
          <w:p w14:paraId="670CF784" w14:textId="77777777" w:rsidR="00BA6F4B" w:rsidRPr="00DA3997" w:rsidRDefault="00BA6F4B" w:rsidP="00BE6F82">
            <w:pPr>
              <w:pStyle w:val="DokTabellentext"/>
            </w:pPr>
            <w:r w:rsidRPr="00DA3997">
              <w:t>rbcLa</w:t>
            </w:r>
          </w:p>
        </w:tc>
      </w:tr>
      <w:tr w:rsidR="00BA6F4B" w:rsidRPr="00DA3997" w14:paraId="2F75CF7F" w14:textId="77777777" w:rsidTr="00BE6F82">
        <w:trPr>
          <w:trHeight w:val="290"/>
        </w:trPr>
        <w:tc>
          <w:tcPr>
            <w:tcW w:w="1380" w:type="dxa"/>
            <w:noWrap/>
            <w:hideMark/>
          </w:tcPr>
          <w:p w14:paraId="12F043DC" w14:textId="77777777" w:rsidR="00BA6F4B" w:rsidRPr="00DA3997" w:rsidRDefault="00BA6F4B" w:rsidP="00BE6F82">
            <w:pPr>
              <w:pStyle w:val="DokTabellentext"/>
            </w:pPr>
            <w:r w:rsidRPr="00DA3997">
              <w:t>SWFRG011-19</w:t>
            </w:r>
          </w:p>
        </w:tc>
        <w:tc>
          <w:tcPr>
            <w:tcW w:w="1480" w:type="dxa"/>
            <w:noWrap/>
            <w:hideMark/>
          </w:tcPr>
          <w:p w14:paraId="266810A3" w14:textId="77777777" w:rsidR="00BA6F4B" w:rsidRPr="00DA3997" w:rsidRDefault="00BA6F4B" w:rsidP="00BE6F82">
            <w:pPr>
              <w:pStyle w:val="DokTabellentext"/>
            </w:pPr>
            <w:r w:rsidRPr="00DA3997">
              <w:t>Poaceae</w:t>
            </w:r>
          </w:p>
        </w:tc>
        <w:tc>
          <w:tcPr>
            <w:tcW w:w="2260" w:type="dxa"/>
            <w:noWrap/>
            <w:hideMark/>
          </w:tcPr>
          <w:p w14:paraId="0152FC29"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67A0542F" w14:textId="77777777" w:rsidR="00BA6F4B" w:rsidRPr="00DA3997" w:rsidRDefault="00BA6F4B" w:rsidP="00BE6F82">
            <w:pPr>
              <w:pStyle w:val="DokTabellentext"/>
            </w:pPr>
            <w:r w:rsidRPr="00DA3997">
              <w:t>MKPCH388-09</w:t>
            </w:r>
          </w:p>
        </w:tc>
        <w:tc>
          <w:tcPr>
            <w:tcW w:w="1160" w:type="dxa"/>
            <w:noWrap/>
            <w:hideMark/>
          </w:tcPr>
          <w:p w14:paraId="0CCA7E1F" w14:textId="77777777" w:rsidR="00BA6F4B" w:rsidRPr="00DA3997" w:rsidRDefault="00BA6F4B" w:rsidP="00BE6F82">
            <w:pPr>
              <w:pStyle w:val="DokTabellentext"/>
            </w:pPr>
            <w:r w:rsidRPr="00DA3997">
              <w:t>Poaceae</w:t>
            </w:r>
          </w:p>
        </w:tc>
        <w:tc>
          <w:tcPr>
            <w:tcW w:w="2660" w:type="dxa"/>
            <w:noWrap/>
            <w:hideMark/>
          </w:tcPr>
          <w:p w14:paraId="4F55318B"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125A89E0" w14:textId="77777777" w:rsidR="00BA6F4B" w:rsidRPr="00DA3997" w:rsidRDefault="00BA6F4B" w:rsidP="00BE6F82">
            <w:pPr>
              <w:pStyle w:val="DokTabellentext"/>
            </w:pPr>
            <w:r w:rsidRPr="00DA3997">
              <w:t>100</w:t>
            </w:r>
          </w:p>
        </w:tc>
        <w:tc>
          <w:tcPr>
            <w:tcW w:w="700" w:type="dxa"/>
            <w:noWrap/>
            <w:hideMark/>
          </w:tcPr>
          <w:p w14:paraId="36680AD3" w14:textId="77777777" w:rsidR="00BA6F4B" w:rsidRPr="00DA3997" w:rsidRDefault="00BA6F4B" w:rsidP="00BE6F82">
            <w:pPr>
              <w:pStyle w:val="DokTabellentext"/>
            </w:pPr>
            <w:r w:rsidRPr="00DA3997">
              <w:t>848</w:t>
            </w:r>
          </w:p>
        </w:tc>
        <w:tc>
          <w:tcPr>
            <w:tcW w:w="780" w:type="dxa"/>
            <w:noWrap/>
            <w:hideMark/>
          </w:tcPr>
          <w:p w14:paraId="5074202F" w14:textId="77777777" w:rsidR="00BA6F4B" w:rsidRPr="00DA3997" w:rsidRDefault="00BA6F4B" w:rsidP="00BE6F82">
            <w:pPr>
              <w:pStyle w:val="DokTabellentext"/>
            </w:pPr>
            <w:r w:rsidRPr="00DA3997">
              <w:t>FALSE</w:t>
            </w:r>
          </w:p>
        </w:tc>
        <w:tc>
          <w:tcPr>
            <w:tcW w:w="1040" w:type="dxa"/>
            <w:noWrap/>
            <w:hideMark/>
          </w:tcPr>
          <w:p w14:paraId="12039B9F" w14:textId="77777777" w:rsidR="00BA6F4B" w:rsidRPr="00DA3997" w:rsidRDefault="00BA6F4B" w:rsidP="00BE6F82">
            <w:pPr>
              <w:pStyle w:val="DokTabellentext"/>
            </w:pPr>
            <w:r w:rsidRPr="00DA3997">
              <w:t>rbcLa</w:t>
            </w:r>
          </w:p>
        </w:tc>
      </w:tr>
      <w:tr w:rsidR="00BA6F4B" w:rsidRPr="00DA3997" w14:paraId="622B4D7B" w14:textId="77777777" w:rsidTr="00BE6F82">
        <w:trPr>
          <w:trHeight w:val="290"/>
        </w:trPr>
        <w:tc>
          <w:tcPr>
            <w:tcW w:w="1380" w:type="dxa"/>
            <w:noWrap/>
            <w:hideMark/>
          </w:tcPr>
          <w:p w14:paraId="55A5FF78" w14:textId="77777777" w:rsidR="00BA6F4B" w:rsidRPr="00DA3997" w:rsidRDefault="00BA6F4B" w:rsidP="00BE6F82">
            <w:pPr>
              <w:pStyle w:val="DokTabellentext"/>
            </w:pPr>
            <w:r w:rsidRPr="00DA3997">
              <w:t>SWFRG011-19</w:t>
            </w:r>
          </w:p>
        </w:tc>
        <w:tc>
          <w:tcPr>
            <w:tcW w:w="1480" w:type="dxa"/>
            <w:noWrap/>
            <w:hideMark/>
          </w:tcPr>
          <w:p w14:paraId="5C46919B" w14:textId="77777777" w:rsidR="00BA6F4B" w:rsidRPr="00DA3997" w:rsidRDefault="00BA6F4B" w:rsidP="00BE6F82">
            <w:pPr>
              <w:pStyle w:val="DokTabellentext"/>
            </w:pPr>
            <w:r w:rsidRPr="00DA3997">
              <w:t>Poaceae</w:t>
            </w:r>
          </w:p>
        </w:tc>
        <w:tc>
          <w:tcPr>
            <w:tcW w:w="2260" w:type="dxa"/>
            <w:noWrap/>
            <w:hideMark/>
          </w:tcPr>
          <w:p w14:paraId="1A4CE08C"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124F0A4B" w14:textId="77777777" w:rsidR="00BA6F4B" w:rsidRPr="00DA3997" w:rsidRDefault="00BA6F4B" w:rsidP="00BE6F82">
            <w:pPr>
              <w:pStyle w:val="DokTabellentext"/>
            </w:pPr>
            <w:r w:rsidRPr="00DA3997">
              <w:t>MKPCH068-09</w:t>
            </w:r>
          </w:p>
        </w:tc>
        <w:tc>
          <w:tcPr>
            <w:tcW w:w="1160" w:type="dxa"/>
            <w:noWrap/>
            <w:hideMark/>
          </w:tcPr>
          <w:p w14:paraId="7D4A91E5" w14:textId="77777777" w:rsidR="00BA6F4B" w:rsidRPr="00DA3997" w:rsidRDefault="00BA6F4B" w:rsidP="00BE6F82">
            <w:pPr>
              <w:pStyle w:val="DokTabellentext"/>
            </w:pPr>
            <w:r w:rsidRPr="00DA3997">
              <w:t>Poaceae</w:t>
            </w:r>
          </w:p>
        </w:tc>
        <w:tc>
          <w:tcPr>
            <w:tcW w:w="2660" w:type="dxa"/>
            <w:noWrap/>
            <w:hideMark/>
          </w:tcPr>
          <w:p w14:paraId="30CBF64D"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1BB4C868" w14:textId="77777777" w:rsidR="00BA6F4B" w:rsidRPr="00DA3997" w:rsidRDefault="00BA6F4B" w:rsidP="00BE6F82">
            <w:pPr>
              <w:pStyle w:val="DokTabellentext"/>
            </w:pPr>
            <w:r w:rsidRPr="00DA3997">
              <w:t>100</w:t>
            </w:r>
          </w:p>
        </w:tc>
        <w:tc>
          <w:tcPr>
            <w:tcW w:w="700" w:type="dxa"/>
            <w:noWrap/>
            <w:hideMark/>
          </w:tcPr>
          <w:p w14:paraId="01790EDC" w14:textId="77777777" w:rsidR="00BA6F4B" w:rsidRPr="00DA3997" w:rsidRDefault="00BA6F4B" w:rsidP="00BE6F82">
            <w:pPr>
              <w:pStyle w:val="DokTabellentext"/>
            </w:pPr>
            <w:r w:rsidRPr="00DA3997">
              <w:t>848</w:t>
            </w:r>
          </w:p>
        </w:tc>
        <w:tc>
          <w:tcPr>
            <w:tcW w:w="780" w:type="dxa"/>
            <w:noWrap/>
            <w:hideMark/>
          </w:tcPr>
          <w:p w14:paraId="1C3BAF91" w14:textId="77777777" w:rsidR="00BA6F4B" w:rsidRPr="00DA3997" w:rsidRDefault="00BA6F4B" w:rsidP="00BE6F82">
            <w:pPr>
              <w:pStyle w:val="DokTabellentext"/>
            </w:pPr>
            <w:r w:rsidRPr="00DA3997">
              <w:t>FALSE</w:t>
            </w:r>
          </w:p>
        </w:tc>
        <w:tc>
          <w:tcPr>
            <w:tcW w:w="1040" w:type="dxa"/>
            <w:noWrap/>
            <w:hideMark/>
          </w:tcPr>
          <w:p w14:paraId="38CB1682" w14:textId="77777777" w:rsidR="00BA6F4B" w:rsidRPr="00DA3997" w:rsidRDefault="00BA6F4B" w:rsidP="00BE6F82">
            <w:pPr>
              <w:pStyle w:val="DokTabellentext"/>
            </w:pPr>
            <w:r w:rsidRPr="00DA3997">
              <w:t>rbcLa</w:t>
            </w:r>
          </w:p>
        </w:tc>
      </w:tr>
      <w:tr w:rsidR="00BA6F4B" w:rsidRPr="00DA3997" w14:paraId="06ADA9EB" w14:textId="77777777" w:rsidTr="00BE6F82">
        <w:trPr>
          <w:trHeight w:val="290"/>
        </w:trPr>
        <w:tc>
          <w:tcPr>
            <w:tcW w:w="1380" w:type="dxa"/>
            <w:noWrap/>
            <w:hideMark/>
          </w:tcPr>
          <w:p w14:paraId="32485E85" w14:textId="77777777" w:rsidR="00BA6F4B" w:rsidRPr="00DA3997" w:rsidRDefault="00BA6F4B" w:rsidP="00BE6F82">
            <w:pPr>
              <w:pStyle w:val="DokTabellentext"/>
            </w:pPr>
            <w:r w:rsidRPr="00DA3997">
              <w:t>SWFRG011-19</w:t>
            </w:r>
          </w:p>
        </w:tc>
        <w:tc>
          <w:tcPr>
            <w:tcW w:w="1480" w:type="dxa"/>
            <w:noWrap/>
            <w:hideMark/>
          </w:tcPr>
          <w:p w14:paraId="1D5EF14E" w14:textId="77777777" w:rsidR="00BA6F4B" w:rsidRPr="00DA3997" w:rsidRDefault="00BA6F4B" w:rsidP="00BE6F82">
            <w:pPr>
              <w:pStyle w:val="DokTabellentext"/>
            </w:pPr>
            <w:r w:rsidRPr="00DA3997">
              <w:t>Poaceae</w:t>
            </w:r>
          </w:p>
        </w:tc>
        <w:tc>
          <w:tcPr>
            <w:tcW w:w="2260" w:type="dxa"/>
            <w:noWrap/>
            <w:hideMark/>
          </w:tcPr>
          <w:p w14:paraId="5E5C00C5"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0A9671B1" w14:textId="77777777" w:rsidR="00BA6F4B" w:rsidRPr="00DA3997" w:rsidRDefault="00BA6F4B" w:rsidP="00BE6F82">
            <w:pPr>
              <w:pStyle w:val="DokTabellentext"/>
            </w:pPr>
            <w:r w:rsidRPr="00DA3997">
              <w:t>MKPCH067-09</w:t>
            </w:r>
          </w:p>
        </w:tc>
        <w:tc>
          <w:tcPr>
            <w:tcW w:w="1160" w:type="dxa"/>
            <w:noWrap/>
            <w:hideMark/>
          </w:tcPr>
          <w:p w14:paraId="48944AE6" w14:textId="77777777" w:rsidR="00BA6F4B" w:rsidRPr="00DA3997" w:rsidRDefault="00BA6F4B" w:rsidP="00BE6F82">
            <w:pPr>
              <w:pStyle w:val="DokTabellentext"/>
            </w:pPr>
            <w:r w:rsidRPr="00DA3997">
              <w:t>Poaceae</w:t>
            </w:r>
          </w:p>
        </w:tc>
        <w:tc>
          <w:tcPr>
            <w:tcW w:w="2660" w:type="dxa"/>
            <w:noWrap/>
            <w:hideMark/>
          </w:tcPr>
          <w:p w14:paraId="7C0A2AD9"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2D1ACA1C" w14:textId="77777777" w:rsidR="00BA6F4B" w:rsidRPr="00DA3997" w:rsidRDefault="00BA6F4B" w:rsidP="00BE6F82">
            <w:pPr>
              <w:pStyle w:val="DokTabellentext"/>
            </w:pPr>
            <w:r w:rsidRPr="00DA3997">
              <w:t>100</w:t>
            </w:r>
          </w:p>
        </w:tc>
        <w:tc>
          <w:tcPr>
            <w:tcW w:w="700" w:type="dxa"/>
            <w:noWrap/>
            <w:hideMark/>
          </w:tcPr>
          <w:p w14:paraId="77C850A3" w14:textId="77777777" w:rsidR="00BA6F4B" w:rsidRPr="00DA3997" w:rsidRDefault="00BA6F4B" w:rsidP="00BE6F82">
            <w:pPr>
              <w:pStyle w:val="DokTabellentext"/>
            </w:pPr>
            <w:r w:rsidRPr="00DA3997">
              <w:t>848</w:t>
            </w:r>
          </w:p>
        </w:tc>
        <w:tc>
          <w:tcPr>
            <w:tcW w:w="780" w:type="dxa"/>
            <w:noWrap/>
            <w:hideMark/>
          </w:tcPr>
          <w:p w14:paraId="5ACA6D75" w14:textId="77777777" w:rsidR="00BA6F4B" w:rsidRPr="00DA3997" w:rsidRDefault="00BA6F4B" w:rsidP="00BE6F82">
            <w:pPr>
              <w:pStyle w:val="DokTabellentext"/>
            </w:pPr>
            <w:r w:rsidRPr="00DA3997">
              <w:t>FALSE</w:t>
            </w:r>
          </w:p>
        </w:tc>
        <w:tc>
          <w:tcPr>
            <w:tcW w:w="1040" w:type="dxa"/>
            <w:noWrap/>
            <w:hideMark/>
          </w:tcPr>
          <w:p w14:paraId="22D5FF3E" w14:textId="77777777" w:rsidR="00BA6F4B" w:rsidRPr="00DA3997" w:rsidRDefault="00BA6F4B" w:rsidP="00BE6F82">
            <w:pPr>
              <w:pStyle w:val="DokTabellentext"/>
            </w:pPr>
            <w:r w:rsidRPr="00DA3997">
              <w:t>rbcLa</w:t>
            </w:r>
          </w:p>
        </w:tc>
      </w:tr>
      <w:tr w:rsidR="00BA6F4B" w:rsidRPr="00DA3997" w14:paraId="1C7784FB" w14:textId="77777777" w:rsidTr="00BE6F82">
        <w:trPr>
          <w:trHeight w:val="290"/>
        </w:trPr>
        <w:tc>
          <w:tcPr>
            <w:tcW w:w="1380" w:type="dxa"/>
            <w:noWrap/>
            <w:hideMark/>
          </w:tcPr>
          <w:p w14:paraId="4F5C5F48" w14:textId="77777777" w:rsidR="00BA6F4B" w:rsidRPr="00DA3997" w:rsidRDefault="00BA6F4B" w:rsidP="00BE6F82">
            <w:pPr>
              <w:pStyle w:val="DokTabellentext"/>
            </w:pPr>
            <w:r w:rsidRPr="00DA3997">
              <w:t>SWFRG011-19</w:t>
            </w:r>
          </w:p>
        </w:tc>
        <w:tc>
          <w:tcPr>
            <w:tcW w:w="1480" w:type="dxa"/>
            <w:noWrap/>
            <w:hideMark/>
          </w:tcPr>
          <w:p w14:paraId="25C02EDD" w14:textId="77777777" w:rsidR="00BA6F4B" w:rsidRPr="00DA3997" w:rsidRDefault="00BA6F4B" w:rsidP="00BE6F82">
            <w:pPr>
              <w:pStyle w:val="DokTabellentext"/>
            </w:pPr>
            <w:r w:rsidRPr="00DA3997">
              <w:t>Poaceae</w:t>
            </w:r>
          </w:p>
        </w:tc>
        <w:tc>
          <w:tcPr>
            <w:tcW w:w="2260" w:type="dxa"/>
            <w:noWrap/>
            <w:hideMark/>
          </w:tcPr>
          <w:p w14:paraId="58D2A8BA"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249FDC9C" w14:textId="77777777" w:rsidR="00BA6F4B" w:rsidRPr="00DA3997" w:rsidRDefault="00BA6F4B" w:rsidP="00BE6F82">
            <w:pPr>
              <w:pStyle w:val="DokTabellentext"/>
            </w:pPr>
            <w:r w:rsidRPr="00DA3997">
              <w:t>MKPCH022-09</w:t>
            </w:r>
          </w:p>
        </w:tc>
        <w:tc>
          <w:tcPr>
            <w:tcW w:w="1160" w:type="dxa"/>
            <w:noWrap/>
            <w:hideMark/>
          </w:tcPr>
          <w:p w14:paraId="23DF1BE0" w14:textId="77777777" w:rsidR="00BA6F4B" w:rsidRPr="00DA3997" w:rsidRDefault="00BA6F4B" w:rsidP="00BE6F82">
            <w:pPr>
              <w:pStyle w:val="DokTabellentext"/>
            </w:pPr>
            <w:r w:rsidRPr="00DA3997">
              <w:t>Poaceae</w:t>
            </w:r>
          </w:p>
        </w:tc>
        <w:tc>
          <w:tcPr>
            <w:tcW w:w="2660" w:type="dxa"/>
            <w:noWrap/>
            <w:hideMark/>
          </w:tcPr>
          <w:p w14:paraId="413D13A0"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14:paraId="5F26C441" w14:textId="77777777" w:rsidR="00BA6F4B" w:rsidRPr="00DA3997" w:rsidRDefault="00BA6F4B" w:rsidP="00BE6F82">
            <w:pPr>
              <w:pStyle w:val="DokTabellentext"/>
            </w:pPr>
            <w:r w:rsidRPr="00DA3997">
              <w:t>100</w:t>
            </w:r>
          </w:p>
        </w:tc>
        <w:tc>
          <w:tcPr>
            <w:tcW w:w="700" w:type="dxa"/>
            <w:noWrap/>
            <w:hideMark/>
          </w:tcPr>
          <w:p w14:paraId="6D43D75D" w14:textId="77777777" w:rsidR="00BA6F4B" w:rsidRPr="00DA3997" w:rsidRDefault="00BA6F4B" w:rsidP="00BE6F82">
            <w:pPr>
              <w:pStyle w:val="DokTabellentext"/>
            </w:pPr>
            <w:r w:rsidRPr="00DA3997">
              <w:t>848</w:t>
            </w:r>
          </w:p>
        </w:tc>
        <w:tc>
          <w:tcPr>
            <w:tcW w:w="780" w:type="dxa"/>
            <w:noWrap/>
            <w:hideMark/>
          </w:tcPr>
          <w:p w14:paraId="5EA9FE40" w14:textId="77777777" w:rsidR="00BA6F4B" w:rsidRPr="00DA3997" w:rsidRDefault="00BA6F4B" w:rsidP="00BE6F82">
            <w:pPr>
              <w:pStyle w:val="DokTabellentext"/>
            </w:pPr>
            <w:r w:rsidRPr="00DA3997">
              <w:t>FALSE</w:t>
            </w:r>
          </w:p>
        </w:tc>
        <w:tc>
          <w:tcPr>
            <w:tcW w:w="1040" w:type="dxa"/>
            <w:noWrap/>
            <w:hideMark/>
          </w:tcPr>
          <w:p w14:paraId="3A8BB3A5" w14:textId="77777777" w:rsidR="00BA6F4B" w:rsidRPr="00DA3997" w:rsidRDefault="00BA6F4B" w:rsidP="00BE6F82">
            <w:pPr>
              <w:pStyle w:val="DokTabellentext"/>
            </w:pPr>
            <w:r w:rsidRPr="00DA3997">
              <w:t>rbcLa</w:t>
            </w:r>
          </w:p>
        </w:tc>
      </w:tr>
      <w:tr w:rsidR="00BA6F4B" w:rsidRPr="00DA3997" w14:paraId="499F9A46" w14:textId="77777777" w:rsidTr="00BE6F82">
        <w:trPr>
          <w:trHeight w:val="290"/>
        </w:trPr>
        <w:tc>
          <w:tcPr>
            <w:tcW w:w="1380" w:type="dxa"/>
            <w:noWrap/>
            <w:hideMark/>
          </w:tcPr>
          <w:p w14:paraId="303541F7" w14:textId="77777777" w:rsidR="00BA6F4B" w:rsidRPr="00DA3997" w:rsidRDefault="00BA6F4B" w:rsidP="00BE6F82">
            <w:pPr>
              <w:pStyle w:val="DokTabellentext"/>
            </w:pPr>
            <w:r w:rsidRPr="00DA3997">
              <w:t>SWFRG011-19</w:t>
            </w:r>
          </w:p>
        </w:tc>
        <w:tc>
          <w:tcPr>
            <w:tcW w:w="1480" w:type="dxa"/>
            <w:noWrap/>
            <w:hideMark/>
          </w:tcPr>
          <w:p w14:paraId="06305DBA" w14:textId="77777777" w:rsidR="00BA6F4B" w:rsidRPr="00DA3997" w:rsidRDefault="00BA6F4B" w:rsidP="00BE6F82">
            <w:pPr>
              <w:pStyle w:val="DokTabellentext"/>
            </w:pPr>
            <w:r w:rsidRPr="00DA3997">
              <w:t>Poaceae</w:t>
            </w:r>
          </w:p>
        </w:tc>
        <w:tc>
          <w:tcPr>
            <w:tcW w:w="2260" w:type="dxa"/>
            <w:noWrap/>
            <w:hideMark/>
          </w:tcPr>
          <w:p w14:paraId="08885681"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716B5399" w14:textId="77777777" w:rsidR="00BA6F4B" w:rsidRPr="00DA3997" w:rsidRDefault="00BA6F4B" w:rsidP="00BE6F82">
            <w:pPr>
              <w:pStyle w:val="DokTabellentext"/>
            </w:pPr>
            <w:r w:rsidRPr="00DA3997">
              <w:t>MKPCH021-09</w:t>
            </w:r>
          </w:p>
        </w:tc>
        <w:tc>
          <w:tcPr>
            <w:tcW w:w="1160" w:type="dxa"/>
            <w:noWrap/>
            <w:hideMark/>
          </w:tcPr>
          <w:p w14:paraId="3D731263" w14:textId="77777777" w:rsidR="00BA6F4B" w:rsidRPr="00DA3997" w:rsidRDefault="00BA6F4B" w:rsidP="00BE6F82">
            <w:pPr>
              <w:pStyle w:val="DokTabellentext"/>
            </w:pPr>
            <w:r w:rsidRPr="00DA3997">
              <w:t>Poaceae</w:t>
            </w:r>
          </w:p>
        </w:tc>
        <w:tc>
          <w:tcPr>
            <w:tcW w:w="2660" w:type="dxa"/>
            <w:noWrap/>
            <w:hideMark/>
          </w:tcPr>
          <w:p w14:paraId="029538E9"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14:paraId="31B4E710" w14:textId="77777777" w:rsidR="00BA6F4B" w:rsidRPr="00DA3997" w:rsidRDefault="00BA6F4B" w:rsidP="00BE6F82">
            <w:pPr>
              <w:pStyle w:val="DokTabellentext"/>
            </w:pPr>
            <w:r w:rsidRPr="00DA3997">
              <w:t>100</w:t>
            </w:r>
          </w:p>
        </w:tc>
        <w:tc>
          <w:tcPr>
            <w:tcW w:w="700" w:type="dxa"/>
            <w:noWrap/>
            <w:hideMark/>
          </w:tcPr>
          <w:p w14:paraId="04110EEF" w14:textId="77777777" w:rsidR="00BA6F4B" w:rsidRPr="00DA3997" w:rsidRDefault="00BA6F4B" w:rsidP="00BE6F82">
            <w:pPr>
              <w:pStyle w:val="DokTabellentext"/>
            </w:pPr>
            <w:r w:rsidRPr="00DA3997">
              <w:t>848</w:t>
            </w:r>
          </w:p>
        </w:tc>
        <w:tc>
          <w:tcPr>
            <w:tcW w:w="780" w:type="dxa"/>
            <w:noWrap/>
            <w:hideMark/>
          </w:tcPr>
          <w:p w14:paraId="1D76A132" w14:textId="77777777" w:rsidR="00BA6F4B" w:rsidRPr="00DA3997" w:rsidRDefault="00BA6F4B" w:rsidP="00BE6F82">
            <w:pPr>
              <w:pStyle w:val="DokTabellentext"/>
            </w:pPr>
            <w:r w:rsidRPr="00DA3997">
              <w:t>FALSE</w:t>
            </w:r>
          </w:p>
        </w:tc>
        <w:tc>
          <w:tcPr>
            <w:tcW w:w="1040" w:type="dxa"/>
            <w:noWrap/>
            <w:hideMark/>
          </w:tcPr>
          <w:p w14:paraId="6B12C1BF" w14:textId="77777777" w:rsidR="00BA6F4B" w:rsidRPr="00DA3997" w:rsidRDefault="00BA6F4B" w:rsidP="00BE6F82">
            <w:pPr>
              <w:pStyle w:val="DokTabellentext"/>
            </w:pPr>
            <w:r w:rsidRPr="00DA3997">
              <w:t>rbcLa</w:t>
            </w:r>
          </w:p>
        </w:tc>
      </w:tr>
      <w:tr w:rsidR="00BA6F4B" w:rsidRPr="00DA3997" w14:paraId="1BA1E4CC" w14:textId="77777777" w:rsidTr="00BE6F82">
        <w:trPr>
          <w:trHeight w:val="290"/>
        </w:trPr>
        <w:tc>
          <w:tcPr>
            <w:tcW w:w="1380" w:type="dxa"/>
            <w:noWrap/>
            <w:hideMark/>
          </w:tcPr>
          <w:p w14:paraId="0AEE39D6" w14:textId="77777777" w:rsidR="00BA6F4B" w:rsidRPr="00DA3997" w:rsidRDefault="00BA6F4B" w:rsidP="00BE6F82">
            <w:pPr>
              <w:pStyle w:val="DokTabellentext"/>
            </w:pPr>
            <w:r w:rsidRPr="00DA3997">
              <w:t>SWFRG011-19</w:t>
            </w:r>
          </w:p>
        </w:tc>
        <w:tc>
          <w:tcPr>
            <w:tcW w:w="1480" w:type="dxa"/>
            <w:noWrap/>
            <w:hideMark/>
          </w:tcPr>
          <w:p w14:paraId="702D8860" w14:textId="77777777" w:rsidR="00BA6F4B" w:rsidRPr="00DA3997" w:rsidRDefault="00BA6F4B" w:rsidP="00BE6F82">
            <w:pPr>
              <w:pStyle w:val="DokTabellentext"/>
            </w:pPr>
            <w:r w:rsidRPr="00DA3997">
              <w:t>Poaceae</w:t>
            </w:r>
          </w:p>
        </w:tc>
        <w:tc>
          <w:tcPr>
            <w:tcW w:w="2260" w:type="dxa"/>
            <w:noWrap/>
            <w:hideMark/>
          </w:tcPr>
          <w:p w14:paraId="1DD5CF93"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2E890841" w14:textId="77777777" w:rsidR="00BA6F4B" w:rsidRPr="00DA3997" w:rsidRDefault="00BA6F4B" w:rsidP="00BE6F82">
            <w:pPr>
              <w:pStyle w:val="DokTabellentext"/>
            </w:pPr>
            <w:r w:rsidRPr="00DA3997">
              <w:t>MKPCH020-09</w:t>
            </w:r>
          </w:p>
        </w:tc>
        <w:tc>
          <w:tcPr>
            <w:tcW w:w="1160" w:type="dxa"/>
            <w:noWrap/>
            <w:hideMark/>
          </w:tcPr>
          <w:p w14:paraId="5A0E74E3" w14:textId="77777777" w:rsidR="00BA6F4B" w:rsidRPr="00DA3997" w:rsidRDefault="00BA6F4B" w:rsidP="00BE6F82">
            <w:pPr>
              <w:pStyle w:val="DokTabellentext"/>
            </w:pPr>
            <w:r w:rsidRPr="00DA3997">
              <w:t>Poaceae</w:t>
            </w:r>
          </w:p>
        </w:tc>
        <w:tc>
          <w:tcPr>
            <w:tcW w:w="2660" w:type="dxa"/>
            <w:noWrap/>
            <w:hideMark/>
          </w:tcPr>
          <w:p w14:paraId="77A7090B"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14:paraId="5E12F05E" w14:textId="77777777" w:rsidR="00BA6F4B" w:rsidRPr="00DA3997" w:rsidRDefault="00BA6F4B" w:rsidP="00BE6F82">
            <w:pPr>
              <w:pStyle w:val="DokTabellentext"/>
            </w:pPr>
            <w:r w:rsidRPr="00DA3997">
              <w:t>100</w:t>
            </w:r>
          </w:p>
        </w:tc>
        <w:tc>
          <w:tcPr>
            <w:tcW w:w="700" w:type="dxa"/>
            <w:noWrap/>
            <w:hideMark/>
          </w:tcPr>
          <w:p w14:paraId="179C2C47" w14:textId="77777777" w:rsidR="00BA6F4B" w:rsidRPr="00DA3997" w:rsidRDefault="00BA6F4B" w:rsidP="00BE6F82">
            <w:pPr>
              <w:pStyle w:val="DokTabellentext"/>
            </w:pPr>
            <w:r w:rsidRPr="00DA3997">
              <w:t>848</w:t>
            </w:r>
          </w:p>
        </w:tc>
        <w:tc>
          <w:tcPr>
            <w:tcW w:w="780" w:type="dxa"/>
            <w:noWrap/>
            <w:hideMark/>
          </w:tcPr>
          <w:p w14:paraId="5D5B695F" w14:textId="77777777" w:rsidR="00BA6F4B" w:rsidRPr="00DA3997" w:rsidRDefault="00BA6F4B" w:rsidP="00BE6F82">
            <w:pPr>
              <w:pStyle w:val="DokTabellentext"/>
            </w:pPr>
            <w:r w:rsidRPr="00DA3997">
              <w:t>FALSE</w:t>
            </w:r>
          </w:p>
        </w:tc>
        <w:tc>
          <w:tcPr>
            <w:tcW w:w="1040" w:type="dxa"/>
            <w:noWrap/>
            <w:hideMark/>
          </w:tcPr>
          <w:p w14:paraId="16E64997" w14:textId="77777777" w:rsidR="00BA6F4B" w:rsidRPr="00DA3997" w:rsidRDefault="00BA6F4B" w:rsidP="00BE6F82">
            <w:pPr>
              <w:pStyle w:val="DokTabellentext"/>
            </w:pPr>
            <w:r w:rsidRPr="00DA3997">
              <w:t>rbcLa</w:t>
            </w:r>
          </w:p>
        </w:tc>
      </w:tr>
      <w:tr w:rsidR="00BA6F4B" w:rsidRPr="00DA3997" w14:paraId="5EF11554" w14:textId="77777777" w:rsidTr="00BE6F82">
        <w:trPr>
          <w:trHeight w:val="290"/>
        </w:trPr>
        <w:tc>
          <w:tcPr>
            <w:tcW w:w="1380" w:type="dxa"/>
            <w:noWrap/>
            <w:hideMark/>
          </w:tcPr>
          <w:p w14:paraId="2CD32FC4" w14:textId="77777777" w:rsidR="00BA6F4B" w:rsidRPr="00DA3997" w:rsidRDefault="00BA6F4B" w:rsidP="00BE6F82">
            <w:pPr>
              <w:pStyle w:val="DokTabellentext"/>
            </w:pPr>
            <w:r w:rsidRPr="00DA3997">
              <w:t>SWFRG011-19</w:t>
            </w:r>
          </w:p>
        </w:tc>
        <w:tc>
          <w:tcPr>
            <w:tcW w:w="1480" w:type="dxa"/>
            <w:noWrap/>
            <w:hideMark/>
          </w:tcPr>
          <w:p w14:paraId="3CDC3AE2" w14:textId="77777777" w:rsidR="00BA6F4B" w:rsidRPr="00DA3997" w:rsidRDefault="00BA6F4B" w:rsidP="00BE6F82">
            <w:pPr>
              <w:pStyle w:val="DokTabellentext"/>
            </w:pPr>
            <w:r w:rsidRPr="00DA3997">
              <w:t>Poaceae</w:t>
            </w:r>
          </w:p>
        </w:tc>
        <w:tc>
          <w:tcPr>
            <w:tcW w:w="2260" w:type="dxa"/>
            <w:noWrap/>
            <w:hideMark/>
          </w:tcPr>
          <w:p w14:paraId="67CBD148"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1128A78D" w14:textId="77777777" w:rsidR="00BA6F4B" w:rsidRPr="00DA3997" w:rsidRDefault="00BA6F4B" w:rsidP="00BE6F82">
            <w:pPr>
              <w:pStyle w:val="DokTabellentext"/>
            </w:pPr>
            <w:r w:rsidRPr="00DA3997">
              <w:t>PLNOR168-08</w:t>
            </w:r>
          </w:p>
        </w:tc>
        <w:tc>
          <w:tcPr>
            <w:tcW w:w="1160" w:type="dxa"/>
            <w:noWrap/>
            <w:hideMark/>
          </w:tcPr>
          <w:p w14:paraId="5FB09161" w14:textId="77777777" w:rsidR="00BA6F4B" w:rsidRPr="00DA3997" w:rsidRDefault="00BA6F4B" w:rsidP="00BE6F82">
            <w:pPr>
              <w:pStyle w:val="DokTabellentext"/>
            </w:pPr>
            <w:r w:rsidRPr="00DA3997">
              <w:t>Poaceae</w:t>
            </w:r>
          </w:p>
        </w:tc>
        <w:tc>
          <w:tcPr>
            <w:tcW w:w="2660" w:type="dxa"/>
            <w:noWrap/>
            <w:hideMark/>
          </w:tcPr>
          <w:p w14:paraId="13C6292E" w14:textId="77777777" w:rsidR="00BA6F4B" w:rsidRPr="00DA3997" w:rsidRDefault="00BA6F4B" w:rsidP="00BE6F82">
            <w:pPr>
              <w:pStyle w:val="DokTabellentext"/>
              <w:rPr>
                <w:i/>
                <w:iCs/>
              </w:rPr>
            </w:pPr>
            <w:r w:rsidRPr="00DA3997">
              <w:rPr>
                <w:i/>
                <w:iCs/>
              </w:rPr>
              <w:t>Cinna</w:t>
            </w:r>
            <w:r>
              <w:rPr>
                <w:i/>
                <w:iCs/>
              </w:rPr>
              <w:t xml:space="preserve"> </w:t>
            </w:r>
            <w:r w:rsidRPr="00DA3997">
              <w:rPr>
                <w:i/>
                <w:iCs/>
              </w:rPr>
              <w:t>arundinacea</w:t>
            </w:r>
          </w:p>
        </w:tc>
        <w:tc>
          <w:tcPr>
            <w:tcW w:w="640" w:type="dxa"/>
            <w:noWrap/>
            <w:hideMark/>
          </w:tcPr>
          <w:p w14:paraId="3426959D" w14:textId="77777777" w:rsidR="00BA6F4B" w:rsidRPr="00DA3997" w:rsidRDefault="00BA6F4B" w:rsidP="00BE6F82">
            <w:pPr>
              <w:pStyle w:val="DokTabellentext"/>
            </w:pPr>
            <w:r w:rsidRPr="00DA3997">
              <w:t>100</w:t>
            </w:r>
          </w:p>
        </w:tc>
        <w:tc>
          <w:tcPr>
            <w:tcW w:w="700" w:type="dxa"/>
            <w:noWrap/>
            <w:hideMark/>
          </w:tcPr>
          <w:p w14:paraId="474681F3" w14:textId="77777777" w:rsidR="00BA6F4B" w:rsidRPr="00DA3997" w:rsidRDefault="00BA6F4B" w:rsidP="00BE6F82">
            <w:pPr>
              <w:pStyle w:val="DokTabellentext"/>
            </w:pPr>
            <w:r w:rsidRPr="00DA3997">
              <w:t>848</w:t>
            </w:r>
          </w:p>
        </w:tc>
        <w:tc>
          <w:tcPr>
            <w:tcW w:w="780" w:type="dxa"/>
            <w:noWrap/>
            <w:hideMark/>
          </w:tcPr>
          <w:p w14:paraId="76F41FEA" w14:textId="77777777" w:rsidR="00BA6F4B" w:rsidRPr="00DA3997" w:rsidRDefault="00BA6F4B" w:rsidP="00BE6F82">
            <w:pPr>
              <w:pStyle w:val="DokTabellentext"/>
            </w:pPr>
            <w:r w:rsidRPr="00DA3997">
              <w:t>FALSE</w:t>
            </w:r>
          </w:p>
        </w:tc>
        <w:tc>
          <w:tcPr>
            <w:tcW w:w="1040" w:type="dxa"/>
            <w:noWrap/>
            <w:hideMark/>
          </w:tcPr>
          <w:p w14:paraId="0E794FA5" w14:textId="77777777" w:rsidR="00BA6F4B" w:rsidRPr="00DA3997" w:rsidRDefault="00BA6F4B" w:rsidP="00BE6F82">
            <w:pPr>
              <w:pStyle w:val="DokTabellentext"/>
            </w:pPr>
            <w:r w:rsidRPr="00DA3997">
              <w:t>rbcLa</w:t>
            </w:r>
          </w:p>
        </w:tc>
      </w:tr>
      <w:tr w:rsidR="00BA6F4B" w:rsidRPr="00DA3997" w14:paraId="0A2BA809" w14:textId="77777777" w:rsidTr="00BE6F82">
        <w:trPr>
          <w:trHeight w:val="290"/>
        </w:trPr>
        <w:tc>
          <w:tcPr>
            <w:tcW w:w="1380" w:type="dxa"/>
            <w:noWrap/>
            <w:hideMark/>
          </w:tcPr>
          <w:p w14:paraId="61CC0DAE" w14:textId="77777777" w:rsidR="00BA6F4B" w:rsidRPr="00DA3997" w:rsidRDefault="00BA6F4B" w:rsidP="00BE6F82">
            <w:pPr>
              <w:pStyle w:val="DokTabellentext"/>
            </w:pPr>
            <w:r w:rsidRPr="00DA3997">
              <w:t>SWFRG011-19</w:t>
            </w:r>
          </w:p>
        </w:tc>
        <w:tc>
          <w:tcPr>
            <w:tcW w:w="1480" w:type="dxa"/>
            <w:noWrap/>
            <w:hideMark/>
          </w:tcPr>
          <w:p w14:paraId="6C35C811" w14:textId="77777777" w:rsidR="00BA6F4B" w:rsidRPr="00DA3997" w:rsidRDefault="00BA6F4B" w:rsidP="00BE6F82">
            <w:pPr>
              <w:pStyle w:val="DokTabellentext"/>
            </w:pPr>
            <w:r w:rsidRPr="00DA3997">
              <w:t>Poaceae</w:t>
            </w:r>
          </w:p>
        </w:tc>
        <w:tc>
          <w:tcPr>
            <w:tcW w:w="2260" w:type="dxa"/>
            <w:noWrap/>
            <w:hideMark/>
          </w:tcPr>
          <w:p w14:paraId="664917AE"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1D1E5072" w14:textId="77777777" w:rsidR="00BA6F4B" w:rsidRPr="00DA3997" w:rsidRDefault="00BA6F4B" w:rsidP="00BE6F82">
            <w:pPr>
              <w:pStyle w:val="DokTabellentext"/>
            </w:pPr>
            <w:r w:rsidRPr="00DA3997">
              <w:t>PLCHA240-08</w:t>
            </w:r>
          </w:p>
        </w:tc>
        <w:tc>
          <w:tcPr>
            <w:tcW w:w="1160" w:type="dxa"/>
            <w:noWrap/>
            <w:hideMark/>
          </w:tcPr>
          <w:p w14:paraId="2F00DDE9" w14:textId="77777777" w:rsidR="00BA6F4B" w:rsidRPr="00DA3997" w:rsidRDefault="00BA6F4B" w:rsidP="00BE6F82">
            <w:pPr>
              <w:pStyle w:val="DokTabellentext"/>
            </w:pPr>
            <w:r w:rsidRPr="00DA3997">
              <w:t>Poaceae</w:t>
            </w:r>
          </w:p>
        </w:tc>
        <w:tc>
          <w:tcPr>
            <w:tcW w:w="2660" w:type="dxa"/>
            <w:noWrap/>
            <w:hideMark/>
          </w:tcPr>
          <w:p w14:paraId="4F4E0BD6" w14:textId="77777777" w:rsidR="00BA6F4B" w:rsidRPr="00DA3997" w:rsidRDefault="00BA6F4B" w:rsidP="00BE6F82">
            <w:pPr>
              <w:pStyle w:val="DokTabellentext"/>
              <w:rPr>
                <w:i/>
                <w:iCs/>
              </w:rPr>
            </w:pPr>
            <w:r w:rsidRPr="00DA3997">
              <w:rPr>
                <w:i/>
                <w:iCs/>
              </w:rPr>
              <w:t>Cinna</w:t>
            </w:r>
            <w:r>
              <w:rPr>
                <w:i/>
                <w:iCs/>
              </w:rPr>
              <w:t xml:space="preserve"> </w:t>
            </w:r>
            <w:r w:rsidRPr="00DA3997">
              <w:rPr>
                <w:i/>
                <w:iCs/>
              </w:rPr>
              <w:t>arundinacea</w:t>
            </w:r>
          </w:p>
        </w:tc>
        <w:tc>
          <w:tcPr>
            <w:tcW w:w="640" w:type="dxa"/>
            <w:noWrap/>
            <w:hideMark/>
          </w:tcPr>
          <w:p w14:paraId="0028E291" w14:textId="77777777" w:rsidR="00BA6F4B" w:rsidRPr="00DA3997" w:rsidRDefault="00BA6F4B" w:rsidP="00BE6F82">
            <w:pPr>
              <w:pStyle w:val="DokTabellentext"/>
            </w:pPr>
            <w:r w:rsidRPr="00DA3997">
              <w:t>100</w:t>
            </w:r>
          </w:p>
        </w:tc>
        <w:tc>
          <w:tcPr>
            <w:tcW w:w="700" w:type="dxa"/>
            <w:noWrap/>
            <w:hideMark/>
          </w:tcPr>
          <w:p w14:paraId="3B8895A4" w14:textId="77777777" w:rsidR="00BA6F4B" w:rsidRPr="00DA3997" w:rsidRDefault="00BA6F4B" w:rsidP="00BE6F82">
            <w:pPr>
              <w:pStyle w:val="DokTabellentext"/>
            </w:pPr>
            <w:r w:rsidRPr="00DA3997">
              <w:t>848</w:t>
            </w:r>
          </w:p>
        </w:tc>
        <w:tc>
          <w:tcPr>
            <w:tcW w:w="780" w:type="dxa"/>
            <w:noWrap/>
            <w:hideMark/>
          </w:tcPr>
          <w:p w14:paraId="01E17A91" w14:textId="77777777" w:rsidR="00BA6F4B" w:rsidRPr="00DA3997" w:rsidRDefault="00BA6F4B" w:rsidP="00BE6F82">
            <w:pPr>
              <w:pStyle w:val="DokTabellentext"/>
            </w:pPr>
            <w:r w:rsidRPr="00DA3997">
              <w:t>FALSE</w:t>
            </w:r>
          </w:p>
        </w:tc>
        <w:tc>
          <w:tcPr>
            <w:tcW w:w="1040" w:type="dxa"/>
            <w:noWrap/>
            <w:hideMark/>
          </w:tcPr>
          <w:p w14:paraId="4227C133" w14:textId="77777777" w:rsidR="00BA6F4B" w:rsidRPr="00DA3997" w:rsidRDefault="00BA6F4B" w:rsidP="00BE6F82">
            <w:pPr>
              <w:pStyle w:val="DokTabellentext"/>
            </w:pPr>
            <w:r w:rsidRPr="00DA3997">
              <w:t>rbcLa</w:t>
            </w:r>
          </w:p>
        </w:tc>
      </w:tr>
      <w:tr w:rsidR="00BA6F4B" w:rsidRPr="00DA3997" w14:paraId="41E3CD98" w14:textId="77777777" w:rsidTr="00BE6F82">
        <w:trPr>
          <w:trHeight w:val="290"/>
        </w:trPr>
        <w:tc>
          <w:tcPr>
            <w:tcW w:w="1380" w:type="dxa"/>
            <w:noWrap/>
            <w:hideMark/>
          </w:tcPr>
          <w:p w14:paraId="47DA17F8" w14:textId="77777777" w:rsidR="00BA6F4B" w:rsidRPr="00DA3997" w:rsidRDefault="00BA6F4B" w:rsidP="00BE6F82">
            <w:pPr>
              <w:pStyle w:val="DokTabellentext"/>
            </w:pPr>
            <w:r w:rsidRPr="00DA3997">
              <w:lastRenderedPageBreak/>
              <w:t>SWFRG011-19</w:t>
            </w:r>
          </w:p>
        </w:tc>
        <w:tc>
          <w:tcPr>
            <w:tcW w:w="1480" w:type="dxa"/>
            <w:noWrap/>
            <w:hideMark/>
          </w:tcPr>
          <w:p w14:paraId="14D64F80" w14:textId="77777777" w:rsidR="00BA6F4B" w:rsidRPr="00DA3997" w:rsidRDefault="00BA6F4B" w:rsidP="00BE6F82">
            <w:pPr>
              <w:pStyle w:val="DokTabellentext"/>
            </w:pPr>
            <w:r w:rsidRPr="00DA3997">
              <w:t>Poaceae</w:t>
            </w:r>
          </w:p>
        </w:tc>
        <w:tc>
          <w:tcPr>
            <w:tcW w:w="2260" w:type="dxa"/>
            <w:noWrap/>
            <w:hideMark/>
          </w:tcPr>
          <w:p w14:paraId="7CB4A322"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38E3540D" w14:textId="77777777" w:rsidR="00BA6F4B" w:rsidRPr="00DA3997" w:rsidRDefault="00BA6F4B" w:rsidP="00BE6F82">
            <w:pPr>
              <w:pStyle w:val="DokTabellentext"/>
            </w:pPr>
            <w:r w:rsidRPr="00DA3997">
              <w:t>GRASS1327-08</w:t>
            </w:r>
          </w:p>
        </w:tc>
        <w:tc>
          <w:tcPr>
            <w:tcW w:w="1160" w:type="dxa"/>
            <w:noWrap/>
            <w:hideMark/>
          </w:tcPr>
          <w:p w14:paraId="041C4494" w14:textId="77777777" w:rsidR="00BA6F4B" w:rsidRPr="00DA3997" w:rsidRDefault="00BA6F4B" w:rsidP="00BE6F82">
            <w:pPr>
              <w:pStyle w:val="DokTabellentext"/>
            </w:pPr>
            <w:r w:rsidRPr="00DA3997">
              <w:t>Poaceae</w:t>
            </w:r>
          </w:p>
        </w:tc>
        <w:tc>
          <w:tcPr>
            <w:tcW w:w="2660" w:type="dxa"/>
            <w:noWrap/>
            <w:hideMark/>
          </w:tcPr>
          <w:p w14:paraId="4B7F8AAD"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14:paraId="76F7EF6D" w14:textId="77777777" w:rsidR="00BA6F4B" w:rsidRPr="00DA3997" w:rsidRDefault="00BA6F4B" w:rsidP="00BE6F82">
            <w:pPr>
              <w:pStyle w:val="DokTabellentext"/>
            </w:pPr>
            <w:r w:rsidRPr="00DA3997">
              <w:t>100</w:t>
            </w:r>
          </w:p>
        </w:tc>
        <w:tc>
          <w:tcPr>
            <w:tcW w:w="700" w:type="dxa"/>
            <w:noWrap/>
            <w:hideMark/>
          </w:tcPr>
          <w:p w14:paraId="20A92DF9" w14:textId="77777777" w:rsidR="00BA6F4B" w:rsidRPr="00DA3997" w:rsidRDefault="00BA6F4B" w:rsidP="00BE6F82">
            <w:pPr>
              <w:pStyle w:val="DokTabellentext"/>
            </w:pPr>
            <w:r w:rsidRPr="00DA3997">
              <w:t>848</w:t>
            </w:r>
          </w:p>
        </w:tc>
        <w:tc>
          <w:tcPr>
            <w:tcW w:w="780" w:type="dxa"/>
            <w:noWrap/>
            <w:hideMark/>
          </w:tcPr>
          <w:p w14:paraId="15556939" w14:textId="77777777" w:rsidR="00BA6F4B" w:rsidRPr="00DA3997" w:rsidRDefault="00BA6F4B" w:rsidP="00BE6F82">
            <w:pPr>
              <w:pStyle w:val="DokTabellentext"/>
            </w:pPr>
            <w:r w:rsidRPr="00DA3997">
              <w:t>FALSE</w:t>
            </w:r>
          </w:p>
        </w:tc>
        <w:tc>
          <w:tcPr>
            <w:tcW w:w="1040" w:type="dxa"/>
            <w:noWrap/>
            <w:hideMark/>
          </w:tcPr>
          <w:p w14:paraId="08B2794A" w14:textId="77777777" w:rsidR="00BA6F4B" w:rsidRPr="00DA3997" w:rsidRDefault="00BA6F4B" w:rsidP="00BE6F82">
            <w:pPr>
              <w:pStyle w:val="DokTabellentext"/>
            </w:pPr>
            <w:r w:rsidRPr="00DA3997">
              <w:t>rbcLa</w:t>
            </w:r>
          </w:p>
        </w:tc>
      </w:tr>
      <w:tr w:rsidR="00BA6F4B" w:rsidRPr="00DA3997" w14:paraId="530D6A01" w14:textId="77777777" w:rsidTr="00BE6F82">
        <w:trPr>
          <w:trHeight w:val="290"/>
        </w:trPr>
        <w:tc>
          <w:tcPr>
            <w:tcW w:w="1380" w:type="dxa"/>
            <w:noWrap/>
            <w:hideMark/>
          </w:tcPr>
          <w:p w14:paraId="5B532585" w14:textId="77777777" w:rsidR="00BA6F4B" w:rsidRPr="00DA3997" w:rsidRDefault="00BA6F4B" w:rsidP="00BE6F82">
            <w:pPr>
              <w:pStyle w:val="DokTabellentext"/>
            </w:pPr>
            <w:r w:rsidRPr="00DA3997">
              <w:t>SWFRG011-19</w:t>
            </w:r>
          </w:p>
        </w:tc>
        <w:tc>
          <w:tcPr>
            <w:tcW w:w="1480" w:type="dxa"/>
            <w:noWrap/>
            <w:hideMark/>
          </w:tcPr>
          <w:p w14:paraId="1FD34F56" w14:textId="77777777" w:rsidR="00BA6F4B" w:rsidRPr="00DA3997" w:rsidRDefault="00BA6F4B" w:rsidP="00BE6F82">
            <w:pPr>
              <w:pStyle w:val="DokTabellentext"/>
            </w:pPr>
            <w:r w:rsidRPr="00DA3997">
              <w:t>Poaceae</w:t>
            </w:r>
          </w:p>
        </w:tc>
        <w:tc>
          <w:tcPr>
            <w:tcW w:w="2260" w:type="dxa"/>
            <w:noWrap/>
            <w:hideMark/>
          </w:tcPr>
          <w:p w14:paraId="08975EED"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322164EB" w14:textId="77777777" w:rsidR="00BA6F4B" w:rsidRPr="00DA3997" w:rsidRDefault="00BA6F4B" w:rsidP="00BE6F82">
            <w:pPr>
              <w:pStyle w:val="DokTabellentext"/>
            </w:pPr>
            <w:r w:rsidRPr="00DA3997">
              <w:t>PLNOR061-08</w:t>
            </w:r>
          </w:p>
        </w:tc>
        <w:tc>
          <w:tcPr>
            <w:tcW w:w="1160" w:type="dxa"/>
            <w:noWrap/>
            <w:hideMark/>
          </w:tcPr>
          <w:p w14:paraId="46295566" w14:textId="77777777" w:rsidR="00BA6F4B" w:rsidRPr="00DA3997" w:rsidRDefault="00BA6F4B" w:rsidP="00BE6F82">
            <w:pPr>
              <w:pStyle w:val="DokTabellentext"/>
            </w:pPr>
            <w:r w:rsidRPr="00DA3997">
              <w:t>Poaceae</w:t>
            </w:r>
          </w:p>
        </w:tc>
        <w:tc>
          <w:tcPr>
            <w:tcW w:w="2660" w:type="dxa"/>
            <w:noWrap/>
            <w:hideMark/>
          </w:tcPr>
          <w:p w14:paraId="3ABE1594" w14:textId="77777777" w:rsidR="00BA6F4B" w:rsidRPr="00DA3997" w:rsidRDefault="00BA6F4B" w:rsidP="00BE6F82">
            <w:pPr>
              <w:pStyle w:val="DokTabellentext"/>
              <w:rPr>
                <w:i/>
                <w:iCs/>
              </w:rPr>
            </w:pPr>
            <w:r w:rsidRPr="00DA3997">
              <w:rPr>
                <w:i/>
                <w:iCs/>
              </w:rPr>
              <w:t>Cinna</w:t>
            </w:r>
            <w:r>
              <w:rPr>
                <w:i/>
                <w:iCs/>
              </w:rPr>
              <w:t xml:space="preserve"> </w:t>
            </w:r>
            <w:r w:rsidRPr="00DA3997">
              <w:rPr>
                <w:i/>
                <w:iCs/>
              </w:rPr>
              <w:t>arundinacea</w:t>
            </w:r>
          </w:p>
        </w:tc>
        <w:tc>
          <w:tcPr>
            <w:tcW w:w="640" w:type="dxa"/>
            <w:noWrap/>
            <w:hideMark/>
          </w:tcPr>
          <w:p w14:paraId="294E9B58" w14:textId="77777777" w:rsidR="00BA6F4B" w:rsidRPr="00DA3997" w:rsidRDefault="00BA6F4B" w:rsidP="00BE6F82">
            <w:pPr>
              <w:pStyle w:val="DokTabellentext"/>
            </w:pPr>
            <w:r w:rsidRPr="00DA3997">
              <w:t>100</w:t>
            </w:r>
          </w:p>
        </w:tc>
        <w:tc>
          <w:tcPr>
            <w:tcW w:w="700" w:type="dxa"/>
            <w:noWrap/>
            <w:hideMark/>
          </w:tcPr>
          <w:p w14:paraId="47AA4ADF" w14:textId="77777777" w:rsidR="00BA6F4B" w:rsidRPr="00DA3997" w:rsidRDefault="00BA6F4B" w:rsidP="00BE6F82">
            <w:pPr>
              <w:pStyle w:val="DokTabellentext"/>
            </w:pPr>
            <w:r w:rsidRPr="00DA3997">
              <w:t>848</w:t>
            </w:r>
          </w:p>
        </w:tc>
        <w:tc>
          <w:tcPr>
            <w:tcW w:w="780" w:type="dxa"/>
            <w:noWrap/>
            <w:hideMark/>
          </w:tcPr>
          <w:p w14:paraId="6B0726EC" w14:textId="77777777" w:rsidR="00BA6F4B" w:rsidRPr="00DA3997" w:rsidRDefault="00BA6F4B" w:rsidP="00BE6F82">
            <w:pPr>
              <w:pStyle w:val="DokTabellentext"/>
            </w:pPr>
            <w:r w:rsidRPr="00DA3997">
              <w:t>FALSE</w:t>
            </w:r>
          </w:p>
        </w:tc>
        <w:tc>
          <w:tcPr>
            <w:tcW w:w="1040" w:type="dxa"/>
            <w:noWrap/>
            <w:hideMark/>
          </w:tcPr>
          <w:p w14:paraId="0C6D2ABE" w14:textId="77777777" w:rsidR="00BA6F4B" w:rsidRPr="00DA3997" w:rsidRDefault="00BA6F4B" w:rsidP="00BE6F82">
            <w:pPr>
              <w:pStyle w:val="DokTabellentext"/>
            </w:pPr>
            <w:r w:rsidRPr="00DA3997">
              <w:t>rbcLa</w:t>
            </w:r>
          </w:p>
        </w:tc>
      </w:tr>
      <w:tr w:rsidR="00BA6F4B" w:rsidRPr="00DA3997" w14:paraId="280FA6DB" w14:textId="77777777" w:rsidTr="00BE6F82">
        <w:trPr>
          <w:trHeight w:val="290"/>
        </w:trPr>
        <w:tc>
          <w:tcPr>
            <w:tcW w:w="1380" w:type="dxa"/>
            <w:noWrap/>
            <w:hideMark/>
          </w:tcPr>
          <w:p w14:paraId="44A87DEE" w14:textId="77777777" w:rsidR="00BA6F4B" w:rsidRPr="00DA3997" w:rsidRDefault="00BA6F4B" w:rsidP="00BE6F82">
            <w:pPr>
              <w:pStyle w:val="DokTabellentext"/>
            </w:pPr>
            <w:r w:rsidRPr="00DA3997">
              <w:t>SWFRG011-19</w:t>
            </w:r>
          </w:p>
        </w:tc>
        <w:tc>
          <w:tcPr>
            <w:tcW w:w="1480" w:type="dxa"/>
            <w:noWrap/>
            <w:hideMark/>
          </w:tcPr>
          <w:p w14:paraId="0EF3FDF0" w14:textId="77777777" w:rsidR="00BA6F4B" w:rsidRPr="00DA3997" w:rsidRDefault="00BA6F4B" w:rsidP="00BE6F82">
            <w:pPr>
              <w:pStyle w:val="DokTabellentext"/>
            </w:pPr>
            <w:r w:rsidRPr="00DA3997">
              <w:t>Poaceae</w:t>
            </w:r>
          </w:p>
        </w:tc>
        <w:tc>
          <w:tcPr>
            <w:tcW w:w="2260" w:type="dxa"/>
            <w:noWrap/>
            <w:hideMark/>
          </w:tcPr>
          <w:p w14:paraId="416197EF"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580E8B0F" w14:textId="77777777" w:rsidR="00BA6F4B" w:rsidRPr="00DA3997" w:rsidRDefault="00BA6F4B" w:rsidP="00BE6F82">
            <w:pPr>
              <w:pStyle w:val="DokTabellentext"/>
            </w:pPr>
            <w:r w:rsidRPr="00DA3997">
              <w:t>PLCHA007-08</w:t>
            </w:r>
          </w:p>
        </w:tc>
        <w:tc>
          <w:tcPr>
            <w:tcW w:w="1160" w:type="dxa"/>
            <w:noWrap/>
            <w:hideMark/>
          </w:tcPr>
          <w:p w14:paraId="40F9931E" w14:textId="77777777" w:rsidR="00BA6F4B" w:rsidRPr="00DA3997" w:rsidRDefault="00BA6F4B" w:rsidP="00BE6F82">
            <w:pPr>
              <w:pStyle w:val="DokTabellentext"/>
            </w:pPr>
            <w:r w:rsidRPr="00DA3997">
              <w:t>Poaceae</w:t>
            </w:r>
          </w:p>
        </w:tc>
        <w:tc>
          <w:tcPr>
            <w:tcW w:w="2660" w:type="dxa"/>
            <w:noWrap/>
            <w:hideMark/>
          </w:tcPr>
          <w:p w14:paraId="418DC97A"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lsodes</w:t>
            </w:r>
          </w:p>
        </w:tc>
        <w:tc>
          <w:tcPr>
            <w:tcW w:w="640" w:type="dxa"/>
            <w:noWrap/>
            <w:hideMark/>
          </w:tcPr>
          <w:p w14:paraId="77773684" w14:textId="77777777" w:rsidR="00BA6F4B" w:rsidRPr="00DA3997" w:rsidRDefault="00BA6F4B" w:rsidP="00BE6F82">
            <w:pPr>
              <w:pStyle w:val="DokTabellentext"/>
            </w:pPr>
            <w:r w:rsidRPr="00DA3997">
              <w:t>100</w:t>
            </w:r>
          </w:p>
        </w:tc>
        <w:tc>
          <w:tcPr>
            <w:tcW w:w="700" w:type="dxa"/>
            <w:noWrap/>
            <w:hideMark/>
          </w:tcPr>
          <w:p w14:paraId="3373670E" w14:textId="77777777" w:rsidR="00BA6F4B" w:rsidRPr="00DA3997" w:rsidRDefault="00BA6F4B" w:rsidP="00BE6F82">
            <w:pPr>
              <w:pStyle w:val="DokTabellentext"/>
            </w:pPr>
            <w:r w:rsidRPr="00DA3997">
              <w:t>848</w:t>
            </w:r>
          </w:p>
        </w:tc>
        <w:tc>
          <w:tcPr>
            <w:tcW w:w="780" w:type="dxa"/>
            <w:noWrap/>
            <w:hideMark/>
          </w:tcPr>
          <w:p w14:paraId="6D455CB9" w14:textId="77777777" w:rsidR="00BA6F4B" w:rsidRPr="00DA3997" w:rsidRDefault="00BA6F4B" w:rsidP="00BE6F82">
            <w:pPr>
              <w:pStyle w:val="DokTabellentext"/>
            </w:pPr>
            <w:r w:rsidRPr="00DA3997">
              <w:t>FALSE</w:t>
            </w:r>
          </w:p>
        </w:tc>
        <w:tc>
          <w:tcPr>
            <w:tcW w:w="1040" w:type="dxa"/>
            <w:noWrap/>
            <w:hideMark/>
          </w:tcPr>
          <w:p w14:paraId="190320D7" w14:textId="77777777" w:rsidR="00BA6F4B" w:rsidRPr="00DA3997" w:rsidRDefault="00BA6F4B" w:rsidP="00BE6F82">
            <w:pPr>
              <w:pStyle w:val="DokTabellentext"/>
            </w:pPr>
            <w:r w:rsidRPr="00DA3997">
              <w:t>rbcLa</w:t>
            </w:r>
          </w:p>
        </w:tc>
      </w:tr>
      <w:tr w:rsidR="00BA6F4B" w:rsidRPr="00DA3997" w14:paraId="17EC431D" w14:textId="77777777" w:rsidTr="00BE6F82">
        <w:trPr>
          <w:trHeight w:val="290"/>
        </w:trPr>
        <w:tc>
          <w:tcPr>
            <w:tcW w:w="1380" w:type="dxa"/>
            <w:noWrap/>
            <w:hideMark/>
          </w:tcPr>
          <w:p w14:paraId="7B80F5B9" w14:textId="77777777" w:rsidR="00BA6F4B" w:rsidRPr="00DA3997" w:rsidRDefault="00BA6F4B" w:rsidP="00BE6F82">
            <w:pPr>
              <w:pStyle w:val="DokTabellentext"/>
            </w:pPr>
            <w:r w:rsidRPr="00DA3997">
              <w:t>SWFRG011-19</w:t>
            </w:r>
          </w:p>
        </w:tc>
        <w:tc>
          <w:tcPr>
            <w:tcW w:w="1480" w:type="dxa"/>
            <w:noWrap/>
            <w:hideMark/>
          </w:tcPr>
          <w:p w14:paraId="1D5FB611" w14:textId="77777777" w:rsidR="00BA6F4B" w:rsidRPr="00DA3997" w:rsidRDefault="00BA6F4B" w:rsidP="00BE6F82">
            <w:pPr>
              <w:pStyle w:val="DokTabellentext"/>
            </w:pPr>
            <w:r w:rsidRPr="00DA3997">
              <w:t>Poaceae</w:t>
            </w:r>
          </w:p>
        </w:tc>
        <w:tc>
          <w:tcPr>
            <w:tcW w:w="2260" w:type="dxa"/>
            <w:noWrap/>
            <w:hideMark/>
          </w:tcPr>
          <w:p w14:paraId="7BD86764"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38035087" w14:textId="77777777" w:rsidR="00BA6F4B" w:rsidRPr="00DA3997" w:rsidRDefault="00BA6F4B" w:rsidP="00BE6F82">
            <w:pPr>
              <w:pStyle w:val="DokTabellentext"/>
            </w:pPr>
            <w:r w:rsidRPr="00DA3997">
              <w:t>BPNP209-08</w:t>
            </w:r>
          </w:p>
        </w:tc>
        <w:tc>
          <w:tcPr>
            <w:tcW w:w="1160" w:type="dxa"/>
            <w:noWrap/>
            <w:hideMark/>
          </w:tcPr>
          <w:p w14:paraId="723525C7" w14:textId="77777777" w:rsidR="00BA6F4B" w:rsidRPr="00DA3997" w:rsidRDefault="00BA6F4B" w:rsidP="00BE6F82">
            <w:pPr>
              <w:pStyle w:val="DokTabellentext"/>
            </w:pPr>
            <w:r w:rsidRPr="00DA3997">
              <w:t>Poaceae</w:t>
            </w:r>
          </w:p>
        </w:tc>
        <w:tc>
          <w:tcPr>
            <w:tcW w:w="2660" w:type="dxa"/>
            <w:noWrap/>
            <w:hideMark/>
          </w:tcPr>
          <w:p w14:paraId="7BF74238"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14:paraId="57B45328" w14:textId="77777777" w:rsidR="00BA6F4B" w:rsidRPr="00DA3997" w:rsidRDefault="00BA6F4B" w:rsidP="00BE6F82">
            <w:pPr>
              <w:pStyle w:val="DokTabellentext"/>
            </w:pPr>
            <w:r w:rsidRPr="00DA3997">
              <w:t>100</w:t>
            </w:r>
          </w:p>
        </w:tc>
        <w:tc>
          <w:tcPr>
            <w:tcW w:w="700" w:type="dxa"/>
            <w:noWrap/>
            <w:hideMark/>
          </w:tcPr>
          <w:p w14:paraId="3BE70644" w14:textId="77777777" w:rsidR="00BA6F4B" w:rsidRPr="00DA3997" w:rsidRDefault="00BA6F4B" w:rsidP="00BE6F82">
            <w:pPr>
              <w:pStyle w:val="DokTabellentext"/>
            </w:pPr>
            <w:r w:rsidRPr="00DA3997">
              <w:t>848</w:t>
            </w:r>
          </w:p>
        </w:tc>
        <w:tc>
          <w:tcPr>
            <w:tcW w:w="780" w:type="dxa"/>
            <w:noWrap/>
            <w:hideMark/>
          </w:tcPr>
          <w:p w14:paraId="28E8254A" w14:textId="77777777" w:rsidR="00BA6F4B" w:rsidRPr="00DA3997" w:rsidRDefault="00BA6F4B" w:rsidP="00BE6F82">
            <w:pPr>
              <w:pStyle w:val="DokTabellentext"/>
            </w:pPr>
            <w:r w:rsidRPr="00DA3997">
              <w:t>FALSE</w:t>
            </w:r>
          </w:p>
        </w:tc>
        <w:tc>
          <w:tcPr>
            <w:tcW w:w="1040" w:type="dxa"/>
            <w:noWrap/>
            <w:hideMark/>
          </w:tcPr>
          <w:p w14:paraId="6CEB3F67" w14:textId="77777777" w:rsidR="00BA6F4B" w:rsidRPr="00DA3997" w:rsidRDefault="00BA6F4B" w:rsidP="00BE6F82">
            <w:pPr>
              <w:pStyle w:val="DokTabellentext"/>
            </w:pPr>
            <w:r w:rsidRPr="00DA3997">
              <w:t>rbcLa</w:t>
            </w:r>
          </w:p>
        </w:tc>
      </w:tr>
      <w:tr w:rsidR="00BA6F4B" w:rsidRPr="00DA3997" w14:paraId="37666390" w14:textId="77777777" w:rsidTr="00BE6F82">
        <w:trPr>
          <w:trHeight w:val="290"/>
        </w:trPr>
        <w:tc>
          <w:tcPr>
            <w:tcW w:w="1380" w:type="dxa"/>
            <w:noWrap/>
            <w:hideMark/>
          </w:tcPr>
          <w:p w14:paraId="5DD76A34" w14:textId="77777777" w:rsidR="00BA6F4B" w:rsidRPr="00DA3997" w:rsidRDefault="00BA6F4B" w:rsidP="00BE6F82">
            <w:pPr>
              <w:pStyle w:val="DokTabellentext"/>
            </w:pPr>
            <w:r w:rsidRPr="00DA3997">
              <w:t>SWFRG011-19</w:t>
            </w:r>
          </w:p>
        </w:tc>
        <w:tc>
          <w:tcPr>
            <w:tcW w:w="1480" w:type="dxa"/>
            <w:noWrap/>
            <w:hideMark/>
          </w:tcPr>
          <w:p w14:paraId="2C122F59" w14:textId="77777777" w:rsidR="00BA6F4B" w:rsidRPr="00DA3997" w:rsidRDefault="00BA6F4B" w:rsidP="00BE6F82">
            <w:pPr>
              <w:pStyle w:val="DokTabellentext"/>
            </w:pPr>
            <w:r w:rsidRPr="00DA3997">
              <w:t>Poaceae</w:t>
            </w:r>
          </w:p>
        </w:tc>
        <w:tc>
          <w:tcPr>
            <w:tcW w:w="2260" w:type="dxa"/>
            <w:noWrap/>
            <w:hideMark/>
          </w:tcPr>
          <w:p w14:paraId="50AF36BB"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6CD3961F" w14:textId="77777777" w:rsidR="00BA6F4B" w:rsidRPr="00DA3997" w:rsidRDefault="00BA6F4B" w:rsidP="00BE6F82">
            <w:pPr>
              <w:pStyle w:val="DokTabellentext"/>
            </w:pPr>
            <w:r w:rsidRPr="00DA3997">
              <w:t>BPNP197-08</w:t>
            </w:r>
          </w:p>
        </w:tc>
        <w:tc>
          <w:tcPr>
            <w:tcW w:w="1160" w:type="dxa"/>
            <w:noWrap/>
            <w:hideMark/>
          </w:tcPr>
          <w:p w14:paraId="0C331C93" w14:textId="77777777" w:rsidR="00BA6F4B" w:rsidRPr="00DA3997" w:rsidRDefault="00BA6F4B" w:rsidP="00BE6F82">
            <w:pPr>
              <w:pStyle w:val="DokTabellentext"/>
            </w:pPr>
            <w:r w:rsidRPr="00DA3997">
              <w:t>Poaceae</w:t>
            </w:r>
          </w:p>
        </w:tc>
        <w:tc>
          <w:tcPr>
            <w:tcW w:w="2660" w:type="dxa"/>
            <w:noWrap/>
            <w:hideMark/>
          </w:tcPr>
          <w:p w14:paraId="1FDBE9E1"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nemoralis</w:t>
            </w:r>
          </w:p>
        </w:tc>
        <w:tc>
          <w:tcPr>
            <w:tcW w:w="640" w:type="dxa"/>
            <w:noWrap/>
            <w:hideMark/>
          </w:tcPr>
          <w:p w14:paraId="52A8123C" w14:textId="77777777" w:rsidR="00BA6F4B" w:rsidRPr="00DA3997" w:rsidRDefault="00BA6F4B" w:rsidP="00BE6F82">
            <w:pPr>
              <w:pStyle w:val="DokTabellentext"/>
            </w:pPr>
            <w:r w:rsidRPr="00DA3997">
              <w:t>100</w:t>
            </w:r>
          </w:p>
        </w:tc>
        <w:tc>
          <w:tcPr>
            <w:tcW w:w="700" w:type="dxa"/>
            <w:noWrap/>
            <w:hideMark/>
          </w:tcPr>
          <w:p w14:paraId="14D07C2A" w14:textId="77777777" w:rsidR="00BA6F4B" w:rsidRPr="00DA3997" w:rsidRDefault="00BA6F4B" w:rsidP="00BE6F82">
            <w:pPr>
              <w:pStyle w:val="DokTabellentext"/>
            </w:pPr>
            <w:r w:rsidRPr="00DA3997">
              <w:t>848</w:t>
            </w:r>
          </w:p>
        </w:tc>
        <w:tc>
          <w:tcPr>
            <w:tcW w:w="780" w:type="dxa"/>
            <w:noWrap/>
            <w:hideMark/>
          </w:tcPr>
          <w:p w14:paraId="1D380E1C" w14:textId="77777777" w:rsidR="00BA6F4B" w:rsidRPr="00DA3997" w:rsidRDefault="00BA6F4B" w:rsidP="00BE6F82">
            <w:pPr>
              <w:pStyle w:val="DokTabellentext"/>
            </w:pPr>
            <w:r w:rsidRPr="00DA3997">
              <w:t>FALSE</w:t>
            </w:r>
          </w:p>
        </w:tc>
        <w:tc>
          <w:tcPr>
            <w:tcW w:w="1040" w:type="dxa"/>
            <w:noWrap/>
            <w:hideMark/>
          </w:tcPr>
          <w:p w14:paraId="0A81FA27" w14:textId="77777777" w:rsidR="00BA6F4B" w:rsidRPr="00DA3997" w:rsidRDefault="00BA6F4B" w:rsidP="00BE6F82">
            <w:pPr>
              <w:pStyle w:val="DokTabellentext"/>
            </w:pPr>
            <w:r w:rsidRPr="00DA3997">
              <w:t>rbcLa</w:t>
            </w:r>
          </w:p>
        </w:tc>
      </w:tr>
      <w:tr w:rsidR="00BA6F4B" w:rsidRPr="00DA3997" w14:paraId="37792343" w14:textId="77777777" w:rsidTr="00BE6F82">
        <w:trPr>
          <w:trHeight w:val="290"/>
        </w:trPr>
        <w:tc>
          <w:tcPr>
            <w:tcW w:w="1380" w:type="dxa"/>
            <w:noWrap/>
            <w:hideMark/>
          </w:tcPr>
          <w:p w14:paraId="6E066A65" w14:textId="77777777" w:rsidR="00BA6F4B" w:rsidRPr="00DA3997" w:rsidRDefault="00BA6F4B" w:rsidP="00BE6F82">
            <w:pPr>
              <w:pStyle w:val="DokTabellentext"/>
            </w:pPr>
            <w:r w:rsidRPr="00DA3997">
              <w:t>SWFRG011-19</w:t>
            </w:r>
          </w:p>
        </w:tc>
        <w:tc>
          <w:tcPr>
            <w:tcW w:w="1480" w:type="dxa"/>
            <w:noWrap/>
            <w:hideMark/>
          </w:tcPr>
          <w:p w14:paraId="072C91CA" w14:textId="77777777" w:rsidR="00BA6F4B" w:rsidRPr="00DA3997" w:rsidRDefault="00BA6F4B" w:rsidP="00BE6F82">
            <w:pPr>
              <w:pStyle w:val="DokTabellentext"/>
            </w:pPr>
            <w:r w:rsidRPr="00DA3997">
              <w:t>Poaceae</w:t>
            </w:r>
          </w:p>
        </w:tc>
        <w:tc>
          <w:tcPr>
            <w:tcW w:w="2260" w:type="dxa"/>
            <w:noWrap/>
            <w:hideMark/>
          </w:tcPr>
          <w:p w14:paraId="53E1B7D7"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15569B8F" w14:textId="77777777" w:rsidR="00BA6F4B" w:rsidRPr="00DA3997" w:rsidRDefault="00BA6F4B" w:rsidP="00BE6F82">
            <w:pPr>
              <w:pStyle w:val="DokTabellentext"/>
            </w:pPr>
            <w:r w:rsidRPr="00DA3997">
              <w:t>GRASS1268-07</w:t>
            </w:r>
          </w:p>
        </w:tc>
        <w:tc>
          <w:tcPr>
            <w:tcW w:w="1160" w:type="dxa"/>
            <w:noWrap/>
            <w:hideMark/>
          </w:tcPr>
          <w:p w14:paraId="369A785E" w14:textId="77777777" w:rsidR="00BA6F4B" w:rsidRPr="00DA3997" w:rsidRDefault="00BA6F4B" w:rsidP="00BE6F82">
            <w:pPr>
              <w:pStyle w:val="DokTabellentext"/>
            </w:pPr>
            <w:r w:rsidRPr="00DA3997">
              <w:t>Poaceae</w:t>
            </w:r>
          </w:p>
        </w:tc>
        <w:tc>
          <w:tcPr>
            <w:tcW w:w="2660" w:type="dxa"/>
            <w:noWrap/>
            <w:hideMark/>
          </w:tcPr>
          <w:p w14:paraId="5F08898F"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geniculatus</w:t>
            </w:r>
          </w:p>
        </w:tc>
        <w:tc>
          <w:tcPr>
            <w:tcW w:w="640" w:type="dxa"/>
            <w:noWrap/>
            <w:hideMark/>
          </w:tcPr>
          <w:p w14:paraId="659223DD" w14:textId="77777777" w:rsidR="00BA6F4B" w:rsidRPr="00DA3997" w:rsidRDefault="00BA6F4B" w:rsidP="00BE6F82">
            <w:pPr>
              <w:pStyle w:val="DokTabellentext"/>
            </w:pPr>
            <w:r w:rsidRPr="00DA3997">
              <w:t>100</w:t>
            </w:r>
          </w:p>
        </w:tc>
        <w:tc>
          <w:tcPr>
            <w:tcW w:w="700" w:type="dxa"/>
            <w:noWrap/>
            <w:hideMark/>
          </w:tcPr>
          <w:p w14:paraId="3276CB39" w14:textId="77777777" w:rsidR="00BA6F4B" w:rsidRPr="00DA3997" w:rsidRDefault="00BA6F4B" w:rsidP="00BE6F82">
            <w:pPr>
              <w:pStyle w:val="DokTabellentext"/>
            </w:pPr>
            <w:r w:rsidRPr="00DA3997">
              <w:t>848</w:t>
            </w:r>
          </w:p>
        </w:tc>
        <w:tc>
          <w:tcPr>
            <w:tcW w:w="780" w:type="dxa"/>
            <w:noWrap/>
            <w:hideMark/>
          </w:tcPr>
          <w:p w14:paraId="125F1FCE" w14:textId="77777777" w:rsidR="00BA6F4B" w:rsidRPr="00DA3997" w:rsidRDefault="00BA6F4B" w:rsidP="00BE6F82">
            <w:pPr>
              <w:pStyle w:val="DokTabellentext"/>
            </w:pPr>
            <w:r w:rsidRPr="00DA3997">
              <w:t>FALSE</w:t>
            </w:r>
          </w:p>
        </w:tc>
        <w:tc>
          <w:tcPr>
            <w:tcW w:w="1040" w:type="dxa"/>
            <w:noWrap/>
            <w:hideMark/>
          </w:tcPr>
          <w:p w14:paraId="6653C9FF" w14:textId="77777777" w:rsidR="00BA6F4B" w:rsidRPr="00DA3997" w:rsidRDefault="00BA6F4B" w:rsidP="00BE6F82">
            <w:pPr>
              <w:pStyle w:val="DokTabellentext"/>
            </w:pPr>
            <w:r w:rsidRPr="00DA3997">
              <w:t>rbcLa</w:t>
            </w:r>
          </w:p>
        </w:tc>
      </w:tr>
      <w:tr w:rsidR="00BA6F4B" w:rsidRPr="00DA3997" w14:paraId="27963841" w14:textId="77777777" w:rsidTr="00BE6F82">
        <w:trPr>
          <w:trHeight w:val="290"/>
        </w:trPr>
        <w:tc>
          <w:tcPr>
            <w:tcW w:w="1380" w:type="dxa"/>
            <w:noWrap/>
            <w:hideMark/>
          </w:tcPr>
          <w:p w14:paraId="3D4AA332" w14:textId="77777777" w:rsidR="00BA6F4B" w:rsidRPr="00DA3997" w:rsidRDefault="00BA6F4B" w:rsidP="00BE6F82">
            <w:pPr>
              <w:pStyle w:val="DokTabellentext"/>
            </w:pPr>
            <w:r w:rsidRPr="00DA3997">
              <w:t>SWFRG011-19</w:t>
            </w:r>
          </w:p>
        </w:tc>
        <w:tc>
          <w:tcPr>
            <w:tcW w:w="1480" w:type="dxa"/>
            <w:noWrap/>
            <w:hideMark/>
          </w:tcPr>
          <w:p w14:paraId="7363978B" w14:textId="77777777" w:rsidR="00BA6F4B" w:rsidRPr="00DA3997" w:rsidRDefault="00BA6F4B" w:rsidP="00BE6F82">
            <w:pPr>
              <w:pStyle w:val="DokTabellentext"/>
            </w:pPr>
            <w:r w:rsidRPr="00DA3997">
              <w:t>Poaceae</w:t>
            </w:r>
          </w:p>
        </w:tc>
        <w:tc>
          <w:tcPr>
            <w:tcW w:w="2260" w:type="dxa"/>
            <w:noWrap/>
            <w:hideMark/>
          </w:tcPr>
          <w:p w14:paraId="4EB99C4B"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41ADB932" w14:textId="77777777" w:rsidR="00BA6F4B" w:rsidRPr="00DA3997" w:rsidRDefault="00BA6F4B" w:rsidP="00BE6F82">
            <w:pPr>
              <w:pStyle w:val="DokTabellentext"/>
            </w:pPr>
            <w:r w:rsidRPr="00DA3997">
              <w:t>GRASS1217-07</w:t>
            </w:r>
          </w:p>
        </w:tc>
        <w:tc>
          <w:tcPr>
            <w:tcW w:w="1160" w:type="dxa"/>
            <w:noWrap/>
            <w:hideMark/>
          </w:tcPr>
          <w:p w14:paraId="40A685BC" w14:textId="77777777" w:rsidR="00BA6F4B" w:rsidRPr="00DA3997" w:rsidRDefault="00BA6F4B" w:rsidP="00BE6F82">
            <w:pPr>
              <w:pStyle w:val="DokTabellentext"/>
            </w:pPr>
            <w:r w:rsidRPr="00DA3997">
              <w:t>Poaceae</w:t>
            </w:r>
          </w:p>
        </w:tc>
        <w:tc>
          <w:tcPr>
            <w:tcW w:w="2660" w:type="dxa"/>
            <w:noWrap/>
            <w:hideMark/>
          </w:tcPr>
          <w:p w14:paraId="4F655D94"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14:paraId="7EC3E043" w14:textId="77777777" w:rsidR="00BA6F4B" w:rsidRPr="00DA3997" w:rsidRDefault="00BA6F4B" w:rsidP="00BE6F82">
            <w:pPr>
              <w:pStyle w:val="DokTabellentext"/>
            </w:pPr>
            <w:r w:rsidRPr="00DA3997">
              <w:t>100</w:t>
            </w:r>
          </w:p>
        </w:tc>
        <w:tc>
          <w:tcPr>
            <w:tcW w:w="700" w:type="dxa"/>
            <w:noWrap/>
            <w:hideMark/>
          </w:tcPr>
          <w:p w14:paraId="3B7F60F4" w14:textId="77777777" w:rsidR="00BA6F4B" w:rsidRPr="00DA3997" w:rsidRDefault="00BA6F4B" w:rsidP="00BE6F82">
            <w:pPr>
              <w:pStyle w:val="DokTabellentext"/>
            </w:pPr>
            <w:r w:rsidRPr="00DA3997">
              <w:t>848</w:t>
            </w:r>
          </w:p>
        </w:tc>
        <w:tc>
          <w:tcPr>
            <w:tcW w:w="780" w:type="dxa"/>
            <w:noWrap/>
            <w:hideMark/>
          </w:tcPr>
          <w:p w14:paraId="20B738CC" w14:textId="77777777" w:rsidR="00BA6F4B" w:rsidRPr="00DA3997" w:rsidRDefault="00BA6F4B" w:rsidP="00BE6F82">
            <w:pPr>
              <w:pStyle w:val="DokTabellentext"/>
            </w:pPr>
            <w:r w:rsidRPr="00DA3997">
              <w:t>FALSE</w:t>
            </w:r>
          </w:p>
        </w:tc>
        <w:tc>
          <w:tcPr>
            <w:tcW w:w="1040" w:type="dxa"/>
            <w:noWrap/>
            <w:hideMark/>
          </w:tcPr>
          <w:p w14:paraId="300AC0E1" w14:textId="77777777" w:rsidR="00BA6F4B" w:rsidRPr="00DA3997" w:rsidRDefault="00BA6F4B" w:rsidP="00BE6F82">
            <w:pPr>
              <w:pStyle w:val="DokTabellentext"/>
            </w:pPr>
            <w:r w:rsidRPr="00DA3997">
              <w:t>rbcLa</w:t>
            </w:r>
          </w:p>
        </w:tc>
      </w:tr>
      <w:tr w:rsidR="00BA6F4B" w:rsidRPr="00DA3997" w14:paraId="16201CEA" w14:textId="77777777" w:rsidTr="00BE6F82">
        <w:trPr>
          <w:trHeight w:val="290"/>
        </w:trPr>
        <w:tc>
          <w:tcPr>
            <w:tcW w:w="1380" w:type="dxa"/>
            <w:noWrap/>
            <w:hideMark/>
          </w:tcPr>
          <w:p w14:paraId="48F8D826" w14:textId="77777777" w:rsidR="00BA6F4B" w:rsidRPr="00DA3997" w:rsidRDefault="00BA6F4B" w:rsidP="00BE6F82">
            <w:pPr>
              <w:pStyle w:val="DokTabellentext"/>
            </w:pPr>
            <w:r w:rsidRPr="00DA3997">
              <w:t>SWFRG011-19</w:t>
            </w:r>
          </w:p>
        </w:tc>
        <w:tc>
          <w:tcPr>
            <w:tcW w:w="1480" w:type="dxa"/>
            <w:noWrap/>
            <w:hideMark/>
          </w:tcPr>
          <w:p w14:paraId="0D890F09" w14:textId="77777777" w:rsidR="00BA6F4B" w:rsidRPr="00DA3997" w:rsidRDefault="00BA6F4B" w:rsidP="00BE6F82">
            <w:pPr>
              <w:pStyle w:val="DokTabellentext"/>
            </w:pPr>
            <w:r w:rsidRPr="00DA3997">
              <w:t>Poaceae</w:t>
            </w:r>
          </w:p>
        </w:tc>
        <w:tc>
          <w:tcPr>
            <w:tcW w:w="2260" w:type="dxa"/>
            <w:noWrap/>
            <w:hideMark/>
          </w:tcPr>
          <w:p w14:paraId="5E128EF4"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090319CF" w14:textId="77777777" w:rsidR="00BA6F4B" w:rsidRPr="00DA3997" w:rsidRDefault="00BA6F4B" w:rsidP="00BE6F82">
            <w:pPr>
              <w:pStyle w:val="DokTabellentext"/>
            </w:pPr>
            <w:r w:rsidRPr="00DA3997">
              <w:t>GRASS1212-07</w:t>
            </w:r>
          </w:p>
        </w:tc>
        <w:tc>
          <w:tcPr>
            <w:tcW w:w="1160" w:type="dxa"/>
            <w:noWrap/>
            <w:hideMark/>
          </w:tcPr>
          <w:p w14:paraId="5701D4A4" w14:textId="77777777" w:rsidR="00BA6F4B" w:rsidRPr="00DA3997" w:rsidRDefault="00BA6F4B" w:rsidP="00BE6F82">
            <w:pPr>
              <w:pStyle w:val="DokTabellentext"/>
            </w:pPr>
            <w:r w:rsidRPr="00DA3997">
              <w:t>Poaceae</w:t>
            </w:r>
          </w:p>
        </w:tc>
        <w:tc>
          <w:tcPr>
            <w:tcW w:w="2660" w:type="dxa"/>
            <w:noWrap/>
            <w:hideMark/>
          </w:tcPr>
          <w:p w14:paraId="7C478B7D"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macrantha</w:t>
            </w:r>
          </w:p>
        </w:tc>
        <w:tc>
          <w:tcPr>
            <w:tcW w:w="640" w:type="dxa"/>
            <w:noWrap/>
            <w:hideMark/>
          </w:tcPr>
          <w:p w14:paraId="5FBF3A89" w14:textId="77777777" w:rsidR="00BA6F4B" w:rsidRPr="00DA3997" w:rsidRDefault="00BA6F4B" w:rsidP="00BE6F82">
            <w:pPr>
              <w:pStyle w:val="DokTabellentext"/>
            </w:pPr>
            <w:r w:rsidRPr="00DA3997">
              <w:t>100</w:t>
            </w:r>
          </w:p>
        </w:tc>
        <w:tc>
          <w:tcPr>
            <w:tcW w:w="700" w:type="dxa"/>
            <w:noWrap/>
            <w:hideMark/>
          </w:tcPr>
          <w:p w14:paraId="46358AFC" w14:textId="77777777" w:rsidR="00BA6F4B" w:rsidRPr="00DA3997" w:rsidRDefault="00BA6F4B" w:rsidP="00BE6F82">
            <w:pPr>
              <w:pStyle w:val="DokTabellentext"/>
            </w:pPr>
            <w:r w:rsidRPr="00DA3997">
              <w:t>848</w:t>
            </w:r>
          </w:p>
        </w:tc>
        <w:tc>
          <w:tcPr>
            <w:tcW w:w="780" w:type="dxa"/>
            <w:noWrap/>
            <w:hideMark/>
          </w:tcPr>
          <w:p w14:paraId="0F21D0FF" w14:textId="77777777" w:rsidR="00BA6F4B" w:rsidRPr="00DA3997" w:rsidRDefault="00BA6F4B" w:rsidP="00BE6F82">
            <w:pPr>
              <w:pStyle w:val="DokTabellentext"/>
            </w:pPr>
            <w:r w:rsidRPr="00DA3997">
              <w:t>FALSE</w:t>
            </w:r>
          </w:p>
        </w:tc>
        <w:tc>
          <w:tcPr>
            <w:tcW w:w="1040" w:type="dxa"/>
            <w:noWrap/>
            <w:hideMark/>
          </w:tcPr>
          <w:p w14:paraId="1F5B8C3F" w14:textId="77777777" w:rsidR="00BA6F4B" w:rsidRPr="00DA3997" w:rsidRDefault="00BA6F4B" w:rsidP="00BE6F82">
            <w:pPr>
              <w:pStyle w:val="DokTabellentext"/>
            </w:pPr>
            <w:r w:rsidRPr="00DA3997">
              <w:t>rbcLa</w:t>
            </w:r>
          </w:p>
        </w:tc>
      </w:tr>
      <w:tr w:rsidR="00BA6F4B" w:rsidRPr="00DA3997" w14:paraId="23CBCC48" w14:textId="77777777" w:rsidTr="00BE6F82">
        <w:trPr>
          <w:trHeight w:val="290"/>
        </w:trPr>
        <w:tc>
          <w:tcPr>
            <w:tcW w:w="1380" w:type="dxa"/>
            <w:noWrap/>
            <w:hideMark/>
          </w:tcPr>
          <w:p w14:paraId="6901F02F" w14:textId="77777777" w:rsidR="00BA6F4B" w:rsidRPr="00DA3997" w:rsidRDefault="00BA6F4B" w:rsidP="00BE6F82">
            <w:pPr>
              <w:pStyle w:val="DokTabellentext"/>
            </w:pPr>
            <w:r w:rsidRPr="00DA3997">
              <w:t>SWFRG011-19</w:t>
            </w:r>
          </w:p>
        </w:tc>
        <w:tc>
          <w:tcPr>
            <w:tcW w:w="1480" w:type="dxa"/>
            <w:noWrap/>
            <w:hideMark/>
          </w:tcPr>
          <w:p w14:paraId="0A68173D" w14:textId="77777777" w:rsidR="00BA6F4B" w:rsidRPr="00DA3997" w:rsidRDefault="00BA6F4B" w:rsidP="00BE6F82">
            <w:pPr>
              <w:pStyle w:val="DokTabellentext"/>
            </w:pPr>
            <w:r w:rsidRPr="00DA3997">
              <w:t>Poaceae</w:t>
            </w:r>
          </w:p>
        </w:tc>
        <w:tc>
          <w:tcPr>
            <w:tcW w:w="2260" w:type="dxa"/>
            <w:noWrap/>
            <w:hideMark/>
          </w:tcPr>
          <w:p w14:paraId="565042AB"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601A8D36" w14:textId="77777777" w:rsidR="00BA6F4B" w:rsidRPr="00DA3997" w:rsidRDefault="00BA6F4B" w:rsidP="00BE6F82">
            <w:pPr>
              <w:pStyle w:val="DokTabellentext"/>
            </w:pPr>
            <w:r w:rsidRPr="00DA3997">
              <w:t>GRASS1191-07</w:t>
            </w:r>
          </w:p>
        </w:tc>
        <w:tc>
          <w:tcPr>
            <w:tcW w:w="1160" w:type="dxa"/>
            <w:noWrap/>
            <w:hideMark/>
          </w:tcPr>
          <w:p w14:paraId="75A82A74" w14:textId="77777777" w:rsidR="00BA6F4B" w:rsidRPr="00DA3997" w:rsidRDefault="00BA6F4B" w:rsidP="00BE6F82">
            <w:pPr>
              <w:pStyle w:val="DokTabellentext"/>
            </w:pPr>
            <w:r w:rsidRPr="00DA3997">
              <w:t>Poaceae</w:t>
            </w:r>
          </w:p>
        </w:tc>
        <w:tc>
          <w:tcPr>
            <w:tcW w:w="2660" w:type="dxa"/>
            <w:noWrap/>
            <w:hideMark/>
          </w:tcPr>
          <w:p w14:paraId="4F719C2D" w14:textId="77777777" w:rsidR="00BA6F4B" w:rsidRPr="00DA3997" w:rsidRDefault="00BA6F4B" w:rsidP="00BE6F82">
            <w:pPr>
              <w:pStyle w:val="DokTabellentext"/>
              <w:rPr>
                <w:i/>
                <w:iCs/>
              </w:rPr>
            </w:pPr>
            <w:r w:rsidRPr="00DA3997">
              <w:rPr>
                <w:i/>
                <w:iCs/>
              </w:rPr>
              <w:t>Cinna</w:t>
            </w:r>
            <w:r>
              <w:rPr>
                <w:i/>
                <w:iCs/>
              </w:rPr>
              <w:t xml:space="preserve"> </w:t>
            </w:r>
            <w:r w:rsidRPr="00DA3997">
              <w:rPr>
                <w:i/>
                <w:iCs/>
              </w:rPr>
              <w:t>latifolia</w:t>
            </w:r>
          </w:p>
        </w:tc>
        <w:tc>
          <w:tcPr>
            <w:tcW w:w="640" w:type="dxa"/>
            <w:noWrap/>
            <w:hideMark/>
          </w:tcPr>
          <w:p w14:paraId="548143E3" w14:textId="77777777" w:rsidR="00BA6F4B" w:rsidRPr="00DA3997" w:rsidRDefault="00BA6F4B" w:rsidP="00BE6F82">
            <w:pPr>
              <w:pStyle w:val="DokTabellentext"/>
            </w:pPr>
            <w:r w:rsidRPr="00DA3997">
              <w:t>100</w:t>
            </w:r>
          </w:p>
        </w:tc>
        <w:tc>
          <w:tcPr>
            <w:tcW w:w="700" w:type="dxa"/>
            <w:noWrap/>
            <w:hideMark/>
          </w:tcPr>
          <w:p w14:paraId="7E1637A0" w14:textId="77777777" w:rsidR="00BA6F4B" w:rsidRPr="00DA3997" w:rsidRDefault="00BA6F4B" w:rsidP="00BE6F82">
            <w:pPr>
              <w:pStyle w:val="DokTabellentext"/>
            </w:pPr>
            <w:r w:rsidRPr="00DA3997">
              <w:t>848</w:t>
            </w:r>
          </w:p>
        </w:tc>
        <w:tc>
          <w:tcPr>
            <w:tcW w:w="780" w:type="dxa"/>
            <w:noWrap/>
            <w:hideMark/>
          </w:tcPr>
          <w:p w14:paraId="3560DF00" w14:textId="77777777" w:rsidR="00BA6F4B" w:rsidRPr="00DA3997" w:rsidRDefault="00BA6F4B" w:rsidP="00BE6F82">
            <w:pPr>
              <w:pStyle w:val="DokTabellentext"/>
            </w:pPr>
            <w:r w:rsidRPr="00DA3997">
              <w:t>FALSE</w:t>
            </w:r>
          </w:p>
        </w:tc>
        <w:tc>
          <w:tcPr>
            <w:tcW w:w="1040" w:type="dxa"/>
            <w:noWrap/>
            <w:hideMark/>
          </w:tcPr>
          <w:p w14:paraId="6057CFCD" w14:textId="77777777" w:rsidR="00BA6F4B" w:rsidRPr="00DA3997" w:rsidRDefault="00BA6F4B" w:rsidP="00BE6F82">
            <w:pPr>
              <w:pStyle w:val="DokTabellentext"/>
            </w:pPr>
            <w:r w:rsidRPr="00DA3997">
              <w:t>rbcLa</w:t>
            </w:r>
          </w:p>
        </w:tc>
      </w:tr>
      <w:tr w:rsidR="00BA6F4B" w:rsidRPr="00DA3997" w14:paraId="5D5C297F" w14:textId="77777777" w:rsidTr="00BE6F82">
        <w:trPr>
          <w:trHeight w:val="290"/>
        </w:trPr>
        <w:tc>
          <w:tcPr>
            <w:tcW w:w="1380" w:type="dxa"/>
            <w:noWrap/>
            <w:hideMark/>
          </w:tcPr>
          <w:p w14:paraId="5C68B3B5" w14:textId="77777777" w:rsidR="00BA6F4B" w:rsidRPr="00DA3997" w:rsidRDefault="00BA6F4B" w:rsidP="00BE6F82">
            <w:pPr>
              <w:pStyle w:val="DokTabellentext"/>
            </w:pPr>
            <w:r w:rsidRPr="00DA3997">
              <w:t>SWFRG011-19</w:t>
            </w:r>
          </w:p>
        </w:tc>
        <w:tc>
          <w:tcPr>
            <w:tcW w:w="1480" w:type="dxa"/>
            <w:noWrap/>
            <w:hideMark/>
          </w:tcPr>
          <w:p w14:paraId="37C30085" w14:textId="77777777" w:rsidR="00BA6F4B" w:rsidRPr="00DA3997" w:rsidRDefault="00BA6F4B" w:rsidP="00BE6F82">
            <w:pPr>
              <w:pStyle w:val="DokTabellentext"/>
            </w:pPr>
            <w:r w:rsidRPr="00DA3997">
              <w:t>Poaceae</w:t>
            </w:r>
          </w:p>
        </w:tc>
        <w:tc>
          <w:tcPr>
            <w:tcW w:w="2260" w:type="dxa"/>
            <w:noWrap/>
            <w:hideMark/>
          </w:tcPr>
          <w:p w14:paraId="4EF7B905"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1081D255" w14:textId="77777777" w:rsidR="00BA6F4B" w:rsidRPr="00DA3997" w:rsidRDefault="00BA6F4B" w:rsidP="00BE6F82">
            <w:pPr>
              <w:pStyle w:val="DokTabellentext"/>
            </w:pPr>
            <w:r w:rsidRPr="00DA3997">
              <w:t>GRASS1177-07</w:t>
            </w:r>
          </w:p>
        </w:tc>
        <w:tc>
          <w:tcPr>
            <w:tcW w:w="1160" w:type="dxa"/>
            <w:noWrap/>
            <w:hideMark/>
          </w:tcPr>
          <w:p w14:paraId="5F6EAE5D" w14:textId="77777777" w:rsidR="00BA6F4B" w:rsidRPr="00DA3997" w:rsidRDefault="00BA6F4B" w:rsidP="00BE6F82">
            <w:pPr>
              <w:pStyle w:val="DokTabellentext"/>
            </w:pPr>
            <w:r w:rsidRPr="00DA3997">
              <w:t>Poaceae</w:t>
            </w:r>
          </w:p>
        </w:tc>
        <w:tc>
          <w:tcPr>
            <w:tcW w:w="2660" w:type="dxa"/>
            <w:noWrap/>
            <w:hideMark/>
          </w:tcPr>
          <w:p w14:paraId="34241B6C"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macrantha</w:t>
            </w:r>
          </w:p>
        </w:tc>
        <w:tc>
          <w:tcPr>
            <w:tcW w:w="640" w:type="dxa"/>
            <w:noWrap/>
            <w:hideMark/>
          </w:tcPr>
          <w:p w14:paraId="683CDED1" w14:textId="77777777" w:rsidR="00BA6F4B" w:rsidRPr="00DA3997" w:rsidRDefault="00BA6F4B" w:rsidP="00BE6F82">
            <w:pPr>
              <w:pStyle w:val="DokTabellentext"/>
            </w:pPr>
            <w:r w:rsidRPr="00DA3997">
              <w:t>100</w:t>
            </w:r>
          </w:p>
        </w:tc>
        <w:tc>
          <w:tcPr>
            <w:tcW w:w="700" w:type="dxa"/>
            <w:noWrap/>
            <w:hideMark/>
          </w:tcPr>
          <w:p w14:paraId="023CD6F0" w14:textId="77777777" w:rsidR="00BA6F4B" w:rsidRPr="00DA3997" w:rsidRDefault="00BA6F4B" w:rsidP="00BE6F82">
            <w:pPr>
              <w:pStyle w:val="DokTabellentext"/>
            </w:pPr>
            <w:r w:rsidRPr="00DA3997">
              <w:t>848</w:t>
            </w:r>
          </w:p>
        </w:tc>
        <w:tc>
          <w:tcPr>
            <w:tcW w:w="780" w:type="dxa"/>
            <w:noWrap/>
            <w:hideMark/>
          </w:tcPr>
          <w:p w14:paraId="730E74F3" w14:textId="77777777" w:rsidR="00BA6F4B" w:rsidRPr="00DA3997" w:rsidRDefault="00BA6F4B" w:rsidP="00BE6F82">
            <w:pPr>
              <w:pStyle w:val="DokTabellentext"/>
            </w:pPr>
            <w:r w:rsidRPr="00DA3997">
              <w:t>FALSE</w:t>
            </w:r>
          </w:p>
        </w:tc>
        <w:tc>
          <w:tcPr>
            <w:tcW w:w="1040" w:type="dxa"/>
            <w:noWrap/>
            <w:hideMark/>
          </w:tcPr>
          <w:p w14:paraId="0CA97E3A" w14:textId="77777777" w:rsidR="00BA6F4B" w:rsidRPr="00DA3997" w:rsidRDefault="00BA6F4B" w:rsidP="00BE6F82">
            <w:pPr>
              <w:pStyle w:val="DokTabellentext"/>
            </w:pPr>
            <w:r w:rsidRPr="00DA3997">
              <w:t>rbcLa</w:t>
            </w:r>
          </w:p>
        </w:tc>
      </w:tr>
      <w:tr w:rsidR="00BA6F4B" w:rsidRPr="00DA3997" w14:paraId="62278283" w14:textId="77777777" w:rsidTr="00BE6F82">
        <w:trPr>
          <w:trHeight w:val="290"/>
        </w:trPr>
        <w:tc>
          <w:tcPr>
            <w:tcW w:w="1380" w:type="dxa"/>
            <w:noWrap/>
            <w:hideMark/>
          </w:tcPr>
          <w:p w14:paraId="33B0D058" w14:textId="77777777" w:rsidR="00BA6F4B" w:rsidRPr="00DA3997" w:rsidRDefault="00BA6F4B" w:rsidP="00BE6F82">
            <w:pPr>
              <w:pStyle w:val="DokTabellentext"/>
            </w:pPr>
            <w:r w:rsidRPr="00DA3997">
              <w:t>SWFRG011-19</w:t>
            </w:r>
          </w:p>
        </w:tc>
        <w:tc>
          <w:tcPr>
            <w:tcW w:w="1480" w:type="dxa"/>
            <w:noWrap/>
            <w:hideMark/>
          </w:tcPr>
          <w:p w14:paraId="21358654" w14:textId="77777777" w:rsidR="00BA6F4B" w:rsidRPr="00DA3997" w:rsidRDefault="00BA6F4B" w:rsidP="00BE6F82">
            <w:pPr>
              <w:pStyle w:val="DokTabellentext"/>
            </w:pPr>
            <w:r w:rsidRPr="00DA3997">
              <w:t>Poaceae</w:t>
            </w:r>
          </w:p>
        </w:tc>
        <w:tc>
          <w:tcPr>
            <w:tcW w:w="2260" w:type="dxa"/>
            <w:noWrap/>
            <w:hideMark/>
          </w:tcPr>
          <w:p w14:paraId="1D6F0D80"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486597D4" w14:textId="77777777" w:rsidR="00BA6F4B" w:rsidRPr="00DA3997" w:rsidRDefault="00BA6F4B" w:rsidP="00BE6F82">
            <w:pPr>
              <w:pStyle w:val="DokTabellentext"/>
            </w:pPr>
            <w:r w:rsidRPr="00DA3997">
              <w:t>GRASS1171-07</w:t>
            </w:r>
          </w:p>
        </w:tc>
        <w:tc>
          <w:tcPr>
            <w:tcW w:w="1160" w:type="dxa"/>
            <w:noWrap/>
            <w:hideMark/>
          </w:tcPr>
          <w:p w14:paraId="7C7E7FEC" w14:textId="77777777" w:rsidR="00BA6F4B" w:rsidRPr="00DA3997" w:rsidRDefault="00BA6F4B" w:rsidP="00BE6F82">
            <w:pPr>
              <w:pStyle w:val="DokTabellentext"/>
            </w:pPr>
            <w:r w:rsidRPr="00DA3997">
              <w:t>Poaceae</w:t>
            </w:r>
          </w:p>
        </w:tc>
        <w:tc>
          <w:tcPr>
            <w:tcW w:w="2660" w:type="dxa"/>
            <w:noWrap/>
            <w:hideMark/>
          </w:tcPr>
          <w:p w14:paraId="1BFE6DC2"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macrantha</w:t>
            </w:r>
          </w:p>
        </w:tc>
        <w:tc>
          <w:tcPr>
            <w:tcW w:w="640" w:type="dxa"/>
            <w:noWrap/>
            <w:hideMark/>
          </w:tcPr>
          <w:p w14:paraId="0AC56A0C" w14:textId="77777777" w:rsidR="00BA6F4B" w:rsidRPr="00DA3997" w:rsidRDefault="00BA6F4B" w:rsidP="00BE6F82">
            <w:pPr>
              <w:pStyle w:val="DokTabellentext"/>
            </w:pPr>
            <w:r w:rsidRPr="00DA3997">
              <w:t>100</w:t>
            </w:r>
          </w:p>
        </w:tc>
        <w:tc>
          <w:tcPr>
            <w:tcW w:w="700" w:type="dxa"/>
            <w:noWrap/>
            <w:hideMark/>
          </w:tcPr>
          <w:p w14:paraId="5281F52C" w14:textId="77777777" w:rsidR="00BA6F4B" w:rsidRPr="00DA3997" w:rsidRDefault="00BA6F4B" w:rsidP="00BE6F82">
            <w:pPr>
              <w:pStyle w:val="DokTabellentext"/>
            </w:pPr>
            <w:r w:rsidRPr="00DA3997">
              <w:t>848</w:t>
            </w:r>
          </w:p>
        </w:tc>
        <w:tc>
          <w:tcPr>
            <w:tcW w:w="780" w:type="dxa"/>
            <w:noWrap/>
            <w:hideMark/>
          </w:tcPr>
          <w:p w14:paraId="5EA77645" w14:textId="77777777" w:rsidR="00BA6F4B" w:rsidRPr="00DA3997" w:rsidRDefault="00BA6F4B" w:rsidP="00BE6F82">
            <w:pPr>
              <w:pStyle w:val="DokTabellentext"/>
            </w:pPr>
            <w:r w:rsidRPr="00DA3997">
              <w:t>FALSE</w:t>
            </w:r>
          </w:p>
        </w:tc>
        <w:tc>
          <w:tcPr>
            <w:tcW w:w="1040" w:type="dxa"/>
            <w:noWrap/>
            <w:hideMark/>
          </w:tcPr>
          <w:p w14:paraId="59711460" w14:textId="77777777" w:rsidR="00BA6F4B" w:rsidRPr="00DA3997" w:rsidRDefault="00BA6F4B" w:rsidP="00BE6F82">
            <w:pPr>
              <w:pStyle w:val="DokTabellentext"/>
            </w:pPr>
            <w:r w:rsidRPr="00DA3997">
              <w:t>rbcLa</w:t>
            </w:r>
          </w:p>
        </w:tc>
      </w:tr>
      <w:tr w:rsidR="00BA6F4B" w:rsidRPr="00DA3997" w14:paraId="5D98A1D5" w14:textId="77777777" w:rsidTr="00BE6F82">
        <w:trPr>
          <w:trHeight w:val="290"/>
        </w:trPr>
        <w:tc>
          <w:tcPr>
            <w:tcW w:w="1380" w:type="dxa"/>
            <w:noWrap/>
            <w:hideMark/>
          </w:tcPr>
          <w:p w14:paraId="20C6BB0D" w14:textId="77777777" w:rsidR="00BA6F4B" w:rsidRPr="00DA3997" w:rsidRDefault="00BA6F4B" w:rsidP="00BE6F82">
            <w:pPr>
              <w:pStyle w:val="DokTabellentext"/>
            </w:pPr>
            <w:r w:rsidRPr="00DA3997">
              <w:t>SWFRG011-19</w:t>
            </w:r>
          </w:p>
        </w:tc>
        <w:tc>
          <w:tcPr>
            <w:tcW w:w="1480" w:type="dxa"/>
            <w:noWrap/>
            <w:hideMark/>
          </w:tcPr>
          <w:p w14:paraId="0302A4F0" w14:textId="77777777" w:rsidR="00BA6F4B" w:rsidRPr="00DA3997" w:rsidRDefault="00BA6F4B" w:rsidP="00BE6F82">
            <w:pPr>
              <w:pStyle w:val="DokTabellentext"/>
            </w:pPr>
            <w:r w:rsidRPr="00DA3997">
              <w:t>Poaceae</w:t>
            </w:r>
          </w:p>
        </w:tc>
        <w:tc>
          <w:tcPr>
            <w:tcW w:w="2260" w:type="dxa"/>
            <w:noWrap/>
            <w:hideMark/>
          </w:tcPr>
          <w:p w14:paraId="177E3C0B"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60D235F5" w14:textId="77777777" w:rsidR="00BA6F4B" w:rsidRPr="00DA3997" w:rsidRDefault="00BA6F4B" w:rsidP="00BE6F82">
            <w:pPr>
              <w:pStyle w:val="DokTabellentext"/>
            </w:pPr>
            <w:r w:rsidRPr="00DA3997">
              <w:t>GRASS1125-07</w:t>
            </w:r>
          </w:p>
        </w:tc>
        <w:tc>
          <w:tcPr>
            <w:tcW w:w="1160" w:type="dxa"/>
            <w:noWrap/>
            <w:hideMark/>
          </w:tcPr>
          <w:p w14:paraId="7B6CDF2D" w14:textId="77777777" w:rsidR="00BA6F4B" w:rsidRPr="00DA3997" w:rsidRDefault="00BA6F4B" w:rsidP="00BE6F82">
            <w:pPr>
              <w:pStyle w:val="DokTabellentext"/>
            </w:pPr>
            <w:r w:rsidRPr="00DA3997">
              <w:t>Poaceae</w:t>
            </w:r>
          </w:p>
        </w:tc>
        <w:tc>
          <w:tcPr>
            <w:tcW w:w="2660" w:type="dxa"/>
            <w:noWrap/>
            <w:hideMark/>
          </w:tcPr>
          <w:p w14:paraId="1ABAC620"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14:paraId="0A4F6802" w14:textId="77777777" w:rsidR="00BA6F4B" w:rsidRPr="00DA3997" w:rsidRDefault="00BA6F4B" w:rsidP="00BE6F82">
            <w:pPr>
              <w:pStyle w:val="DokTabellentext"/>
            </w:pPr>
            <w:r w:rsidRPr="00DA3997">
              <w:t>100</w:t>
            </w:r>
          </w:p>
        </w:tc>
        <w:tc>
          <w:tcPr>
            <w:tcW w:w="700" w:type="dxa"/>
            <w:noWrap/>
            <w:hideMark/>
          </w:tcPr>
          <w:p w14:paraId="2355D8EA" w14:textId="77777777" w:rsidR="00BA6F4B" w:rsidRPr="00DA3997" w:rsidRDefault="00BA6F4B" w:rsidP="00BE6F82">
            <w:pPr>
              <w:pStyle w:val="DokTabellentext"/>
            </w:pPr>
            <w:r w:rsidRPr="00DA3997">
              <w:t>848</w:t>
            </w:r>
          </w:p>
        </w:tc>
        <w:tc>
          <w:tcPr>
            <w:tcW w:w="780" w:type="dxa"/>
            <w:noWrap/>
            <w:hideMark/>
          </w:tcPr>
          <w:p w14:paraId="2F6F47B9" w14:textId="77777777" w:rsidR="00BA6F4B" w:rsidRPr="00DA3997" w:rsidRDefault="00BA6F4B" w:rsidP="00BE6F82">
            <w:pPr>
              <w:pStyle w:val="DokTabellentext"/>
            </w:pPr>
            <w:r w:rsidRPr="00DA3997">
              <w:t>FALSE</w:t>
            </w:r>
          </w:p>
        </w:tc>
        <w:tc>
          <w:tcPr>
            <w:tcW w:w="1040" w:type="dxa"/>
            <w:noWrap/>
            <w:hideMark/>
          </w:tcPr>
          <w:p w14:paraId="5B1F5F52" w14:textId="77777777" w:rsidR="00BA6F4B" w:rsidRPr="00DA3997" w:rsidRDefault="00BA6F4B" w:rsidP="00BE6F82">
            <w:pPr>
              <w:pStyle w:val="DokTabellentext"/>
            </w:pPr>
            <w:r w:rsidRPr="00DA3997">
              <w:t>rbcLa</w:t>
            </w:r>
          </w:p>
        </w:tc>
      </w:tr>
      <w:tr w:rsidR="00BA6F4B" w:rsidRPr="00DA3997" w14:paraId="196D87AD" w14:textId="77777777" w:rsidTr="00BE6F82">
        <w:trPr>
          <w:trHeight w:val="290"/>
        </w:trPr>
        <w:tc>
          <w:tcPr>
            <w:tcW w:w="1380" w:type="dxa"/>
            <w:noWrap/>
            <w:hideMark/>
          </w:tcPr>
          <w:p w14:paraId="43854870" w14:textId="77777777" w:rsidR="00BA6F4B" w:rsidRPr="00DA3997" w:rsidRDefault="00BA6F4B" w:rsidP="00BE6F82">
            <w:pPr>
              <w:pStyle w:val="DokTabellentext"/>
            </w:pPr>
            <w:r w:rsidRPr="00DA3997">
              <w:t>SWFRG011-19</w:t>
            </w:r>
          </w:p>
        </w:tc>
        <w:tc>
          <w:tcPr>
            <w:tcW w:w="1480" w:type="dxa"/>
            <w:noWrap/>
            <w:hideMark/>
          </w:tcPr>
          <w:p w14:paraId="6B38C547" w14:textId="77777777" w:rsidR="00BA6F4B" w:rsidRPr="00DA3997" w:rsidRDefault="00BA6F4B" w:rsidP="00BE6F82">
            <w:pPr>
              <w:pStyle w:val="DokTabellentext"/>
            </w:pPr>
            <w:r w:rsidRPr="00DA3997">
              <w:t>Poaceae</w:t>
            </w:r>
          </w:p>
        </w:tc>
        <w:tc>
          <w:tcPr>
            <w:tcW w:w="2260" w:type="dxa"/>
            <w:noWrap/>
            <w:hideMark/>
          </w:tcPr>
          <w:p w14:paraId="7BF537C4"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09694787" w14:textId="77777777" w:rsidR="00BA6F4B" w:rsidRPr="00DA3997" w:rsidRDefault="00BA6F4B" w:rsidP="00BE6F82">
            <w:pPr>
              <w:pStyle w:val="DokTabellentext"/>
            </w:pPr>
            <w:r w:rsidRPr="00DA3997">
              <w:t>GRASS1111-07</w:t>
            </w:r>
          </w:p>
        </w:tc>
        <w:tc>
          <w:tcPr>
            <w:tcW w:w="1160" w:type="dxa"/>
            <w:noWrap/>
            <w:hideMark/>
          </w:tcPr>
          <w:p w14:paraId="26E9BA1F" w14:textId="77777777" w:rsidR="00BA6F4B" w:rsidRPr="00DA3997" w:rsidRDefault="00BA6F4B" w:rsidP="00BE6F82">
            <w:pPr>
              <w:pStyle w:val="DokTabellentext"/>
            </w:pPr>
            <w:r w:rsidRPr="00DA3997">
              <w:t>Poaceae</w:t>
            </w:r>
          </w:p>
        </w:tc>
        <w:tc>
          <w:tcPr>
            <w:tcW w:w="2660" w:type="dxa"/>
            <w:noWrap/>
            <w:hideMark/>
          </w:tcPr>
          <w:p w14:paraId="6F95F3F3" w14:textId="77777777" w:rsidR="00BA6F4B" w:rsidRPr="00DA3997" w:rsidRDefault="00BA6F4B" w:rsidP="00BE6F82">
            <w:pPr>
              <w:pStyle w:val="DokTabellentext"/>
              <w:rPr>
                <w:i/>
                <w:iCs/>
              </w:rPr>
            </w:pPr>
            <w:r w:rsidRPr="00DA3997">
              <w:rPr>
                <w:i/>
                <w:iCs/>
              </w:rPr>
              <w:t>Cinna</w:t>
            </w:r>
            <w:r>
              <w:rPr>
                <w:i/>
                <w:iCs/>
              </w:rPr>
              <w:t xml:space="preserve"> </w:t>
            </w:r>
            <w:r w:rsidRPr="00DA3997">
              <w:rPr>
                <w:i/>
                <w:iCs/>
              </w:rPr>
              <w:t>latifolia</w:t>
            </w:r>
          </w:p>
        </w:tc>
        <w:tc>
          <w:tcPr>
            <w:tcW w:w="640" w:type="dxa"/>
            <w:noWrap/>
            <w:hideMark/>
          </w:tcPr>
          <w:p w14:paraId="66BCB66C" w14:textId="77777777" w:rsidR="00BA6F4B" w:rsidRPr="00DA3997" w:rsidRDefault="00BA6F4B" w:rsidP="00BE6F82">
            <w:pPr>
              <w:pStyle w:val="DokTabellentext"/>
            </w:pPr>
            <w:r w:rsidRPr="00DA3997">
              <w:t>100</w:t>
            </w:r>
          </w:p>
        </w:tc>
        <w:tc>
          <w:tcPr>
            <w:tcW w:w="700" w:type="dxa"/>
            <w:noWrap/>
            <w:hideMark/>
          </w:tcPr>
          <w:p w14:paraId="70AF44E4" w14:textId="77777777" w:rsidR="00BA6F4B" w:rsidRPr="00DA3997" w:rsidRDefault="00BA6F4B" w:rsidP="00BE6F82">
            <w:pPr>
              <w:pStyle w:val="DokTabellentext"/>
            </w:pPr>
            <w:r w:rsidRPr="00DA3997">
              <w:t>848</w:t>
            </w:r>
          </w:p>
        </w:tc>
        <w:tc>
          <w:tcPr>
            <w:tcW w:w="780" w:type="dxa"/>
            <w:noWrap/>
            <w:hideMark/>
          </w:tcPr>
          <w:p w14:paraId="0EF2E21B" w14:textId="77777777" w:rsidR="00BA6F4B" w:rsidRPr="00DA3997" w:rsidRDefault="00BA6F4B" w:rsidP="00BE6F82">
            <w:pPr>
              <w:pStyle w:val="DokTabellentext"/>
            </w:pPr>
            <w:r w:rsidRPr="00DA3997">
              <w:t>FALSE</w:t>
            </w:r>
          </w:p>
        </w:tc>
        <w:tc>
          <w:tcPr>
            <w:tcW w:w="1040" w:type="dxa"/>
            <w:noWrap/>
            <w:hideMark/>
          </w:tcPr>
          <w:p w14:paraId="16D8E247" w14:textId="77777777" w:rsidR="00BA6F4B" w:rsidRPr="00DA3997" w:rsidRDefault="00BA6F4B" w:rsidP="00BE6F82">
            <w:pPr>
              <w:pStyle w:val="DokTabellentext"/>
            </w:pPr>
            <w:r w:rsidRPr="00DA3997">
              <w:t>rbcLa</w:t>
            </w:r>
          </w:p>
        </w:tc>
      </w:tr>
      <w:tr w:rsidR="00BA6F4B" w:rsidRPr="00DA3997" w14:paraId="73C8FE17" w14:textId="77777777" w:rsidTr="00BE6F82">
        <w:trPr>
          <w:trHeight w:val="290"/>
        </w:trPr>
        <w:tc>
          <w:tcPr>
            <w:tcW w:w="1380" w:type="dxa"/>
            <w:noWrap/>
            <w:hideMark/>
          </w:tcPr>
          <w:p w14:paraId="19FAAF13" w14:textId="77777777" w:rsidR="00BA6F4B" w:rsidRPr="00DA3997" w:rsidRDefault="00BA6F4B" w:rsidP="00BE6F82">
            <w:pPr>
              <w:pStyle w:val="DokTabellentext"/>
            </w:pPr>
            <w:r w:rsidRPr="00DA3997">
              <w:t>SWFRG011-19</w:t>
            </w:r>
          </w:p>
        </w:tc>
        <w:tc>
          <w:tcPr>
            <w:tcW w:w="1480" w:type="dxa"/>
            <w:noWrap/>
            <w:hideMark/>
          </w:tcPr>
          <w:p w14:paraId="411B1A5C" w14:textId="77777777" w:rsidR="00BA6F4B" w:rsidRPr="00DA3997" w:rsidRDefault="00BA6F4B" w:rsidP="00BE6F82">
            <w:pPr>
              <w:pStyle w:val="DokTabellentext"/>
            </w:pPr>
            <w:r w:rsidRPr="00DA3997">
              <w:t>Poaceae</w:t>
            </w:r>
          </w:p>
        </w:tc>
        <w:tc>
          <w:tcPr>
            <w:tcW w:w="2260" w:type="dxa"/>
            <w:noWrap/>
            <w:hideMark/>
          </w:tcPr>
          <w:p w14:paraId="47CF0693"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6C3C165B" w14:textId="77777777" w:rsidR="00BA6F4B" w:rsidRPr="00DA3997" w:rsidRDefault="00BA6F4B" w:rsidP="00BE6F82">
            <w:pPr>
              <w:pStyle w:val="DokTabellentext"/>
            </w:pPr>
            <w:r w:rsidRPr="00DA3997">
              <w:t>GRASS1011-07</w:t>
            </w:r>
          </w:p>
        </w:tc>
        <w:tc>
          <w:tcPr>
            <w:tcW w:w="1160" w:type="dxa"/>
            <w:noWrap/>
            <w:hideMark/>
          </w:tcPr>
          <w:p w14:paraId="5832A2E8" w14:textId="77777777" w:rsidR="00BA6F4B" w:rsidRPr="00DA3997" w:rsidRDefault="00BA6F4B" w:rsidP="00BE6F82">
            <w:pPr>
              <w:pStyle w:val="DokTabellentext"/>
            </w:pPr>
            <w:r w:rsidRPr="00DA3997">
              <w:t>Poaceae</w:t>
            </w:r>
          </w:p>
        </w:tc>
        <w:tc>
          <w:tcPr>
            <w:tcW w:w="2660" w:type="dxa"/>
            <w:noWrap/>
            <w:hideMark/>
          </w:tcPr>
          <w:p w14:paraId="29A0963E"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geniculatus</w:t>
            </w:r>
          </w:p>
        </w:tc>
        <w:tc>
          <w:tcPr>
            <w:tcW w:w="640" w:type="dxa"/>
            <w:noWrap/>
            <w:hideMark/>
          </w:tcPr>
          <w:p w14:paraId="10B09AF3" w14:textId="77777777" w:rsidR="00BA6F4B" w:rsidRPr="00DA3997" w:rsidRDefault="00BA6F4B" w:rsidP="00BE6F82">
            <w:pPr>
              <w:pStyle w:val="DokTabellentext"/>
            </w:pPr>
            <w:r w:rsidRPr="00DA3997">
              <w:t>100</w:t>
            </w:r>
          </w:p>
        </w:tc>
        <w:tc>
          <w:tcPr>
            <w:tcW w:w="700" w:type="dxa"/>
            <w:noWrap/>
            <w:hideMark/>
          </w:tcPr>
          <w:p w14:paraId="62350842" w14:textId="77777777" w:rsidR="00BA6F4B" w:rsidRPr="00DA3997" w:rsidRDefault="00BA6F4B" w:rsidP="00BE6F82">
            <w:pPr>
              <w:pStyle w:val="DokTabellentext"/>
            </w:pPr>
            <w:r w:rsidRPr="00DA3997">
              <w:t>848</w:t>
            </w:r>
          </w:p>
        </w:tc>
        <w:tc>
          <w:tcPr>
            <w:tcW w:w="780" w:type="dxa"/>
            <w:noWrap/>
            <w:hideMark/>
          </w:tcPr>
          <w:p w14:paraId="278ABDB8" w14:textId="77777777" w:rsidR="00BA6F4B" w:rsidRPr="00DA3997" w:rsidRDefault="00BA6F4B" w:rsidP="00BE6F82">
            <w:pPr>
              <w:pStyle w:val="DokTabellentext"/>
            </w:pPr>
            <w:r w:rsidRPr="00DA3997">
              <w:t>FALSE</w:t>
            </w:r>
          </w:p>
        </w:tc>
        <w:tc>
          <w:tcPr>
            <w:tcW w:w="1040" w:type="dxa"/>
            <w:noWrap/>
            <w:hideMark/>
          </w:tcPr>
          <w:p w14:paraId="109D0B59" w14:textId="77777777" w:rsidR="00BA6F4B" w:rsidRPr="00DA3997" w:rsidRDefault="00BA6F4B" w:rsidP="00BE6F82">
            <w:pPr>
              <w:pStyle w:val="DokTabellentext"/>
            </w:pPr>
            <w:r w:rsidRPr="00DA3997">
              <w:t>rbcLa</w:t>
            </w:r>
          </w:p>
        </w:tc>
      </w:tr>
      <w:tr w:rsidR="00BA6F4B" w:rsidRPr="00DA3997" w14:paraId="7419B625" w14:textId="77777777" w:rsidTr="00BE6F82">
        <w:trPr>
          <w:trHeight w:val="290"/>
        </w:trPr>
        <w:tc>
          <w:tcPr>
            <w:tcW w:w="1380" w:type="dxa"/>
            <w:noWrap/>
            <w:hideMark/>
          </w:tcPr>
          <w:p w14:paraId="00C8B15E" w14:textId="77777777" w:rsidR="00BA6F4B" w:rsidRPr="00DA3997" w:rsidRDefault="00BA6F4B" w:rsidP="00BE6F82">
            <w:pPr>
              <w:pStyle w:val="DokTabellentext"/>
            </w:pPr>
            <w:r w:rsidRPr="00DA3997">
              <w:t>SWFRG011-19</w:t>
            </w:r>
          </w:p>
        </w:tc>
        <w:tc>
          <w:tcPr>
            <w:tcW w:w="1480" w:type="dxa"/>
            <w:noWrap/>
            <w:hideMark/>
          </w:tcPr>
          <w:p w14:paraId="2E49241D" w14:textId="77777777" w:rsidR="00BA6F4B" w:rsidRPr="00DA3997" w:rsidRDefault="00BA6F4B" w:rsidP="00BE6F82">
            <w:pPr>
              <w:pStyle w:val="DokTabellentext"/>
            </w:pPr>
            <w:r w:rsidRPr="00DA3997">
              <w:t>Poaceae</w:t>
            </w:r>
          </w:p>
        </w:tc>
        <w:tc>
          <w:tcPr>
            <w:tcW w:w="2260" w:type="dxa"/>
            <w:noWrap/>
            <w:hideMark/>
          </w:tcPr>
          <w:p w14:paraId="46FB3285"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2DCDF052" w14:textId="77777777" w:rsidR="00BA6F4B" w:rsidRPr="00DA3997" w:rsidRDefault="00BA6F4B" w:rsidP="00BE6F82">
            <w:pPr>
              <w:pStyle w:val="DokTabellentext"/>
            </w:pPr>
            <w:r w:rsidRPr="00DA3997">
              <w:t>GRASS981-07</w:t>
            </w:r>
          </w:p>
        </w:tc>
        <w:tc>
          <w:tcPr>
            <w:tcW w:w="1160" w:type="dxa"/>
            <w:noWrap/>
            <w:hideMark/>
          </w:tcPr>
          <w:p w14:paraId="50894D69" w14:textId="77777777" w:rsidR="00BA6F4B" w:rsidRPr="00DA3997" w:rsidRDefault="00BA6F4B" w:rsidP="00BE6F82">
            <w:pPr>
              <w:pStyle w:val="DokTabellentext"/>
            </w:pPr>
            <w:r w:rsidRPr="00DA3997">
              <w:t>Poaceae</w:t>
            </w:r>
          </w:p>
        </w:tc>
        <w:tc>
          <w:tcPr>
            <w:tcW w:w="2660" w:type="dxa"/>
            <w:noWrap/>
            <w:hideMark/>
          </w:tcPr>
          <w:p w14:paraId="3E6B83E5"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14:paraId="3DAFBE5C" w14:textId="77777777" w:rsidR="00BA6F4B" w:rsidRPr="00DA3997" w:rsidRDefault="00BA6F4B" w:rsidP="00BE6F82">
            <w:pPr>
              <w:pStyle w:val="DokTabellentext"/>
            </w:pPr>
            <w:r w:rsidRPr="00DA3997">
              <w:t>100</w:t>
            </w:r>
          </w:p>
        </w:tc>
        <w:tc>
          <w:tcPr>
            <w:tcW w:w="700" w:type="dxa"/>
            <w:noWrap/>
            <w:hideMark/>
          </w:tcPr>
          <w:p w14:paraId="1A26A4EB" w14:textId="77777777" w:rsidR="00BA6F4B" w:rsidRPr="00DA3997" w:rsidRDefault="00BA6F4B" w:rsidP="00BE6F82">
            <w:pPr>
              <w:pStyle w:val="DokTabellentext"/>
            </w:pPr>
            <w:r w:rsidRPr="00DA3997">
              <w:t>848</w:t>
            </w:r>
          </w:p>
        </w:tc>
        <w:tc>
          <w:tcPr>
            <w:tcW w:w="780" w:type="dxa"/>
            <w:noWrap/>
            <w:hideMark/>
          </w:tcPr>
          <w:p w14:paraId="57918883" w14:textId="77777777" w:rsidR="00BA6F4B" w:rsidRPr="00DA3997" w:rsidRDefault="00BA6F4B" w:rsidP="00BE6F82">
            <w:pPr>
              <w:pStyle w:val="DokTabellentext"/>
            </w:pPr>
            <w:r w:rsidRPr="00DA3997">
              <w:t>FALSE</w:t>
            </w:r>
          </w:p>
        </w:tc>
        <w:tc>
          <w:tcPr>
            <w:tcW w:w="1040" w:type="dxa"/>
            <w:noWrap/>
            <w:hideMark/>
          </w:tcPr>
          <w:p w14:paraId="052EEBD3" w14:textId="77777777" w:rsidR="00BA6F4B" w:rsidRPr="00DA3997" w:rsidRDefault="00BA6F4B" w:rsidP="00BE6F82">
            <w:pPr>
              <w:pStyle w:val="DokTabellentext"/>
            </w:pPr>
            <w:r w:rsidRPr="00DA3997">
              <w:t>rbcLa</w:t>
            </w:r>
          </w:p>
        </w:tc>
      </w:tr>
      <w:tr w:rsidR="00BA6F4B" w:rsidRPr="00DA3997" w14:paraId="5EFCCC6C" w14:textId="77777777" w:rsidTr="00BE6F82">
        <w:trPr>
          <w:trHeight w:val="290"/>
        </w:trPr>
        <w:tc>
          <w:tcPr>
            <w:tcW w:w="1380" w:type="dxa"/>
            <w:noWrap/>
            <w:hideMark/>
          </w:tcPr>
          <w:p w14:paraId="196DA7FF" w14:textId="77777777" w:rsidR="00BA6F4B" w:rsidRPr="00DA3997" w:rsidRDefault="00BA6F4B" w:rsidP="00BE6F82">
            <w:pPr>
              <w:pStyle w:val="DokTabellentext"/>
            </w:pPr>
            <w:r w:rsidRPr="00DA3997">
              <w:t>SWFRG011-19</w:t>
            </w:r>
          </w:p>
        </w:tc>
        <w:tc>
          <w:tcPr>
            <w:tcW w:w="1480" w:type="dxa"/>
            <w:noWrap/>
            <w:hideMark/>
          </w:tcPr>
          <w:p w14:paraId="1ED2B389" w14:textId="77777777" w:rsidR="00BA6F4B" w:rsidRPr="00DA3997" w:rsidRDefault="00BA6F4B" w:rsidP="00BE6F82">
            <w:pPr>
              <w:pStyle w:val="DokTabellentext"/>
            </w:pPr>
            <w:r w:rsidRPr="00DA3997">
              <w:t>Poaceae</w:t>
            </w:r>
          </w:p>
        </w:tc>
        <w:tc>
          <w:tcPr>
            <w:tcW w:w="2260" w:type="dxa"/>
            <w:noWrap/>
            <w:hideMark/>
          </w:tcPr>
          <w:p w14:paraId="143E56B4"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3690F941" w14:textId="77777777" w:rsidR="00BA6F4B" w:rsidRPr="00DA3997" w:rsidRDefault="00BA6F4B" w:rsidP="00BE6F82">
            <w:pPr>
              <w:pStyle w:val="DokTabellentext"/>
            </w:pPr>
            <w:r w:rsidRPr="00DA3997">
              <w:t>KSR357-07</w:t>
            </w:r>
          </w:p>
        </w:tc>
        <w:tc>
          <w:tcPr>
            <w:tcW w:w="1160" w:type="dxa"/>
            <w:noWrap/>
            <w:hideMark/>
          </w:tcPr>
          <w:p w14:paraId="72B6FF7D" w14:textId="77777777" w:rsidR="00BA6F4B" w:rsidRPr="00DA3997" w:rsidRDefault="00BA6F4B" w:rsidP="00BE6F82">
            <w:pPr>
              <w:pStyle w:val="DokTabellentext"/>
            </w:pPr>
            <w:r w:rsidRPr="00DA3997">
              <w:t>Poaceae</w:t>
            </w:r>
          </w:p>
        </w:tc>
        <w:tc>
          <w:tcPr>
            <w:tcW w:w="2660" w:type="dxa"/>
            <w:noWrap/>
            <w:hideMark/>
          </w:tcPr>
          <w:p w14:paraId="7174462F"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lsodes</w:t>
            </w:r>
          </w:p>
        </w:tc>
        <w:tc>
          <w:tcPr>
            <w:tcW w:w="640" w:type="dxa"/>
            <w:noWrap/>
            <w:hideMark/>
          </w:tcPr>
          <w:p w14:paraId="14B568F2" w14:textId="77777777" w:rsidR="00BA6F4B" w:rsidRPr="00DA3997" w:rsidRDefault="00BA6F4B" w:rsidP="00BE6F82">
            <w:pPr>
              <w:pStyle w:val="DokTabellentext"/>
            </w:pPr>
            <w:r w:rsidRPr="00DA3997">
              <w:t>100</w:t>
            </w:r>
          </w:p>
        </w:tc>
        <w:tc>
          <w:tcPr>
            <w:tcW w:w="700" w:type="dxa"/>
            <w:noWrap/>
            <w:hideMark/>
          </w:tcPr>
          <w:p w14:paraId="0E87C6BC" w14:textId="77777777" w:rsidR="00BA6F4B" w:rsidRPr="00DA3997" w:rsidRDefault="00BA6F4B" w:rsidP="00BE6F82">
            <w:pPr>
              <w:pStyle w:val="DokTabellentext"/>
            </w:pPr>
            <w:r w:rsidRPr="00DA3997">
              <w:t>848</w:t>
            </w:r>
          </w:p>
        </w:tc>
        <w:tc>
          <w:tcPr>
            <w:tcW w:w="780" w:type="dxa"/>
            <w:noWrap/>
            <w:hideMark/>
          </w:tcPr>
          <w:p w14:paraId="09DFE454" w14:textId="77777777" w:rsidR="00BA6F4B" w:rsidRPr="00DA3997" w:rsidRDefault="00BA6F4B" w:rsidP="00BE6F82">
            <w:pPr>
              <w:pStyle w:val="DokTabellentext"/>
            </w:pPr>
            <w:r w:rsidRPr="00DA3997">
              <w:t>FALSE</w:t>
            </w:r>
          </w:p>
        </w:tc>
        <w:tc>
          <w:tcPr>
            <w:tcW w:w="1040" w:type="dxa"/>
            <w:noWrap/>
            <w:hideMark/>
          </w:tcPr>
          <w:p w14:paraId="6D472FAC" w14:textId="77777777" w:rsidR="00BA6F4B" w:rsidRPr="00DA3997" w:rsidRDefault="00BA6F4B" w:rsidP="00BE6F82">
            <w:pPr>
              <w:pStyle w:val="DokTabellentext"/>
            </w:pPr>
            <w:r w:rsidRPr="00DA3997">
              <w:t>rbcLa</w:t>
            </w:r>
          </w:p>
        </w:tc>
      </w:tr>
      <w:tr w:rsidR="00BA6F4B" w:rsidRPr="00DA3997" w14:paraId="462892A5" w14:textId="77777777" w:rsidTr="00BE6F82">
        <w:trPr>
          <w:trHeight w:val="290"/>
        </w:trPr>
        <w:tc>
          <w:tcPr>
            <w:tcW w:w="1380" w:type="dxa"/>
            <w:noWrap/>
            <w:hideMark/>
          </w:tcPr>
          <w:p w14:paraId="233B3DA7" w14:textId="77777777" w:rsidR="00BA6F4B" w:rsidRPr="00DA3997" w:rsidRDefault="00BA6F4B" w:rsidP="00BE6F82">
            <w:pPr>
              <w:pStyle w:val="DokTabellentext"/>
            </w:pPr>
            <w:r w:rsidRPr="00DA3997">
              <w:t>SWFRG011-19</w:t>
            </w:r>
          </w:p>
        </w:tc>
        <w:tc>
          <w:tcPr>
            <w:tcW w:w="1480" w:type="dxa"/>
            <w:noWrap/>
            <w:hideMark/>
          </w:tcPr>
          <w:p w14:paraId="32B8F128" w14:textId="77777777" w:rsidR="00BA6F4B" w:rsidRPr="00DA3997" w:rsidRDefault="00BA6F4B" w:rsidP="00BE6F82">
            <w:pPr>
              <w:pStyle w:val="DokTabellentext"/>
            </w:pPr>
            <w:r w:rsidRPr="00DA3997">
              <w:t>Poaceae</w:t>
            </w:r>
          </w:p>
        </w:tc>
        <w:tc>
          <w:tcPr>
            <w:tcW w:w="2260" w:type="dxa"/>
            <w:noWrap/>
            <w:hideMark/>
          </w:tcPr>
          <w:p w14:paraId="7C085BED"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67BB8F7A" w14:textId="77777777" w:rsidR="00BA6F4B" w:rsidRPr="00DA3997" w:rsidRDefault="00BA6F4B" w:rsidP="00BE6F82">
            <w:pPr>
              <w:pStyle w:val="DokTabellentext"/>
            </w:pPr>
            <w:r w:rsidRPr="00DA3997">
              <w:t>KSR067-07</w:t>
            </w:r>
          </w:p>
        </w:tc>
        <w:tc>
          <w:tcPr>
            <w:tcW w:w="1160" w:type="dxa"/>
            <w:noWrap/>
            <w:hideMark/>
          </w:tcPr>
          <w:p w14:paraId="217C293E" w14:textId="77777777" w:rsidR="00BA6F4B" w:rsidRPr="00DA3997" w:rsidRDefault="00BA6F4B" w:rsidP="00BE6F82">
            <w:pPr>
              <w:pStyle w:val="DokTabellentext"/>
            </w:pPr>
            <w:r w:rsidRPr="00DA3997">
              <w:t>Poaceae</w:t>
            </w:r>
          </w:p>
        </w:tc>
        <w:tc>
          <w:tcPr>
            <w:tcW w:w="2660" w:type="dxa"/>
            <w:noWrap/>
            <w:hideMark/>
          </w:tcPr>
          <w:p w14:paraId="3346F4E8"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14:paraId="442E49C3" w14:textId="77777777" w:rsidR="00BA6F4B" w:rsidRPr="00DA3997" w:rsidRDefault="00BA6F4B" w:rsidP="00BE6F82">
            <w:pPr>
              <w:pStyle w:val="DokTabellentext"/>
            </w:pPr>
            <w:r w:rsidRPr="00DA3997">
              <w:t>100</w:t>
            </w:r>
          </w:p>
        </w:tc>
        <w:tc>
          <w:tcPr>
            <w:tcW w:w="700" w:type="dxa"/>
            <w:noWrap/>
            <w:hideMark/>
          </w:tcPr>
          <w:p w14:paraId="3ED0A3BE" w14:textId="77777777" w:rsidR="00BA6F4B" w:rsidRPr="00DA3997" w:rsidRDefault="00BA6F4B" w:rsidP="00BE6F82">
            <w:pPr>
              <w:pStyle w:val="DokTabellentext"/>
            </w:pPr>
            <w:r w:rsidRPr="00DA3997">
              <w:t>848</w:t>
            </w:r>
          </w:p>
        </w:tc>
        <w:tc>
          <w:tcPr>
            <w:tcW w:w="780" w:type="dxa"/>
            <w:noWrap/>
            <w:hideMark/>
          </w:tcPr>
          <w:p w14:paraId="65268B0F" w14:textId="77777777" w:rsidR="00BA6F4B" w:rsidRPr="00DA3997" w:rsidRDefault="00BA6F4B" w:rsidP="00BE6F82">
            <w:pPr>
              <w:pStyle w:val="DokTabellentext"/>
            </w:pPr>
            <w:r w:rsidRPr="00DA3997">
              <w:t>FALSE</w:t>
            </w:r>
          </w:p>
        </w:tc>
        <w:tc>
          <w:tcPr>
            <w:tcW w:w="1040" w:type="dxa"/>
            <w:noWrap/>
            <w:hideMark/>
          </w:tcPr>
          <w:p w14:paraId="12B1B2E4" w14:textId="77777777" w:rsidR="00BA6F4B" w:rsidRPr="00DA3997" w:rsidRDefault="00BA6F4B" w:rsidP="00BE6F82">
            <w:pPr>
              <w:pStyle w:val="DokTabellentext"/>
            </w:pPr>
            <w:r w:rsidRPr="00DA3997">
              <w:t>rbcLa</w:t>
            </w:r>
          </w:p>
        </w:tc>
      </w:tr>
      <w:tr w:rsidR="00BA6F4B" w:rsidRPr="00DA3997" w14:paraId="207E35D4" w14:textId="77777777" w:rsidTr="00BE6F82">
        <w:trPr>
          <w:trHeight w:val="290"/>
        </w:trPr>
        <w:tc>
          <w:tcPr>
            <w:tcW w:w="1380" w:type="dxa"/>
            <w:noWrap/>
            <w:hideMark/>
          </w:tcPr>
          <w:p w14:paraId="1D8E982A" w14:textId="77777777" w:rsidR="00BA6F4B" w:rsidRPr="00DA3997" w:rsidRDefault="00BA6F4B" w:rsidP="00BE6F82">
            <w:pPr>
              <w:pStyle w:val="DokTabellentext"/>
            </w:pPr>
            <w:r w:rsidRPr="00DA3997">
              <w:t>SWFRG011-19</w:t>
            </w:r>
          </w:p>
        </w:tc>
        <w:tc>
          <w:tcPr>
            <w:tcW w:w="1480" w:type="dxa"/>
            <w:noWrap/>
            <w:hideMark/>
          </w:tcPr>
          <w:p w14:paraId="02703D08" w14:textId="77777777" w:rsidR="00BA6F4B" w:rsidRPr="00DA3997" w:rsidRDefault="00BA6F4B" w:rsidP="00BE6F82">
            <w:pPr>
              <w:pStyle w:val="DokTabellentext"/>
            </w:pPr>
            <w:r w:rsidRPr="00DA3997">
              <w:t>Poaceae</w:t>
            </w:r>
          </w:p>
        </w:tc>
        <w:tc>
          <w:tcPr>
            <w:tcW w:w="2260" w:type="dxa"/>
            <w:noWrap/>
            <w:hideMark/>
          </w:tcPr>
          <w:p w14:paraId="26E2111B"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49B7114D" w14:textId="77777777" w:rsidR="00BA6F4B" w:rsidRPr="00DA3997" w:rsidRDefault="00BA6F4B" w:rsidP="00BE6F82">
            <w:pPr>
              <w:pStyle w:val="DokTabellentext"/>
            </w:pPr>
            <w:r w:rsidRPr="00DA3997">
              <w:t>GRASS857-07</w:t>
            </w:r>
          </w:p>
        </w:tc>
        <w:tc>
          <w:tcPr>
            <w:tcW w:w="1160" w:type="dxa"/>
            <w:noWrap/>
            <w:hideMark/>
          </w:tcPr>
          <w:p w14:paraId="0F1F9550" w14:textId="77777777" w:rsidR="00BA6F4B" w:rsidRPr="00DA3997" w:rsidRDefault="00BA6F4B" w:rsidP="00BE6F82">
            <w:pPr>
              <w:pStyle w:val="DokTabellentext"/>
            </w:pPr>
            <w:r w:rsidRPr="00DA3997">
              <w:t>Poaceae</w:t>
            </w:r>
          </w:p>
        </w:tc>
        <w:tc>
          <w:tcPr>
            <w:tcW w:w="2660" w:type="dxa"/>
            <w:noWrap/>
            <w:hideMark/>
          </w:tcPr>
          <w:p w14:paraId="49AFC579"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macrantha</w:t>
            </w:r>
          </w:p>
        </w:tc>
        <w:tc>
          <w:tcPr>
            <w:tcW w:w="640" w:type="dxa"/>
            <w:noWrap/>
            <w:hideMark/>
          </w:tcPr>
          <w:p w14:paraId="7737A1A0" w14:textId="77777777" w:rsidR="00BA6F4B" w:rsidRPr="00DA3997" w:rsidRDefault="00BA6F4B" w:rsidP="00BE6F82">
            <w:pPr>
              <w:pStyle w:val="DokTabellentext"/>
            </w:pPr>
            <w:r w:rsidRPr="00DA3997">
              <w:t>100</w:t>
            </w:r>
          </w:p>
        </w:tc>
        <w:tc>
          <w:tcPr>
            <w:tcW w:w="700" w:type="dxa"/>
            <w:noWrap/>
            <w:hideMark/>
          </w:tcPr>
          <w:p w14:paraId="2C405BD5" w14:textId="77777777" w:rsidR="00BA6F4B" w:rsidRPr="00DA3997" w:rsidRDefault="00BA6F4B" w:rsidP="00BE6F82">
            <w:pPr>
              <w:pStyle w:val="DokTabellentext"/>
            </w:pPr>
            <w:r w:rsidRPr="00DA3997">
              <w:t>848</w:t>
            </w:r>
          </w:p>
        </w:tc>
        <w:tc>
          <w:tcPr>
            <w:tcW w:w="780" w:type="dxa"/>
            <w:noWrap/>
            <w:hideMark/>
          </w:tcPr>
          <w:p w14:paraId="3C0FB2A7" w14:textId="77777777" w:rsidR="00BA6F4B" w:rsidRPr="00DA3997" w:rsidRDefault="00BA6F4B" w:rsidP="00BE6F82">
            <w:pPr>
              <w:pStyle w:val="DokTabellentext"/>
            </w:pPr>
            <w:r w:rsidRPr="00DA3997">
              <w:t>FALSE</w:t>
            </w:r>
          </w:p>
        </w:tc>
        <w:tc>
          <w:tcPr>
            <w:tcW w:w="1040" w:type="dxa"/>
            <w:noWrap/>
            <w:hideMark/>
          </w:tcPr>
          <w:p w14:paraId="414573F4" w14:textId="77777777" w:rsidR="00BA6F4B" w:rsidRPr="00DA3997" w:rsidRDefault="00BA6F4B" w:rsidP="00BE6F82">
            <w:pPr>
              <w:pStyle w:val="DokTabellentext"/>
            </w:pPr>
            <w:r w:rsidRPr="00DA3997">
              <w:t>rbcLa</w:t>
            </w:r>
          </w:p>
        </w:tc>
      </w:tr>
      <w:tr w:rsidR="00BA6F4B" w:rsidRPr="00DA3997" w14:paraId="26A3B7AE" w14:textId="77777777" w:rsidTr="00BE6F82">
        <w:trPr>
          <w:trHeight w:val="290"/>
        </w:trPr>
        <w:tc>
          <w:tcPr>
            <w:tcW w:w="1380" w:type="dxa"/>
            <w:noWrap/>
            <w:hideMark/>
          </w:tcPr>
          <w:p w14:paraId="24E3C5DB" w14:textId="77777777" w:rsidR="00BA6F4B" w:rsidRPr="00DA3997" w:rsidRDefault="00BA6F4B" w:rsidP="00BE6F82">
            <w:pPr>
              <w:pStyle w:val="DokTabellentext"/>
            </w:pPr>
            <w:r w:rsidRPr="00DA3997">
              <w:t>SWFRG011-19</w:t>
            </w:r>
          </w:p>
        </w:tc>
        <w:tc>
          <w:tcPr>
            <w:tcW w:w="1480" w:type="dxa"/>
            <w:noWrap/>
            <w:hideMark/>
          </w:tcPr>
          <w:p w14:paraId="512A331B" w14:textId="77777777" w:rsidR="00BA6F4B" w:rsidRPr="00DA3997" w:rsidRDefault="00BA6F4B" w:rsidP="00BE6F82">
            <w:pPr>
              <w:pStyle w:val="DokTabellentext"/>
            </w:pPr>
            <w:r w:rsidRPr="00DA3997">
              <w:t>Poaceae</w:t>
            </w:r>
          </w:p>
        </w:tc>
        <w:tc>
          <w:tcPr>
            <w:tcW w:w="2260" w:type="dxa"/>
            <w:noWrap/>
            <w:hideMark/>
          </w:tcPr>
          <w:p w14:paraId="5AF776C3"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6293FC84" w14:textId="77777777" w:rsidR="00BA6F4B" w:rsidRPr="00DA3997" w:rsidRDefault="00BA6F4B" w:rsidP="00BE6F82">
            <w:pPr>
              <w:pStyle w:val="DokTabellentext"/>
            </w:pPr>
            <w:r w:rsidRPr="00DA3997">
              <w:t>GRASS791-07</w:t>
            </w:r>
          </w:p>
        </w:tc>
        <w:tc>
          <w:tcPr>
            <w:tcW w:w="1160" w:type="dxa"/>
            <w:noWrap/>
            <w:hideMark/>
          </w:tcPr>
          <w:p w14:paraId="624B4073" w14:textId="77777777" w:rsidR="00BA6F4B" w:rsidRPr="00DA3997" w:rsidRDefault="00BA6F4B" w:rsidP="00BE6F82">
            <w:pPr>
              <w:pStyle w:val="DokTabellentext"/>
            </w:pPr>
            <w:r w:rsidRPr="00DA3997">
              <w:t>Poaceae</w:t>
            </w:r>
          </w:p>
        </w:tc>
        <w:tc>
          <w:tcPr>
            <w:tcW w:w="2660" w:type="dxa"/>
            <w:noWrap/>
            <w:hideMark/>
          </w:tcPr>
          <w:p w14:paraId="7BF45636"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geniculatus</w:t>
            </w:r>
          </w:p>
        </w:tc>
        <w:tc>
          <w:tcPr>
            <w:tcW w:w="640" w:type="dxa"/>
            <w:noWrap/>
            <w:hideMark/>
          </w:tcPr>
          <w:p w14:paraId="679C5F09" w14:textId="77777777" w:rsidR="00BA6F4B" w:rsidRPr="00DA3997" w:rsidRDefault="00BA6F4B" w:rsidP="00BE6F82">
            <w:pPr>
              <w:pStyle w:val="DokTabellentext"/>
            </w:pPr>
            <w:r w:rsidRPr="00DA3997">
              <w:t>100</w:t>
            </w:r>
          </w:p>
        </w:tc>
        <w:tc>
          <w:tcPr>
            <w:tcW w:w="700" w:type="dxa"/>
            <w:noWrap/>
            <w:hideMark/>
          </w:tcPr>
          <w:p w14:paraId="74F6BB33" w14:textId="77777777" w:rsidR="00BA6F4B" w:rsidRPr="00DA3997" w:rsidRDefault="00BA6F4B" w:rsidP="00BE6F82">
            <w:pPr>
              <w:pStyle w:val="DokTabellentext"/>
            </w:pPr>
            <w:r w:rsidRPr="00DA3997">
              <w:t>848</w:t>
            </w:r>
          </w:p>
        </w:tc>
        <w:tc>
          <w:tcPr>
            <w:tcW w:w="780" w:type="dxa"/>
            <w:noWrap/>
            <w:hideMark/>
          </w:tcPr>
          <w:p w14:paraId="3878990D" w14:textId="77777777" w:rsidR="00BA6F4B" w:rsidRPr="00DA3997" w:rsidRDefault="00BA6F4B" w:rsidP="00BE6F82">
            <w:pPr>
              <w:pStyle w:val="DokTabellentext"/>
            </w:pPr>
            <w:r w:rsidRPr="00DA3997">
              <w:t>FALSE</w:t>
            </w:r>
          </w:p>
        </w:tc>
        <w:tc>
          <w:tcPr>
            <w:tcW w:w="1040" w:type="dxa"/>
            <w:noWrap/>
            <w:hideMark/>
          </w:tcPr>
          <w:p w14:paraId="05945594" w14:textId="77777777" w:rsidR="00BA6F4B" w:rsidRPr="00DA3997" w:rsidRDefault="00BA6F4B" w:rsidP="00BE6F82">
            <w:pPr>
              <w:pStyle w:val="DokTabellentext"/>
            </w:pPr>
            <w:r w:rsidRPr="00DA3997">
              <w:t>rbcLa</w:t>
            </w:r>
          </w:p>
        </w:tc>
      </w:tr>
      <w:tr w:rsidR="00BA6F4B" w:rsidRPr="00DA3997" w14:paraId="688F437F" w14:textId="77777777" w:rsidTr="00BE6F82">
        <w:trPr>
          <w:trHeight w:val="290"/>
        </w:trPr>
        <w:tc>
          <w:tcPr>
            <w:tcW w:w="1380" w:type="dxa"/>
            <w:noWrap/>
            <w:hideMark/>
          </w:tcPr>
          <w:p w14:paraId="71CA486D" w14:textId="77777777" w:rsidR="00BA6F4B" w:rsidRPr="00DA3997" w:rsidRDefault="00BA6F4B" w:rsidP="00BE6F82">
            <w:pPr>
              <w:pStyle w:val="DokTabellentext"/>
            </w:pPr>
            <w:r w:rsidRPr="00DA3997">
              <w:t>SWFRG011-19</w:t>
            </w:r>
          </w:p>
        </w:tc>
        <w:tc>
          <w:tcPr>
            <w:tcW w:w="1480" w:type="dxa"/>
            <w:noWrap/>
            <w:hideMark/>
          </w:tcPr>
          <w:p w14:paraId="784982F8" w14:textId="77777777" w:rsidR="00BA6F4B" w:rsidRPr="00DA3997" w:rsidRDefault="00BA6F4B" w:rsidP="00BE6F82">
            <w:pPr>
              <w:pStyle w:val="DokTabellentext"/>
            </w:pPr>
            <w:r w:rsidRPr="00DA3997">
              <w:t>Poaceae</w:t>
            </w:r>
          </w:p>
        </w:tc>
        <w:tc>
          <w:tcPr>
            <w:tcW w:w="2260" w:type="dxa"/>
            <w:noWrap/>
            <w:hideMark/>
          </w:tcPr>
          <w:p w14:paraId="37324A39"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1F56365D" w14:textId="77777777" w:rsidR="00BA6F4B" w:rsidRPr="00DA3997" w:rsidRDefault="00BA6F4B" w:rsidP="00BE6F82">
            <w:pPr>
              <w:pStyle w:val="DokTabellentext"/>
            </w:pPr>
            <w:r w:rsidRPr="00DA3997">
              <w:t>GRASS561-07</w:t>
            </w:r>
          </w:p>
        </w:tc>
        <w:tc>
          <w:tcPr>
            <w:tcW w:w="1160" w:type="dxa"/>
            <w:noWrap/>
            <w:hideMark/>
          </w:tcPr>
          <w:p w14:paraId="49705677" w14:textId="77777777" w:rsidR="00BA6F4B" w:rsidRPr="00DA3997" w:rsidRDefault="00BA6F4B" w:rsidP="00BE6F82">
            <w:pPr>
              <w:pStyle w:val="DokTabellentext"/>
            </w:pPr>
            <w:r w:rsidRPr="00DA3997">
              <w:t>Poaceae</w:t>
            </w:r>
          </w:p>
        </w:tc>
        <w:tc>
          <w:tcPr>
            <w:tcW w:w="2660" w:type="dxa"/>
            <w:noWrap/>
            <w:hideMark/>
          </w:tcPr>
          <w:p w14:paraId="75B1F469"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14:paraId="46FA5089" w14:textId="77777777" w:rsidR="00BA6F4B" w:rsidRPr="00DA3997" w:rsidRDefault="00BA6F4B" w:rsidP="00BE6F82">
            <w:pPr>
              <w:pStyle w:val="DokTabellentext"/>
            </w:pPr>
            <w:r w:rsidRPr="00DA3997">
              <w:t>100</w:t>
            </w:r>
          </w:p>
        </w:tc>
        <w:tc>
          <w:tcPr>
            <w:tcW w:w="700" w:type="dxa"/>
            <w:noWrap/>
            <w:hideMark/>
          </w:tcPr>
          <w:p w14:paraId="0BF0834C" w14:textId="77777777" w:rsidR="00BA6F4B" w:rsidRPr="00DA3997" w:rsidRDefault="00BA6F4B" w:rsidP="00BE6F82">
            <w:pPr>
              <w:pStyle w:val="DokTabellentext"/>
            </w:pPr>
            <w:r w:rsidRPr="00DA3997">
              <w:t>848</w:t>
            </w:r>
          </w:p>
        </w:tc>
        <w:tc>
          <w:tcPr>
            <w:tcW w:w="780" w:type="dxa"/>
            <w:noWrap/>
            <w:hideMark/>
          </w:tcPr>
          <w:p w14:paraId="24E9A0D3" w14:textId="77777777" w:rsidR="00BA6F4B" w:rsidRPr="00DA3997" w:rsidRDefault="00BA6F4B" w:rsidP="00BE6F82">
            <w:pPr>
              <w:pStyle w:val="DokTabellentext"/>
            </w:pPr>
            <w:r w:rsidRPr="00DA3997">
              <w:t>FALSE</w:t>
            </w:r>
          </w:p>
        </w:tc>
        <w:tc>
          <w:tcPr>
            <w:tcW w:w="1040" w:type="dxa"/>
            <w:noWrap/>
            <w:hideMark/>
          </w:tcPr>
          <w:p w14:paraId="31CB8A8E" w14:textId="77777777" w:rsidR="00BA6F4B" w:rsidRPr="00DA3997" w:rsidRDefault="00BA6F4B" w:rsidP="00BE6F82">
            <w:pPr>
              <w:pStyle w:val="DokTabellentext"/>
            </w:pPr>
            <w:r w:rsidRPr="00DA3997">
              <w:t>rbcLa</w:t>
            </w:r>
          </w:p>
        </w:tc>
      </w:tr>
      <w:tr w:rsidR="00BA6F4B" w:rsidRPr="00DA3997" w14:paraId="76A16A6B" w14:textId="77777777" w:rsidTr="00BE6F82">
        <w:trPr>
          <w:trHeight w:val="290"/>
        </w:trPr>
        <w:tc>
          <w:tcPr>
            <w:tcW w:w="1380" w:type="dxa"/>
            <w:noWrap/>
            <w:hideMark/>
          </w:tcPr>
          <w:p w14:paraId="5B1D5E24" w14:textId="77777777" w:rsidR="00BA6F4B" w:rsidRPr="00DA3997" w:rsidRDefault="00BA6F4B" w:rsidP="00BE6F82">
            <w:pPr>
              <w:pStyle w:val="DokTabellentext"/>
            </w:pPr>
            <w:r w:rsidRPr="00DA3997">
              <w:t>SWFRG011-19</w:t>
            </w:r>
          </w:p>
        </w:tc>
        <w:tc>
          <w:tcPr>
            <w:tcW w:w="1480" w:type="dxa"/>
            <w:noWrap/>
            <w:hideMark/>
          </w:tcPr>
          <w:p w14:paraId="10B1605A" w14:textId="77777777" w:rsidR="00BA6F4B" w:rsidRPr="00DA3997" w:rsidRDefault="00BA6F4B" w:rsidP="00BE6F82">
            <w:pPr>
              <w:pStyle w:val="DokTabellentext"/>
            </w:pPr>
            <w:r w:rsidRPr="00DA3997">
              <w:t>Poaceae</w:t>
            </w:r>
          </w:p>
        </w:tc>
        <w:tc>
          <w:tcPr>
            <w:tcW w:w="2260" w:type="dxa"/>
            <w:noWrap/>
            <w:hideMark/>
          </w:tcPr>
          <w:p w14:paraId="7FCA04EE"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042C0D0F" w14:textId="77777777" w:rsidR="00BA6F4B" w:rsidRPr="00DA3997" w:rsidRDefault="00BA6F4B" w:rsidP="00BE6F82">
            <w:pPr>
              <w:pStyle w:val="DokTabellentext"/>
            </w:pPr>
            <w:r w:rsidRPr="00DA3997">
              <w:t>GRASS237-07</w:t>
            </w:r>
          </w:p>
        </w:tc>
        <w:tc>
          <w:tcPr>
            <w:tcW w:w="1160" w:type="dxa"/>
            <w:noWrap/>
            <w:hideMark/>
          </w:tcPr>
          <w:p w14:paraId="28FDAFD3" w14:textId="77777777" w:rsidR="00BA6F4B" w:rsidRPr="00DA3997" w:rsidRDefault="00BA6F4B" w:rsidP="00BE6F82">
            <w:pPr>
              <w:pStyle w:val="DokTabellentext"/>
            </w:pPr>
            <w:r w:rsidRPr="00DA3997">
              <w:t>Poaceae</w:t>
            </w:r>
          </w:p>
        </w:tc>
        <w:tc>
          <w:tcPr>
            <w:tcW w:w="2660" w:type="dxa"/>
            <w:noWrap/>
            <w:hideMark/>
          </w:tcPr>
          <w:p w14:paraId="274EEE0C" w14:textId="77777777" w:rsidR="00BA6F4B" w:rsidRPr="00DA3997" w:rsidRDefault="00BA6F4B" w:rsidP="00BE6F82">
            <w:pPr>
              <w:pStyle w:val="DokTabellentext"/>
              <w:rPr>
                <w:i/>
                <w:iCs/>
              </w:rPr>
            </w:pPr>
            <w:r w:rsidRPr="00DA3997">
              <w:rPr>
                <w:i/>
                <w:iCs/>
              </w:rPr>
              <w:t>Cinna</w:t>
            </w:r>
            <w:r>
              <w:rPr>
                <w:i/>
                <w:iCs/>
              </w:rPr>
              <w:t xml:space="preserve"> </w:t>
            </w:r>
            <w:r w:rsidRPr="00DA3997">
              <w:rPr>
                <w:i/>
                <w:iCs/>
              </w:rPr>
              <w:t>latifolia</w:t>
            </w:r>
          </w:p>
        </w:tc>
        <w:tc>
          <w:tcPr>
            <w:tcW w:w="640" w:type="dxa"/>
            <w:noWrap/>
            <w:hideMark/>
          </w:tcPr>
          <w:p w14:paraId="1A0F0546" w14:textId="77777777" w:rsidR="00BA6F4B" w:rsidRPr="00DA3997" w:rsidRDefault="00BA6F4B" w:rsidP="00BE6F82">
            <w:pPr>
              <w:pStyle w:val="DokTabellentext"/>
            </w:pPr>
            <w:r w:rsidRPr="00DA3997">
              <w:t>100</w:t>
            </w:r>
          </w:p>
        </w:tc>
        <w:tc>
          <w:tcPr>
            <w:tcW w:w="700" w:type="dxa"/>
            <w:noWrap/>
            <w:hideMark/>
          </w:tcPr>
          <w:p w14:paraId="4D4A09C6" w14:textId="77777777" w:rsidR="00BA6F4B" w:rsidRPr="00DA3997" w:rsidRDefault="00BA6F4B" w:rsidP="00BE6F82">
            <w:pPr>
              <w:pStyle w:val="DokTabellentext"/>
            </w:pPr>
            <w:r w:rsidRPr="00DA3997">
              <w:t>848</w:t>
            </w:r>
          </w:p>
        </w:tc>
        <w:tc>
          <w:tcPr>
            <w:tcW w:w="780" w:type="dxa"/>
            <w:noWrap/>
            <w:hideMark/>
          </w:tcPr>
          <w:p w14:paraId="2C65C560" w14:textId="77777777" w:rsidR="00BA6F4B" w:rsidRPr="00DA3997" w:rsidRDefault="00BA6F4B" w:rsidP="00BE6F82">
            <w:pPr>
              <w:pStyle w:val="DokTabellentext"/>
            </w:pPr>
            <w:r w:rsidRPr="00DA3997">
              <w:t>FALSE</w:t>
            </w:r>
          </w:p>
        </w:tc>
        <w:tc>
          <w:tcPr>
            <w:tcW w:w="1040" w:type="dxa"/>
            <w:noWrap/>
            <w:hideMark/>
          </w:tcPr>
          <w:p w14:paraId="5751C28C" w14:textId="77777777" w:rsidR="00BA6F4B" w:rsidRPr="00DA3997" w:rsidRDefault="00BA6F4B" w:rsidP="00BE6F82">
            <w:pPr>
              <w:pStyle w:val="DokTabellentext"/>
            </w:pPr>
            <w:r w:rsidRPr="00DA3997">
              <w:t>rbcLa</w:t>
            </w:r>
          </w:p>
        </w:tc>
      </w:tr>
      <w:tr w:rsidR="00BA6F4B" w:rsidRPr="00DA3997" w14:paraId="4B6953B0" w14:textId="77777777" w:rsidTr="00BE6F82">
        <w:trPr>
          <w:trHeight w:val="290"/>
        </w:trPr>
        <w:tc>
          <w:tcPr>
            <w:tcW w:w="1380" w:type="dxa"/>
            <w:noWrap/>
            <w:hideMark/>
          </w:tcPr>
          <w:p w14:paraId="297C8ADA" w14:textId="77777777" w:rsidR="00BA6F4B" w:rsidRPr="00DA3997" w:rsidRDefault="00BA6F4B" w:rsidP="00BE6F82">
            <w:pPr>
              <w:pStyle w:val="DokTabellentext"/>
            </w:pPr>
            <w:r w:rsidRPr="00DA3997">
              <w:t>SWFRG011-19</w:t>
            </w:r>
          </w:p>
        </w:tc>
        <w:tc>
          <w:tcPr>
            <w:tcW w:w="1480" w:type="dxa"/>
            <w:noWrap/>
            <w:hideMark/>
          </w:tcPr>
          <w:p w14:paraId="29E789F7" w14:textId="77777777" w:rsidR="00BA6F4B" w:rsidRPr="00DA3997" w:rsidRDefault="00BA6F4B" w:rsidP="00BE6F82">
            <w:pPr>
              <w:pStyle w:val="DokTabellentext"/>
            </w:pPr>
            <w:r w:rsidRPr="00DA3997">
              <w:t>Poaceae</w:t>
            </w:r>
          </w:p>
        </w:tc>
        <w:tc>
          <w:tcPr>
            <w:tcW w:w="2260" w:type="dxa"/>
            <w:noWrap/>
            <w:hideMark/>
          </w:tcPr>
          <w:p w14:paraId="32A4881F"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6D06DA5C" w14:textId="77777777" w:rsidR="00BA6F4B" w:rsidRPr="00DA3997" w:rsidRDefault="00BA6F4B" w:rsidP="00BE6F82">
            <w:pPr>
              <w:pStyle w:val="DokTabellentext"/>
            </w:pPr>
            <w:r w:rsidRPr="00DA3997">
              <w:t>GRASS134-07</w:t>
            </w:r>
          </w:p>
        </w:tc>
        <w:tc>
          <w:tcPr>
            <w:tcW w:w="1160" w:type="dxa"/>
            <w:noWrap/>
            <w:hideMark/>
          </w:tcPr>
          <w:p w14:paraId="3AF3F81A" w14:textId="77777777" w:rsidR="00BA6F4B" w:rsidRPr="00DA3997" w:rsidRDefault="00BA6F4B" w:rsidP="00BE6F82">
            <w:pPr>
              <w:pStyle w:val="DokTabellentext"/>
            </w:pPr>
            <w:r w:rsidRPr="00DA3997">
              <w:t>Poaceae</w:t>
            </w:r>
          </w:p>
        </w:tc>
        <w:tc>
          <w:tcPr>
            <w:tcW w:w="2660" w:type="dxa"/>
            <w:noWrap/>
            <w:hideMark/>
          </w:tcPr>
          <w:p w14:paraId="3C81E0E0"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14:paraId="5D9CCCA3" w14:textId="77777777" w:rsidR="00BA6F4B" w:rsidRPr="00DA3997" w:rsidRDefault="00BA6F4B" w:rsidP="00BE6F82">
            <w:pPr>
              <w:pStyle w:val="DokTabellentext"/>
            </w:pPr>
            <w:r w:rsidRPr="00DA3997">
              <w:t>100</w:t>
            </w:r>
          </w:p>
        </w:tc>
        <w:tc>
          <w:tcPr>
            <w:tcW w:w="700" w:type="dxa"/>
            <w:noWrap/>
            <w:hideMark/>
          </w:tcPr>
          <w:p w14:paraId="63636C31" w14:textId="77777777" w:rsidR="00BA6F4B" w:rsidRPr="00DA3997" w:rsidRDefault="00BA6F4B" w:rsidP="00BE6F82">
            <w:pPr>
              <w:pStyle w:val="DokTabellentext"/>
            </w:pPr>
            <w:r w:rsidRPr="00DA3997">
              <w:t>848</w:t>
            </w:r>
          </w:p>
        </w:tc>
        <w:tc>
          <w:tcPr>
            <w:tcW w:w="780" w:type="dxa"/>
            <w:noWrap/>
            <w:hideMark/>
          </w:tcPr>
          <w:p w14:paraId="783A91FA" w14:textId="77777777" w:rsidR="00BA6F4B" w:rsidRPr="00DA3997" w:rsidRDefault="00BA6F4B" w:rsidP="00BE6F82">
            <w:pPr>
              <w:pStyle w:val="DokTabellentext"/>
            </w:pPr>
            <w:r w:rsidRPr="00DA3997">
              <w:t>FALSE</w:t>
            </w:r>
          </w:p>
        </w:tc>
        <w:tc>
          <w:tcPr>
            <w:tcW w:w="1040" w:type="dxa"/>
            <w:noWrap/>
            <w:hideMark/>
          </w:tcPr>
          <w:p w14:paraId="79FF1F86" w14:textId="77777777" w:rsidR="00BA6F4B" w:rsidRPr="00DA3997" w:rsidRDefault="00BA6F4B" w:rsidP="00BE6F82">
            <w:pPr>
              <w:pStyle w:val="DokTabellentext"/>
            </w:pPr>
            <w:r w:rsidRPr="00DA3997">
              <w:t>rbcLa</w:t>
            </w:r>
          </w:p>
        </w:tc>
      </w:tr>
      <w:tr w:rsidR="00BA6F4B" w:rsidRPr="00DA3997" w14:paraId="1F9BBC42" w14:textId="77777777" w:rsidTr="00BE6F82">
        <w:trPr>
          <w:trHeight w:val="290"/>
        </w:trPr>
        <w:tc>
          <w:tcPr>
            <w:tcW w:w="1380" w:type="dxa"/>
            <w:noWrap/>
            <w:hideMark/>
          </w:tcPr>
          <w:p w14:paraId="22BC5218" w14:textId="77777777" w:rsidR="00BA6F4B" w:rsidRPr="00DA3997" w:rsidRDefault="00BA6F4B" w:rsidP="00BE6F82">
            <w:pPr>
              <w:pStyle w:val="DokTabellentext"/>
            </w:pPr>
            <w:r w:rsidRPr="00DA3997">
              <w:t>SWFRG012-19</w:t>
            </w:r>
          </w:p>
        </w:tc>
        <w:tc>
          <w:tcPr>
            <w:tcW w:w="1480" w:type="dxa"/>
            <w:noWrap/>
            <w:hideMark/>
          </w:tcPr>
          <w:p w14:paraId="2DA61D50" w14:textId="77777777" w:rsidR="00BA6F4B" w:rsidRPr="00DA3997" w:rsidRDefault="00BA6F4B" w:rsidP="00BE6F82">
            <w:pPr>
              <w:pStyle w:val="DokTabellentext"/>
            </w:pPr>
            <w:r w:rsidRPr="00DA3997">
              <w:t>Poaceae</w:t>
            </w:r>
          </w:p>
        </w:tc>
        <w:tc>
          <w:tcPr>
            <w:tcW w:w="2260" w:type="dxa"/>
            <w:noWrap/>
            <w:hideMark/>
          </w:tcPr>
          <w:p w14:paraId="58BF618C"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410E2FBF" w14:textId="77777777" w:rsidR="00BA6F4B" w:rsidRPr="00DA3997" w:rsidRDefault="00BA6F4B" w:rsidP="00BE6F82">
            <w:pPr>
              <w:pStyle w:val="DokTabellentext"/>
            </w:pPr>
            <w:r w:rsidRPr="00DA3997">
              <w:t>VEMSH158-13</w:t>
            </w:r>
          </w:p>
        </w:tc>
        <w:tc>
          <w:tcPr>
            <w:tcW w:w="1160" w:type="dxa"/>
            <w:noWrap/>
            <w:hideMark/>
          </w:tcPr>
          <w:p w14:paraId="584A7DD7" w14:textId="77777777" w:rsidR="00BA6F4B" w:rsidRPr="00DA3997" w:rsidRDefault="00BA6F4B" w:rsidP="00BE6F82">
            <w:pPr>
              <w:pStyle w:val="DokTabellentext"/>
            </w:pPr>
            <w:r w:rsidRPr="00DA3997">
              <w:t>Poaceae</w:t>
            </w:r>
          </w:p>
        </w:tc>
        <w:tc>
          <w:tcPr>
            <w:tcW w:w="2660" w:type="dxa"/>
            <w:noWrap/>
            <w:hideMark/>
          </w:tcPr>
          <w:p w14:paraId="3CCA7793"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14:paraId="3E5A0D68" w14:textId="77777777" w:rsidR="00BA6F4B" w:rsidRPr="00DA3997" w:rsidRDefault="00BA6F4B" w:rsidP="00BE6F82">
            <w:pPr>
              <w:pStyle w:val="DokTabellentext"/>
            </w:pPr>
            <w:r w:rsidRPr="00DA3997">
              <w:t>99.82</w:t>
            </w:r>
          </w:p>
        </w:tc>
        <w:tc>
          <w:tcPr>
            <w:tcW w:w="700" w:type="dxa"/>
            <w:noWrap/>
            <w:hideMark/>
          </w:tcPr>
          <w:p w14:paraId="1FC121CE" w14:textId="77777777" w:rsidR="00BA6F4B" w:rsidRPr="00DA3997" w:rsidRDefault="00BA6F4B" w:rsidP="00BE6F82">
            <w:pPr>
              <w:pStyle w:val="DokTabellentext"/>
            </w:pPr>
            <w:r w:rsidRPr="00DA3997">
              <w:t>1031</w:t>
            </w:r>
          </w:p>
        </w:tc>
        <w:tc>
          <w:tcPr>
            <w:tcW w:w="780" w:type="dxa"/>
            <w:noWrap/>
            <w:hideMark/>
          </w:tcPr>
          <w:p w14:paraId="4F3A9934" w14:textId="77777777" w:rsidR="00BA6F4B" w:rsidRPr="00DA3997" w:rsidRDefault="00BA6F4B" w:rsidP="00BE6F82">
            <w:pPr>
              <w:pStyle w:val="DokTabellentext"/>
            </w:pPr>
            <w:r w:rsidRPr="00DA3997">
              <w:t>TRUE</w:t>
            </w:r>
          </w:p>
        </w:tc>
        <w:tc>
          <w:tcPr>
            <w:tcW w:w="1040" w:type="dxa"/>
            <w:noWrap/>
            <w:hideMark/>
          </w:tcPr>
          <w:p w14:paraId="161430AB" w14:textId="77777777" w:rsidR="00BA6F4B" w:rsidRPr="00DA3997" w:rsidRDefault="00BA6F4B" w:rsidP="00BE6F82">
            <w:pPr>
              <w:pStyle w:val="DokTabellentext"/>
            </w:pPr>
            <w:r w:rsidRPr="00DA3997">
              <w:t>rbcLa</w:t>
            </w:r>
          </w:p>
        </w:tc>
      </w:tr>
      <w:tr w:rsidR="00BA6F4B" w:rsidRPr="00DA3997" w14:paraId="4DD9425F" w14:textId="77777777" w:rsidTr="00BE6F82">
        <w:trPr>
          <w:trHeight w:val="290"/>
        </w:trPr>
        <w:tc>
          <w:tcPr>
            <w:tcW w:w="1380" w:type="dxa"/>
            <w:noWrap/>
            <w:hideMark/>
          </w:tcPr>
          <w:p w14:paraId="3491E2EE" w14:textId="77777777" w:rsidR="00BA6F4B" w:rsidRPr="00DA3997" w:rsidRDefault="00BA6F4B" w:rsidP="00BE6F82">
            <w:pPr>
              <w:pStyle w:val="DokTabellentext"/>
            </w:pPr>
            <w:r w:rsidRPr="00DA3997">
              <w:t>SWFRG015-19</w:t>
            </w:r>
          </w:p>
        </w:tc>
        <w:tc>
          <w:tcPr>
            <w:tcW w:w="1480" w:type="dxa"/>
            <w:noWrap/>
            <w:hideMark/>
          </w:tcPr>
          <w:p w14:paraId="5BBB8BB7" w14:textId="77777777" w:rsidR="00BA6F4B" w:rsidRPr="00DA3997" w:rsidRDefault="00BA6F4B" w:rsidP="00BE6F82">
            <w:pPr>
              <w:pStyle w:val="DokTabellentext"/>
            </w:pPr>
            <w:r w:rsidRPr="00DA3997">
              <w:t>Poaceae</w:t>
            </w:r>
          </w:p>
        </w:tc>
        <w:tc>
          <w:tcPr>
            <w:tcW w:w="2260" w:type="dxa"/>
            <w:noWrap/>
            <w:hideMark/>
          </w:tcPr>
          <w:p w14:paraId="44EBE1B8" w14:textId="77777777" w:rsidR="00BA6F4B" w:rsidRPr="00DA3997" w:rsidRDefault="00BA6F4B" w:rsidP="00BE6F82">
            <w:pPr>
              <w:pStyle w:val="DokTabellentext"/>
              <w:rPr>
                <w:i/>
                <w:iCs/>
              </w:rPr>
            </w:pPr>
            <w:r w:rsidRPr="00DA3997">
              <w:rPr>
                <w:i/>
                <w:iCs/>
              </w:rPr>
              <w:t>Arrhenatherum</w:t>
            </w:r>
            <w:r>
              <w:rPr>
                <w:i/>
                <w:iCs/>
              </w:rPr>
              <w:t xml:space="preserve"> </w:t>
            </w:r>
            <w:r w:rsidRPr="00DA3997">
              <w:rPr>
                <w:i/>
                <w:iCs/>
              </w:rPr>
              <w:t>elatius</w:t>
            </w:r>
          </w:p>
        </w:tc>
        <w:tc>
          <w:tcPr>
            <w:tcW w:w="1560" w:type="dxa"/>
            <w:noWrap/>
            <w:hideMark/>
          </w:tcPr>
          <w:p w14:paraId="283F1B73" w14:textId="77777777" w:rsidR="00BA6F4B" w:rsidRPr="00DA3997" w:rsidRDefault="00BA6F4B" w:rsidP="00BE6F82">
            <w:pPr>
              <w:pStyle w:val="DokTabellentext"/>
            </w:pPr>
            <w:r w:rsidRPr="00DA3997">
              <w:t>SWFRG034-19</w:t>
            </w:r>
          </w:p>
        </w:tc>
        <w:tc>
          <w:tcPr>
            <w:tcW w:w="1160" w:type="dxa"/>
            <w:noWrap/>
            <w:hideMark/>
          </w:tcPr>
          <w:p w14:paraId="180CC8D2" w14:textId="77777777" w:rsidR="00BA6F4B" w:rsidRPr="00DA3997" w:rsidRDefault="00BA6F4B" w:rsidP="00BE6F82">
            <w:pPr>
              <w:pStyle w:val="DokTabellentext"/>
            </w:pPr>
            <w:r w:rsidRPr="00DA3997">
              <w:t>Poaceae</w:t>
            </w:r>
          </w:p>
        </w:tc>
        <w:tc>
          <w:tcPr>
            <w:tcW w:w="2660" w:type="dxa"/>
            <w:noWrap/>
            <w:hideMark/>
          </w:tcPr>
          <w:p w14:paraId="3D80E30D" w14:textId="77777777" w:rsidR="00BA6F4B" w:rsidRPr="00DA3997" w:rsidRDefault="00BA6F4B" w:rsidP="00BE6F82">
            <w:pPr>
              <w:pStyle w:val="DokTabellentext"/>
              <w:rPr>
                <w:i/>
                <w:iCs/>
              </w:rPr>
            </w:pPr>
            <w:r w:rsidRPr="00DA3997">
              <w:rPr>
                <w:i/>
                <w:iCs/>
              </w:rPr>
              <w:t>Trisetum</w:t>
            </w:r>
            <w:r>
              <w:rPr>
                <w:i/>
                <w:iCs/>
              </w:rPr>
              <w:t xml:space="preserve"> </w:t>
            </w:r>
            <w:r w:rsidRPr="00DA3997">
              <w:rPr>
                <w:i/>
                <w:iCs/>
              </w:rPr>
              <w:t>flavescens</w:t>
            </w:r>
          </w:p>
        </w:tc>
        <w:tc>
          <w:tcPr>
            <w:tcW w:w="640" w:type="dxa"/>
            <w:noWrap/>
            <w:hideMark/>
          </w:tcPr>
          <w:p w14:paraId="14933D7F" w14:textId="77777777" w:rsidR="00BA6F4B" w:rsidRPr="00DA3997" w:rsidRDefault="00BA6F4B" w:rsidP="00BE6F82">
            <w:pPr>
              <w:pStyle w:val="DokTabellentext"/>
            </w:pPr>
            <w:r w:rsidRPr="00DA3997">
              <w:t>97.47</w:t>
            </w:r>
          </w:p>
        </w:tc>
        <w:tc>
          <w:tcPr>
            <w:tcW w:w="700" w:type="dxa"/>
            <w:noWrap/>
            <w:hideMark/>
          </w:tcPr>
          <w:p w14:paraId="6FAAE775" w14:textId="77777777" w:rsidR="00BA6F4B" w:rsidRPr="00DA3997" w:rsidRDefault="00BA6F4B" w:rsidP="00BE6F82">
            <w:pPr>
              <w:pStyle w:val="DokTabellentext"/>
            </w:pPr>
            <w:r w:rsidRPr="00DA3997">
              <w:t>939</w:t>
            </w:r>
          </w:p>
        </w:tc>
        <w:tc>
          <w:tcPr>
            <w:tcW w:w="780" w:type="dxa"/>
            <w:noWrap/>
            <w:hideMark/>
          </w:tcPr>
          <w:p w14:paraId="0A7E67CC" w14:textId="77777777" w:rsidR="00BA6F4B" w:rsidRPr="00DA3997" w:rsidRDefault="00BA6F4B" w:rsidP="00BE6F82">
            <w:pPr>
              <w:pStyle w:val="DokTabellentext"/>
            </w:pPr>
            <w:r w:rsidRPr="00DA3997">
              <w:t>FALSE</w:t>
            </w:r>
          </w:p>
        </w:tc>
        <w:tc>
          <w:tcPr>
            <w:tcW w:w="1040" w:type="dxa"/>
            <w:noWrap/>
            <w:hideMark/>
          </w:tcPr>
          <w:p w14:paraId="2E60ACFD" w14:textId="77777777" w:rsidR="00BA6F4B" w:rsidRPr="00DA3997" w:rsidRDefault="00BA6F4B" w:rsidP="00BE6F82">
            <w:pPr>
              <w:pStyle w:val="DokTabellentext"/>
            </w:pPr>
            <w:r w:rsidRPr="00DA3997">
              <w:t>rbcLa</w:t>
            </w:r>
          </w:p>
        </w:tc>
      </w:tr>
      <w:tr w:rsidR="00BA6F4B" w:rsidRPr="00DA3997" w14:paraId="516E0813" w14:textId="77777777" w:rsidTr="00BE6F82">
        <w:trPr>
          <w:trHeight w:val="290"/>
        </w:trPr>
        <w:tc>
          <w:tcPr>
            <w:tcW w:w="1380" w:type="dxa"/>
            <w:noWrap/>
            <w:hideMark/>
          </w:tcPr>
          <w:p w14:paraId="22D415E6" w14:textId="77777777" w:rsidR="00BA6F4B" w:rsidRPr="00DA3997" w:rsidRDefault="00BA6F4B" w:rsidP="00BE6F82">
            <w:pPr>
              <w:pStyle w:val="DokTabellentext"/>
            </w:pPr>
            <w:r w:rsidRPr="00DA3997">
              <w:t>SWFRG016-19</w:t>
            </w:r>
          </w:p>
        </w:tc>
        <w:tc>
          <w:tcPr>
            <w:tcW w:w="1480" w:type="dxa"/>
            <w:noWrap/>
            <w:hideMark/>
          </w:tcPr>
          <w:p w14:paraId="3D58D4CC" w14:textId="77777777" w:rsidR="00BA6F4B" w:rsidRPr="00DA3997" w:rsidRDefault="00BA6F4B" w:rsidP="00BE6F82">
            <w:pPr>
              <w:pStyle w:val="DokTabellentext"/>
            </w:pPr>
            <w:r w:rsidRPr="00DA3997">
              <w:t>Poaceae</w:t>
            </w:r>
          </w:p>
        </w:tc>
        <w:tc>
          <w:tcPr>
            <w:tcW w:w="2260" w:type="dxa"/>
            <w:noWrap/>
            <w:hideMark/>
          </w:tcPr>
          <w:p w14:paraId="13E87173" w14:textId="77777777" w:rsidR="00BA6F4B" w:rsidRPr="00DA3997" w:rsidRDefault="00BA6F4B" w:rsidP="00BE6F82">
            <w:pPr>
              <w:pStyle w:val="DokTabellentext"/>
              <w:rPr>
                <w:i/>
                <w:iCs/>
              </w:rPr>
            </w:pPr>
            <w:r w:rsidRPr="00DA3997">
              <w:rPr>
                <w:i/>
                <w:iCs/>
              </w:rPr>
              <w:t>Arrhenatherum</w:t>
            </w:r>
            <w:r>
              <w:rPr>
                <w:i/>
                <w:iCs/>
              </w:rPr>
              <w:t xml:space="preserve"> </w:t>
            </w:r>
            <w:r w:rsidRPr="00DA3997">
              <w:rPr>
                <w:i/>
                <w:iCs/>
              </w:rPr>
              <w:t>elatius</w:t>
            </w:r>
          </w:p>
        </w:tc>
        <w:tc>
          <w:tcPr>
            <w:tcW w:w="1560" w:type="dxa"/>
            <w:noWrap/>
            <w:hideMark/>
          </w:tcPr>
          <w:p w14:paraId="57550C5D" w14:textId="77777777" w:rsidR="00BA6F4B" w:rsidRPr="00DA3997" w:rsidRDefault="00BA6F4B" w:rsidP="00BE6F82">
            <w:pPr>
              <w:pStyle w:val="DokTabellentext"/>
            </w:pPr>
            <w:r w:rsidRPr="00DA3997">
              <w:t>SDP650024-17</w:t>
            </w:r>
          </w:p>
        </w:tc>
        <w:tc>
          <w:tcPr>
            <w:tcW w:w="1160" w:type="dxa"/>
            <w:noWrap/>
            <w:hideMark/>
          </w:tcPr>
          <w:p w14:paraId="74C81F7A" w14:textId="77777777" w:rsidR="00BA6F4B" w:rsidRPr="00DA3997" w:rsidRDefault="00BA6F4B" w:rsidP="00BE6F82">
            <w:pPr>
              <w:pStyle w:val="DokTabellentext"/>
            </w:pPr>
            <w:r w:rsidRPr="00DA3997">
              <w:t>Fabaceae</w:t>
            </w:r>
          </w:p>
        </w:tc>
        <w:tc>
          <w:tcPr>
            <w:tcW w:w="2660" w:type="dxa"/>
            <w:noWrap/>
            <w:hideMark/>
          </w:tcPr>
          <w:p w14:paraId="3C6C8767"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640" w:type="dxa"/>
            <w:noWrap/>
            <w:hideMark/>
          </w:tcPr>
          <w:p w14:paraId="2A934C77" w14:textId="77777777" w:rsidR="00BA6F4B" w:rsidRPr="00DA3997" w:rsidRDefault="00BA6F4B" w:rsidP="00BE6F82">
            <w:pPr>
              <w:pStyle w:val="DokTabellentext"/>
            </w:pPr>
            <w:r w:rsidRPr="00DA3997">
              <w:t>98.18</w:t>
            </w:r>
          </w:p>
        </w:tc>
        <w:tc>
          <w:tcPr>
            <w:tcW w:w="700" w:type="dxa"/>
            <w:noWrap/>
            <w:hideMark/>
          </w:tcPr>
          <w:p w14:paraId="6FE94718" w14:textId="77777777" w:rsidR="00BA6F4B" w:rsidRPr="00DA3997" w:rsidRDefault="00BA6F4B" w:rsidP="00BE6F82">
            <w:pPr>
              <w:pStyle w:val="DokTabellentext"/>
            </w:pPr>
            <w:r w:rsidRPr="00DA3997">
              <w:t>957</w:t>
            </w:r>
          </w:p>
        </w:tc>
        <w:tc>
          <w:tcPr>
            <w:tcW w:w="780" w:type="dxa"/>
            <w:noWrap/>
            <w:hideMark/>
          </w:tcPr>
          <w:p w14:paraId="63596A10" w14:textId="77777777" w:rsidR="00BA6F4B" w:rsidRPr="00DA3997" w:rsidRDefault="00BA6F4B" w:rsidP="00BE6F82">
            <w:pPr>
              <w:pStyle w:val="DokTabellentext"/>
            </w:pPr>
            <w:r w:rsidRPr="00DA3997">
              <w:t>FALSE</w:t>
            </w:r>
          </w:p>
        </w:tc>
        <w:tc>
          <w:tcPr>
            <w:tcW w:w="1040" w:type="dxa"/>
            <w:noWrap/>
            <w:hideMark/>
          </w:tcPr>
          <w:p w14:paraId="7846DBE0" w14:textId="77777777" w:rsidR="00BA6F4B" w:rsidRPr="00DA3997" w:rsidRDefault="00BA6F4B" w:rsidP="00BE6F82">
            <w:pPr>
              <w:pStyle w:val="DokTabellentext"/>
            </w:pPr>
            <w:r w:rsidRPr="00DA3997">
              <w:t>rbcLa</w:t>
            </w:r>
          </w:p>
        </w:tc>
      </w:tr>
      <w:tr w:rsidR="00BA6F4B" w:rsidRPr="00DA3997" w14:paraId="0EAAA5FF" w14:textId="77777777" w:rsidTr="00BE6F82">
        <w:trPr>
          <w:trHeight w:val="290"/>
        </w:trPr>
        <w:tc>
          <w:tcPr>
            <w:tcW w:w="1380" w:type="dxa"/>
            <w:noWrap/>
            <w:hideMark/>
          </w:tcPr>
          <w:p w14:paraId="0538A9BB" w14:textId="77777777" w:rsidR="00BA6F4B" w:rsidRPr="00DA3997" w:rsidRDefault="00BA6F4B" w:rsidP="00BE6F82">
            <w:pPr>
              <w:pStyle w:val="DokTabellentext"/>
            </w:pPr>
            <w:r w:rsidRPr="00DA3997">
              <w:t>SWFRG017-19</w:t>
            </w:r>
          </w:p>
        </w:tc>
        <w:tc>
          <w:tcPr>
            <w:tcW w:w="1480" w:type="dxa"/>
            <w:noWrap/>
            <w:hideMark/>
          </w:tcPr>
          <w:p w14:paraId="69D422D4" w14:textId="77777777" w:rsidR="00BA6F4B" w:rsidRPr="00DA3997" w:rsidRDefault="00BA6F4B" w:rsidP="00BE6F82">
            <w:pPr>
              <w:pStyle w:val="DokTabellentext"/>
            </w:pPr>
            <w:r w:rsidRPr="00DA3997">
              <w:t>Poaceae</w:t>
            </w:r>
          </w:p>
        </w:tc>
        <w:tc>
          <w:tcPr>
            <w:tcW w:w="2260" w:type="dxa"/>
            <w:noWrap/>
            <w:hideMark/>
          </w:tcPr>
          <w:p w14:paraId="0A490C31" w14:textId="77777777"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1560" w:type="dxa"/>
            <w:noWrap/>
            <w:hideMark/>
          </w:tcPr>
          <w:p w14:paraId="2F6559DE" w14:textId="77777777" w:rsidR="00BA6F4B" w:rsidRPr="00DA3997" w:rsidRDefault="00BA6F4B" w:rsidP="00BE6F82">
            <w:pPr>
              <w:pStyle w:val="DokTabellentext"/>
            </w:pPr>
            <w:r w:rsidRPr="00DA3997">
              <w:t>SWFRG002-19</w:t>
            </w:r>
          </w:p>
        </w:tc>
        <w:tc>
          <w:tcPr>
            <w:tcW w:w="1160" w:type="dxa"/>
            <w:noWrap/>
            <w:hideMark/>
          </w:tcPr>
          <w:p w14:paraId="5E35579D" w14:textId="77777777" w:rsidR="00BA6F4B" w:rsidRPr="00DA3997" w:rsidRDefault="00BA6F4B" w:rsidP="00BE6F82">
            <w:pPr>
              <w:pStyle w:val="DokTabellentext"/>
            </w:pPr>
            <w:r w:rsidRPr="00DA3997">
              <w:t>Poaceae</w:t>
            </w:r>
          </w:p>
        </w:tc>
        <w:tc>
          <w:tcPr>
            <w:tcW w:w="2660" w:type="dxa"/>
            <w:noWrap/>
            <w:hideMark/>
          </w:tcPr>
          <w:p w14:paraId="3F6F0431" w14:textId="77777777"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640" w:type="dxa"/>
            <w:noWrap/>
            <w:hideMark/>
          </w:tcPr>
          <w:p w14:paraId="2100A3B2" w14:textId="77777777" w:rsidR="00BA6F4B" w:rsidRPr="00DA3997" w:rsidRDefault="00BA6F4B" w:rsidP="00BE6F82">
            <w:pPr>
              <w:pStyle w:val="DokTabellentext"/>
            </w:pPr>
            <w:r w:rsidRPr="00DA3997">
              <w:t>100</w:t>
            </w:r>
          </w:p>
        </w:tc>
        <w:tc>
          <w:tcPr>
            <w:tcW w:w="700" w:type="dxa"/>
            <w:noWrap/>
            <w:hideMark/>
          </w:tcPr>
          <w:p w14:paraId="3094999D" w14:textId="77777777" w:rsidR="00BA6F4B" w:rsidRPr="00DA3997" w:rsidRDefault="00BA6F4B" w:rsidP="00BE6F82">
            <w:pPr>
              <w:pStyle w:val="DokTabellentext"/>
            </w:pPr>
            <w:r w:rsidRPr="00DA3997">
              <w:t>987</w:t>
            </w:r>
          </w:p>
        </w:tc>
        <w:tc>
          <w:tcPr>
            <w:tcW w:w="780" w:type="dxa"/>
            <w:noWrap/>
            <w:hideMark/>
          </w:tcPr>
          <w:p w14:paraId="4FD5ED7B" w14:textId="77777777" w:rsidR="00BA6F4B" w:rsidRPr="00DA3997" w:rsidRDefault="00BA6F4B" w:rsidP="00BE6F82">
            <w:pPr>
              <w:pStyle w:val="DokTabellentext"/>
            </w:pPr>
            <w:r w:rsidRPr="00DA3997">
              <w:t>TRUE</w:t>
            </w:r>
          </w:p>
        </w:tc>
        <w:tc>
          <w:tcPr>
            <w:tcW w:w="1040" w:type="dxa"/>
            <w:noWrap/>
            <w:hideMark/>
          </w:tcPr>
          <w:p w14:paraId="5D047288" w14:textId="77777777" w:rsidR="00BA6F4B" w:rsidRPr="00DA3997" w:rsidRDefault="00BA6F4B" w:rsidP="00BE6F82">
            <w:pPr>
              <w:pStyle w:val="DokTabellentext"/>
            </w:pPr>
            <w:r w:rsidRPr="00DA3997">
              <w:t>rbcLa</w:t>
            </w:r>
          </w:p>
        </w:tc>
      </w:tr>
      <w:tr w:rsidR="00BA6F4B" w:rsidRPr="00DA3997" w14:paraId="3E8A1FA1" w14:textId="77777777" w:rsidTr="00BE6F82">
        <w:trPr>
          <w:trHeight w:val="290"/>
        </w:trPr>
        <w:tc>
          <w:tcPr>
            <w:tcW w:w="1380" w:type="dxa"/>
            <w:noWrap/>
            <w:hideMark/>
          </w:tcPr>
          <w:p w14:paraId="43AEF244" w14:textId="77777777" w:rsidR="00BA6F4B" w:rsidRPr="00DA3997" w:rsidRDefault="00BA6F4B" w:rsidP="00BE6F82">
            <w:pPr>
              <w:pStyle w:val="DokTabellentext"/>
            </w:pPr>
            <w:r w:rsidRPr="00DA3997">
              <w:t>SWFRG018-19</w:t>
            </w:r>
          </w:p>
        </w:tc>
        <w:tc>
          <w:tcPr>
            <w:tcW w:w="1480" w:type="dxa"/>
            <w:noWrap/>
            <w:hideMark/>
          </w:tcPr>
          <w:p w14:paraId="2990F13F" w14:textId="77777777" w:rsidR="00BA6F4B" w:rsidRPr="00DA3997" w:rsidRDefault="00BA6F4B" w:rsidP="00BE6F82">
            <w:pPr>
              <w:pStyle w:val="DokTabellentext"/>
            </w:pPr>
            <w:r w:rsidRPr="00DA3997">
              <w:t>Poaceae</w:t>
            </w:r>
          </w:p>
        </w:tc>
        <w:tc>
          <w:tcPr>
            <w:tcW w:w="2260" w:type="dxa"/>
            <w:noWrap/>
            <w:hideMark/>
          </w:tcPr>
          <w:p w14:paraId="3883CFDC" w14:textId="77777777" w:rsidR="00BA6F4B" w:rsidRPr="00DA3997" w:rsidRDefault="00BA6F4B" w:rsidP="00BE6F82">
            <w:pPr>
              <w:pStyle w:val="DokTabellentext"/>
              <w:rPr>
                <w:i/>
                <w:iCs/>
              </w:rPr>
            </w:pPr>
            <w:r w:rsidRPr="00DA3997">
              <w:rPr>
                <w:i/>
                <w:iCs/>
              </w:rPr>
              <w:t>Trisetum</w:t>
            </w:r>
            <w:r>
              <w:rPr>
                <w:i/>
                <w:iCs/>
              </w:rPr>
              <w:t xml:space="preserve"> </w:t>
            </w:r>
            <w:r w:rsidRPr="00DA3997">
              <w:rPr>
                <w:i/>
                <w:iCs/>
              </w:rPr>
              <w:t>flavescens</w:t>
            </w:r>
          </w:p>
        </w:tc>
        <w:tc>
          <w:tcPr>
            <w:tcW w:w="1560" w:type="dxa"/>
            <w:noWrap/>
            <w:hideMark/>
          </w:tcPr>
          <w:p w14:paraId="33C9F9D3" w14:textId="77777777" w:rsidR="00BA6F4B" w:rsidRPr="00DA3997" w:rsidRDefault="00BA6F4B" w:rsidP="00BE6F82">
            <w:pPr>
              <w:pStyle w:val="DokTabellentext"/>
            </w:pPr>
            <w:r w:rsidRPr="00DA3997">
              <w:t>HIMS1693-12</w:t>
            </w:r>
          </w:p>
        </w:tc>
        <w:tc>
          <w:tcPr>
            <w:tcW w:w="1160" w:type="dxa"/>
            <w:noWrap/>
            <w:hideMark/>
          </w:tcPr>
          <w:p w14:paraId="6681D164" w14:textId="77777777" w:rsidR="00BA6F4B" w:rsidRPr="00DA3997" w:rsidRDefault="00BA6F4B" w:rsidP="00BE6F82">
            <w:pPr>
              <w:pStyle w:val="DokTabellentext"/>
            </w:pPr>
            <w:r w:rsidRPr="00DA3997">
              <w:t>Poaceae</w:t>
            </w:r>
          </w:p>
        </w:tc>
        <w:tc>
          <w:tcPr>
            <w:tcW w:w="2660" w:type="dxa"/>
            <w:noWrap/>
            <w:hideMark/>
          </w:tcPr>
          <w:p w14:paraId="1D4ADCF2" w14:textId="77777777" w:rsidR="00BA6F4B" w:rsidRPr="00DA3997" w:rsidRDefault="00BA6F4B" w:rsidP="00BE6F82">
            <w:pPr>
              <w:pStyle w:val="DokTabellentext"/>
              <w:rPr>
                <w:i/>
                <w:iCs/>
              </w:rPr>
            </w:pPr>
            <w:r w:rsidRPr="00DA3997">
              <w:rPr>
                <w:i/>
                <w:iCs/>
              </w:rPr>
              <w:t>Trisetum</w:t>
            </w:r>
            <w:r>
              <w:rPr>
                <w:i/>
                <w:iCs/>
              </w:rPr>
              <w:t xml:space="preserve"> </w:t>
            </w:r>
            <w:r w:rsidRPr="00DA3997">
              <w:rPr>
                <w:i/>
                <w:iCs/>
              </w:rPr>
              <w:t>flavescens</w:t>
            </w:r>
          </w:p>
        </w:tc>
        <w:tc>
          <w:tcPr>
            <w:tcW w:w="640" w:type="dxa"/>
            <w:noWrap/>
            <w:hideMark/>
          </w:tcPr>
          <w:p w14:paraId="5C0AEDCE" w14:textId="77777777" w:rsidR="00BA6F4B" w:rsidRPr="00DA3997" w:rsidRDefault="00BA6F4B" w:rsidP="00BE6F82">
            <w:pPr>
              <w:pStyle w:val="DokTabellentext"/>
            </w:pPr>
            <w:r w:rsidRPr="00DA3997">
              <w:t>100</w:t>
            </w:r>
          </w:p>
        </w:tc>
        <w:tc>
          <w:tcPr>
            <w:tcW w:w="700" w:type="dxa"/>
            <w:noWrap/>
            <w:hideMark/>
          </w:tcPr>
          <w:p w14:paraId="2A51D306" w14:textId="77777777" w:rsidR="00BA6F4B" w:rsidRPr="00DA3997" w:rsidRDefault="00BA6F4B" w:rsidP="00BE6F82">
            <w:pPr>
              <w:pStyle w:val="DokTabellentext"/>
            </w:pPr>
            <w:r w:rsidRPr="00DA3997">
              <w:t>931</w:t>
            </w:r>
          </w:p>
        </w:tc>
        <w:tc>
          <w:tcPr>
            <w:tcW w:w="780" w:type="dxa"/>
            <w:noWrap/>
            <w:hideMark/>
          </w:tcPr>
          <w:p w14:paraId="20196932" w14:textId="77777777" w:rsidR="00BA6F4B" w:rsidRPr="00DA3997" w:rsidRDefault="00BA6F4B" w:rsidP="00BE6F82">
            <w:pPr>
              <w:pStyle w:val="DokTabellentext"/>
            </w:pPr>
            <w:r w:rsidRPr="00DA3997">
              <w:t>TRUE</w:t>
            </w:r>
          </w:p>
        </w:tc>
        <w:tc>
          <w:tcPr>
            <w:tcW w:w="1040" w:type="dxa"/>
            <w:noWrap/>
            <w:hideMark/>
          </w:tcPr>
          <w:p w14:paraId="09E558BE" w14:textId="77777777" w:rsidR="00BA6F4B" w:rsidRPr="00DA3997" w:rsidRDefault="00BA6F4B" w:rsidP="00BE6F82">
            <w:pPr>
              <w:pStyle w:val="DokTabellentext"/>
            </w:pPr>
            <w:r w:rsidRPr="00DA3997">
              <w:t>rbcLa</w:t>
            </w:r>
          </w:p>
        </w:tc>
      </w:tr>
      <w:tr w:rsidR="00BA6F4B" w:rsidRPr="00DA3997" w14:paraId="749DB43A" w14:textId="77777777" w:rsidTr="00BE6F82">
        <w:trPr>
          <w:trHeight w:val="290"/>
        </w:trPr>
        <w:tc>
          <w:tcPr>
            <w:tcW w:w="1380" w:type="dxa"/>
            <w:noWrap/>
            <w:hideMark/>
          </w:tcPr>
          <w:p w14:paraId="53EC3C94" w14:textId="77777777" w:rsidR="00BA6F4B" w:rsidRPr="00DA3997" w:rsidRDefault="00BA6F4B" w:rsidP="00BE6F82">
            <w:pPr>
              <w:pStyle w:val="DokTabellentext"/>
            </w:pPr>
            <w:r w:rsidRPr="00DA3997">
              <w:t>SWFRG019-19</w:t>
            </w:r>
          </w:p>
        </w:tc>
        <w:tc>
          <w:tcPr>
            <w:tcW w:w="1480" w:type="dxa"/>
            <w:noWrap/>
            <w:hideMark/>
          </w:tcPr>
          <w:p w14:paraId="28DCD27C" w14:textId="77777777" w:rsidR="00BA6F4B" w:rsidRPr="00DA3997" w:rsidRDefault="00BA6F4B" w:rsidP="00BE6F82">
            <w:pPr>
              <w:pStyle w:val="DokTabellentext"/>
            </w:pPr>
            <w:r w:rsidRPr="00DA3997">
              <w:t>Poaceae</w:t>
            </w:r>
          </w:p>
        </w:tc>
        <w:tc>
          <w:tcPr>
            <w:tcW w:w="2260" w:type="dxa"/>
            <w:noWrap/>
            <w:hideMark/>
          </w:tcPr>
          <w:p w14:paraId="3A8394EC"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14:paraId="64F4EC36" w14:textId="77777777" w:rsidR="00BA6F4B" w:rsidRPr="00DA3997" w:rsidRDefault="00BA6F4B" w:rsidP="00BE6F82">
            <w:pPr>
              <w:pStyle w:val="DokTabellentext"/>
            </w:pPr>
            <w:r w:rsidRPr="00DA3997">
              <w:t>SWFRG010-19</w:t>
            </w:r>
          </w:p>
        </w:tc>
        <w:tc>
          <w:tcPr>
            <w:tcW w:w="1160" w:type="dxa"/>
            <w:noWrap/>
            <w:hideMark/>
          </w:tcPr>
          <w:p w14:paraId="2316C297" w14:textId="77777777" w:rsidR="00BA6F4B" w:rsidRPr="00DA3997" w:rsidRDefault="00BA6F4B" w:rsidP="00BE6F82">
            <w:pPr>
              <w:pStyle w:val="DokTabellentext"/>
            </w:pPr>
            <w:r w:rsidRPr="00DA3997">
              <w:t>Poaceae</w:t>
            </w:r>
          </w:p>
        </w:tc>
        <w:tc>
          <w:tcPr>
            <w:tcW w:w="2660" w:type="dxa"/>
            <w:noWrap/>
            <w:hideMark/>
          </w:tcPr>
          <w:p w14:paraId="3B33CEB5"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14:paraId="4D8DC3E7" w14:textId="77777777" w:rsidR="00BA6F4B" w:rsidRPr="00DA3997" w:rsidRDefault="00BA6F4B" w:rsidP="00BE6F82">
            <w:pPr>
              <w:pStyle w:val="DokTabellentext"/>
            </w:pPr>
            <w:r w:rsidRPr="00DA3997">
              <w:t>99.44</w:t>
            </w:r>
          </w:p>
        </w:tc>
        <w:tc>
          <w:tcPr>
            <w:tcW w:w="700" w:type="dxa"/>
            <w:noWrap/>
            <w:hideMark/>
          </w:tcPr>
          <w:p w14:paraId="52A16011" w14:textId="77777777" w:rsidR="00BA6F4B" w:rsidRPr="00DA3997" w:rsidRDefault="00BA6F4B" w:rsidP="00BE6F82">
            <w:pPr>
              <w:pStyle w:val="DokTabellentext"/>
            </w:pPr>
            <w:r w:rsidRPr="00DA3997">
              <w:t>974</w:t>
            </w:r>
          </w:p>
        </w:tc>
        <w:tc>
          <w:tcPr>
            <w:tcW w:w="780" w:type="dxa"/>
            <w:noWrap/>
            <w:hideMark/>
          </w:tcPr>
          <w:p w14:paraId="13EF3C47" w14:textId="77777777" w:rsidR="00BA6F4B" w:rsidRPr="00DA3997" w:rsidRDefault="00BA6F4B" w:rsidP="00BE6F82">
            <w:pPr>
              <w:pStyle w:val="DokTabellentext"/>
            </w:pPr>
            <w:r w:rsidRPr="00DA3997">
              <w:t>FALSE</w:t>
            </w:r>
          </w:p>
        </w:tc>
        <w:tc>
          <w:tcPr>
            <w:tcW w:w="1040" w:type="dxa"/>
            <w:noWrap/>
            <w:hideMark/>
          </w:tcPr>
          <w:p w14:paraId="5BE829F0" w14:textId="77777777" w:rsidR="00BA6F4B" w:rsidRPr="00DA3997" w:rsidRDefault="00BA6F4B" w:rsidP="00BE6F82">
            <w:pPr>
              <w:pStyle w:val="DokTabellentext"/>
            </w:pPr>
            <w:r w:rsidRPr="00DA3997">
              <w:t>rbcLa</w:t>
            </w:r>
          </w:p>
        </w:tc>
      </w:tr>
      <w:tr w:rsidR="00BA6F4B" w:rsidRPr="00DA3997" w14:paraId="4824106F" w14:textId="77777777" w:rsidTr="00BE6F82">
        <w:trPr>
          <w:trHeight w:val="290"/>
        </w:trPr>
        <w:tc>
          <w:tcPr>
            <w:tcW w:w="1380" w:type="dxa"/>
            <w:noWrap/>
            <w:hideMark/>
          </w:tcPr>
          <w:p w14:paraId="6117FF51" w14:textId="77777777" w:rsidR="00BA6F4B" w:rsidRPr="00DA3997" w:rsidRDefault="00BA6F4B" w:rsidP="00BE6F82">
            <w:pPr>
              <w:pStyle w:val="DokTabellentext"/>
            </w:pPr>
            <w:r w:rsidRPr="00DA3997">
              <w:t>SWFRG019-19</w:t>
            </w:r>
          </w:p>
        </w:tc>
        <w:tc>
          <w:tcPr>
            <w:tcW w:w="1480" w:type="dxa"/>
            <w:noWrap/>
            <w:hideMark/>
          </w:tcPr>
          <w:p w14:paraId="70AAB624" w14:textId="77777777" w:rsidR="00BA6F4B" w:rsidRPr="00DA3997" w:rsidRDefault="00BA6F4B" w:rsidP="00BE6F82">
            <w:pPr>
              <w:pStyle w:val="DokTabellentext"/>
            </w:pPr>
            <w:r w:rsidRPr="00DA3997">
              <w:t>Poaceae</w:t>
            </w:r>
          </w:p>
        </w:tc>
        <w:tc>
          <w:tcPr>
            <w:tcW w:w="2260" w:type="dxa"/>
            <w:noWrap/>
            <w:hideMark/>
          </w:tcPr>
          <w:p w14:paraId="601A7C9C"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14:paraId="732B5E7C" w14:textId="77777777" w:rsidR="00BA6F4B" w:rsidRPr="00DA3997" w:rsidRDefault="00BA6F4B" w:rsidP="00BE6F82">
            <w:pPr>
              <w:pStyle w:val="DokTabellentext"/>
            </w:pPr>
            <w:r w:rsidRPr="00DA3997">
              <w:t>GRASS1202-07</w:t>
            </w:r>
          </w:p>
        </w:tc>
        <w:tc>
          <w:tcPr>
            <w:tcW w:w="1160" w:type="dxa"/>
            <w:noWrap/>
            <w:hideMark/>
          </w:tcPr>
          <w:p w14:paraId="61D4B7E0" w14:textId="77777777" w:rsidR="00BA6F4B" w:rsidRPr="00DA3997" w:rsidRDefault="00BA6F4B" w:rsidP="00BE6F82">
            <w:pPr>
              <w:pStyle w:val="DokTabellentext"/>
            </w:pPr>
            <w:r w:rsidRPr="00DA3997">
              <w:t>Poaceae</w:t>
            </w:r>
          </w:p>
        </w:tc>
        <w:tc>
          <w:tcPr>
            <w:tcW w:w="2660" w:type="dxa"/>
            <w:noWrap/>
            <w:hideMark/>
          </w:tcPr>
          <w:p w14:paraId="389EFDE4" w14:textId="77777777" w:rsidR="00BA6F4B" w:rsidRPr="00DA3997" w:rsidRDefault="00BA6F4B" w:rsidP="00BE6F82">
            <w:pPr>
              <w:pStyle w:val="DokTabellentext"/>
              <w:rPr>
                <w:i/>
                <w:iCs/>
              </w:rPr>
            </w:pPr>
            <w:r w:rsidRPr="00DA3997">
              <w:rPr>
                <w:i/>
                <w:iCs/>
              </w:rPr>
              <w:t>Schedonorus</w:t>
            </w:r>
            <w:r>
              <w:rPr>
                <w:i/>
                <w:iCs/>
              </w:rPr>
              <w:t xml:space="preserve"> </w:t>
            </w:r>
            <w:r w:rsidRPr="00DA3997">
              <w:rPr>
                <w:i/>
                <w:iCs/>
              </w:rPr>
              <w:t>arundinaceus</w:t>
            </w:r>
          </w:p>
        </w:tc>
        <w:tc>
          <w:tcPr>
            <w:tcW w:w="640" w:type="dxa"/>
            <w:noWrap/>
            <w:hideMark/>
          </w:tcPr>
          <w:p w14:paraId="467EF4C9" w14:textId="77777777" w:rsidR="00BA6F4B" w:rsidRPr="00DA3997" w:rsidRDefault="00BA6F4B" w:rsidP="00BE6F82">
            <w:pPr>
              <w:pStyle w:val="DokTabellentext"/>
            </w:pPr>
            <w:r w:rsidRPr="00DA3997">
              <w:t>99.44</w:t>
            </w:r>
          </w:p>
        </w:tc>
        <w:tc>
          <w:tcPr>
            <w:tcW w:w="700" w:type="dxa"/>
            <w:noWrap/>
            <w:hideMark/>
          </w:tcPr>
          <w:p w14:paraId="0F819E83" w14:textId="77777777" w:rsidR="00BA6F4B" w:rsidRPr="00DA3997" w:rsidRDefault="00BA6F4B" w:rsidP="00BE6F82">
            <w:pPr>
              <w:pStyle w:val="DokTabellentext"/>
            </w:pPr>
            <w:r w:rsidRPr="00DA3997">
              <w:t>974</w:t>
            </w:r>
          </w:p>
        </w:tc>
        <w:tc>
          <w:tcPr>
            <w:tcW w:w="780" w:type="dxa"/>
            <w:noWrap/>
            <w:hideMark/>
          </w:tcPr>
          <w:p w14:paraId="7AAAB2BF" w14:textId="77777777" w:rsidR="00BA6F4B" w:rsidRPr="00DA3997" w:rsidRDefault="00BA6F4B" w:rsidP="00BE6F82">
            <w:pPr>
              <w:pStyle w:val="DokTabellentext"/>
            </w:pPr>
            <w:r w:rsidRPr="00DA3997">
              <w:t>FALSE</w:t>
            </w:r>
          </w:p>
        </w:tc>
        <w:tc>
          <w:tcPr>
            <w:tcW w:w="1040" w:type="dxa"/>
            <w:noWrap/>
            <w:hideMark/>
          </w:tcPr>
          <w:p w14:paraId="01983B35" w14:textId="77777777" w:rsidR="00BA6F4B" w:rsidRPr="00DA3997" w:rsidRDefault="00BA6F4B" w:rsidP="00BE6F82">
            <w:pPr>
              <w:pStyle w:val="DokTabellentext"/>
            </w:pPr>
            <w:r w:rsidRPr="00DA3997">
              <w:t>rbcLa</w:t>
            </w:r>
          </w:p>
        </w:tc>
      </w:tr>
      <w:tr w:rsidR="00BA6F4B" w:rsidRPr="00DA3997" w14:paraId="0B3B1929" w14:textId="77777777" w:rsidTr="00BE6F82">
        <w:trPr>
          <w:trHeight w:val="290"/>
        </w:trPr>
        <w:tc>
          <w:tcPr>
            <w:tcW w:w="1380" w:type="dxa"/>
            <w:noWrap/>
            <w:hideMark/>
          </w:tcPr>
          <w:p w14:paraId="2A97444C" w14:textId="77777777" w:rsidR="00BA6F4B" w:rsidRPr="00DA3997" w:rsidRDefault="00BA6F4B" w:rsidP="00BE6F82">
            <w:pPr>
              <w:pStyle w:val="DokTabellentext"/>
            </w:pPr>
            <w:r w:rsidRPr="00DA3997">
              <w:t>SWFRG019-19</w:t>
            </w:r>
          </w:p>
        </w:tc>
        <w:tc>
          <w:tcPr>
            <w:tcW w:w="1480" w:type="dxa"/>
            <w:noWrap/>
            <w:hideMark/>
          </w:tcPr>
          <w:p w14:paraId="0823F1FA" w14:textId="77777777" w:rsidR="00BA6F4B" w:rsidRPr="00DA3997" w:rsidRDefault="00BA6F4B" w:rsidP="00BE6F82">
            <w:pPr>
              <w:pStyle w:val="DokTabellentext"/>
            </w:pPr>
            <w:r w:rsidRPr="00DA3997">
              <w:t>Poaceae</w:t>
            </w:r>
          </w:p>
        </w:tc>
        <w:tc>
          <w:tcPr>
            <w:tcW w:w="2260" w:type="dxa"/>
            <w:noWrap/>
            <w:hideMark/>
          </w:tcPr>
          <w:p w14:paraId="6606B98B"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14:paraId="2B08EC67" w14:textId="77777777" w:rsidR="00BA6F4B" w:rsidRPr="00DA3997" w:rsidRDefault="00BA6F4B" w:rsidP="00BE6F82">
            <w:pPr>
              <w:pStyle w:val="DokTabellentext"/>
            </w:pPr>
            <w:r w:rsidRPr="00DA3997">
              <w:t>GRASS1201-07</w:t>
            </w:r>
          </w:p>
        </w:tc>
        <w:tc>
          <w:tcPr>
            <w:tcW w:w="1160" w:type="dxa"/>
            <w:noWrap/>
            <w:hideMark/>
          </w:tcPr>
          <w:p w14:paraId="1061FC45" w14:textId="77777777" w:rsidR="00BA6F4B" w:rsidRPr="00DA3997" w:rsidRDefault="00BA6F4B" w:rsidP="00BE6F82">
            <w:pPr>
              <w:pStyle w:val="DokTabellentext"/>
            </w:pPr>
            <w:r w:rsidRPr="00DA3997">
              <w:t>Poaceae</w:t>
            </w:r>
          </w:p>
        </w:tc>
        <w:tc>
          <w:tcPr>
            <w:tcW w:w="2660" w:type="dxa"/>
            <w:noWrap/>
            <w:hideMark/>
          </w:tcPr>
          <w:p w14:paraId="1A17962C" w14:textId="77777777" w:rsidR="00BA6F4B" w:rsidRPr="00DA3997" w:rsidRDefault="00BA6F4B" w:rsidP="00BE6F82">
            <w:pPr>
              <w:pStyle w:val="DokTabellentext"/>
              <w:rPr>
                <w:i/>
                <w:iCs/>
              </w:rPr>
            </w:pPr>
            <w:r w:rsidRPr="00DA3997">
              <w:rPr>
                <w:i/>
                <w:iCs/>
              </w:rPr>
              <w:t>Schedonorus</w:t>
            </w:r>
            <w:r>
              <w:rPr>
                <w:i/>
                <w:iCs/>
              </w:rPr>
              <w:t xml:space="preserve"> </w:t>
            </w:r>
            <w:r w:rsidRPr="00DA3997">
              <w:rPr>
                <w:i/>
                <w:iCs/>
              </w:rPr>
              <w:t>arundinaceus</w:t>
            </w:r>
          </w:p>
        </w:tc>
        <w:tc>
          <w:tcPr>
            <w:tcW w:w="640" w:type="dxa"/>
            <w:noWrap/>
            <w:hideMark/>
          </w:tcPr>
          <w:p w14:paraId="15E8C4D1" w14:textId="77777777" w:rsidR="00BA6F4B" w:rsidRPr="00DA3997" w:rsidRDefault="00BA6F4B" w:rsidP="00BE6F82">
            <w:pPr>
              <w:pStyle w:val="DokTabellentext"/>
            </w:pPr>
            <w:r w:rsidRPr="00DA3997">
              <w:t>99.44</w:t>
            </w:r>
          </w:p>
        </w:tc>
        <w:tc>
          <w:tcPr>
            <w:tcW w:w="700" w:type="dxa"/>
            <w:noWrap/>
            <w:hideMark/>
          </w:tcPr>
          <w:p w14:paraId="1DD34D8F" w14:textId="77777777" w:rsidR="00BA6F4B" w:rsidRPr="00DA3997" w:rsidRDefault="00BA6F4B" w:rsidP="00BE6F82">
            <w:pPr>
              <w:pStyle w:val="DokTabellentext"/>
            </w:pPr>
            <w:r w:rsidRPr="00DA3997">
              <w:t>974</w:t>
            </w:r>
          </w:p>
        </w:tc>
        <w:tc>
          <w:tcPr>
            <w:tcW w:w="780" w:type="dxa"/>
            <w:noWrap/>
            <w:hideMark/>
          </w:tcPr>
          <w:p w14:paraId="4E53334D" w14:textId="77777777" w:rsidR="00BA6F4B" w:rsidRPr="00DA3997" w:rsidRDefault="00BA6F4B" w:rsidP="00BE6F82">
            <w:pPr>
              <w:pStyle w:val="DokTabellentext"/>
            </w:pPr>
            <w:r w:rsidRPr="00DA3997">
              <w:t>FALSE</w:t>
            </w:r>
          </w:p>
        </w:tc>
        <w:tc>
          <w:tcPr>
            <w:tcW w:w="1040" w:type="dxa"/>
            <w:noWrap/>
            <w:hideMark/>
          </w:tcPr>
          <w:p w14:paraId="68E3EE55" w14:textId="77777777" w:rsidR="00BA6F4B" w:rsidRPr="00DA3997" w:rsidRDefault="00BA6F4B" w:rsidP="00BE6F82">
            <w:pPr>
              <w:pStyle w:val="DokTabellentext"/>
            </w:pPr>
            <w:r w:rsidRPr="00DA3997">
              <w:t>rbcLa</w:t>
            </w:r>
          </w:p>
        </w:tc>
      </w:tr>
      <w:tr w:rsidR="00BA6F4B" w:rsidRPr="00DA3997" w14:paraId="3E4C72B8" w14:textId="77777777" w:rsidTr="00BE6F82">
        <w:trPr>
          <w:trHeight w:val="290"/>
        </w:trPr>
        <w:tc>
          <w:tcPr>
            <w:tcW w:w="1380" w:type="dxa"/>
            <w:noWrap/>
            <w:hideMark/>
          </w:tcPr>
          <w:p w14:paraId="7540EB0B" w14:textId="77777777" w:rsidR="00BA6F4B" w:rsidRPr="00DA3997" w:rsidRDefault="00BA6F4B" w:rsidP="00BE6F82">
            <w:pPr>
              <w:pStyle w:val="DokTabellentext"/>
            </w:pPr>
            <w:r w:rsidRPr="00DA3997">
              <w:t>SWFRG019-19</w:t>
            </w:r>
          </w:p>
        </w:tc>
        <w:tc>
          <w:tcPr>
            <w:tcW w:w="1480" w:type="dxa"/>
            <w:noWrap/>
            <w:hideMark/>
          </w:tcPr>
          <w:p w14:paraId="56860B31" w14:textId="77777777" w:rsidR="00BA6F4B" w:rsidRPr="00DA3997" w:rsidRDefault="00BA6F4B" w:rsidP="00BE6F82">
            <w:pPr>
              <w:pStyle w:val="DokTabellentext"/>
            </w:pPr>
            <w:r w:rsidRPr="00DA3997">
              <w:t>Poaceae</w:t>
            </w:r>
          </w:p>
        </w:tc>
        <w:tc>
          <w:tcPr>
            <w:tcW w:w="2260" w:type="dxa"/>
            <w:noWrap/>
            <w:hideMark/>
          </w:tcPr>
          <w:p w14:paraId="6F683CED"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14:paraId="0CF6400B" w14:textId="77777777" w:rsidR="00BA6F4B" w:rsidRPr="00DA3997" w:rsidRDefault="00BA6F4B" w:rsidP="00BE6F82">
            <w:pPr>
              <w:pStyle w:val="DokTabellentext"/>
            </w:pPr>
            <w:r w:rsidRPr="00DA3997">
              <w:t>GRASS1195-07</w:t>
            </w:r>
          </w:p>
        </w:tc>
        <w:tc>
          <w:tcPr>
            <w:tcW w:w="1160" w:type="dxa"/>
            <w:noWrap/>
            <w:hideMark/>
          </w:tcPr>
          <w:p w14:paraId="5E03A7DB" w14:textId="77777777" w:rsidR="00BA6F4B" w:rsidRPr="00DA3997" w:rsidRDefault="00BA6F4B" w:rsidP="00BE6F82">
            <w:pPr>
              <w:pStyle w:val="DokTabellentext"/>
            </w:pPr>
            <w:r w:rsidRPr="00DA3997">
              <w:t>Poaceae</w:t>
            </w:r>
          </w:p>
        </w:tc>
        <w:tc>
          <w:tcPr>
            <w:tcW w:w="2660" w:type="dxa"/>
            <w:noWrap/>
            <w:hideMark/>
          </w:tcPr>
          <w:p w14:paraId="4D4B6FCC"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temulentum</w:t>
            </w:r>
          </w:p>
        </w:tc>
        <w:tc>
          <w:tcPr>
            <w:tcW w:w="640" w:type="dxa"/>
            <w:noWrap/>
            <w:hideMark/>
          </w:tcPr>
          <w:p w14:paraId="620CCCE2" w14:textId="77777777" w:rsidR="00BA6F4B" w:rsidRPr="00DA3997" w:rsidRDefault="00BA6F4B" w:rsidP="00BE6F82">
            <w:pPr>
              <w:pStyle w:val="DokTabellentext"/>
            </w:pPr>
            <w:r w:rsidRPr="00DA3997">
              <w:t>99.44</w:t>
            </w:r>
          </w:p>
        </w:tc>
        <w:tc>
          <w:tcPr>
            <w:tcW w:w="700" w:type="dxa"/>
            <w:noWrap/>
            <w:hideMark/>
          </w:tcPr>
          <w:p w14:paraId="201CE9E6" w14:textId="77777777" w:rsidR="00BA6F4B" w:rsidRPr="00DA3997" w:rsidRDefault="00BA6F4B" w:rsidP="00BE6F82">
            <w:pPr>
              <w:pStyle w:val="DokTabellentext"/>
            </w:pPr>
            <w:r w:rsidRPr="00DA3997">
              <w:t>974</w:t>
            </w:r>
          </w:p>
        </w:tc>
        <w:tc>
          <w:tcPr>
            <w:tcW w:w="780" w:type="dxa"/>
            <w:noWrap/>
            <w:hideMark/>
          </w:tcPr>
          <w:p w14:paraId="1045D055" w14:textId="77777777" w:rsidR="00BA6F4B" w:rsidRPr="00DA3997" w:rsidRDefault="00BA6F4B" w:rsidP="00BE6F82">
            <w:pPr>
              <w:pStyle w:val="DokTabellentext"/>
            </w:pPr>
            <w:r w:rsidRPr="00DA3997">
              <w:t>FALSE</w:t>
            </w:r>
          </w:p>
        </w:tc>
        <w:tc>
          <w:tcPr>
            <w:tcW w:w="1040" w:type="dxa"/>
            <w:noWrap/>
            <w:hideMark/>
          </w:tcPr>
          <w:p w14:paraId="6156140F" w14:textId="77777777" w:rsidR="00BA6F4B" w:rsidRPr="00DA3997" w:rsidRDefault="00BA6F4B" w:rsidP="00BE6F82">
            <w:pPr>
              <w:pStyle w:val="DokTabellentext"/>
            </w:pPr>
            <w:r w:rsidRPr="00DA3997">
              <w:t>rbcLa</w:t>
            </w:r>
          </w:p>
        </w:tc>
      </w:tr>
      <w:tr w:rsidR="00BA6F4B" w:rsidRPr="00DA3997" w14:paraId="7E9885DB" w14:textId="77777777" w:rsidTr="00BE6F82">
        <w:trPr>
          <w:trHeight w:val="290"/>
        </w:trPr>
        <w:tc>
          <w:tcPr>
            <w:tcW w:w="1380" w:type="dxa"/>
            <w:noWrap/>
            <w:hideMark/>
          </w:tcPr>
          <w:p w14:paraId="15D9CC92" w14:textId="77777777" w:rsidR="00BA6F4B" w:rsidRPr="00DA3997" w:rsidRDefault="00BA6F4B" w:rsidP="00BE6F82">
            <w:pPr>
              <w:pStyle w:val="DokTabellentext"/>
            </w:pPr>
            <w:r w:rsidRPr="00DA3997">
              <w:lastRenderedPageBreak/>
              <w:t>SWFRG019-19</w:t>
            </w:r>
          </w:p>
        </w:tc>
        <w:tc>
          <w:tcPr>
            <w:tcW w:w="1480" w:type="dxa"/>
            <w:noWrap/>
            <w:hideMark/>
          </w:tcPr>
          <w:p w14:paraId="5F89BAB4" w14:textId="77777777" w:rsidR="00BA6F4B" w:rsidRPr="00DA3997" w:rsidRDefault="00BA6F4B" w:rsidP="00BE6F82">
            <w:pPr>
              <w:pStyle w:val="DokTabellentext"/>
            </w:pPr>
            <w:r w:rsidRPr="00DA3997">
              <w:t>Poaceae</w:t>
            </w:r>
          </w:p>
        </w:tc>
        <w:tc>
          <w:tcPr>
            <w:tcW w:w="2260" w:type="dxa"/>
            <w:noWrap/>
            <w:hideMark/>
          </w:tcPr>
          <w:p w14:paraId="41CC7809"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14:paraId="5C25D9A5" w14:textId="77777777" w:rsidR="00BA6F4B" w:rsidRPr="00DA3997" w:rsidRDefault="00BA6F4B" w:rsidP="00BE6F82">
            <w:pPr>
              <w:pStyle w:val="DokTabellentext"/>
            </w:pPr>
            <w:r w:rsidRPr="00DA3997">
              <w:t>GRASS1062-07</w:t>
            </w:r>
          </w:p>
        </w:tc>
        <w:tc>
          <w:tcPr>
            <w:tcW w:w="1160" w:type="dxa"/>
            <w:noWrap/>
            <w:hideMark/>
          </w:tcPr>
          <w:p w14:paraId="331B69C1" w14:textId="77777777" w:rsidR="00BA6F4B" w:rsidRPr="00DA3997" w:rsidRDefault="00BA6F4B" w:rsidP="00BE6F82">
            <w:pPr>
              <w:pStyle w:val="DokTabellentext"/>
            </w:pPr>
            <w:r w:rsidRPr="00DA3997">
              <w:t>Poaceae</w:t>
            </w:r>
          </w:p>
        </w:tc>
        <w:tc>
          <w:tcPr>
            <w:tcW w:w="2660" w:type="dxa"/>
            <w:noWrap/>
            <w:hideMark/>
          </w:tcPr>
          <w:p w14:paraId="3DB4F0A6" w14:textId="77777777" w:rsidR="00BA6F4B" w:rsidRPr="00DA3997" w:rsidRDefault="00BA6F4B" w:rsidP="00BE6F82">
            <w:pPr>
              <w:pStyle w:val="DokTabellentext"/>
              <w:rPr>
                <w:i/>
                <w:iCs/>
              </w:rPr>
            </w:pPr>
            <w:r w:rsidRPr="00DA3997">
              <w:rPr>
                <w:i/>
                <w:iCs/>
              </w:rPr>
              <w:t>Schedonorus</w:t>
            </w:r>
            <w:r>
              <w:rPr>
                <w:i/>
                <w:iCs/>
              </w:rPr>
              <w:t xml:space="preserve"> </w:t>
            </w:r>
            <w:r w:rsidRPr="00DA3997">
              <w:rPr>
                <w:i/>
                <w:iCs/>
              </w:rPr>
              <w:t>arundinaceus</w:t>
            </w:r>
          </w:p>
        </w:tc>
        <w:tc>
          <w:tcPr>
            <w:tcW w:w="640" w:type="dxa"/>
            <w:noWrap/>
            <w:hideMark/>
          </w:tcPr>
          <w:p w14:paraId="6180DA7B" w14:textId="77777777" w:rsidR="00BA6F4B" w:rsidRPr="00DA3997" w:rsidRDefault="00BA6F4B" w:rsidP="00BE6F82">
            <w:pPr>
              <w:pStyle w:val="DokTabellentext"/>
            </w:pPr>
            <w:r w:rsidRPr="00DA3997">
              <w:t>99.44</w:t>
            </w:r>
          </w:p>
        </w:tc>
        <w:tc>
          <w:tcPr>
            <w:tcW w:w="700" w:type="dxa"/>
            <w:noWrap/>
            <w:hideMark/>
          </w:tcPr>
          <w:p w14:paraId="274A9A25" w14:textId="77777777" w:rsidR="00BA6F4B" w:rsidRPr="00DA3997" w:rsidRDefault="00BA6F4B" w:rsidP="00BE6F82">
            <w:pPr>
              <w:pStyle w:val="DokTabellentext"/>
            </w:pPr>
            <w:r w:rsidRPr="00DA3997">
              <w:t>974</w:t>
            </w:r>
          </w:p>
        </w:tc>
        <w:tc>
          <w:tcPr>
            <w:tcW w:w="780" w:type="dxa"/>
            <w:noWrap/>
            <w:hideMark/>
          </w:tcPr>
          <w:p w14:paraId="740841C6" w14:textId="77777777" w:rsidR="00BA6F4B" w:rsidRPr="00DA3997" w:rsidRDefault="00BA6F4B" w:rsidP="00BE6F82">
            <w:pPr>
              <w:pStyle w:val="DokTabellentext"/>
            </w:pPr>
            <w:r w:rsidRPr="00DA3997">
              <w:t>FALSE</w:t>
            </w:r>
          </w:p>
        </w:tc>
        <w:tc>
          <w:tcPr>
            <w:tcW w:w="1040" w:type="dxa"/>
            <w:noWrap/>
            <w:hideMark/>
          </w:tcPr>
          <w:p w14:paraId="7BD03BF1" w14:textId="77777777" w:rsidR="00BA6F4B" w:rsidRPr="00DA3997" w:rsidRDefault="00BA6F4B" w:rsidP="00BE6F82">
            <w:pPr>
              <w:pStyle w:val="DokTabellentext"/>
            </w:pPr>
            <w:r w:rsidRPr="00DA3997">
              <w:t>rbcLa</w:t>
            </w:r>
          </w:p>
        </w:tc>
      </w:tr>
      <w:tr w:rsidR="00BA6F4B" w:rsidRPr="00DA3997" w14:paraId="2DB56D03" w14:textId="77777777" w:rsidTr="00BE6F82">
        <w:trPr>
          <w:trHeight w:val="290"/>
        </w:trPr>
        <w:tc>
          <w:tcPr>
            <w:tcW w:w="1380" w:type="dxa"/>
            <w:noWrap/>
            <w:hideMark/>
          </w:tcPr>
          <w:p w14:paraId="3C5425C2" w14:textId="77777777" w:rsidR="00BA6F4B" w:rsidRPr="00DA3997" w:rsidRDefault="00BA6F4B" w:rsidP="00BE6F82">
            <w:pPr>
              <w:pStyle w:val="DokTabellentext"/>
            </w:pPr>
            <w:r w:rsidRPr="00DA3997">
              <w:t>SWFRG019-19</w:t>
            </w:r>
          </w:p>
        </w:tc>
        <w:tc>
          <w:tcPr>
            <w:tcW w:w="1480" w:type="dxa"/>
            <w:noWrap/>
            <w:hideMark/>
          </w:tcPr>
          <w:p w14:paraId="03395F6B" w14:textId="77777777" w:rsidR="00BA6F4B" w:rsidRPr="00DA3997" w:rsidRDefault="00BA6F4B" w:rsidP="00BE6F82">
            <w:pPr>
              <w:pStyle w:val="DokTabellentext"/>
            </w:pPr>
            <w:r w:rsidRPr="00DA3997">
              <w:t>Poaceae</w:t>
            </w:r>
          </w:p>
        </w:tc>
        <w:tc>
          <w:tcPr>
            <w:tcW w:w="2260" w:type="dxa"/>
            <w:noWrap/>
            <w:hideMark/>
          </w:tcPr>
          <w:p w14:paraId="4B0E3A7A"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14:paraId="7BE63369" w14:textId="77777777" w:rsidR="00BA6F4B" w:rsidRPr="00DA3997" w:rsidRDefault="00BA6F4B" w:rsidP="00BE6F82">
            <w:pPr>
              <w:pStyle w:val="DokTabellentext"/>
            </w:pPr>
            <w:r w:rsidRPr="00DA3997">
              <w:t>GRASS1034-07</w:t>
            </w:r>
          </w:p>
        </w:tc>
        <w:tc>
          <w:tcPr>
            <w:tcW w:w="1160" w:type="dxa"/>
            <w:noWrap/>
            <w:hideMark/>
          </w:tcPr>
          <w:p w14:paraId="494F32DD" w14:textId="77777777" w:rsidR="00BA6F4B" w:rsidRPr="00DA3997" w:rsidRDefault="00BA6F4B" w:rsidP="00BE6F82">
            <w:pPr>
              <w:pStyle w:val="DokTabellentext"/>
            </w:pPr>
            <w:r w:rsidRPr="00DA3997">
              <w:t>Poaceae</w:t>
            </w:r>
          </w:p>
        </w:tc>
        <w:tc>
          <w:tcPr>
            <w:tcW w:w="2660" w:type="dxa"/>
            <w:noWrap/>
            <w:hideMark/>
          </w:tcPr>
          <w:p w14:paraId="7E5F1B87" w14:textId="77777777" w:rsidR="00BA6F4B" w:rsidRPr="00DA3997" w:rsidRDefault="00BA6F4B" w:rsidP="00BE6F82">
            <w:pPr>
              <w:pStyle w:val="DokTabellentext"/>
              <w:rPr>
                <w:i/>
                <w:iCs/>
              </w:rPr>
            </w:pPr>
            <w:r w:rsidRPr="00DA3997">
              <w:rPr>
                <w:i/>
                <w:iCs/>
              </w:rPr>
              <w:t>Schedonorus</w:t>
            </w:r>
            <w:r>
              <w:rPr>
                <w:i/>
                <w:iCs/>
              </w:rPr>
              <w:t xml:space="preserve"> </w:t>
            </w:r>
            <w:r w:rsidRPr="00DA3997">
              <w:rPr>
                <w:i/>
                <w:iCs/>
              </w:rPr>
              <w:t>arundinaceus</w:t>
            </w:r>
          </w:p>
        </w:tc>
        <w:tc>
          <w:tcPr>
            <w:tcW w:w="640" w:type="dxa"/>
            <w:noWrap/>
            <w:hideMark/>
          </w:tcPr>
          <w:p w14:paraId="21B002AE" w14:textId="77777777" w:rsidR="00BA6F4B" w:rsidRPr="00DA3997" w:rsidRDefault="00BA6F4B" w:rsidP="00BE6F82">
            <w:pPr>
              <w:pStyle w:val="DokTabellentext"/>
            </w:pPr>
            <w:r w:rsidRPr="00DA3997">
              <w:t>99.44</w:t>
            </w:r>
          </w:p>
        </w:tc>
        <w:tc>
          <w:tcPr>
            <w:tcW w:w="700" w:type="dxa"/>
            <w:noWrap/>
            <w:hideMark/>
          </w:tcPr>
          <w:p w14:paraId="786391C4" w14:textId="77777777" w:rsidR="00BA6F4B" w:rsidRPr="00DA3997" w:rsidRDefault="00BA6F4B" w:rsidP="00BE6F82">
            <w:pPr>
              <w:pStyle w:val="DokTabellentext"/>
            </w:pPr>
            <w:r w:rsidRPr="00DA3997">
              <w:t>974</w:t>
            </w:r>
          </w:p>
        </w:tc>
        <w:tc>
          <w:tcPr>
            <w:tcW w:w="780" w:type="dxa"/>
            <w:noWrap/>
            <w:hideMark/>
          </w:tcPr>
          <w:p w14:paraId="1EDC1420" w14:textId="77777777" w:rsidR="00BA6F4B" w:rsidRPr="00DA3997" w:rsidRDefault="00BA6F4B" w:rsidP="00BE6F82">
            <w:pPr>
              <w:pStyle w:val="DokTabellentext"/>
            </w:pPr>
            <w:r w:rsidRPr="00DA3997">
              <w:t>FALSE</w:t>
            </w:r>
          </w:p>
        </w:tc>
        <w:tc>
          <w:tcPr>
            <w:tcW w:w="1040" w:type="dxa"/>
            <w:noWrap/>
            <w:hideMark/>
          </w:tcPr>
          <w:p w14:paraId="7BFCD647" w14:textId="77777777" w:rsidR="00BA6F4B" w:rsidRPr="00DA3997" w:rsidRDefault="00BA6F4B" w:rsidP="00BE6F82">
            <w:pPr>
              <w:pStyle w:val="DokTabellentext"/>
            </w:pPr>
            <w:r w:rsidRPr="00DA3997">
              <w:t>rbcLa</w:t>
            </w:r>
          </w:p>
        </w:tc>
      </w:tr>
      <w:tr w:rsidR="00BA6F4B" w:rsidRPr="00DA3997" w14:paraId="19C71E02" w14:textId="77777777" w:rsidTr="00BE6F82">
        <w:trPr>
          <w:trHeight w:val="290"/>
        </w:trPr>
        <w:tc>
          <w:tcPr>
            <w:tcW w:w="1380" w:type="dxa"/>
            <w:noWrap/>
            <w:hideMark/>
          </w:tcPr>
          <w:p w14:paraId="2423D273" w14:textId="77777777" w:rsidR="00BA6F4B" w:rsidRPr="00DA3997" w:rsidRDefault="00BA6F4B" w:rsidP="00BE6F82">
            <w:pPr>
              <w:pStyle w:val="DokTabellentext"/>
            </w:pPr>
            <w:r w:rsidRPr="00DA3997">
              <w:t>SWFRG019-19</w:t>
            </w:r>
          </w:p>
        </w:tc>
        <w:tc>
          <w:tcPr>
            <w:tcW w:w="1480" w:type="dxa"/>
            <w:noWrap/>
            <w:hideMark/>
          </w:tcPr>
          <w:p w14:paraId="0D4D4EC3" w14:textId="77777777" w:rsidR="00BA6F4B" w:rsidRPr="00DA3997" w:rsidRDefault="00BA6F4B" w:rsidP="00BE6F82">
            <w:pPr>
              <w:pStyle w:val="DokTabellentext"/>
            </w:pPr>
            <w:r w:rsidRPr="00DA3997">
              <w:t>Poaceae</w:t>
            </w:r>
          </w:p>
        </w:tc>
        <w:tc>
          <w:tcPr>
            <w:tcW w:w="2260" w:type="dxa"/>
            <w:noWrap/>
            <w:hideMark/>
          </w:tcPr>
          <w:p w14:paraId="69D33F2B"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14:paraId="682B3487" w14:textId="77777777" w:rsidR="00BA6F4B" w:rsidRPr="00DA3997" w:rsidRDefault="00BA6F4B" w:rsidP="00BE6F82">
            <w:pPr>
              <w:pStyle w:val="DokTabellentext"/>
            </w:pPr>
            <w:r w:rsidRPr="00DA3997">
              <w:t>GRASS1020-07</w:t>
            </w:r>
          </w:p>
        </w:tc>
        <w:tc>
          <w:tcPr>
            <w:tcW w:w="1160" w:type="dxa"/>
            <w:noWrap/>
            <w:hideMark/>
          </w:tcPr>
          <w:p w14:paraId="5C8B0C10" w14:textId="77777777" w:rsidR="00BA6F4B" w:rsidRPr="00DA3997" w:rsidRDefault="00BA6F4B" w:rsidP="00BE6F82">
            <w:pPr>
              <w:pStyle w:val="DokTabellentext"/>
            </w:pPr>
            <w:r w:rsidRPr="00DA3997">
              <w:t>Poaceae</w:t>
            </w:r>
          </w:p>
        </w:tc>
        <w:tc>
          <w:tcPr>
            <w:tcW w:w="2660" w:type="dxa"/>
            <w:noWrap/>
            <w:hideMark/>
          </w:tcPr>
          <w:p w14:paraId="5D5AA6AA"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14:paraId="79B8B453" w14:textId="77777777" w:rsidR="00BA6F4B" w:rsidRPr="00DA3997" w:rsidRDefault="00BA6F4B" w:rsidP="00BE6F82">
            <w:pPr>
              <w:pStyle w:val="DokTabellentext"/>
            </w:pPr>
            <w:r w:rsidRPr="00DA3997">
              <w:t>99.44</w:t>
            </w:r>
          </w:p>
        </w:tc>
        <w:tc>
          <w:tcPr>
            <w:tcW w:w="700" w:type="dxa"/>
            <w:noWrap/>
            <w:hideMark/>
          </w:tcPr>
          <w:p w14:paraId="3DEADBEC" w14:textId="77777777" w:rsidR="00BA6F4B" w:rsidRPr="00DA3997" w:rsidRDefault="00BA6F4B" w:rsidP="00BE6F82">
            <w:pPr>
              <w:pStyle w:val="DokTabellentext"/>
            </w:pPr>
            <w:r w:rsidRPr="00DA3997">
              <w:t>974</w:t>
            </w:r>
          </w:p>
        </w:tc>
        <w:tc>
          <w:tcPr>
            <w:tcW w:w="780" w:type="dxa"/>
            <w:noWrap/>
            <w:hideMark/>
          </w:tcPr>
          <w:p w14:paraId="7603CBAA" w14:textId="77777777" w:rsidR="00BA6F4B" w:rsidRPr="00DA3997" w:rsidRDefault="00BA6F4B" w:rsidP="00BE6F82">
            <w:pPr>
              <w:pStyle w:val="DokTabellentext"/>
            </w:pPr>
            <w:r w:rsidRPr="00DA3997">
              <w:t>FALSE</w:t>
            </w:r>
          </w:p>
        </w:tc>
        <w:tc>
          <w:tcPr>
            <w:tcW w:w="1040" w:type="dxa"/>
            <w:noWrap/>
            <w:hideMark/>
          </w:tcPr>
          <w:p w14:paraId="0AA93E49" w14:textId="77777777" w:rsidR="00BA6F4B" w:rsidRPr="00DA3997" w:rsidRDefault="00BA6F4B" w:rsidP="00BE6F82">
            <w:pPr>
              <w:pStyle w:val="DokTabellentext"/>
            </w:pPr>
            <w:r w:rsidRPr="00DA3997">
              <w:t>rbcLa</w:t>
            </w:r>
          </w:p>
        </w:tc>
      </w:tr>
      <w:tr w:rsidR="00BA6F4B" w:rsidRPr="00DA3997" w14:paraId="57284741" w14:textId="77777777" w:rsidTr="00BE6F82">
        <w:trPr>
          <w:trHeight w:val="290"/>
        </w:trPr>
        <w:tc>
          <w:tcPr>
            <w:tcW w:w="1380" w:type="dxa"/>
            <w:noWrap/>
            <w:hideMark/>
          </w:tcPr>
          <w:p w14:paraId="06D70201" w14:textId="77777777" w:rsidR="00BA6F4B" w:rsidRPr="00DA3997" w:rsidRDefault="00BA6F4B" w:rsidP="00BE6F82">
            <w:pPr>
              <w:pStyle w:val="DokTabellentext"/>
            </w:pPr>
            <w:r w:rsidRPr="00DA3997">
              <w:t>SWFRG019-19</w:t>
            </w:r>
          </w:p>
        </w:tc>
        <w:tc>
          <w:tcPr>
            <w:tcW w:w="1480" w:type="dxa"/>
            <w:noWrap/>
            <w:hideMark/>
          </w:tcPr>
          <w:p w14:paraId="01749A96" w14:textId="77777777" w:rsidR="00BA6F4B" w:rsidRPr="00DA3997" w:rsidRDefault="00BA6F4B" w:rsidP="00BE6F82">
            <w:pPr>
              <w:pStyle w:val="DokTabellentext"/>
            </w:pPr>
            <w:r w:rsidRPr="00DA3997">
              <w:t>Poaceae</w:t>
            </w:r>
          </w:p>
        </w:tc>
        <w:tc>
          <w:tcPr>
            <w:tcW w:w="2260" w:type="dxa"/>
            <w:noWrap/>
            <w:hideMark/>
          </w:tcPr>
          <w:p w14:paraId="715B2523"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14:paraId="50AC95D8" w14:textId="77777777" w:rsidR="00BA6F4B" w:rsidRPr="00DA3997" w:rsidRDefault="00BA6F4B" w:rsidP="00BE6F82">
            <w:pPr>
              <w:pStyle w:val="DokTabellentext"/>
            </w:pPr>
            <w:r w:rsidRPr="00DA3997">
              <w:t>GRASS986-07</w:t>
            </w:r>
          </w:p>
        </w:tc>
        <w:tc>
          <w:tcPr>
            <w:tcW w:w="1160" w:type="dxa"/>
            <w:noWrap/>
            <w:hideMark/>
          </w:tcPr>
          <w:p w14:paraId="07FD54AA" w14:textId="77777777" w:rsidR="00BA6F4B" w:rsidRPr="00DA3997" w:rsidRDefault="00BA6F4B" w:rsidP="00BE6F82">
            <w:pPr>
              <w:pStyle w:val="DokTabellentext"/>
            </w:pPr>
            <w:r w:rsidRPr="00DA3997">
              <w:t>Poaceae</w:t>
            </w:r>
          </w:p>
        </w:tc>
        <w:tc>
          <w:tcPr>
            <w:tcW w:w="2660" w:type="dxa"/>
            <w:noWrap/>
            <w:hideMark/>
          </w:tcPr>
          <w:p w14:paraId="1CA5C564"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14:paraId="1E9259AF" w14:textId="77777777" w:rsidR="00BA6F4B" w:rsidRPr="00DA3997" w:rsidRDefault="00BA6F4B" w:rsidP="00BE6F82">
            <w:pPr>
              <w:pStyle w:val="DokTabellentext"/>
            </w:pPr>
            <w:r w:rsidRPr="00DA3997">
              <w:t>99.44</w:t>
            </w:r>
          </w:p>
        </w:tc>
        <w:tc>
          <w:tcPr>
            <w:tcW w:w="700" w:type="dxa"/>
            <w:noWrap/>
            <w:hideMark/>
          </w:tcPr>
          <w:p w14:paraId="6F874592" w14:textId="77777777" w:rsidR="00BA6F4B" w:rsidRPr="00DA3997" w:rsidRDefault="00BA6F4B" w:rsidP="00BE6F82">
            <w:pPr>
              <w:pStyle w:val="DokTabellentext"/>
            </w:pPr>
            <w:r w:rsidRPr="00DA3997">
              <w:t>974</w:t>
            </w:r>
          </w:p>
        </w:tc>
        <w:tc>
          <w:tcPr>
            <w:tcW w:w="780" w:type="dxa"/>
            <w:noWrap/>
            <w:hideMark/>
          </w:tcPr>
          <w:p w14:paraId="3384D851" w14:textId="77777777" w:rsidR="00BA6F4B" w:rsidRPr="00DA3997" w:rsidRDefault="00BA6F4B" w:rsidP="00BE6F82">
            <w:pPr>
              <w:pStyle w:val="DokTabellentext"/>
            </w:pPr>
            <w:r w:rsidRPr="00DA3997">
              <w:t>FALSE</w:t>
            </w:r>
          </w:p>
        </w:tc>
        <w:tc>
          <w:tcPr>
            <w:tcW w:w="1040" w:type="dxa"/>
            <w:noWrap/>
            <w:hideMark/>
          </w:tcPr>
          <w:p w14:paraId="0A6B7305" w14:textId="77777777" w:rsidR="00BA6F4B" w:rsidRPr="00DA3997" w:rsidRDefault="00BA6F4B" w:rsidP="00BE6F82">
            <w:pPr>
              <w:pStyle w:val="DokTabellentext"/>
            </w:pPr>
            <w:r w:rsidRPr="00DA3997">
              <w:t>rbcLa</w:t>
            </w:r>
          </w:p>
        </w:tc>
      </w:tr>
      <w:tr w:rsidR="00BA6F4B" w:rsidRPr="00DA3997" w14:paraId="07EB0201" w14:textId="77777777" w:rsidTr="00BE6F82">
        <w:trPr>
          <w:trHeight w:val="290"/>
        </w:trPr>
        <w:tc>
          <w:tcPr>
            <w:tcW w:w="1380" w:type="dxa"/>
            <w:noWrap/>
            <w:hideMark/>
          </w:tcPr>
          <w:p w14:paraId="3F426A8C" w14:textId="77777777" w:rsidR="00BA6F4B" w:rsidRPr="00DA3997" w:rsidRDefault="00BA6F4B" w:rsidP="00BE6F82">
            <w:pPr>
              <w:pStyle w:val="DokTabellentext"/>
            </w:pPr>
            <w:r w:rsidRPr="00DA3997">
              <w:t>SWFRG019-19</w:t>
            </w:r>
          </w:p>
        </w:tc>
        <w:tc>
          <w:tcPr>
            <w:tcW w:w="1480" w:type="dxa"/>
            <w:noWrap/>
            <w:hideMark/>
          </w:tcPr>
          <w:p w14:paraId="71FE3FD8" w14:textId="77777777" w:rsidR="00BA6F4B" w:rsidRPr="00DA3997" w:rsidRDefault="00BA6F4B" w:rsidP="00BE6F82">
            <w:pPr>
              <w:pStyle w:val="DokTabellentext"/>
            </w:pPr>
            <w:r w:rsidRPr="00DA3997">
              <w:t>Poaceae</w:t>
            </w:r>
          </w:p>
        </w:tc>
        <w:tc>
          <w:tcPr>
            <w:tcW w:w="2260" w:type="dxa"/>
            <w:noWrap/>
            <w:hideMark/>
          </w:tcPr>
          <w:p w14:paraId="41E42A25"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14:paraId="69319DD6" w14:textId="77777777" w:rsidR="00BA6F4B" w:rsidRPr="00DA3997" w:rsidRDefault="00BA6F4B" w:rsidP="00BE6F82">
            <w:pPr>
              <w:pStyle w:val="DokTabellentext"/>
            </w:pPr>
            <w:r w:rsidRPr="00DA3997">
              <w:t>KSR314-07</w:t>
            </w:r>
          </w:p>
        </w:tc>
        <w:tc>
          <w:tcPr>
            <w:tcW w:w="1160" w:type="dxa"/>
            <w:noWrap/>
            <w:hideMark/>
          </w:tcPr>
          <w:p w14:paraId="2F811720" w14:textId="77777777" w:rsidR="00BA6F4B" w:rsidRPr="00DA3997" w:rsidRDefault="00BA6F4B" w:rsidP="00BE6F82">
            <w:pPr>
              <w:pStyle w:val="DokTabellentext"/>
            </w:pPr>
            <w:r w:rsidRPr="00DA3997">
              <w:t>Poaceae</w:t>
            </w:r>
          </w:p>
        </w:tc>
        <w:tc>
          <w:tcPr>
            <w:tcW w:w="2660" w:type="dxa"/>
            <w:noWrap/>
            <w:hideMark/>
          </w:tcPr>
          <w:p w14:paraId="0660EE2F"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arundinacea</w:t>
            </w:r>
          </w:p>
        </w:tc>
        <w:tc>
          <w:tcPr>
            <w:tcW w:w="640" w:type="dxa"/>
            <w:noWrap/>
            <w:hideMark/>
          </w:tcPr>
          <w:p w14:paraId="4F9E4675" w14:textId="77777777" w:rsidR="00BA6F4B" w:rsidRPr="00DA3997" w:rsidRDefault="00BA6F4B" w:rsidP="00BE6F82">
            <w:pPr>
              <w:pStyle w:val="DokTabellentext"/>
            </w:pPr>
            <w:r w:rsidRPr="00DA3997">
              <w:t>99.44</w:t>
            </w:r>
          </w:p>
        </w:tc>
        <w:tc>
          <w:tcPr>
            <w:tcW w:w="700" w:type="dxa"/>
            <w:noWrap/>
            <w:hideMark/>
          </w:tcPr>
          <w:p w14:paraId="0601D7FD" w14:textId="77777777" w:rsidR="00BA6F4B" w:rsidRPr="00DA3997" w:rsidRDefault="00BA6F4B" w:rsidP="00BE6F82">
            <w:pPr>
              <w:pStyle w:val="DokTabellentext"/>
            </w:pPr>
            <w:r w:rsidRPr="00DA3997">
              <w:t>974</w:t>
            </w:r>
          </w:p>
        </w:tc>
        <w:tc>
          <w:tcPr>
            <w:tcW w:w="780" w:type="dxa"/>
            <w:noWrap/>
            <w:hideMark/>
          </w:tcPr>
          <w:p w14:paraId="0FC7C474" w14:textId="77777777" w:rsidR="00BA6F4B" w:rsidRPr="00DA3997" w:rsidRDefault="00BA6F4B" w:rsidP="00BE6F82">
            <w:pPr>
              <w:pStyle w:val="DokTabellentext"/>
            </w:pPr>
            <w:r w:rsidRPr="00DA3997">
              <w:t>FALSE</w:t>
            </w:r>
          </w:p>
        </w:tc>
        <w:tc>
          <w:tcPr>
            <w:tcW w:w="1040" w:type="dxa"/>
            <w:noWrap/>
            <w:hideMark/>
          </w:tcPr>
          <w:p w14:paraId="7DC84AD0" w14:textId="77777777" w:rsidR="00BA6F4B" w:rsidRPr="00DA3997" w:rsidRDefault="00BA6F4B" w:rsidP="00BE6F82">
            <w:pPr>
              <w:pStyle w:val="DokTabellentext"/>
            </w:pPr>
            <w:r w:rsidRPr="00DA3997">
              <w:t>rbcLa</w:t>
            </w:r>
          </w:p>
        </w:tc>
      </w:tr>
      <w:tr w:rsidR="00BA6F4B" w:rsidRPr="00DA3997" w14:paraId="6A69AFE1" w14:textId="77777777" w:rsidTr="00BE6F82">
        <w:trPr>
          <w:trHeight w:val="290"/>
        </w:trPr>
        <w:tc>
          <w:tcPr>
            <w:tcW w:w="1380" w:type="dxa"/>
            <w:noWrap/>
            <w:hideMark/>
          </w:tcPr>
          <w:p w14:paraId="5DB89E54" w14:textId="77777777" w:rsidR="00BA6F4B" w:rsidRPr="00DA3997" w:rsidRDefault="00BA6F4B" w:rsidP="00BE6F82">
            <w:pPr>
              <w:pStyle w:val="DokTabellentext"/>
            </w:pPr>
            <w:r w:rsidRPr="00DA3997">
              <w:t>SWFRG019-19</w:t>
            </w:r>
          </w:p>
        </w:tc>
        <w:tc>
          <w:tcPr>
            <w:tcW w:w="1480" w:type="dxa"/>
            <w:noWrap/>
            <w:hideMark/>
          </w:tcPr>
          <w:p w14:paraId="0E9EDEAD" w14:textId="77777777" w:rsidR="00BA6F4B" w:rsidRPr="00DA3997" w:rsidRDefault="00BA6F4B" w:rsidP="00BE6F82">
            <w:pPr>
              <w:pStyle w:val="DokTabellentext"/>
            </w:pPr>
            <w:r w:rsidRPr="00DA3997">
              <w:t>Poaceae</w:t>
            </w:r>
          </w:p>
        </w:tc>
        <w:tc>
          <w:tcPr>
            <w:tcW w:w="2260" w:type="dxa"/>
            <w:noWrap/>
            <w:hideMark/>
          </w:tcPr>
          <w:p w14:paraId="7FD1445F"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14:paraId="1A38F330" w14:textId="77777777" w:rsidR="00BA6F4B" w:rsidRPr="00DA3997" w:rsidRDefault="00BA6F4B" w:rsidP="00BE6F82">
            <w:pPr>
              <w:pStyle w:val="DokTabellentext"/>
            </w:pPr>
            <w:r w:rsidRPr="00DA3997">
              <w:t>KSR116-07</w:t>
            </w:r>
          </w:p>
        </w:tc>
        <w:tc>
          <w:tcPr>
            <w:tcW w:w="1160" w:type="dxa"/>
            <w:noWrap/>
            <w:hideMark/>
          </w:tcPr>
          <w:p w14:paraId="15D649E3" w14:textId="77777777" w:rsidR="00BA6F4B" w:rsidRPr="00DA3997" w:rsidRDefault="00BA6F4B" w:rsidP="00BE6F82">
            <w:pPr>
              <w:pStyle w:val="DokTabellentext"/>
            </w:pPr>
            <w:r w:rsidRPr="00DA3997">
              <w:t>Poaceae</w:t>
            </w:r>
          </w:p>
        </w:tc>
        <w:tc>
          <w:tcPr>
            <w:tcW w:w="2660" w:type="dxa"/>
            <w:noWrap/>
            <w:hideMark/>
          </w:tcPr>
          <w:p w14:paraId="58DD4DF3"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14:paraId="3D043DDE" w14:textId="77777777" w:rsidR="00BA6F4B" w:rsidRPr="00DA3997" w:rsidRDefault="00BA6F4B" w:rsidP="00BE6F82">
            <w:pPr>
              <w:pStyle w:val="DokTabellentext"/>
            </w:pPr>
            <w:r w:rsidRPr="00DA3997">
              <w:t>99.44</w:t>
            </w:r>
          </w:p>
        </w:tc>
        <w:tc>
          <w:tcPr>
            <w:tcW w:w="700" w:type="dxa"/>
            <w:noWrap/>
            <w:hideMark/>
          </w:tcPr>
          <w:p w14:paraId="66C63846" w14:textId="77777777" w:rsidR="00BA6F4B" w:rsidRPr="00DA3997" w:rsidRDefault="00BA6F4B" w:rsidP="00BE6F82">
            <w:pPr>
              <w:pStyle w:val="DokTabellentext"/>
            </w:pPr>
            <w:r w:rsidRPr="00DA3997">
              <w:t>974</w:t>
            </w:r>
          </w:p>
        </w:tc>
        <w:tc>
          <w:tcPr>
            <w:tcW w:w="780" w:type="dxa"/>
            <w:noWrap/>
            <w:hideMark/>
          </w:tcPr>
          <w:p w14:paraId="5D69D255" w14:textId="77777777" w:rsidR="00BA6F4B" w:rsidRPr="00DA3997" w:rsidRDefault="00BA6F4B" w:rsidP="00BE6F82">
            <w:pPr>
              <w:pStyle w:val="DokTabellentext"/>
            </w:pPr>
            <w:r w:rsidRPr="00DA3997">
              <w:t>FALSE</w:t>
            </w:r>
          </w:p>
        </w:tc>
        <w:tc>
          <w:tcPr>
            <w:tcW w:w="1040" w:type="dxa"/>
            <w:noWrap/>
            <w:hideMark/>
          </w:tcPr>
          <w:p w14:paraId="3FB6FF37" w14:textId="77777777" w:rsidR="00BA6F4B" w:rsidRPr="00DA3997" w:rsidRDefault="00BA6F4B" w:rsidP="00BE6F82">
            <w:pPr>
              <w:pStyle w:val="DokTabellentext"/>
            </w:pPr>
            <w:r w:rsidRPr="00DA3997">
              <w:t>rbcLa</w:t>
            </w:r>
          </w:p>
        </w:tc>
      </w:tr>
      <w:tr w:rsidR="00BA6F4B" w:rsidRPr="00DA3997" w14:paraId="55627E3A" w14:textId="77777777" w:rsidTr="00BE6F82">
        <w:trPr>
          <w:trHeight w:val="290"/>
        </w:trPr>
        <w:tc>
          <w:tcPr>
            <w:tcW w:w="1380" w:type="dxa"/>
            <w:noWrap/>
            <w:hideMark/>
          </w:tcPr>
          <w:p w14:paraId="738D2ED7" w14:textId="77777777" w:rsidR="00BA6F4B" w:rsidRPr="00DA3997" w:rsidRDefault="00BA6F4B" w:rsidP="00BE6F82">
            <w:pPr>
              <w:pStyle w:val="DokTabellentext"/>
            </w:pPr>
            <w:r w:rsidRPr="00DA3997">
              <w:t>SWFRG019-19</w:t>
            </w:r>
          </w:p>
        </w:tc>
        <w:tc>
          <w:tcPr>
            <w:tcW w:w="1480" w:type="dxa"/>
            <w:noWrap/>
            <w:hideMark/>
          </w:tcPr>
          <w:p w14:paraId="0A4AE1B9" w14:textId="77777777" w:rsidR="00BA6F4B" w:rsidRPr="00DA3997" w:rsidRDefault="00BA6F4B" w:rsidP="00BE6F82">
            <w:pPr>
              <w:pStyle w:val="DokTabellentext"/>
            </w:pPr>
            <w:r w:rsidRPr="00DA3997">
              <w:t>Poaceae</w:t>
            </w:r>
          </w:p>
        </w:tc>
        <w:tc>
          <w:tcPr>
            <w:tcW w:w="2260" w:type="dxa"/>
            <w:noWrap/>
            <w:hideMark/>
          </w:tcPr>
          <w:p w14:paraId="75C2342B"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14:paraId="36585E24" w14:textId="77777777" w:rsidR="00BA6F4B" w:rsidRPr="00DA3997" w:rsidRDefault="00BA6F4B" w:rsidP="00BE6F82">
            <w:pPr>
              <w:pStyle w:val="DokTabellentext"/>
            </w:pPr>
            <w:r w:rsidRPr="00DA3997">
              <w:t>KSR077-07</w:t>
            </w:r>
          </w:p>
        </w:tc>
        <w:tc>
          <w:tcPr>
            <w:tcW w:w="1160" w:type="dxa"/>
            <w:noWrap/>
            <w:hideMark/>
          </w:tcPr>
          <w:p w14:paraId="7720631E" w14:textId="77777777" w:rsidR="00BA6F4B" w:rsidRPr="00DA3997" w:rsidRDefault="00BA6F4B" w:rsidP="00BE6F82">
            <w:pPr>
              <w:pStyle w:val="DokTabellentext"/>
            </w:pPr>
            <w:r w:rsidRPr="00DA3997">
              <w:t>Poaceae</w:t>
            </w:r>
          </w:p>
        </w:tc>
        <w:tc>
          <w:tcPr>
            <w:tcW w:w="2660" w:type="dxa"/>
            <w:noWrap/>
            <w:hideMark/>
          </w:tcPr>
          <w:p w14:paraId="30876026"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arundinaceum</w:t>
            </w:r>
          </w:p>
        </w:tc>
        <w:tc>
          <w:tcPr>
            <w:tcW w:w="640" w:type="dxa"/>
            <w:noWrap/>
            <w:hideMark/>
          </w:tcPr>
          <w:p w14:paraId="54805B29" w14:textId="77777777" w:rsidR="00BA6F4B" w:rsidRPr="00DA3997" w:rsidRDefault="00BA6F4B" w:rsidP="00BE6F82">
            <w:pPr>
              <w:pStyle w:val="DokTabellentext"/>
            </w:pPr>
            <w:r w:rsidRPr="00DA3997">
              <w:t>99.44</w:t>
            </w:r>
          </w:p>
        </w:tc>
        <w:tc>
          <w:tcPr>
            <w:tcW w:w="700" w:type="dxa"/>
            <w:noWrap/>
            <w:hideMark/>
          </w:tcPr>
          <w:p w14:paraId="5B360710" w14:textId="77777777" w:rsidR="00BA6F4B" w:rsidRPr="00DA3997" w:rsidRDefault="00BA6F4B" w:rsidP="00BE6F82">
            <w:pPr>
              <w:pStyle w:val="DokTabellentext"/>
            </w:pPr>
            <w:r w:rsidRPr="00DA3997">
              <w:t>974</w:t>
            </w:r>
          </w:p>
        </w:tc>
        <w:tc>
          <w:tcPr>
            <w:tcW w:w="780" w:type="dxa"/>
            <w:noWrap/>
            <w:hideMark/>
          </w:tcPr>
          <w:p w14:paraId="42B9E27B" w14:textId="77777777" w:rsidR="00BA6F4B" w:rsidRPr="00DA3997" w:rsidRDefault="00BA6F4B" w:rsidP="00BE6F82">
            <w:pPr>
              <w:pStyle w:val="DokTabellentext"/>
            </w:pPr>
            <w:r w:rsidRPr="00DA3997">
              <w:t>FALSE</w:t>
            </w:r>
          </w:p>
        </w:tc>
        <w:tc>
          <w:tcPr>
            <w:tcW w:w="1040" w:type="dxa"/>
            <w:noWrap/>
            <w:hideMark/>
          </w:tcPr>
          <w:p w14:paraId="70325136" w14:textId="77777777" w:rsidR="00BA6F4B" w:rsidRPr="00DA3997" w:rsidRDefault="00BA6F4B" w:rsidP="00BE6F82">
            <w:pPr>
              <w:pStyle w:val="DokTabellentext"/>
            </w:pPr>
            <w:r w:rsidRPr="00DA3997">
              <w:t>rbcLa</w:t>
            </w:r>
          </w:p>
        </w:tc>
      </w:tr>
      <w:tr w:rsidR="00BA6F4B" w:rsidRPr="00DA3997" w14:paraId="2922634F" w14:textId="77777777" w:rsidTr="00BE6F82">
        <w:trPr>
          <w:trHeight w:val="290"/>
        </w:trPr>
        <w:tc>
          <w:tcPr>
            <w:tcW w:w="1380" w:type="dxa"/>
            <w:noWrap/>
            <w:hideMark/>
          </w:tcPr>
          <w:p w14:paraId="3E91496B" w14:textId="77777777" w:rsidR="00BA6F4B" w:rsidRPr="00DA3997" w:rsidRDefault="00BA6F4B" w:rsidP="00BE6F82">
            <w:pPr>
              <w:pStyle w:val="DokTabellentext"/>
            </w:pPr>
            <w:r w:rsidRPr="00DA3997">
              <w:t>SWFRG019-19</w:t>
            </w:r>
          </w:p>
        </w:tc>
        <w:tc>
          <w:tcPr>
            <w:tcW w:w="1480" w:type="dxa"/>
            <w:noWrap/>
            <w:hideMark/>
          </w:tcPr>
          <w:p w14:paraId="66BA593F" w14:textId="77777777" w:rsidR="00BA6F4B" w:rsidRPr="00DA3997" w:rsidRDefault="00BA6F4B" w:rsidP="00BE6F82">
            <w:pPr>
              <w:pStyle w:val="DokTabellentext"/>
            </w:pPr>
            <w:r w:rsidRPr="00DA3997">
              <w:t>Poaceae</w:t>
            </w:r>
          </w:p>
        </w:tc>
        <w:tc>
          <w:tcPr>
            <w:tcW w:w="2260" w:type="dxa"/>
            <w:noWrap/>
            <w:hideMark/>
          </w:tcPr>
          <w:p w14:paraId="15FEBBC0"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14:paraId="687583DF" w14:textId="77777777" w:rsidR="00BA6F4B" w:rsidRPr="00DA3997" w:rsidRDefault="00BA6F4B" w:rsidP="00BE6F82">
            <w:pPr>
              <w:pStyle w:val="DokTabellentext"/>
            </w:pPr>
            <w:r w:rsidRPr="00DA3997">
              <w:t>GRASS808-07</w:t>
            </w:r>
          </w:p>
        </w:tc>
        <w:tc>
          <w:tcPr>
            <w:tcW w:w="1160" w:type="dxa"/>
            <w:noWrap/>
            <w:hideMark/>
          </w:tcPr>
          <w:p w14:paraId="7F50FB04" w14:textId="77777777" w:rsidR="00BA6F4B" w:rsidRPr="00DA3997" w:rsidRDefault="00BA6F4B" w:rsidP="00BE6F82">
            <w:pPr>
              <w:pStyle w:val="DokTabellentext"/>
            </w:pPr>
            <w:r w:rsidRPr="00DA3997">
              <w:t>Poaceae</w:t>
            </w:r>
          </w:p>
        </w:tc>
        <w:tc>
          <w:tcPr>
            <w:tcW w:w="2660" w:type="dxa"/>
            <w:noWrap/>
            <w:hideMark/>
          </w:tcPr>
          <w:p w14:paraId="60BAD611"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14:paraId="7AB32FB3" w14:textId="77777777" w:rsidR="00BA6F4B" w:rsidRPr="00DA3997" w:rsidRDefault="00BA6F4B" w:rsidP="00BE6F82">
            <w:pPr>
              <w:pStyle w:val="DokTabellentext"/>
            </w:pPr>
            <w:r w:rsidRPr="00DA3997">
              <w:t>99.44</w:t>
            </w:r>
          </w:p>
        </w:tc>
        <w:tc>
          <w:tcPr>
            <w:tcW w:w="700" w:type="dxa"/>
            <w:noWrap/>
            <w:hideMark/>
          </w:tcPr>
          <w:p w14:paraId="4739EAF3" w14:textId="77777777" w:rsidR="00BA6F4B" w:rsidRPr="00DA3997" w:rsidRDefault="00BA6F4B" w:rsidP="00BE6F82">
            <w:pPr>
              <w:pStyle w:val="DokTabellentext"/>
            </w:pPr>
            <w:r w:rsidRPr="00DA3997">
              <w:t>974</w:t>
            </w:r>
          </w:p>
        </w:tc>
        <w:tc>
          <w:tcPr>
            <w:tcW w:w="780" w:type="dxa"/>
            <w:noWrap/>
            <w:hideMark/>
          </w:tcPr>
          <w:p w14:paraId="13F74F1C" w14:textId="77777777" w:rsidR="00BA6F4B" w:rsidRPr="00DA3997" w:rsidRDefault="00BA6F4B" w:rsidP="00BE6F82">
            <w:pPr>
              <w:pStyle w:val="DokTabellentext"/>
            </w:pPr>
            <w:r w:rsidRPr="00DA3997">
              <w:t>FALSE</w:t>
            </w:r>
          </w:p>
        </w:tc>
        <w:tc>
          <w:tcPr>
            <w:tcW w:w="1040" w:type="dxa"/>
            <w:noWrap/>
            <w:hideMark/>
          </w:tcPr>
          <w:p w14:paraId="11A2AF0E" w14:textId="77777777" w:rsidR="00BA6F4B" w:rsidRPr="00DA3997" w:rsidRDefault="00BA6F4B" w:rsidP="00BE6F82">
            <w:pPr>
              <w:pStyle w:val="DokTabellentext"/>
            </w:pPr>
            <w:r w:rsidRPr="00DA3997">
              <w:t>rbcLa</w:t>
            </w:r>
          </w:p>
        </w:tc>
      </w:tr>
      <w:tr w:rsidR="00BA6F4B" w:rsidRPr="00DA3997" w14:paraId="4DF7B507" w14:textId="77777777" w:rsidTr="00BE6F82">
        <w:trPr>
          <w:trHeight w:val="290"/>
        </w:trPr>
        <w:tc>
          <w:tcPr>
            <w:tcW w:w="1380" w:type="dxa"/>
            <w:noWrap/>
            <w:hideMark/>
          </w:tcPr>
          <w:p w14:paraId="2748A285" w14:textId="77777777" w:rsidR="00BA6F4B" w:rsidRPr="00DA3997" w:rsidRDefault="00BA6F4B" w:rsidP="00BE6F82">
            <w:pPr>
              <w:pStyle w:val="DokTabellentext"/>
            </w:pPr>
            <w:r w:rsidRPr="00DA3997">
              <w:t>SWFRG019-19</w:t>
            </w:r>
          </w:p>
        </w:tc>
        <w:tc>
          <w:tcPr>
            <w:tcW w:w="1480" w:type="dxa"/>
            <w:noWrap/>
            <w:hideMark/>
          </w:tcPr>
          <w:p w14:paraId="288F9379" w14:textId="77777777" w:rsidR="00BA6F4B" w:rsidRPr="00DA3997" w:rsidRDefault="00BA6F4B" w:rsidP="00BE6F82">
            <w:pPr>
              <w:pStyle w:val="DokTabellentext"/>
            </w:pPr>
            <w:r w:rsidRPr="00DA3997">
              <w:t>Poaceae</w:t>
            </w:r>
          </w:p>
        </w:tc>
        <w:tc>
          <w:tcPr>
            <w:tcW w:w="2260" w:type="dxa"/>
            <w:noWrap/>
            <w:hideMark/>
          </w:tcPr>
          <w:p w14:paraId="2719438E"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14:paraId="0F4153B7" w14:textId="77777777" w:rsidR="00BA6F4B" w:rsidRPr="00DA3997" w:rsidRDefault="00BA6F4B" w:rsidP="00BE6F82">
            <w:pPr>
              <w:pStyle w:val="DokTabellentext"/>
            </w:pPr>
            <w:r w:rsidRPr="00DA3997">
              <w:t>GRASS458-07</w:t>
            </w:r>
          </w:p>
        </w:tc>
        <w:tc>
          <w:tcPr>
            <w:tcW w:w="1160" w:type="dxa"/>
            <w:noWrap/>
            <w:hideMark/>
          </w:tcPr>
          <w:p w14:paraId="58353EA3" w14:textId="77777777" w:rsidR="00BA6F4B" w:rsidRPr="00DA3997" w:rsidRDefault="00BA6F4B" w:rsidP="00BE6F82">
            <w:pPr>
              <w:pStyle w:val="DokTabellentext"/>
            </w:pPr>
            <w:r w:rsidRPr="00DA3997">
              <w:t>Poaceae</w:t>
            </w:r>
          </w:p>
        </w:tc>
        <w:tc>
          <w:tcPr>
            <w:tcW w:w="2660" w:type="dxa"/>
            <w:noWrap/>
            <w:hideMark/>
          </w:tcPr>
          <w:p w14:paraId="0DB0E509" w14:textId="77777777" w:rsidR="00BA6F4B" w:rsidRPr="00DA3997" w:rsidRDefault="00BA6F4B" w:rsidP="00BE6F82">
            <w:pPr>
              <w:pStyle w:val="DokTabellentext"/>
              <w:rPr>
                <w:i/>
                <w:iCs/>
              </w:rPr>
            </w:pPr>
            <w:r w:rsidRPr="00DA3997">
              <w:rPr>
                <w:i/>
                <w:iCs/>
              </w:rPr>
              <w:t>Schedonorus</w:t>
            </w:r>
            <w:r>
              <w:rPr>
                <w:i/>
                <w:iCs/>
              </w:rPr>
              <w:t xml:space="preserve"> </w:t>
            </w:r>
            <w:r w:rsidRPr="00DA3997">
              <w:rPr>
                <w:i/>
                <w:iCs/>
              </w:rPr>
              <w:t>arundinaceus</w:t>
            </w:r>
          </w:p>
        </w:tc>
        <w:tc>
          <w:tcPr>
            <w:tcW w:w="640" w:type="dxa"/>
            <w:noWrap/>
            <w:hideMark/>
          </w:tcPr>
          <w:p w14:paraId="564F3A5F" w14:textId="77777777" w:rsidR="00BA6F4B" w:rsidRPr="00DA3997" w:rsidRDefault="00BA6F4B" w:rsidP="00BE6F82">
            <w:pPr>
              <w:pStyle w:val="DokTabellentext"/>
            </w:pPr>
            <w:r w:rsidRPr="00DA3997">
              <w:t>99.44</w:t>
            </w:r>
          </w:p>
        </w:tc>
        <w:tc>
          <w:tcPr>
            <w:tcW w:w="700" w:type="dxa"/>
            <w:noWrap/>
            <w:hideMark/>
          </w:tcPr>
          <w:p w14:paraId="387F3FE1" w14:textId="77777777" w:rsidR="00BA6F4B" w:rsidRPr="00DA3997" w:rsidRDefault="00BA6F4B" w:rsidP="00BE6F82">
            <w:pPr>
              <w:pStyle w:val="DokTabellentext"/>
            </w:pPr>
            <w:r w:rsidRPr="00DA3997">
              <w:t>974</w:t>
            </w:r>
          </w:p>
        </w:tc>
        <w:tc>
          <w:tcPr>
            <w:tcW w:w="780" w:type="dxa"/>
            <w:noWrap/>
            <w:hideMark/>
          </w:tcPr>
          <w:p w14:paraId="04C26DC3" w14:textId="77777777" w:rsidR="00BA6F4B" w:rsidRPr="00DA3997" w:rsidRDefault="00BA6F4B" w:rsidP="00BE6F82">
            <w:pPr>
              <w:pStyle w:val="DokTabellentext"/>
            </w:pPr>
            <w:r w:rsidRPr="00DA3997">
              <w:t>FALSE</w:t>
            </w:r>
          </w:p>
        </w:tc>
        <w:tc>
          <w:tcPr>
            <w:tcW w:w="1040" w:type="dxa"/>
            <w:noWrap/>
            <w:hideMark/>
          </w:tcPr>
          <w:p w14:paraId="31F98F35" w14:textId="77777777" w:rsidR="00BA6F4B" w:rsidRPr="00DA3997" w:rsidRDefault="00BA6F4B" w:rsidP="00BE6F82">
            <w:pPr>
              <w:pStyle w:val="DokTabellentext"/>
            </w:pPr>
            <w:r w:rsidRPr="00DA3997">
              <w:t>rbcLa</w:t>
            </w:r>
          </w:p>
        </w:tc>
      </w:tr>
      <w:tr w:rsidR="00BA6F4B" w:rsidRPr="00DA3997" w14:paraId="037CC561" w14:textId="77777777" w:rsidTr="00BE6F82">
        <w:trPr>
          <w:trHeight w:val="290"/>
        </w:trPr>
        <w:tc>
          <w:tcPr>
            <w:tcW w:w="1380" w:type="dxa"/>
            <w:noWrap/>
            <w:hideMark/>
          </w:tcPr>
          <w:p w14:paraId="32E8A00A" w14:textId="77777777" w:rsidR="00BA6F4B" w:rsidRPr="00DA3997" w:rsidRDefault="00BA6F4B" w:rsidP="00BE6F82">
            <w:pPr>
              <w:pStyle w:val="DokTabellentext"/>
            </w:pPr>
            <w:r w:rsidRPr="00DA3997">
              <w:t>SWFRG020-19</w:t>
            </w:r>
          </w:p>
        </w:tc>
        <w:tc>
          <w:tcPr>
            <w:tcW w:w="1480" w:type="dxa"/>
            <w:noWrap/>
            <w:hideMark/>
          </w:tcPr>
          <w:p w14:paraId="215078F3" w14:textId="77777777" w:rsidR="00BA6F4B" w:rsidRPr="00DA3997" w:rsidRDefault="00BA6F4B" w:rsidP="00BE6F82">
            <w:pPr>
              <w:pStyle w:val="DokTabellentext"/>
            </w:pPr>
            <w:r w:rsidRPr="00DA3997">
              <w:t>Fabaceae</w:t>
            </w:r>
          </w:p>
        </w:tc>
        <w:tc>
          <w:tcPr>
            <w:tcW w:w="2260" w:type="dxa"/>
            <w:noWrap/>
            <w:hideMark/>
          </w:tcPr>
          <w:p w14:paraId="273CC989"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14:paraId="620C5CA4" w14:textId="77777777" w:rsidR="00BA6F4B" w:rsidRPr="00DA3997" w:rsidRDefault="00BA6F4B" w:rsidP="00BE6F82">
            <w:pPr>
              <w:pStyle w:val="DokTabellentext"/>
            </w:pPr>
            <w:r w:rsidRPr="00DA3997">
              <w:t>SDP761050-18</w:t>
            </w:r>
          </w:p>
        </w:tc>
        <w:tc>
          <w:tcPr>
            <w:tcW w:w="1160" w:type="dxa"/>
            <w:noWrap/>
            <w:hideMark/>
          </w:tcPr>
          <w:p w14:paraId="0F4AF18C" w14:textId="77777777" w:rsidR="00BA6F4B" w:rsidRPr="00DA3997" w:rsidRDefault="00BA6F4B" w:rsidP="00BE6F82">
            <w:pPr>
              <w:pStyle w:val="DokTabellentext"/>
            </w:pPr>
            <w:r w:rsidRPr="00DA3997">
              <w:t>Fabaceae</w:t>
            </w:r>
          </w:p>
        </w:tc>
        <w:tc>
          <w:tcPr>
            <w:tcW w:w="2660" w:type="dxa"/>
            <w:noWrap/>
            <w:hideMark/>
          </w:tcPr>
          <w:p w14:paraId="492145E6"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14:paraId="1C8371AE" w14:textId="77777777" w:rsidR="00BA6F4B" w:rsidRPr="00DA3997" w:rsidRDefault="00BA6F4B" w:rsidP="00BE6F82">
            <w:pPr>
              <w:pStyle w:val="DokTabellentext"/>
            </w:pPr>
            <w:r w:rsidRPr="00DA3997">
              <w:t>99.44</w:t>
            </w:r>
          </w:p>
        </w:tc>
        <w:tc>
          <w:tcPr>
            <w:tcW w:w="700" w:type="dxa"/>
            <w:noWrap/>
            <w:hideMark/>
          </w:tcPr>
          <w:p w14:paraId="79ACF3FA" w14:textId="77777777" w:rsidR="00BA6F4B" w:rsidRPr="00DA3997" w:rsidRDefault="00BA6F4B" w:rsidP="00BE6F82">
            <w:pPr>
              <w:pStyle w:val="DokTabellentext"/>
            </w:pPr>
            <w:r w:rsidRPr="00DA3997">
              <w:t>977</w:t>
            </w:r>
          </w:p>
        </w:tc>
        <w:tc>
          <w:tcPr>
            <w:tcW w:w="780" w:type="dxa"/>
            <w:noWrap/>
            <w:hideMark/>
          </w:tcPr>
          <w:p w14:paraId="7B18C0DE" w14:textId="77777777" w:rsidR="00BA6F4B" w:rsidRPr="00DA3997" w:rsidRDefault="00BA6F4B" w:rsidP="00BE6F82">
            <w:pPr>
              <w:pStyle w:val="DokTabellentext"/>
            </w:pPr>
            <w:r w:rsidRPr="00DA3997">
              <w:t>TRUE</w:t>
            </w:r>
          </w:p>
        </w:tc>
        <w:tc>
          <w:tcPr>
            <w:tcW w:w="1040" w:type="dxa"/>
            <w:noWrap/>
            <w:hideMark/>
          </w:tcPr>
          <w:p w14:paraId="7FABF902" w14:textId="77777777" w:rsidR="00BA6F4B" w:rsidRPr="00DA3997" w:rsidRDefault="00BA6F4B" w:rsidP="00BE6F82">
            <w:pPr>
              <w:pStyle w:val="DokTabellentext"/>
            </w:pPr>
            <w:r w:rsidRPr="00DA3997">
              <w:t>rbcLa</w:t>
            </w:r>
          </w:p>
        </w:tc>
      </w:tr>
      <w:tr w:rsidR="00BA6F4B" w:rsidRPr="00DA3997" w14:paraId="79481A59" w14:textId="77777777" w:rsidTr="00BE6F82">
        <w:trPr>
          <w:trHeight w:val="290"/>
        </w:trPr>
        <w:tc>
          <w:tcPr>
            <w:tcW w:w="1380" w:type="dxa"/>
            <w:noWrap/>
            <w:hideMark/>
          </w:tcPr>
          <w:p w14:paraId="64ACD342" w14:textId="77777777" w:rsidR="00BA6F4B" w:rsidRPr="00DA3997" w:rsidRDefault="00BA6F4B" w:rsidP="00BE6F82">
            <w:pPr>
              <w:pStyle w:val="DokTabellentext"/>
            </w:pPr>
            <w:r w:rsidRPr="00DA3997">
              <w:t>SWFRG021-19</w:t>
            </w:r>
          </w:p>
        </w:tc>
        <w:tc>
          <w:tcPr>
            <w:tcW w:w="1480" w:type="dxa"/>
            <w:noWrap/>
            <w:hideMark/>
          </w:tcPr>
          <w:p w14:paraId="55316D95" w14:textId="77777777" w:rsidR="00BA6F4B" w:rsidRPr="00DA3997" w:rsidRDefault="00BA6F4B" w:rsidP="00BE6F82">
            <w:pPr>
              <w:pStyle w:val="DokTabellentext"/>
            </w:pPr>
            <w:r w:rsidRPr="00DA3997">
              <w:t>Poaceae</w:t>
            </w:r>
          </w:p>
        </w:tc>
        <w:tc>
          <w:tcPr>
            <w:tcW w:w="2260" w:type="dxa"/>
            <w:noWrap/>
            <w:hideMark/>
          </w:tcPr>
          <w:p w14:paraId="6445C877"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1560" w:type="dxa"/>
            <w:noWrap/>
            <w:hideMark/>
          </w:tcPr>
          <w:p w14:paraId="6428672D" w14:textId="77777777" w:rsidR="00BA6F4B" w:rsidRPr="00DA3997" w:rsidRDefault="00BA6F4B" w:rsidP="00BE6F82">
            <w:pPr>
              <w:pStyle w:val="DokTabellentext"/>
            </w:pPr>
            <w:r w:rsidRPr="00DA3997">
              <w:t>SWFRG006-19</w:t>
            </w:r>
          </w:p>
        </w:tc>
        <w:tc>
          <w:tcPr>
            <w:tcW w:w="1160" w:type="dxa"/>
            <w:noWrap/>
            <w:hideMark/>
          </w:tcPr>
          <w:p w14:paraId="7D0B2367" w14:textId="77777777" w:rsidR="00BA6F4B" w:rsidRPr="00DA3997" w:rsidRDefault="00BA6F4B" w:rsidP="00BE6F82">
            <w:pPr>
              <w:pStyle w:val="DokTabellentext"/>
            </w:pPr>
            <w:r w:rsidRPr="00DA3997">
              <w:t>Poaceae</w:t>
            </w:r>
          </w:p>
        </w:tc>
        <w:tc>
          <w:tcPr>
            <w:tcW w:w="2660" w:type="dxa"/>
            <w:noWrap/>
            <w:hideMark/>
          </w:tcPr>
          <w:p w14:paraId="2F5A2280"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640" w:type="dxa"/>
            <w:noWrap/>
            <w:hideMark/>
          </w:tcPr>
          <w:p w14:paraId="2FEA5A8C" w14:textId="77777777" w:rsidR="00BA6F4B" w:rsidRPr="00DA3997" w:rsidRDefault="00BA6F4B" w:rsidP="00BE6F82">
            <w:pPr>
              <w:pStyle w:val="DokTabellentext"/>
            </w:pPr>
            <w:r w:rsidRPr="00DA3997">
              <w:t>99.65</w:t>
            </w:r>
          </w:p>
        </w:tc>
        <w:tc>
          <w:tcPr>
            <w:tcW w:w="700" w:type="dxa"/>
            <w:noWrap/>
            <w:hideMark/>
          </w:tcPr>
          <w:p w14:paraId="4CA082BA" w14:textId="77777777" w:rsidR="00BA6F4B" w:rsidRPr="00DA3997" w:rsidRDefault="00BA6F4B" w:rsidP="00BE6F82">
            <w:pPr>
              <w:pStyle w:val="DokTabellentext"/>
            </w:pPr>
            <w:r w:rsidRPr="00DA3997">
              <w:t>1042</w:t>
            </w:r>
          </w:p>
        </w:tc>
        <w:tc>
          <w:tcPr>
            <w:tcW w:w="780" w:type="dxa"/>
            <w:noWrap/>
            <w:hideMark/>
          </w:tcPr>
          <w:p w14:paraId="44C3F98E" w14:textId="77777777" w:rsidR="00BA6F4B" w:rsidRPr="00DA3997" w:rsidRDefault="00BA6F4B" w:rsidP="00BE6F82">
            <w:pPr>
              <w:pStyle w:val="DokTabellentext"/>
            </w:pPr>
            <w:r w:rsidRPr="00DA3997">
              <w:t>TRUE</w:t>
            </w:r>
          </w:p>
        </w:tc>
        <w:tc>
          <w:tcPr>
            <w:tcW w:w="1040" w:type="dxa"/>
            <w:noWrap/>
            <w:hideMark/>
          </w:tcPr>
          <w:p w14:paraId="2D498A37" w14:textId="77777777" w:rsidR="00BA6F4B" w:rsidRPr="00DA3997" w:rsidRDefault="00BA6F4B" w:rsidP="00BE6F82">
            <w:pPr>
              <w:pStyle w:val="DokTabellentext"/>
            </w:pPr>
            <w:r w:rsidRPr="00DA3997">
              <w:t>rbcLa</w:t>
            </w:r>
          </w:p>
        </w:tc>
      </w:tr>
      <w:tr w:rsidR="00BA6F4B" w:rsidRPr="00DA3997" w14:paraId="2BD1D467" w14:textId="77777777" w:rsidTr="00BE6F82">
        <w:trPr>
          <w:trHeight w:val="290"/>
        </w:trPr>
        <w:tc>
          <w:tcPr>
            <w:tcW w:w="1380" w:type="dxa"/>
            <w:noWrap/>
            <w:hideMark/>
          </w:tcPr>
          <w:p w14:paraId="5E27B547" w14:textId="77777777" w:rsidR="00BA6F4B" w:rsidRPr="00DA3997" w:rsidRDefault="00BA6F4B" w:rsidP="00BE6F82">
            <w:pPr>
              <w:pStyle w:val="DokTabellentext"/>
            </w:pPr>
            <w:r w:rsidRPr="00DA3997">
              <w:t>SWFRG022-19</w:t>
            </w:r>
          </w:p>
        </w:tc>
        <w:tc>
          <w:tcPr>
            <w:tcW w:w="1480" w:type="dxa"/>
            <w:noWrap/>
            <w:hideMark/>
          </w:tcPr>
          <w:p w14:paraId="346242D4" w14:textId="77777777" w:rsidR="00BA6F4B" w:rsidRPr="00DA3997" w:rsidRDefault="00BA6F4B" w:rsidP="00BE6F82">
            <w:pPr>
              <w:pStyle w:val="DokTabellentext"/>
            </w:pPr>
            <w:r w:rsidRPr="00DA3997">
              <w:t>Fabaceae</w:t>
            </w:r>
          </w:p>
        </w:tc>
        <w:tc>
          <w:tcPr>
            <w:tcW w:w="2260" w:type="dxa"/>
            <w:noWrap/>
            <w:hideMark/>
          </w:tcPr>
          <w:p w14:paraId="38AA9748" w14:textId="77777777"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1560" w:type="dxa"/>
            <w:noWrap/>
            <w:hideMark/>
          </w:tcPr>
          <w:p w14:paraId="037A7DF3" w14:textId="77777777" w:rsidR="00BA6F4B" w:rsidRPr="00DA3997" w:rsidRDefault="00BA6F4B" w:rsidP="00BE6F82">
            <w:pPr>
              <w:pStyle w:val="DokTabellentext"/>
            </w:pPr>
            <w:r w:rsidRPr="00DA3997">
              <w:t>KSR118-07</w:t>
            </w:r>
          </w:p>
        </w:tc>
        <w:tc>
          <w:tcPr>
            <w:tcW w:w="1160" w:type="dxa"/>
            <w:noWrap/>
            <w:hideMark/>
          </w:tcPr>
          <w:p w14:paraId="0D3E901F" w14:textId="77777777" w:rsidR="00BA6F4B" w:rsidRPr="00DA3997" w:rsidRDefault="00BA6F4B" w:rsidP="00BE6F82">
            <w:pPr>
              <w:pStyle w:val="DokTabellentext"/>
            </w:pPr>
            <w:r w:rsidRPr="00DA3997">
              <w:t>Fabaceae</w:t>
            </w:r>
          </w:p>
        </w:tc>
        <w:tc>
          <w:tcPr>
            <w:tcW w:w="2660" w:type="dxa"/>
            <w:noWrap/>
            <w:hideMark/>
          </w:tcPr>
          <w:p w14:paraId="342BBB9F" w14:textId="77777777"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640" w:type="dxa"/>
            <w:noWrap/>
            <w:hideMark/>
          </w:tcPr>
          <w:p w14:paraId="0CC98BBF" w14:textId="77777777" w:rsidR="00BA6F4B" w:rsidRPr="00DA3997" w:rsidRDefault="00BA6F4B" w:rsidP="00BE6F82">
            <w:pPr>
              <w:pStyle w:val="DokTabellentext"/>
            </w:pPr>
            <w:r w:rsidRPr="00DA3997">
              <w:t>100</w:t>
            </w:r>
          </w:p>
        </w:tc>
        <w:tc>
          <w:tcPr>
            <w:tcW w:w="700" w:type="dxa"/>
            <w:noWrap/>
            <w:hideMark/>
          </w:tcPr>
          <w:p w14:paraId="2B02CEB8" w14:textId="77777777" w:rsidR="00BA6F4B" w:rsidRPr="00DA3997" w:rsidRDefault="00BA6F4B" w:rsidP="00BE6F82">
            <w:pPr>
              <w:pStyle w:val="DokTabellentext"/>
            </w:pPr>
            <w:r w:rsidRPr="00DA3997">
              <w:t>1011</w:t>
            </w:r>
          </w:p>
        </w:tc>
        <w:tc>
          <w:tcPr>
            <w:tcW w:w="780" w:type="dxa"/>
            <w:noWrap/>
            <w:hideMark/>
          </w:tcPr>
          <w:p w14:paraId="25C12264" w14:textId="77777777" w:rsidR="00BA6F4B" w:rsidRPr="00DA3997" w:rsidRDefault="00BA6F4B" w:rsidP="00BE6F82">
            <w:pPr>
              <w:pStyle w:val="DokTabellentext"/>
            </w:pPr>
            <w:r w:rsidRPr="00DA3997">
              <w:t>TRUE</w:t>
            </w:r>
          </w:p>
        </w:tc>
        <w:tc>
          <w:tcPr>
            <w:tcW w:w="1040" w:type="dxa"/>
            <w:noWrap/>
            <w:hideMark/>
          </w:tcPr>
          <w:p w14:paraId="7D511CFB" w14:textId="77777777" w:rsidR="00BA6F4B" w:rsidRPr="00DA3997" w:rsidRDefault="00BA6F4B" w:rsidP="00BE6F82">
            <w:pPr>
              <w:pStyle w:val="DokTabellentext"/>
            </w:pPr>
            <w:r w:rsidRPr="00DA3997">
              <w:t>rbcLa</w:t>
            </w:r>
          </w:p>
        </w:tc>
      </w:tr>
      <w:tr w:rsidR="00BA6F4B" w:rsidRPr="00DA3997" w14:paraId="64A03B4F" w14:textId="77777777" w:rsidTr="00BE6F82">
        <w:trPr>
          <w:trHeight w:val="290"/>
        </w:trPr>
        <w:tc>
          <w:tcPr>
            <w:tcW w:w="1380" w:type="dxa"/>
            <w:noWrap/>
            <w:hideMark/>
          </w:tcPr>
          <w:p w14:paraId="2BCE39C7" w14:textId="77777777" w:rsidR="00BA6F4B" w:rsidRPr="00DA3997" w:rsidRDefault="00BA6F4B" w:rsidP="00BE6F82">
            <w:pPr>
              <w:pStyle w:val="DokTabellentext"/>
            </w:pPr>
            <w:r w:rsidRPr="00DA3997">
              <w:t>SWFRG023-19</w:t>
            </w:r>
          </w:p>
        </w:tc>
        <w:tc>
          <w:tcPr>
            <w:tcW w:w="1480" w:type="dxa"/>
            <w:noWrap/>
            <w:hideMark/>
          </w:tcPr>
          <w:p w14:paraId="218B5046" w14:textId="77777777" w:rsidR="00BA6F4B" w:rsidRPr="00DA3997" w:rsidRDefault="00BA6F4B" w:rsidP="00BE6F82">
            <w:pPr>
              <w:pStyle w:val="DokTabellentext"/>
            </w:pPr>
            <w:r w:rsidRPr="00DA3997">
              <w:t>Poaceae</w:t>
            </w:r>
          </w:p>
        </w:tc>
        <w:tc>
          <w:tcPr>
            <w:tcW w:w="2260" w:type="dxa"/>
            <w:noWrap/>
            <w:hideMark/>
          </w:tcPr>
          <w:p w14:paraId="7893641E"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1560" w:type="dxa"/>
            <w:noWrap/>
            <w:hideMark/>
          </w:tcPr>
          <w:p w14:paraId="4974D92B" w14:textId="77777777" w:rsidR="00BA6F4B" w:rsidRPr="00DA3997" w:rsidRDefault="00BA6F4B" w:rsidP="00BE6F82">
            <w:pPr>
              <w:pStyle w:val="DokTabellentext"/>
            </w:pPr>
            <w:r w:rsidRPr="00DA3997">
              <w:t>SWFRG008-19</w:t>
            </w:r>
          </w:p>
        </w:tc>
        <w:tc>
          <w:tcPr>
            <w:tcW w:w="1160" w:type="dxa"/>
            <w:noWrap/>
            <w:hideMark/>
          </w:tcPr>
          <w:p w14:paraId="22BC33A5" w14:textId="77777777" w:rsidR="00BA6F4B" w:rsidRPr="00DA3997" w:rsidRDefault="00BA6F4B" w:rsidP="00BE6F82">
            <w:pPr>
              <w:pStyle w:val="DokTabellentext"/>
            </w:pPr>
            <w:r w:rsidRPr="00DA3997">
              <w:t>Poaceae</w:t>
            </w:r>
          </w:p>
        </w:tc>
        <w:tc>
          <w:tcPr>
            <w:tcW w:w="2660" w:type="dxa"/>
            <w:noWrap/>
            <w:hideMark/>
          </w:tcPr>
          <w:p w14:paraId="2915FF6F"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640" w:type="dxa"/>
            <w:noWrap/>
            <w:hideMark/>
          </w:tcPr>
          <w:p w14:paraId="4BF50B88" w14:textId="77777777" w:rsidR="00BA6F4B" w:rsidRPr="00DA3997" w:rsidRDefault="00BA6F4B" w:rsidP="00BE6F82">
            <w:pPr>
              <w:pStyle w:val="DokTabellentext"/>
            </w:pPr>
            <w:r w:rsidRPr="00DA3997">
              <w:t>98.56</w:t>
            </w:r>
          </w:p>
        </w:tc>
        <w:tc>
          <w:tcPr>
            <w:tcW w:w="700" w:type="dxa"/>
            <w:noWrap/>
            <w:hideMark/>
          </w:tcPr>
          <w:p w14:paraId="12C841D1" w14:textId="77777777" w:rsidR="00BA6F4B" w:rsidRPr="00DA3997" w:rsidRDefault="00BA6F4B" w:rsidP="00BE6F82">
            <w:pPr>
              <w:pStyle w:val="DokTabellentext"/>
            </w:pPr>
            <w:r w:rsidRPr="00DA3997">
              <w:t>981</w:t>
            </w:r>
          </w:p>
        </w:tc>
        <w:tc>
          <w:tcPr>
            <w:tcW w:w="780" w:type="dxa"/>
            <w:noWrap/>
            <w:hideMark/>
          </w:tcPr>
          <w:p w14:paraId="2791A780" w14:textId="77777777" w:rsidR="00BA6F4B" w:rsidRPr="00DA3997" w:rsidRDefault="00BA6F4B" w:rsidP="00BE6F82">
            <w:pPr>
              <w:pStyle w:val="DokTabellentext"/>
            </w:pPr>
            <w:r w:rsidRPr="00DA3997">
              <w:t>TRUE</w:t>
            </w:r>
          </w:p>
        </w:tc>
        <w:tc>
          <w:tcPr>
            <w:tcW w:w="1040" w:type="dxa"/>
            <w:noWrap/>
            <w:hideMark/>
          </w:tcPr>
          <w:p w14:paraId="19D3924C" w14:textId="77777777" w:rsidR="00BA6F4B" w:rsidRPr="00DA3997" w:rsidRDefault="00BA6F4B" w:rsidP="00BE6F82">
            <w:pPr>
              <w:pStyle w:val="DokTabellentext"/>
            </w:pPr>
            <w:r w:rsidRPr="00DA3997">
              <w:t>rbcLa</w:t>
            </w:r>
          </w:p>
        </w:tc>
      </w:tr>
      <w:tr w:rsidR="00BA6F4B" w:rsidRPr="00DA3997" w14:paraId="7D8A6393" w14:textId="77777777" w:rsidTr="00BE6F82">
        <w:trPr>
          <w:trHeight w:val="290"/>
        </w:trPr>
        <w:tc>
          <w:tcPr>
            <w:tcW w:w="1380" w:type="dxa"/>
            <w:noWrap/>
            <w:hideMark/>
          </w:tcPr>
          <w:p w14:paraId="72102D66" w14:textId="77777777" w:rsidR="00BA6F4B" w:rsidRPr="00DA3997" w:rsidRDefault="00BA6F4B" w:rsidP="00BE6F82">
            <w:pPr>
              <w:pStyle w:val="DokTabellentext"/>
            </w:pPr>
            <w:r w:rsidRPr="00DA3997">
              <w:t>SWFRG024-19</w:t>
            </w:r>
          </w:p>
        </w:tc>
        <w:tc>
          <w:tcPr>
            <w:tcW w:w="1480" w:type="dxa"/>
            <w:noWrap/>
            <w:hideMark/>
          </w:tcPr>
          <w:p w14:paraId="71AA8AE0" w14:textId="77777777" w:rsidR="00BA6F4B" w:rsidRPr="00DA3997" w:rsidRDefault="00BA6F4B" w:rsidP="00BE6F82">
            <w:pPr>
              <w:pStyle w:val="DokTabellentext"/>
            </w:pPr>
            <w:r w:rsidRPr="00DA3997">
              <w:t>Fabaceae</w:t>
            </w:r>
          </w:p>
        </w:tc>
        <w:tc>
          <w:tcPr>
            <w:tcW w:w="2260" w:type="dxa"/>
            <w:noWrap/>
            <w:hideMark/>
          </w:tcPr>
          <w:p w14:paraId="369EB813"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14:paraId="02087EC2" w14:textId="77777777" w:rsidR="00BA6F4B" w:rsidRPr="00DA3997" w:rsidRDefault="00BA6F4B" w:rsidP="00BE6F82">
            <w:pPr>
              <w:pStyle w:val="DokTabellentext"/>
            </w:pPr>
            <w:r w:rsidRPr="00DA3997">
              <w:t>SDP650011-17</w:t>
            </w:r>
          </w:p>
        </w:tc>
        <w:tc>
          <w:tcPr>
            <w:tcW w:w="1160" w:type="dxa"/>
            <w:noWrap/>
            <w:hideMark/>
          </w:tcPr>
          <w:p w14:paraId="1AF38164" w14:textId="77777777" w:rsidR="00BA6F4B" w:rsidRPr="00DA3997" w:rsidRDefault="00BA6F4B" w:rsidP="00BE6F82">
            <w:pPr>
              <w:pStyle w:val="DokTabellentext"/>
            </w:pPr>
            <w:r w:rsidRPr="00DA3997">
              <w:t>Fabaceae</w:t>
            </w:r>
          </w:p>
        </w:tc>
        <w:tc>
          <w:tcPr>
            <w:tcW w:w="2660" w:type="dxa"/>
            <w:noWrap/>
            <w:hideMark/>
          </w:tcPr>
          <w:p w14:paraId="0AB7938E"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640" w:type="dxa"/>
            <w:noWrap/>
            <w:hideMark/>
          </w:tcPr>
          <w:p w14:paraId="3FA457DF" w14:textId="77777777" w:rsidR="00BA6F4B" w:rsidRPr="00DA3997" w:rsidRDefault="00BA6F4B" w:rsidP="00BE6F82">
            <w:pPr>
              <w:pStyle w:val="DokTabellentext"/>
            </w:pPr>
            <w:r w:rsidRPr="00DA3997">
              <w:t>99.45</w:t>
            </w:r>
          </w:p>
        </w:tc>
        <w:tc>
          <w:tcPr>
            <w:tcW w:w="700" w:type="dxa"/>
            <w:noWrap/>
            <w:hideMark/>
          </w:tcPr>
          <w:p w14:paraId="1ECBE313" w14:textId="77777777" w:rsidR="00BA6F4B" w:rsidRPr="00DA3997" w:rsidRDefault="00BA6F4B" w:rsidP="00BE6F82">
            <w:pPr>
              <w:pStyle w:val="DokTabellentext"/>
            </w:pPr>
            <w:r w:rsidRPr="00DA3997">
              <w:t>983</w:t>
            </w:r>
          </w:p>
        </w:tc>
        <w:tc>
          <w:tcPr>
            <w:tcW w:w="780" w:type="dxa"/>
            <w:noWrap/>
            <w:hideMark/>
          </w:tcPr>
          <w:p w14:paraId="0ED31A4F" w14:textId="77777777" w:rsidR="00BA6F4B" w:rsidRPr="00DA3997" w:rsidRDefault="00BA6F4B" w:rsidP="00BE6F82">
            <w:pPr>
              <w:pStyle w:val="DokTabellentext"/>
            </w:pPr>
            <w:r w:rsidRPr="00DA3997">
              <w:t>TRUE</w:t>
            </w:r>
          </w:p>
        </w:tc>
        <w:tc>
          <w:tcPr>
            <w:tcW w:w="1040" w:type="dxa"/>
            <w:noWrap/>
            <w:hideMark/>
          </w:tcPr>
          <w:p w14:paraId="53A50A56" w14:textId="77777777" w:rsidR="00BA6F4B" w:rsidRPr="00DA3997" w:rsidRDefault="00BA6F4B" w:rsidP="00BE6F82">
            <w:pPr>
              <w:pStyle w:val="DokTabellentext"/>
            </w:pPr>
            <w:r w:rsidRPr="00DA3997">
              <w:t>rbcLa</w:t>
            </w:r>
          </w:p>
        </w:tc>
      </w:tr>
      <w:tr w:rsidR="00BA6F4B" w:rsidRPr="00DA3997" w14:paraId="49D7785F" w14:textId="77777777" w:rsidTr="00BE6F82">
        <w:trPr>
          <w:trHeight w:val="290"/>
        </w:trPr>
        <w:tc>
          <w:tcPr>
            <w:tcW w:w="1380" w:type="dxa"/>
            <w:noWrap/>
            <w:hideMark/>
          </w:tcPr>
          <w:p w14:paraId="411AF28B" w14:textId="77777777" w:rsidR="00BA6F4B" w:rsidRPr="00DA3997" w:rsidRDefault="00BA6F4B" w:rsidP="00BE6F82">
            <w:pPr>
              <w:pStyle w:val="DokTabellentext"/>
            </w:pPr>
            <w:r w:rsidRPr="00DA3997">
              <w:t>SWFRG025-19</w:t>
            </w:r>
          </w:p>
        </w:tc>
        <w:tc>
          <w:tcPr>
            <w:tcW w:w="1480" w:type="dxa"/>
            <w:noWrap/>
            <w:hideMark/>
          </w:tcPr>
          <w:p w14:paraId="41D786F4" w14:textId="77777777" w:rsidR="00BA6F4B" w:rsidRPr="00DA3997" w:rsidRDefault="00BA6F4B" w:rsidP="00BE6F82">
            <w:pPr>
              <w:pStyle w:val="DokTabellentext"/>
            </w:pPr>
            <w:r w:rsidRPr="00DA3997">
              <w:t>Poaceae</w:t>
            </w:r>
          </w:p>
        </w:tc>
        <w:tc>
          <w:tcPr>
            <w:tcW w:w="2260" w:type="dxa"/>
            <w:noWrap/>
            <w:hideMark/>
          </w:tcPr>
          <w:p w14:paraId="04610AEC"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19ECAFC4" w14:textId="77777777" w:rsidR="00BA6F4B" w:rsidRPr="00DA3997" w:rsidRDefault="00BA6F4B" w:rsidP="00BE6F82">
            <w:pPr>
              <w:pStyle w:val="DokTabellentext"/>
            </w:pPr>
            <w:r w:rsidRPr="00DA3997">
              <w:t>SWFRG010-19</w:t>
            </w:r>
          </w:p>
        </w:tc>
        <w:tc>
          <w:tcPr>
            <w:tcW w:w="1160" w:type="dxa"/>
            <w:noWrap/>
            <w:hideMark/>
          </w:tcPr>
          <w:p w14:paraId="281FB63D" w14:textId="77777777" w:rsidR="00BA6F4B" w:rsidRPr="00DA3997" w:rsidRDefault="00BA6F4B" w:rsidP="00BE6F82">
            <w:pPr>
              <w:pStyle w:val="DokTabellentext"/>
            </w:pPr>
            <w:r w:rsidRPr="00DA3997">
              <w:t>Poaceae</w:t>
            </w:r>
          </w:p>
        </w:tc>
        <w:tc>
          <w:tcPr>
            <w:tcW w:w="2660" w:type="dxa"/>
            <w:noWrap/>
            <w:hideMark/>
          </w:tcPr>
          <w:p w14:paraId="639F194D"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14:paraId="699A8253" w14:textId="77777777" w:rsidR="00BA6F4B" w:rsidRPr="00DA3997" w:rsidRDefault="00BA6F4B" w:rsidP="00BE6F82">
            <w:pPr>
              <w:pStyle w:val="DokTabellentext"/>
            </w:pPr>
            <w:r w:rsidRPr="00DA3997">
              <w:t>97.7</w:t>
            </w:r>
          </w:p>
        </w:tc>
        <w:tc>
          <w:tcPr>
            <w:tcW w:w="700" w:type="dxa"/>
            <w:noWrap/>
            <w:hideMark/>
          </w:tcPr>
          <w:p w14:paraId="6786A4CF" w14:textId="77777777" w:rsidR="00BA6F4B" w:rsidRPr="00DA3997" w:rsidRDefault="00BA6F4B" w:rsidP="00BE6F82">
            <w:pPr>
              <w:pStyle w:val="DokTabellentext"/>
            </w:pPr>
            <w:r w:rsidRPr="00DA3997">
              <w:t>821</w:t>
            </w:r>
          </w:p>
        </w:tc>
        <w:tc>
          <w:tcPr>
            <w:tcW w:w="780" w:type="dxa"/>
            <w:noWrap/>
            <w:hideMark/>
          </w:tcPr>
          <w:p w14:paraId="336D804D" w14:textId="77777777" w:rsidR="00BA6F4B" w:rsidRPr="00DA3997" w:rsidRDefault="00BA6F4B" w:rsidP="00BE6F82">
            <w:pPr>
              <w:pStyle w:val="DokTabellentext"/>
            </w:pPr>
            <w:r w:rsidRPr="00DA3997">
              <w:t>FALSE</w:t>
            </w:r>
          </w:p>
        </w:tc>
        <w:tc>
          <w:tcPr>
            <w:tcW w:w="1040" w:type="dxa"/>
            <w:noWrap/>
            <w:hideMark/>
          </w:tcPr>
          <w:p w14:paraId="0ADFE16B" w14:textId="77777777" w:rsidR="00BA6F4B" w:rsidRPr="00DA3997" w:rsidRDefault="00BA6F4B" w:rsidP="00BE6F82">
            <w:pPr>
              <w:pStyle w:val="DokTabellentext"/>
            </w:pPr>
            <w:r w:rsidRPr="00DA3997">
              <w:t>rbcLa</w:t>
            </w:r>
          </w:p>
        </w:tc>
      </w:tr>
      <w:tr w:rsidR="00BA6F4B" w:rsidRPr="00DA3997" w14:paraId="19134A00" w14:textId="77777777" w:rsidTr="00BE6F82">
        <w:trPr>
          <w:trHeight w:val="290"/>
        </w:trPr>
        <w:tc>
          <w:tcPr>
            <w:tcW w:w="1380" w:type="dxa"/>
            <w:noWrap/>
            <w:hideMark/>
          </w:tcPr>
          <w:p w14:paraId="6A31BEAF" w14:textId="77777777" w:rsidR="00BA6F4B" w:rsidRPr="00DA3997" w:rsidRDefault="00BA6F4B" w:rsidP="00BE6F82">
            <w:pPr>
              <w:pStyle w:val="DokTabellentext"/>
            </w:pPr>
            <w:r w:rsidRPr="00DA3997">
              <w:t>SWFRG025-19</w:t>
            </w:r>
          </w:p>
        </w:tc>
        <w:tc>
          <w:tcPr>
            <w:tcW w:w="1480" w:type="dxa"/>
            <w:noWrap/>
            <w:hideMark/>
          </w:tcPr>
          <w:p w14:paraId="116D282D" w14:textId="77777777" w:rsidR="00BA6F4B" w:rsidRPr="00DA3997" w:rsidRDefault="00BA6F4B" w:rsidP="00BE6F82">
            <w:pPr>
              <w:pStyle w:val="DokTabellentext"/>
            </w:pPr>
            <w:r w:rsidRPr="00DA3997">
              <w:t>Poaceae</w:t>
            </w:r>
          </w:p>
        </w:tc>
        <w:tc>
          <w:tcPr>
            <w:tcW w:w="2260" w:type="dxa"/>
            <w:noWrap/>
            <w:hideMark/>
          </w:tcPr>
          <w:p w14:paraId="23AB0FB4"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74863F8F" w14:textId="77777777" w:rsidR="00BA6F4B" w:rsidRPr="00DA3997" w:rsidRDefault="00BA6F4B" w:rsidP="00BE6F82">
            <w:pPr>
              <w:pStyle w:val="DokTabellentext"/>
            </w:pPr>
            <w:r w:rsidRPr="00DA3997">
              <w:t>SWFRG009-19</w:t>
            </w:r>
          </w:p>
        </w:tc>
        <w:tc>
          <w:tcPr>
            <w:tcW w:w="1160" w:type="dxa"/>
            <w:noWrap/>
            <w:hideMark/>
          </w:tcPr>
          <w:p w14:paraId="5D41429D" w14:textId="77777777" w:rsidR="00BA6F4B" w:rsidRPr="00DA3997" w:rsidRDefault="00BA6F4B" w:rsidP="00BE6F82">
            <w:pPr>
              <w:pStyle w:val="DokTabellentext"/>
            </w:pPr>
            <w:r w:rsidRPr="00DA3997">
              <w:t>Poaceae</w:t>
            </w:r>
          </w:p>
        </w:tc>
        <w:tc>
          <w:tcPr>
            <w:tcW w:w="2660" w:type="dxa"/>
            <w:noWrap/>
            <w:hideMark/>
          </w:tcPr>
          <w:p w14:paraId="2BA57001"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14:paraId="04C6B095" w14:textId="77777777" w:rsidR="00BA6F4B" w:rsidRPr="00DA3997" w:rsidRDefault="00BA6F4B" w:rsidP="00BE6F82">
            <w:pPr>
              <w:pStyle w:val="DokTabellentext"/>
            </w:pPr>
            <w:r w:rsidRPr="00DA3997">
              <w:t>97.7</w:t>
            </w:r>
          </w:p>
        </w:tc>
        <w:tc>
          <w:tcPr>
            <w:tcW w:w="700" w:type="dxa"/>
            <w:noWrap/>
            <w:hideMark/>
          </w:tcPr>
          <w:p w14:paraId="5570EBEA" w14:textId="77777777" w:rsidR="00BA6F4B" w:rsidRPr="00DA3997" w:rsidRDefault="00BA6F4B" w:rsidP="00BE6F82">
            <w:pPr>
              <w:pStyle w:val="DokTabellentext"/>
            </w:pPr>
            <w:r w:rsidRPr="00DA3997">
              <w:t>821</w:t>
            </w:r>
          </w:p>
        </w:tc>
        <w:tc>
          <w:tcPr>
            <w:tcW w:w="780" w:type="dxa"/>
            <w:noWrap/>
            <w:hideMark/>
          </w:tcPr>
          <w:p w14:paraId="68175B27" w14:textId="77777777" w:rsidR="00BA6F4B" w:rsidRPr="00DA3997" w:rsidRDefault="00BA6F4B" w:rsidP="00BE6F82">
            <w:pPr>
              <w:pStyle w:val="DokTabellentext"/>
            </w:pPr>
            <w:r w:rsidRPr="00DA3997">
              <w:t>FALSE</w:t>
            </w:r>
          </w:p>
        </w:tc>
        <w:tc>
          <w:tcPr>
            <w:tcW w:w="1040" w:type="dxa"/>
            <w:noWrap/>
            <w:hideMark/>
          </w:tcPr>
          <w:p w14:paraId="6310DDA1" w14:textId="77777777" w:rsidR="00BA6F4B" w:rsidRPr="00DA3997" w:rsidRDefault="00BA6F4B" w:rsidP="00BE6F82">
            <w:pPr>
              <w:pStyle w:val="DokTabellentext"/>
            </w:pPr>
            <w:r w:rsidRPr="00DA3997">
              <w:t>rbcLa</w:t>
            </w:r>
          </w:p>
        </w:tc>
      </w:tr>
      <w:tr w:rsidR="00BA6F4B" w:rsidRPr="00DA3997" w14:paraId="34139918" w14:textId="77777777" w:rsidTr="00BE6F82">
        <w:trPr>
          <w:trHeight w:val="290"/>
        </w:trPr>
        <w:tc>
          <w:tcPr>
            <w:tcW w:w="1380" w:type="dxa"/>
            <w:noWrap/>
            <w:hideMark/>
          </w:tcPr>
          <w:p w14:paraId="140A93AE" w14:textId="77777777" w:rsidR="00BA6F4B" w:rsidRPr="00DA3997" w:rsidRDefault="00BA6F4B" w:rsidP="00BE6F82">
            <w:pPr>
              <w:pStyle w:val="DokTabellentext"/>
            </w:pPr>
            <w:r w:rsidRPr="00DA3997">
              <w:t>SWFRG025-19</w:t>
            </w:r>
          </w:p>
        </w:tc>
        <w:tc>
          <w:tcPr>
            <w:tcW w:w="1480" w:type="dxa"/>
            <w:noWrap/>
            <w:hideMark/>
          </w:tcPr>
          <w:p w14:paraId="74D03E18" w14:textId="77777777" w:rsidR="00BA6F4B" w:rsidRPr="00DA3997" w:rsidRDefault="00BA6F4B" w:rsidP="00BE6F82">
            <w:pPr>
              <w:pStyle w:val="DokTabellentext"/>
            </w:pPr>
            <w:r w:rsidRPr="00DA3997">
              <w:t>Poaceae</w:t>
            </w:r>
          </w:p>
        </w:tc>
        <w:tc>
          <w:tcPr>
            <w:tcW w:w="2260" w:type="dxa"/>
            <w:noWrap/>
            <w:hideMark/>
          </w:tcPr>
          <w:p w14:paraId="73EB0E49"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1B8FF232" w14:textId="77777777" w:rsidR="00BA6F4B" w:rsidRPr="00DA3997" w:rsidRDefault="00BA6F4B" w:rsidP="00BE6F82">
            <w:pPr>
              <w:pStyle w:val="DokTabellentext"/>
            </w:pPr>
            <w:r w:rsidRPr="00DA3997">
              <w:t>SWFRG004-19</w:t>
            </w:r>
          </w:p>
        </w:tc>
        <w:tc>
          <w:tcPr>
            <w:tcW w:w="1160" w:type="dxa"/>
            <w:noWrap/>
            <w:hideMark/>
          </w:tcPr>
          <w:p w14:paraId="7C4B1C63" w14:textId="77777777" w:rsidR="00BA6F4B" w:rsidRPr="00DA3997" w:rsidRDefault="00BA6F4B" w:rsidP="00BE6F82">
            <w:pPr>
              <w:pStyle w:val="DokTabellentext"/>
            </w:pPr>
            <w:r w:rsidRPr="00DA3997">
              <w:t>Poaceae</w:t>
            </w:r>
          </w:p>
        </w:tc>
        <w:tc>
          <w:tcPr>
            <w:tcW w:w="2660" w:type="dxa"/>
            <w:noWrap/>
            <w:hideMark/>
          </w:tcPr>
          <w:p w14:paraId="688CF2F4"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640" w:type="dxa"/>
            <w:noWrap/>
            <w:hideMark/>
          </w:tcPr>
          <w:p w14:paraId="0251778D" w14:textId="77777777" w:rsidR="00BA6F4B" w:rsidRPr="00DA3997" w:rsidRDefault="00BA6F4B" w:rsidP="00BE6F82">
            <w:pPr>
              <w:pStyle w:val="DokTabellentext"/>
            </w:pPr>
            <w:r w:rsidRPr="00DA3997">
              <w:t>97.7</w:t>
            </w:r>
          </w:p>
        </w:tc>
        <w:tc>
          <w:tcPr>
            <w:tcW w:w="700" w:type="dxa"/>
            <w:noWrap/>
            <w:hideMark/>
          </w:tcPr>
          <w:p w14:paraId="0A6407D6" w14:textId="77777777" w:rsidR="00BA6F4B" w:rsidRPr="00DA3997" w:rsidRDefault="00BA6F4B" w:rsidP="00BE6F82">
            <w:pPr>
              <w:pStyle w:val="DokTabellentext"/>
            </w:pPr>
            <w:r w:rsidRPr="00DA3997">
              <w:t>821</w:t>
            </w:r>
          </w:p>
        </w:tc>
        <w:tc>
          <w:tcPr>
            <w:tcW w:w="780" w:type="dxa"/>
            <w:noWrap/>
            <w:hideMark/>
          </w:tcPr>
          <w:p w14:paraId="3A8D4548" w14:textId="77777777" w:rsidR="00BA6F4B" w:rsidRPr="00DA3997" w:rsidRDefault="00BA6F4B" w:rsidP="00BE6F82">
            <w:pPr>
              <w:pStyle w:val="DokTabellentext"/>
            </w:pPr>
            <w:r w:rsidRPr="00DA3997">
              <w:t>FALSE</w:t>
            </w:r>
          </w:p>
        </w:tc>
        <w:tc>
          <w:tcPr>
            <w:tcW w:w="1040" w:type="dxa"/>
            <w:noWrap/>
            <w:hideMark/>
          </w:tcPr>
          <w:p w14:paraId="58A7AFE4" w14:textId="77777777" w:rsidR="00BA6F4B" w:rsidRPr="00DA3997" w:rsidRDefault="00BA6F4B" w:rsidP="00BE6F82">
            <w:pPr>
              <w:pStyle w:val="DokTabellentext"/>
            </w:pPr>
            <w:r w:rsidRPr="00DA3997">
              <w:t>rbcLa</w:t>
            </w:r>
          </w:p>
        </w:tc>
      </w:tr>
      <w:tr w:rsidR="00BA6F4B" w:rsidRPr="00DA3997" w14:paraId="329AE946" w14:textId="77777777" w:rsidTr="00BE6F82">
        <w:trPr>
          <w:trHeight w:val="290"/>
        </w:trPr>
        <w:tc>
          <w:tcPr>
            <w:tcW w:w="1380" w:type="dxa"/>
            <w:noWrap/>
            <w:hideMark/>
          </w:tcPr>
          <w:p w14:paraId="6EE4EA55" w14:textId="77777777" w:rsidR="00BA6F4B" w:rsidRPr="00DA3997" w:rsidRDefault="00BA6F4B" w:rsidP="00BE6F82">
            <w:pPr>
              <w:pStyle w:val="DokTabellentext"/>
            </w:pPr>
            <w:r w:rsidRPr="00DA3997">
              <w:t>SWFRG025-19</w:t>
            </w:r>
          </w:p>
        </w:tc>
        <w:tc>
          <w:tcPr>
            <w:tcW w:w="1480" w:type="dxa"/>
            <w:noWrap/>
            <w:hideMark/>
          </w:tcPr>
          <w:p w14:paraId="5EFEBD0E" w14:textId="77777777" w:rsidR="00BA6F4B" w:rsidRPr="00DA3997" w:rsidRDefault="00BA6F4B" w:rsidP="00BE6F82">
            <w:pPr>
              <w:pStyle w:val="DokTabellentext"/>
            </w:pPr>
            <w:r w:rsidRPr="00DA3997">
              <w:t>Poaceae</w:t>
            </w:r>
          </w:p>
        </w:tc>
        <w:tc>
          <w:tcPr>
            <w:tcW w:w="2260" w:type="dxa"/>
            <w:noWrap/>
            <w:hideMark/>
          </w:tcPr>
          <w:p w14:paraId="6DA7BDCA"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5728EA50" w14:textId="77777777" w:rsidR="00BA6F4B" w:rsidRPr="00DA3997" w:rsidRDefault="00BA6F4B" w:rsidP="00BE6F82">
            <w:pPr>
              <w:pStyle w:val="DokTabellentext"/>
            </w:pPr>
            <w:r w:rsidRPr="00DA3997">
              <w:t>SWFRG003-19</w:t>
            </w:r>
          </w:p>
        </w:tc>
        <w:tc>
          <w:tcPr>
            <w:tcW w:w="1160" w:type="dxa"/>
            <w:noWrap/>
            <w:hideMark/>
          </w:tcPr>
          <w:p w14:paraId="57B1E9AF" w14:textId="77777777" w:rsidR="00BA6F4B" w:rsidRPr="00DA3997" w:rsidRDefault="00BA6F4B" w:rsidP="00BE6F82">
            <w:pPr>
              <w:pStyle w:val="DokTabellentext"/>
            </w:pPr>
            <w:r w:rsidRPr="00DA3997">
              <w:t>Poaceae</w:t>
            </w:r>
          </w:p>
        </w:tc>
        <w:tc>
          <w:tcPr>
            <w:tcW w:w="2660" w:type="dxa"/>
            <w:noWrap/>
            <w:hideMark/>
          </w:tcPr>
          <w:p w14:paraId="5F5ECA9F"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640" w:type="dxa"/>
            <w:noWrap/>
            <w:hideMark/>
          </w:tcPr>
          <w:p w14:paraId="52900CC1" w14:textId="77777777" w:rsidR="00BA6F4B" w:rsidRPr="00DA3997" w:rsidRDefault="00BA6F4B" w:rsidP="00BE6F82">
            <w:pPr>
              <w:pStyle w:val="DokTabellentext"/>
            </w:pPr>
            <w:r w:rsidRPr="00DA3997">
              <w:t>97.7</w:t>
            </w:r>
          </w:p>
        </w:tc>
        <w:tc>
          <w:tcPr>
            <w:tcW w:w="700" w:type="dxa"/>
            <w:noWrap/>
            <w:hideMark/>
          </w:tcPr>
          <w:p w14:paraId="7B461D87" w14:textId="77777777" w:rsidR="00BA6F4B" w:rsidRPr="00DA3997" w:rsidRDefault="00BA6F4B" w:rsidP="00BE6F82">
            <w:pPr>
              <w:pStyle w:val="DokTabellentext"/>
            </w:pPr>
            <w:r w:rsidRPr="00DA3997">
              <w:t>821</w:t>
            </w:r>
          </w:p>
        </w:tc>
        <w:tc>
          <w:tcPr>
            <w:tcW w:w="780" w:type="dxa"/>
            <w:noWrap/>
            <w:hideMark/>
          </w:tcPr>
          <w:p w14:paraId="4BE7C6F1" w14:textId="77777777" w:rsidR="00BA6F4B" w:rsidRPr="00DA3997" w:rsidRDefault="00BA6F4B" w:rsidP="00BE6F82">
            <w:pPr>
              <w:pStyle w:val="DokTabellentext"/>
            </w:pPr>
            <w:r w:rsidRPr="00DA3997">
              <w:t>FALSE</w:t>
            </w:r>
          </w:p>
        </w:tc>
        <w:tc>
          <w:tcPr>
            <w:tcW w:w="1040" w:type="dxa"/>
            <w:noWrap/>
            <w:hideMark/>
          </w:tcPr>
          <w:p w14:paraId="15C7F1FB" w14:textId="77777777" w:rsidR="00BA6F4B" w:rsidRPr="00DA3997" w:rsidRDefault="00BA6F4B" w:rsidP="00BE6F82">
            <w:pPr>
              <w:pStyle w:val="DokTabellentext"/>
            </w:pPr>
            <w:r w:rsidRPr="00DA3997">
              <w:t>rbcLa</w:t>
            </w:r>
          </w:p>
        </w:tc>
      </w:tr>
      <w:tr w:rsidR="00BA6F4B" w:rsidRPr="00DA3997" w14:paraId="46485443" w14:textId="77777777" w:rsidTr="00BE6F82">
        <w:trPr>
          <w:trHeight w:val="290"/>
        </w:trPr>
        <w:tc>
          <w:tcPr>
            <w:tcW w:w="1380" w:type="dxa"/>
            <w:noWrap/>
            <w:hideMark/>
          </w:tcPr>
          <w:p w14:paraId="7BF3FA04" w14:textId="77777777" w:rsidR="00BA6F4B" w:rsidRPr="00DA3997" w:rsidRDefault="00BA6F4B" w:rsidP="00BE6F82">
            <w:pPr>
              <w:pStyle w:val="DokTabellentext"/>
            </w:pPr>
            <w:r w:rsidRPr="00DA3997">
              <w:t>SWFRG025-19</w:t>
            </w:r>
          </w:p>
        </w:tc>
        <w:tc>
          <w:tcPr>
            <w:tcW w:w="1480" w:type="dxa"/>
            <w:noWrap/>
            <w:hideMark/>
          </w:tcPr>
          <w:p w14:paraId="59CB789E" w14:textId="77777777" w:rsidR="00BA6F4B" w:rsidRPr="00DA3997" w:rsidRDefault="00BA6F4B" w:rsidP="00BE6F82">
            <w:pPr>
              <w:pStyle w:val="DokTabellentext"/>
            </w:pPr>
            <w:r w:rsidRPr="00DA3997">
              <w:t>Poaceae</w:t>
            </w:r>
          </w:p>
        </w:tc>
        <w:tc>
          <w:tcPr>
            <w:tcW w:w="2260" w:type="dxa"/>
            <w:noWrap/>
            <w:hideMark/>
          </w:tcPr>
          <w:p w14:paraId="6DDF2754"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24F4AADE" w14:textId="77777777" w:rsidR="00BA6F4B" w:rsidRPr="00DA3997" w:rsidRDefault="00BA6F4B" w:rsidP="00BE6F82">
            <w:pPr>
              <w:pStyle w:val="DokTabellentext"/>
            </w:pPr>
            <w:r w:rsidRPr="00DA3997">
              <w:t>SDH3024-15</w:t>
            </w:r>
          </w:p>
        </w:tc>
        <w:tc>
          <w:tcPr>
            <w:tcW w:w="1160" w:type="dxa"/>
            <w:noWrap/>
            <w:hideMark/>
          </w:tcPr>
          <w:p w14:paraId="594BC91C" w14:textId="77777777" w:rsidR="00BA6F4B" w:rsidRPr="00DA3997" w:rsidRDefault="00BA6F4B" w:rsidP="00BE6F82">
            <w:pPr>
              <w:pStyle w:val="DokTabellentext"/>
            </w:pPr>
            <w:r w:rsidRPr="00DA3997">
              <w:t>Poaceae</w:t>
            </w:r>
          </w:p>
        </w:tc>
        <w:tc>
          <w:tcPr>
            <w:tcW w:w="2660" w:type="dxa"/>
            <w:noWrap/>
            <w:hideMark/>
          </w:tcPr>
          <w:p w14:paraId="4B6F156E"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arundinacea</w:t>
            </w:r>
          </w:p>
        </w:tc>
        <w:tc>
          <w:tcPr>
            <w:tcW w:w="640" w:type="dxa"/>
            <w:noWrap/>
            <w:hideMark/>
          </w:tcPr>
          <w:p w14:paraId="7F960A21" w14:textId="77777777" w:rsidR="00BA6F4B" w:rsidRPr="00DA3997" w:rsidRDefault="00BA6F4B" w:rsidP="00BE6F82">
            <w:pPr>
              <w:pStyle w:val="DokTabellentext"/>
            </w:pPr>
            <w:r w:rsidRPr="00DA3997">
              <w:t>97.7</w:t>
            </w:r>
          </w:p>
        </w:tc>
        <w:tc>
          <w:tcPr>
            <w:tcW w:w="700" w:type="dxa"/>
            <w:noWrap/>
            <w:hideMark/>
          </w:tcPr>
          <w:p w14:paraId="3A0F86C7" w14:textId="77777777" w:rsidR="00BA6F4B" w:rsidRPr="00DA3997" w:rsidRDefault="00BA6F4B" w:rsidP="00BE6F82">
            <w:pPr>
              <w:pStyle w:val="DokTabellentext"/>
            </w:pPr>
            <w:r w:rsidRPr="00DA3997">
              <w:t>821</w:t>
            </w:r>
          </w:p>
        </w:tc>
        <w:tc>
          <w:tcPr>
            <w:tcW w:w="780" w:type="dxa"/>
            <w:noWrap/>
            <w:hideMark/>
          </w:tcPr>
          <w:p w14:paraId="00B264A0" w14:textId="77777777" w:rsidR="00BA6F4B" w:rsidRPr="00DA3997" w:rsidRDefault="00BA6F4B" w:rsidP="00BE6F82">
            <w:pPr>
              <w:pStyle w:val="DokTabellentext"/>
            </w:pPr>
            <w:r w:rsidRPr="00DA3997">
              <w:t>FALSE</w:t>
            </w:r>
          </w:p>
        </w:tc>
        <w:tc>
          <w:tcPr>
            <w:tcW w:w="1040" w:type="dxa"/>
            <w:noWrap/>
            <w:hideMark/>
          </w:tcPr>
          <w:p w14:paraId="56CB09EB" w14:textId="77777777" w:rsidR="00BA6F4B" w:rsidRPr="00DA3997" w:rsidRDefault="00BA6F4B" w:rsidP="00BE6F82">
            <w:pPr>
              <w:pStyle w:val="DokTabellentext"/>
            </w:pPr>
            <w:r w:rsidRPr="00DA3997">
              <w:t>rbcLa</w:t>
            </w:r>
          </w:p>
        </w:tc>
      </w:tr>
      <w:tr w:rsidR="00BA6F4B" w:rsidRPr="00DA3997" w14:paraId="75AD5AD8" w14:textId="77777777" w:rsidTr="00BE6F82">
        <w:trPr>
          <w:trHeight w:val="290"/>
        </w:trPr>
        <w:tc>
          <w:tcPr>
            <w:tcW w:w="1380" w:type="dxa"/>
            <w:noWrap/>
            <w:hideMark/>
          </w:tcPr>
          <w:p w14:paraId="5FD5761D" w14:textId="77777777" w:rsidR="00BA6F4B" w:rsidRPr="00DA3997" w:rsidRDefault="00BA6F4B" w:rsidP="00BE6F82">
            <w:pPr>
              <w:pStyle w:val="DokTabellentext"/>
            </w:pPr>
            <w:r w:rsidRPr="00DA3997">
              <w:t>SWFRG025-19</w:t>
            </w:r>
          </w:p>
        </w:tc>
        <w:tc>
          <w:tcPr>
            <w:tcW w:w="1480" w:type="dxa"/>
            <w:noWrap/>
            <w:hideMark/>
          </w:tcPr>
          <w:p w14:paraId="1B212655" w14:textId="77777777" w:rsidR="00BA6F4B" w:rsidRPr="00DA3997" w:rsidRDefault="00BA6F4B" w:rsidP="00BE6F82">
            <w:pPr>
              <w:pStyle w:val="DokTabellentext"/>
            </w:pPr>
            <w:r w:rsidRPr="00DA3997">
              <w:t>Poaceae</w:t>
            </w:r>
          </w:p>
        </w:tc>
        <w:tc>
          <w:tcPr>
            <w:tcW w:w="2260" w:type="dxa"/>
            <w:noWrap/>
            <w:hideMark/>
          </w:tcPr>
          <w:p w14:paraId="61C83EA7"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5A187A36" w14:textId="77777777" w:rsidR="00BA6F4B" w:rsidRPr="00DA3997" w:rsidRDefault="00BA6F4B" w:rsidP="00BE6F82">
            <w:pPr>
              <w:pStyle w:val="DokTabellentext"/>
            </w:pPr>
            <w:r w:rsidRPr="00DA3997">
              <w:t>VASCB115-15</w:t>
            </w:r>
          </w:p>
        </w:tc>
        <w:tc>
          <w:tcPr>
            <w:tcW w:w="1160" w:type="dxa"/>
            <w:noWrap/>
            <w:hideMark/>
          </w:tcPr>
          <w:p w14:paraId="781558E2" w14:textId="77777777" w:rsidR="00BA6F4B" w:rsidRPr="00DA3997" w:rsidRDefault="00BA6F4B" w:rsidP="00BE6F82">
            <w:pPr>
              <w:pStyle w:val="DokTabellentext"/>
            </w:pPr>
            <w:r w:rsidRPr="00DA3997">
              <w:t>Poaceae</w:t>
            </w:r>
          </w:p>
        </w:tc>
        <w:tc>
          <w:tcPr>
            <w:tcW w:w="2660" w:type="dxa"/>
            <w:noWrap/>
            <w:hideMark/>
          </w:tcPr>
          <w:p w14:paraId="65FFCC30"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rigidum</w:t>
            </w:r>
          </w:p>
        </w:tc>
        <w:tc>
          <w:tcPr>
            <w:tcW w:w="640" w:type="dxa"/>
            <w:noWrap/>
            <w:hideMark/>
          </w:tcPr>
          <w:p w14:paraId="21493178" w14:textId="77777777" w:rsidR="00BA6F4B" w:rsidRPr="00DA3997" w:rsidRDefault="00BA6F4B" w:rsidP="00BE6F82">
            <w:pPr>
              <w:pStyle w:val="DokTabellentext"/>
            </w:pPr>
            <w:r w:rsidRPr="00DA3997">
              <w:t>97.7</w:t>
            </w:r>
          </w:p>
        </w:tc>
        <w:tc>
          <w:tcPr>
            <w:tcW w:w="700" w:type="dxa"/>
            <w:noWrap/>
            <w:hideMark/>
          </w:tcPr>
          <w:p w14:paraId="0FFB8EE1" w14:textId="77777777" w:rsidR="00BA6F4B" w:rsidRPr="00DA3997" w:rsidRDefault="00BA6F4B" w:rsidP="00BE6F82">
            <w:pPr>
              <w:pStyle w:val="DokTabellentext"/>
            </w:pPr>
            <w:r w:rsidRPr="00DA3997">
              <w:t>821</w:t>
            </w:r>
          </w:p>
        </w:tc>
        <w:tc>
          <w:tcPr>
            <w:tcW w:w="780" w:type="dxa"/>
            <w:noWrap/>
            <w:hideMark/>
          </w:tcPr>
          <w:p w14:paraId="40A50FC0" w14:textId="77777777" w:rsidR="00BA6F4B" w:rsidRPr="00DA3997" w:rsidRDefault="00BA6F4B" w:rsidP="00BE6F82">
            <w:pPr>
              <w:pStyle w:val="DokTabellentext"/>
            </w:pPr>
            <w:r w:rsidRPr="00DA3997">
              <w:t>FALSE</w:t>
            </w:r>
          </w:p>
        </w:tc>
        <w:tc>
          <w:tcPr>
            <w:tcW w:w="1040" w:type="dxa"/>
            <w:noWrap/>
            <w:hideMark/>
          </w:tcPr>
          <w:p w14:paraId="175A1391" w14:textId="77777777" w:rsidR="00BA6F4B" w:rsidRPr="00DA3997" w:rsidRDefault="00BA6F4B" w:rsidP="00BE6F82">
            <w:pPr>
              <w:pStyle w:val="DokTabellentext"/>
            </w:pPr>
            <w:r w:rsidRPr="00DA3997">
              <w:t>rbcLa</w:t>
            </w:r>
          </w:p>
        </w:tc>
      </w:tr>
      <w:tr w:rsidR="00BA6F4B" w:rsidRPr="00DA3997" w14:paraId="22245421" w14:textId="77777777" w:rsidTr="00BE6F82">
        <w:trPr>
          <w:trHeight w:val="290"/>
        </w:trPr>
        <w:tc>
          <w:tcPr>
            <w:tcW w:w="1380" w:type="dxa"/>
            <w:noWrap/>
            <w:hideMark/>
          </w:tcPr>
          <w:p w14:paraId="16830104" w14:textId="77777777" w:rsidR="00BA6F4B" w:rsidRPr="00DA3997" w:rsidRDefault="00BA6F4B" w:rsidP="00BE6F82">
            <w:pPr>
              <w:pStyle w:val="DokTabellentext"/>
            </w:pPr>
            <w:r w:rsidRPr="00DA3997">
              <w:t>SWFRG025-19</w:t>
            </w:r>
          </w:p>
        </w:tc>
        <w:tc>
          <w:tcPr>
            <w:tcW w:w="1480" w:type="dxa"/>
            <w:noWrap/>
            <w:hideMark/>
          </w:tcPr>
          <w:p w14:paraId="3ACAA356" w14:textId="77777777" w:rsidR="00BA6F4B" w:rsidRPr="00DA3997" w:rsidRDefault="00BA6F4B" w:rsidP="00BE6F82">
            <w:pPr>
              <w:pStyle w:val="DokTabellentext"/>
            </w:pPr>
            <w:r w:rsidRPr="00DA3997">
              <w:t>Poaceae</w:t>
            </w:r>
          </w:p>
        </w:tc>
        <w:tc>
          <w:tcPr>
            <w:tcW w:w="2260" w:type="dxa"/>
            <w:noWrap/>
            <w:hideMark/>
          </w:tcPr>
          <w:p w14:paraId="0AE8EC84"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24C6485D" w14:textId="77777777" w:rsidR="00BA6F4B" w:rsidRPr="00DA3997" w:rsidRDefault="00BA6F4B" w:rsidP="00BE6F82">
            <w:pPr>
              <w:pStyle w:val="DokTabellentext"/>
            </w:pPr>
            <w:r w:rsidRPr="00DA3997">
              <w:t>SDH2439-14</w:t>
            </w:r>
          </w:p>
        </w:tc>
        <w:tc>
          <w:tcPr>
            <w:tcW w:w="1160" w:type="dxa"/>
            <w:noWrap/>
            <w:hideMark/>
          </w:tcPr>
          <w:p w14:paraId="65D2EB67" w14:textId="77777777" w:rsidR="00BA6F4B" w:rsidRPr="00DA3997" w:rsidRDefault="00BA6F4B" w:rsidP="00BE6F82">
            <w:pPr>
              <w:pStyle w:val="DokTabellentext"/>
            </w:pPr>
            <w:r w:rsidRPr="00DA3997">
              <w:t>Poaceae</w:t>
            </w:r>
          </w:p>
        </w:tc>
        <w:tc>
          <w:tcPr>
            <w:tcW w:w="2660" w:type="dxa"/>
            <w:noWrap/>
            <w:hideMark/>
          </w:tcPr>
          <w:p w14:paraId="679DC387"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640" w:type="dxa"/>
            <w:noWrap/>
            <w:hideMark/>
          </w:tcPr>
          <w:p w14:paraId="2A630E93" w14:textId="77777777" w:rsidR="00BA6F4B" w:rsidRPr="00DA3997" w:rsidRDefault="00BA6F4B" w:rsidP="00BE6F82">
            <w:pPr>
              <w:pStyle w:val="DokTabellentext"/>
            </w:pPr>
            <w:r w:rsidRPr="00DA3997">
              <w:t>97.7</w:t>
            </w:r>
          </w:p>
        </w:tc>
        <w:tc>
          <w:tcPr>
            <w:tcW w:w="700" w:type="dxa"/>
            <w:noWrap/>
            <w:hideMark/>
          </w:tcPr>
          <w:p w14:paraId="3532F2E6" w14:textId="77777777" w:rsidR="00BA6F4B" w:rsidRPr="00DA3997" w:rsidRDefault="00BA6F4B" w:rsidP="00BE6F82">
            <w:pPr>
              <w:pStyle w:val="DokTabellentext"/>
            </w:pPr>
            <w:r w:rsidRPr="00DA3997">
              <w:t>821</w:t>
            </w:r>
          </w:p>
        </w:tc>
        <w:tc>
          <w:tcPr>
            <w:tcW w:w="780" w:type="dxa"/>
            <w:noWrap/>
            <w:hideMark/>
          </w:tcPr>
          <w:p w14:paraId="7E9D1EB1" w14:textId="77777777" w:rsidR="00BA6F4B" w:rsidRPr="00DA3997" w:rsidRDefault="00BA6F4B" w:rsidP="00BE6F82">
            <w:pPr>
              <w:pStyle w:val="DokTabellentext"/>
            </w:pPr>
            <w:r w:rsidRPr="00DA3997">
              <w:t>FALSE</w:t>
            </w:r>
          </w:p>
        </w:tc>
        <w:tc>
          <w:tcPr>
            <w:tcW w:w="1040" w:type="dxa"/>
            <w:noWrap/>
            <w:hideMark/>
          </w:tcPr>
          <w:p w14:paraId="6CAF74E5" w14:textId="77777777" w:rsidR="00BA6F4B" w:rsidRPr="00DA3997" w:rsidRDefault="00BA6F4B" w:rsidP="00BE6F82">
            <w:pPr>
              <w:pStyle w:val="DokTabellentext"/>
            </w:pPr>
            <w:r w:rsidRPr="00DA3997">
              <w:t>rbcLa</w:t>
            </w:r>
          </w:p>
        </w:tc>
      </w:tr>
      <w:tr w:rsidR="00BA6F4B" w:rsidRPr="00DA3997" w14:paraId="51454A3D" w14:textId="77777777" w:rsidTr="00BE6F82">
        <w:trPr>
          <w:trHeight w:val="290"/>
        </w:trPr>
        <w:tc>
          <w:tcPr>
            <w:tcW w:w="1380" w:type="dxa"/>
            <w:noWrap/>
            <w:hideMark/>
          </w:tcPr>
          <w:p w14:paraId="66BC2EDB" w14:textId="77777777" w:rsidR="00BA6F4B" w:rsidRPr="00DA3997" w:rsidRDefault="00BA6F4B" w:rsidP="00BE6F82">
            <w:pPr>
              <w:pStyle w:val="DokTabellentext"/>
            </w:pPr>
            <w:r w:rsidRPr="00DA3997">
              <w:t>SWFRG025-19</w:t>
            </w:r>
          </w:p>
        </w:tc>
        <w:tc>
          <w:tcPr>
            <w:tcW w:w="1480" w:type="dxa"/>
            <w:noWrap/>
            <w:hideMark/>
          </w:tcPr>
          <w:p w14:paraId="5C5E8297" w14:textId="77777777" w:rsidR="00BA6F4B" w:rsidRPr="00DA3997" w:rsidRDefault="00BA6F4B" w:rsidP="00BE6F82">
            <w:pPr>
              <w:pStyle w:val="DokTabellentext"/>
            </w:pPr>
            <w:r w:rsidRPr="00DA3997">
              <w:t>Poaceae</w:t>
            </w:r>
          </w:p>
        </w:tc>
        <w:tc>
          <w:tcPr>
            <w:tcW w:w="2260" w:type="dxa"/>
            <w:noWrap/>
            <w:hideMark/>
          </w:tcPr>
          <w:p w14:paraId="30C4BE70"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06CA9187" w14:textId="77777777" w:rsidR="00BA6F4B" w:rsidRPr="00DA3997" w:rsidRDefault="00BA6F4B" w:rsidP="00BE6F82">
            <w:pPr>
              <w:pStyle w:val="DokTabellentext"/>
            </w:pPr>
            <w:r w:rsidRPr="00DA3997">
              <w:t>SERC143-14</w:t>
            </w:r>
          </w:p>
        </w:tc>
        <w:tc>
          <w:tcPr>
            <w:tcW w:w="1160" w:type="dxa"/>
            <w:noWrap/>
            <w:hideMark/>
          </w:tcPr>
          <w:p w14:paraId="243D9C6B" w14:textId="77777777" w:rsidR="00BA6F4B" w:rsidRPr="00DA3997" w:rsidRDefault="00BA6F4B" w:rsidP="00BE6F82">
            <w:pPr>
              <w:pStyle w:val="DokTabellentext"/>
            </w:pPr>
            <w:r w:rsidRPr="00DA3997">
              <w:t>Poaceae</w:t>
            </w:r>
          </w:p>
        </w:tc>
        <w:tc>
          <w:tcPr>
            <w:tcW w:w="2660" w:type="dxa"/>
            <w:noWrap/>
            <w:hideMark/>
          </w:tcPr>
          <w:p w14:paraId="6AA68D6F" w14:textId="77777777" w:rsidR="00BA6F4B" w:rsidRPr="00DA3997" w:rsidRDefault="00BA6F4B" w:rsidP="00BE6F82">
            <w:pPr>
              <w:pStyle w:val="DokTabellentext"/>
              <w:rPr>
                <w:i/>
                <w:iCs/>
              </w:rPr>
            </w:pPr>
            <w:r w:rsidRPr="00DA3997">
              <w:rPr>
                <w:i/>
                <w:iCs/>
              </w:rPr>
              <w:t>Poaceae</w:t>
            </w:r>
          </w:p>
        </w:tc>
        <w:tc>
          <w:tcPr>
            <w:tcW w:w="640" w:type="dxa"/>
            <w:noWrap/>
            <w:hideMark/>
          </w:tcPr>
          <w:p w14:paraId="128CCFFE" w14:textId="77777777" w:rsidR="00BA6F4B" w:rsidRPr="00DA3997" w:rsidRDefault="00BA6F4B" w:rsidP="00BE6F82">
            <w:pPr>
              <w:pStyle w:val="DokTabellentext"/>
            </w:pPr>
            <w:r w:rsidRPr="00DA3997">
              <w:t>97.7</w:t>
            </w:r>
          </w:p>
        </w:tc>
        <w:tc>
          <w:tcPr>
            <w:tcW w:w="700" w:type="dxa"/>
            <w:noWrap/>
            <w:hideMark/>
          </w:tcPr>
          <w:p w14:paraId="3F13EFA2" w14:textId="77777777" w:rsidR="00BA6F4B" w:rsidRPr="00DA3997" w:rsidRDefault="00BA6F4B" w:rsidP="00BE6F82">
            <w:pPr>
              <w:pStyle w:val="DokTabellentext"/>
            </w:pPr>
            <w:r w:rsidRPr="00DA3997">
              <w:t>821</w:t>
            </w:r>
          </w:p>
        </w:tc>
        <w:tc>
          <w:tcPr>
            <w:tcW w:w="780" w:type="dxa"/>
            <w:noWrap/>
            <w:hideMark/>
          </w:tcPr>
          <w:p w14:paraId="7ADCE1B4" w14:textId="77777777" w:rsidR="00BA6F4B" w:rsidRPr="00DA3997" w:rsidRDefault="00BA6F4B" w:rsidP="00BE6F82">
            <w:pPr>
              <w:pStyle w:val="DokTabellentext"/>
            </w:pPr>
            <w:r w:rsidRPr="00DA3997">
              <w:t>FALSE</w:t>
            </w:r>
          </w:p>
        </w:tc>
        <w:tc>
          <w:tcPr>
            <w:tcW w:w="1040" w:type="dxa"/>
            <w:noWrap/>
            <w:hideMark/>
          </w:tcPr>
          <w:p w14:paraId="06CBBE04" w14:textId="77777777" w:rsidR="00BA6F4B" w:rsidRPr="00DA3997" w:rsidRDefault="00BA6F4B" w:rsidP="00BE6F82">
            <w:pPr>
              <w:pStyle w:val="DokTabellentext"/>
            </w:pPr>
            <w:r w:rsidRPr="00DA3997">
              <w:t>rbcLa</w:t>
            </w:r>
          </w:p>
        </w:tc>
      </w:tr>
      <w:tr w:rsidR="00BA6F4B" w:rsidRPr="00DA3997" w14:paraId="77132598" w14:textId="77777777" w:rsidTr="00BE6F82">
        <w:trPr>
          <w:trHeight w:val="290"/>
        </w:trPr>
        <w:tc>
          <w:tcPr>
            <w:tcW w:w="1380" w:type="dxa"/>
            <w:noWrap/>
            <w:hideMark/>
          </w:tcPr>
          <w:p w14:paraId="6A3DD522" w14:textId="77777777" w:rsidR="00BA6F4B" w:rsidRPr="00DA3997" w:rsidRDefault="00BA6F4B" w:rsidP="00BE6F82">
            <w:pPr>
              <w:pStyle w:val="DokTabellentext"/>
            </w:pPr>
            <w:r w:rsidRPr="00DA3997">
              <w:t>SWFRG025-19</w:t>
            </w:r>
          </w:p>
        </w:tc>
        <w:tc>
          <w:tcPr>
            <w:tcW w:w="1480" w:type="dxa"/>
            <w:noWrap/>
            <w:hideMark/>
          </w:tcPr>
          <w:p w14:paraId="6126646C" w14:textId="77777777" w:rsidR="00BA6F4B" w:rsidRPr="00DA3997" w:rsidRDefault="00BA6F4B" w:rsidP="00BE6F82">
            <w:pPr>
              <w:pStyle w:val="DokTabellentext"/>
            </w:pPr>
            <w:r w:rsidRPr="00DA3997">
              <w:t>Poaceae</w:t>
            </w:r>
          </w:p>
        </w:tc>
        <w:tc>
          <w:tcPr>
            <w:tcW w:w="2260" w:type="dxa"/>
            <w:noWrap/>
            <w:hideMark/>
          </w:tcPr>
          <w:p w14:paraId="18E772BB"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02292E34" w14:textId="77777777" w:rsidR="00BA6F4B" w:rsidRPr="00DA3997" w:rsidRDefault="00BA6F4B" w:rsidP="00BE6F82">
            <w:pPr>
              <w:pStyle w:val="DokTabellentext"/>
            </w:pPr>
            <w:r w:rsidRPr="00DA3997">
              <w:t>SERC139-14</w:t>
            </w:r>
          </w:p>
        </w:tc>
        <w:tc>
          <w:tcPr>
            <w:tcW w:w="1160" w:type="dxa"/>
            <w:noWrap/>
            <w:hideMark/>
          </w:tcPr>
          <w:p w14:paraId="00DE3233" w14:textId="77777777" w:rsidR="00BA6F4B" w:rsidRPr="00DA3997" w:rsidRDefault="00BA6F4B" w:rsidP="00BE6F82">
            <w:pPr>
              <w:pStyle w:val="DokTabellentext"/>
            </w:pPr>
            <w:r w:rsidRPr="00DA3997">
              <w:t>Poaceae</w:t>
            </w:r>
          </w:p>
        </w:tc>
        <w:tc>
          <w:tcPr>
            <w:tcW w:w="2660" w:type="dxa"/>
            <w:noWrap/>
            <w:hideMark/>
          </w:tcPr>
          <w:p w14:paraId="67386F92" w14:textId="77777777" w:rsidR="00BA6F4B" w:rsidRPr="00DA3997" w:rsidRDefault="00BA6F4B" w:rsidP="00BE6F82">
            <w:pPr>
              <w:pStyle w:val="DokTabellentext"/>
              <w:rPr>
                <w:i/>
                <w:iCs/>
              </w:rPr>
            </w:pPr>
            <w:r w:rsidRPr="00DA3997">
              <w:rPr>
                <w:i/>
                <w:iCs/>
              </w:rPr>
              <w:t>Poaceae</w:t>
            </w:r>
          </w:p>
        </w:tc>
        <w:tc>
          <w:tcPr>
            <w:tcW w:w="640" w:type="dxa"/>
            <w:noWrap/>
            <w:hideMark/>
          </w:tcPr>
          <w:p w14:paraId="7B1D28D8" w14:textId="77777777" w:rsidR="00BA6F4B" w:rsidRPr="00DA3997" w:rsidRDefault="00BA6F4B" w:rsidP="00BE6F82">
            <w:pPr>
              <w:pStyle w:val="DokTabellentext"/>
            </w:pPr>
            <w:r w:rsidRPr="00DA3997">
              <w:t>97.7</w:t>
            </w:r>
          </w:p>
        </w:tc>
        <w:tc>
          <w:tcPr>
            <w:tcW w:w="700" w:type="dxa"/>
            <w:noWrap/>
            <w:hideMark/>
          </w:tcPr>
          <w:p w14:paraId="28B4DA62" w14:textId="77777777" w:rsidR="00BA6F4B" w:rsidRPr="00DA3997" w:rsidRDefault="00BA6F4B" w:rsidP="00BE6F82">
            <w:pPr>
              <w:pStyle w:val="DokTabellentext"/>
            </w:pPr>
            <w:r w:rsidRPr="00DA3997">
              <w:t>821</w:t>
            </w:r>
          </w:p>
        </w:tc>
        <w:tc>
          <w:tcPr>
            <w:tcW w:w="780" w:type="dxa"/>
            <w:noWrap/>
            <w:hideMark/>
          </w:tcPr>
          <w:p w14:paraId="3D2ABB71" w14:textId="77777777" w:rsidR="00BA6F4B" w:rsidRPr="00DA3997" w:rsidRDefault="00BA6F4B" w:rsidP="00BE6F82">
            <w:pPr>
              <w:pStyle w:val="DokTabellentext"/>
            </w:pPr>
            <w:r w:rsidRPr="00DA3997">
              <w:t>FALSE</w:t>
            </w:r>
          </w:p>
        </w:tc>
        <w:tc>
          <w:tcPr>
            <w:tcW w:w="1040" w:type="dxa"/>
            <w:noWrap/>
            <w:hideMark/>
          </w:tcPr>
          <w:p w14:paraId="2B65AFB9" w14:textId="77777777" w:rsidR="00BA6F4B" w:rsidRPr="00DA3997" w:rsidRDefault="00BA6F4B" w:rsidP="00BE6F82">
            <w:pPr>
              <w:pStyle w:val="DokTabellentext"/>
            </w:pPr>
            <w:r w:rsidRPr="00DA3997">
              <w:t>rbcLa</w:t>
            </w:r>
          </w:p>
        </w:tc>
      </w:tr>
      <w:tr w:rsidR="00BA6F4B" w:rsidRPr="00DA3997" w14:paraId="487CECFE" w14:textId="77777777" w:rsidTr="00BE6F82">
        <w:trPr>
          <w:trHeight w:val="290"/>
        </w:trPr>
        <w:tc>
          <w:tcPr>
            <w:tcW w:w="1380" w:type="dxa"/>
            <w:noWrap/>
            <w:hideMark/>
          </w:tcPr>
          <w:p w14:paraId="34962CCF" w14:textId="77777777" w:rsidR="00BA6F4B" w:rsidRPr="00DA3997" w:rsidRDefault="00BA6F4B" w:rsidP="00BE6F82">
            <w:pPr>
              <w:pStyle w:val="DokTabellentext"/>
            </w:pPr>
            <w:r w:rsidRPr="00DA3997">
              <w:t>SWFRG025-19</w:t>
            </w:r>
          </w:p>
        </w:tc>
        <w:tc>
          <w:tcPr>
            <w:tcW w:w="1480" w:type="dxa"/>
            <w:noWrap/>
            <w:hideMark/>
          </w:tcPr>
          <w:p w14:paraId="0041CCF5" w14:textId="77777777" w:rsidR="00BA6F4B" w:rsidRPr="00DA3997" w:rsidRDefault="00BA6F4B" w:rsidP="00BE6F82">
            <w:pPr>
              <w:pStyle w:val="DokTabellentext"/>
            </w:pPr>
            <w:r w:rsidRPr="00DA3997">
              <w:t>Poaceae</w:t>
            </w:r>
          </w:p>
        </w:tc>
        <w:tc>
          <w:tcPr>
            <w:tcW w:w="2260" w:type="dxa"/>
            <w:noWrap/>
            <w:hideMark/>
          </w:tcPr>
          <w:p w14:paraId="7760789D"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4B002648" w14:textId="77777777" w:rsidR="00BA6F4B" w:rsidRPr="00DA3997" w:rsidRDefault="00BA6F4B" w:rsidP="00BE6F82">
            <w:pPr>
              <w:pStyle w:val="DokTabellentext"/>
            </w:pPr>
            <w:r w:rsidRPr="00DA3997">
              <w:t>PIM239-14</w:t>
            </w:r>
          </w:p>
        </w:tc>
        <w:tc>
          <w:tcPr>
            <w:tcW w:w="1160" w:type="dxa"/>
            <w:noWrap/>
            <w:hideMark/>
          </w:tcPr>
          <w:p w14:paraId="5FC97B23" w14:textId="77777777" w:rsidR="00BA6F4B" w:rsidRPr="00DA3997" w:rsidRDefault="00BA6F4B" w:rsidP="00BE6F82">
            <w:pPr>
              <w:pStyle w:val="DokTabellentext"/>
            </w:pPr>
            <w:r w:rsidRPr="00DA3997">
              <w:t>Poaceae</w:t>
            </w:r>
          </w:p>
        </w:tc>
        <w:tc>
          <w:tcPr>
            <w:tcW w:w="2660" w:type="dxa"/>
            <w:noWrap/>
            <w:hideMark/>
          </w:tcPr>
          <w:p w14:paraId="4F85C588"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arundinaceum</w:t>
            </w:r>
          </w:p>
        </w:tc>
        <w:tc>
          <w:tcPr>
            <w:tcW w:w="640" w:type="dxa"/>
            <w:noWrap/>
            <w:hideMark/>
          </w:tcPr>
          <w:p w14:paraId="59F7C7C0" w14:textId="77777777" w:rsidR="00BA6F4B" w:rsidRPr="00DA3997" w:rsidRDefault="00BA6F4B" w:rsidP="00BE6F82">
            <w:pPr>
              <w:pStyle w:val="DokTabellentext"/>
            </w:pPr>
            <w:r w:rsidRPr="00DA3997">
              <w:t>97.7</w:t>
            </w:r>
          </w:p>
        </w:tc>
        <w:tc>
          <w:tcPr>
            <w:tcW w:w="700" w:type="dxa"/>
            <w:noWrap/>
            <w:hideMark/>
          </w:tcPr>
          <w:p w14:paraId="11B6E652" w14:textId="77777777" w:rsidR="00BA6F4B" w:rsidRPr="00DA3997" w:rsidRDefault="00BA6F4B" w:rsidP="00BE6F82">
            <w:pPr>
              <w:pStyle w:val="DokTabellentext"/>
            </w:pPr>
            <w:r w:rsidRPr="00DA3997">
              <w:t>821</w:t>
            </w:r>
          </w:p>
        </w:tc>
        <w:tc>
          <w:tcPr>
            <w:tcW w:w="780" w:type="dxa"/>
            <w:noWrap/>
            <w:hideMark/>
          </w:tcPr>
          <w:p w14:paraId="30AE9BE6" w14:textId="77777777" w:rsidR="00BA6F4B" w:rsidRPr="00DA3997" w:rsidRDefault="00BA6F4B" w:rsidP="00BE6F82">
            <w:pPr>
              <w:pStyle w:val="DokTabellentext"/>
            </w:pPr>
            <w:r w:rsidRPr="00DA3997">
              <w:t>FALSE</w:t>
            </w:r>
          </w:p>
        </w:tc>
        <w:tc>
          <w:tcPr>
            <w:tcW w:w="1040" w:type="dxa"/>
            <w:noWrap/>
            <w:hideMark/>
          </w:tcPr>
          <w:p w14:paraId="359FA4AA" w14:textId="77777777" w:rsidR="00BA6F4B" w:rsidRPr="00DA3997" w:rsidRDefault="00BA6F4B" w:rsidP="00BE6F82">
            <w:pPr>
              <w:pStyle w:val="DokTabellentext"/>
            </w:pPr>
            <w:r w:rsidRPr="00DA3997">
              <w:t>rbcLa</w:t>
            </w:r>
          </w:p>
        </w:tc>
      </w:tr>
      <w:tr w:rsidR="00BA6F4B" w:rsidRPr="00DA3997" w14:paraId="254EDC1B" w14:textId="77777777" w:rsidTr="00BE6F82">
        <w:trPr>
          <w:trHeight w:val="290"/>
        </w:trPr>
        <w:tc>
          <w:tcPr>
            <w:tcW w:w="1380" w:type="dxa"/>
            <w:noWrap/>
            <w:hideMark/>
          </w:tcPr>
          <w:p w14:paraId="7B9CA0F0" w14:textId="77777777" w:rsidR="00BA6F4B" w:rsidRPr="00DA3997" w:rsidRDefault="00BA6F4B" w:rsidP="00BE6F82">
            <w:pPr>
              <w:pStyle w:val="DokTabellentext"/>
            </w:pPr>
            <w:r w:rsidRPr="00DA3997">
              <w:t>SWFRG025-19</w:t>
            </w:r>
          </w:p>
        </w:tc>
        <w:tc>
          <w:tcPr>
            <w:tcW w:w="1480" w:type="dxa"/>
            <w:noWrap/>
            <w:hideMark/>
          </w:tcPr>
          <w:p w14:paraId="42D72121" w14:textId="77777777" w:rsidR="00BA6F4B" w:rsidRPr="00DA3997" w:rsidRDefault="00BA6F4B" w:rsidP="00BE6F82">
            <w:pPr>
              <w:pStyle w:val="DokTabellentext"/>
            </w:pPr>
            <w:r w:rsidRPr="00DA3997">
              <w:t>Poaceae</w:t>
            </w:r>
          </w:p>
        </w:tc>
        <w:tc>
          <w:tcPr>
            <w:tcW w:w="2260" w:type="dxa"/>
            <w:noWrap/>
            <w:hideMark/>
          </w:tcPr>
          <w:p w14:paraId="521ED843"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045B640D" w14:textId="77777777" w:rsidR="00BA6F4B" w:rsidRPr="00DA3997" w:rsidRDefault="00BA6F4B" w:rsidP="00BE6F82">
            <w:pPr>
              <w:pStyle w:val="DokTabellentext"/>
            </w:pPr>
            <w:r w:rsidRPr="00DA3997">
              <w:t>FBPL2793-13</w:t>
            </w:r>
          </w:p>
        </w:tc>
        <w:tc>
          <w:tcPr>
            <w:tcW w:w="1160" w:type="dxa"/>
            <w:noWrap/>
            <w:hideMark/>
          </w:tcPr>
          <w:p w14:paraId="4119F4CE" w14:textId="77777777" w:rsidR="00BA6F4B" w:rsidRPr="00DA3997" w:rsidRDefault="00BA6F4B" w:rsidP="00BE6F82">
            <w:pPr>
              <w:pStyle w:val="DokTabellentext"/>
            </w:pPr>
            <w:r w:rsidRPr="00DA3997">
              <w:t>Poaceae</w:t>
            </w:r>
          </w:p>
        </w:tc>
        <w:tc>
          <w:tcPr>
            <w:tcW w:w="2660" w:type="dxa"/>
            <w:noWrap/>
            <w:hideMark/>
          </w:tcPr>
          <w:p w14:paraId="1BD15183"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arundinacea</w:t>
            </w:r>
          </w:p>
        </w:tc>
        <w:tc>
          <w:tcPr>
            <w:tcW w:w="640" w:type="dxa"/>
            <w:noWrap/>
            <w:hideMark/>
          </w:tcPr>
          <w:p w14:paraId="4830DDCA" w14:textId="77777777" w:rsidR="00BA6F4B" w:rsidRPr="00DA3997" w:rsidRDefault="00BA6F4B" w:rsidP="00BE6F82">
            <w:pPr>
              <w:pStyle w:val="DokTabellentext"/>
            </w:pPr>
            <w:r w:rsidRPr="00DA3997">
              <w:t>97.7</w:t>
            </w:r>
          </w:p>
        </w:tc>
        <w:tc>
          <w:tcPr>
            <w:tcW w:w="700" w:type="dxa"/>
            <w:noWrap/>
            <w:hideMark/>
          </w:tcPr>
          <w:p w14:paraId="15B96800" w14:textId="77777777" w:rsidR="00BA6F4B" w:rsidRPr="00DA3997" w:rsidRDefault="00BA6F4B" w:rsidP="00BE6F82">
            <w:pPr>
              <w:pStyle w:val="DokTabellentext"/>
            </w:pPr>
            <w:r w:rsidRPr="00DA3997">
              <w:t>821</w:t>
            </w:r>
          </w:p>
        </w:tc>
        <w:tc>
          <w:tcPr>
            <w:tcW w:w="780" w:type="dxa"/>
            <w:noWrap/>
            <w:hideMark/>
          </w:tcPr>
          <w:p w14:paraId="04D784C5" w14:textId="77777777" w:rsidR="00BA6F4B" w:rsidRPr="00DA3997" w:rsidRDefault="00BA6F4B" w:rsidP="00BE6F82">
            <w:pPr>
              <w:pStyle w:val="DokTabellentext"/>
            </w:pPr>
            <w:r w:rsidRPr="00DA3997">
              <w:t>FALSE</w:t>
            </w:r>
          </w:p>
        </w:tc>
        <w:tc>
          <w:tcPr>
            <w:tcW w:w="1040" w:type="dxa"/>
            <w:noWrap/>
            <w:hideMark/>
          </w:tcPr>
          <w:p w14:paraId="5B0D38F4" w14:textId="77777777" w:rsidR="00BA6F4B" w:rsidRPr="00DA3997" w:rsidRDefault="00BA6F4B" w:rsidP="00BE6F82">
            <w:pPr>
              <w:pStyle w:val="DokTabellentext"/>
            </w:pPr>
            <w:r w:rsidRPr="00DA3997">
              <w:t>rbcLa</w:t>
            </w:r>
          </w:p>
        </w:tc>
      </w:tr>
      <w:tr w:rsidR="00BA6F4B" w:rsidRPr="00DA3997" w14:paraId="09F0EC87" w14:textId="77777777" w:rsidTr="00BE6F82">
        <w:trPr>
          <w:trHeight w:val="290"/>
        </w:trPr>
        <w:tc>
          <w:tcPr>
            <w:tcW w:w="1380" w:type="dxa"/>
            <w:noWrap/>
            <w:hideMark/>
          </w:tcPr>
          <w:p w14:paraId="5D5ECE20" w14:textId="77777777" w:rsidR="00BA6F4B" w:rsidRPr="00DA3997" w:rsidRDefault="00BA6F4B" w:rsidP="00BE6F82">
            <w:pPr>
              <w:pStyle w:val="DokTabellentext"/>
            </w:pPr>
            <w:r w:rsidRPr="00DA3997">
              <w:t>SWFRG025-19</w:t>
            </w:r>
          </w:p>
        </w:tc>
        <w:tc>
          <w:tcPr>
            <w:tcW w:w="1480" w:type="dxa"/>
            <w:noWrap/>
            <w:hideMark/>
          </w:tcPr>
          <w:p w14:paraId="1916850F" w14:textId="77777777" w:rsidR="00BA6F4B" w:rsidRPr="00DA3997" w:rsidRDefault="00BA6F4B" w:rsidP="00BE6F82">
            <w:pPr>
              <w:pStyle w:val="DokTabellentext"/>
            </w:pPr>
            <w:r w:rsidRPr="00DA3997">
              <w:t>Poaceae</w:t>
            </w:r>
          </w:p>
        </w:tc>
        <w:tc>
          <w:tcPr>
            <w:tcW w:w="2260" w:type="dxa"/>
            <w:noWrap/>
            <w:hideMark/>
          </w:tcPr>
          <w:p w14:paraId="0FFB455A"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35A04A50" w14:textId="77777777" w:rsidR="00BA6F4B" w:rsidRPr="00DA3997" w:rsidRDefault="00BA6F4B" w:rsidP="00BE6F82">
            <w:pPr>
              <w:pStyle w:val="DokTabellentext"/>
            </w:pPr>
            <w:r w:rsidRPr="00DA3997">
              <w:t>FBPL2770-13</w:t>
            </w:r>
          </w:p>
        </w:tc>
        <w:tc>
          <w:tcPr>
            <w:tcW w:w="1160" w:type="dxa"/>
            <w:noWrap/>
            <w:hideMark/>
          </w:tcPr>
          <w:p w14:paraId="614FB6E0" w14:textId="77777777" w:rsidR="00BA6F4B" w:rsidRPr="00DA3997" w:rsidRDefault="00BA6F4B" w:rsidP="00BE6F82">
            <w:pPr>
              <w:pStyle w:val="DokTabellentext"/>
            </w:pPr>
            <w:r w:rsidRPr="00DA3997">
              <w:t>Poaceae</w:t>
            </w:r>
          </w:p>
        </w:tc>
        <w:tc>
          <w:tcPr>
            <w:tcW w:w="2660" w:type="dxa"/>
            <w:noWrap/>
            <w:hideMark/>
          </w:tcPr>
          <w:p w14:paraId="4A27AB15"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14:paraId="6EDB1A32" w14:textId="77777777" w:rsidR="00BA6F4B" w:rsidRPr="00DA3997" w:rsidRDefault="00BA6F4B" w:rsidP="00BE6F82">
            <w:pPr>
              <w:pStyle w:val="DokTabellentext"/>
            </w:pPr>
            <w:r w:rsidRPr="00DA3997">
              <w:t>97.7</w:t>
            </w:r>
          </w:p>
        </w:tc>
        <w:tc>
          <w:tcPr>
            <w:tcW w:w="700" w:type="dxa"/>
            <w:noWrap/>
            <w:hideMark/>
          </w:tcPr>
          <w:p w14:paraId="6688DAA3" w14:textId="77777777" w:rsidR="00BA6F4B" w:rsidRPr="00DA3997" w:rsidRDefault="00BA6F4B" w:rsidP="00BE6F82">
            <w:pPr>
              <w:pStyle w:val="DokTabellentext"/>
            </w:pPr>
            <w:r w:rsidRPr="00DA3997">
              <w:t>821</w:t>
            </w:r>
          </w:p>
        </w:tc>
        <w:tc>
          <w:tcPr>
            <w:tcW w:w="780" w:type="dxa"/>
            <w:noWrap/>
            <w:hideMark/>
          </w:tcPr>
          <w:p w14:paraId="2B387D67" w14:textId="77777777" w:rsidR="00BA6F4B" w:rsidRPr="00DA3997" w:rsidRDefault="00BA6F4B" w:rsidP="00BE6F82">
            <w:pPr>
              <w:pStyle w:val="DokTabellentext"/>
            </w:pPr>
            <w:r w:rsidRPr="00DA3997">
              <w:t>FALSE</w:t>
            </w:r>
          </w:p>
        </w:tc>
        <w:tc>
          <w:tcPr>
            <w:tcW w:w="1040" w:type="dxa"/>
            <w:noWrap/>
            <w:hideMark/>
          </w:tcPr>
          <w:p w14:paraId="312F9842" w14:textId="77777777" w:rsidR="00BA6F4B" w:rsidRPr="00DA3997" w:rsidRDefault="00BA6F4B" w:rsidP="00BE6F82">
            <w:pPr>
              <w:pStyle w:val="DokTabellentext"/>
            </w:pPr>
            <w:r w:rsidRPr="00DA3997">
              <w:t>rbcLa</w:t>
            </w:r>
          </w:p>
        </w:tc>
      </w:tr>
      <w:tr w:rsidR="00BA6F4B" w:rsidRPr="00DA3997" w14:paraId="108C5004" w14:textId="77777777" w:rsidTr="00BE6F82">
        <w:trPr>
          <w:trHeight w:val="290"/>
        </w:trPr>
        <w:tc>
          <w:tcPr>
            <w:tcW w:w="1380" w:type="dxa"/>
            <w:noWrap/>
            <w:hideMark/>
          </w:tcPr>
          <w:p w14:paraId="7AAEB4A1" w14:textId="77777777" w:rsidR="00BA6F4B" w:rsidRPr="00DA3997" w:rsidRDefault="00BA6F4B" w:rsidP="00BE6F82">
            <w:pPr>
              <w:pStyle w:val="DokTabellentext"/>
            </w:pPr>
            <w:r w:rsidRPr="00DA3997">
              <w:t>SWFRG025-19</w:t>
            </w:r>
          </w:p>
        </w:tc>
        <w:tc>
          <w:tcPr>
            <w:tcW w:w="1480" w:type="dxa"/>
            <w:noWrap/>
            <w:hideMark/>
          </w:tcPr>
          <w:p w14:paraId="1B549088" w14:textId="77777777" w:rsidR="00BA6F4B" w:rsidRPr="00DA3997" w:rsidRDefault="00BA6F4B" w:rsidP="00BE6F82">
            <w:pPr>
              <w:pStyle w:val="DokTabellentext"/>
            </w:pPr>
            <w:r w:rsidRPr="00DA3997">
              <w:t>Poaceae</w:t>
            </w:r>
          </w:p>
        </w:tc>
        <w:tc>
          <w:tcPr>
            <w:tcW w:w="2260" w:type="dxa"/>
            <w:noWrap/>
            <w:hideMark/>
          </w:tcPr>
          <w:p w14:paraId="1639779E"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35AEA371" w14:textId="77777777" w:rsidR="00BA6F4B" w:rsidRPr="00DA3997" w:rsidRDefault="00BA6F4B" w:rsidP="00BE6F82">
            <w:pPr>
              <w:pStyle w:val="DokTabellentext"/>
            </w:pPr>
            <w:r w:rsidRPr="00DA3997">
              <w:t>FBPL2758-13</w:t>
            </w:r>
          </w:p>
        </w:tc>
        <w:tc>
          <w:tcPr>
            <w:tcW w:w="1160" w:type="dxa"/>
            <w:noWrap/>
            <w:hideMark/>
          </w:tcPr>
          <w:p w14:paraId="07C104FD" w14:textId="77777777" w:rsidR="00BA6F4B" w:rsidRPr="00DA3997" w:rsidRDefault="00BA6F4B" w:rsidP="00BE6F82">
            <w:pPr>
              <w:pStyle w:val="DokTabellentext"/>
            </w:pPr>
            <w:r w:rsidRPr="00DA3997">
              <w:t>Poaceae</w:t>
            </w:r>
          </w:p>
        </w:tc>
        <w:tc>
          <w:tcPr>
            <w:tcW w:w="2660" w:type="dxa"/>
            <w:noWrap/>
            <w:hideMark/>
          </w:tcPr>
          <w:p w14:paraId="12E916B5"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gigantea</w:t>
            </w:r>
          </w:p>
        </w:tc>
        <w:tc>
          <w:tcPr>
            <w:tcW w:w="640" w:type="dxa"/>
            <w:noWrap/>
            <w:hideMark/>
          </w:tcPr>
          <w:p w14:paraId="1318EB75" w14:textId="77777777" w:rsidR="00BA6F4B" w:rsidRPr="00DA3997" w:rsidRDefault="00BA6F4B" w:rsidP="00BE6F82">
            <w:pPr>
              <w:pStyle w:val="DokTabellentext"/>
            </w:pPr>
            <w:r w:rsidRPr="00DA3997">
              <w:t>97.7</w:t>
            </w:r>
          </w:p>
        </w:tc>
        <w:tc>
          <w:tcPr>
            <w:tcW w:w="700" w:type="dxa"/>
            <w:noWrap/>
            <w:hideMark/>
          </w:tcPr>
          <w:p w14:paraId="3E0DA8D8" w14:textId="77777777" w:rsidR="00BA6F4B" w:rsidRPr="00DA3997" w:rsidRDefault="00BA6F4B" w:rsidP="00BE6F82">
            <w:pPr>
              <w:pStyle w:val="DokTabellentext"/>
            </w:pPr>
            <w:r w:rsidRPr="00DA3997">
              <w:t>821</w:t>
            </w:r>
          </w:p>
        </w:tc>
        <w:tc>
          <w:tcPr>
            <w:tcW w:w="780" w:type="dxa"/>
            <w:noWrap/>
            <w:hideMark/>
          </w:tcPr>
          <w:p w14:paraId="2D1328EE" w14:textId="77777777" w:rsidR="00BA6F4B" w:rsidRPr="00DA3997" w:rsidRDefault="00BA6F4B" w:rsidP="00BE6F82">
            <w:pPr>
              <w:pStyle w:val="DokTabellentext"/>
            </w:pPr>
            <w:r w:rsidRPr="00DA3997">
              <w:t>FALSE</w:t>
            </w:r>
          </w:p>
        </w:tc>
        <w:tc>
          <w:tcPr>
            <w:tcW w:w="1040" w:type="dxa"/>
            <w:noWrap/>
            <w:hideMark/>
          </w:tcPr>
          <w:p w14:paraId="531610B8" w14:textId="77777777" w:rsidR="00BA6F4B" w:rsidRPr="00DA3997" w:rsidRDefault="00BA6F4B" w:rsidP="00BE6F82">
            <w:pPr>
              <w:pStyle w:val="DokTabellentext"/>
            </w:pPr>
            <w:r w:rsidRPr="00DA3997">
              <w:t>rbcLa</w:t>
            </w:r>
          </w:p>
        </w:tc>
      </w:tr>
      <w:tr w:rsidR="00BA6F4B" w:rsidRPr="00DA3997" w14:paraId="23CCFF4C" w14:textId="77777777" w:rsidTr="00BE6F82">
        <w:trPr>
          <w:trHeight w:val="290"/>
        </w:trPr>
        <w:tc>
          <w:tcPr>
            <w:tcW w:w="1380" w:type="dxa"/>
            <w:noWrap/>
            <w:hideMark/>
          </w:tcPr>
          <w:p w14:paraId="71E675E1" w14:textId="77777777" w:rsidR="00BA6F4B" w:rsidRPr="00DA3997" w:rsidRDefault="00BA6F4B" w:rsidP="00BE6F82">
            <w:pPr>
              <w:pStyle w:val="DokTabellentext"/>
            </w:pPr>
            <w:r w:rsidRPr="00DA3997">
              <w:t>SWFRG025-19</w:t>
            </w:r>
          </w:p>
        </w:tc>
        <w:tc>
          <w:tcPr>
            <w:tcW w:w="1480" w:type="dxa"/>
            <w:noWrap/>
            <w:hideMark/>
          </w:tcPr>
          <w:p w14:paraId="31451D12" w14:textId="77777777" w:rsidR="00BA6F4B" w:rsidRPr="00DA3997" w:rsidRDefault="00BA6F4B" w:rsidP="00BE6F82">
            <w:pPr>
              <w:pStyle w:val="DokTabellentext"/>
            </w:pPr>
            <w:r w:rsidRPr="00DA3997">
              <w:t>Poaceae</w:t>
            </w:r>
          </w:p>
        </w:tc>
        <w:tc>
          <w:tcPr>
            <w:tcW w:w="2260" w:type="dxa"/>
            <w:noWrap/>
            <w:hideMark/>
          </w:tcPr>
          <w:p w14:paraId="4378F768"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12B82FA5" w14:textId="77777777" w:rsidR="00BA6F4B" w:rsidRPr="00DA3997" w:rsidRDefault="00BA6F4B" w:rsidP="00BE6F82">
            <w:pPr>
              <w:pStyle w:val="DokTabellentext"/>
            </w:pPr>
            <w:r w:rsidRPr="00DA3997">
              <w:t>FBPL2672-13</w:t>
            </w:r>
          </w:p>
        </w:tc>
        <w:tc>
          <w:tcPr>
            <w:tcW w:w="1160" w:type="dxa"/>
            <w:noWrap/>
            <w:hideMark/>
          </w:tcPr>
          <w:p w14:paraId="3F087EC5" w14:textId="77777777" w:rsidR="00BA6F4B" w:rsidRPr="00DA3997" w:rsidRDefault="00BA6F4B" w:rsidP="00BE6F82">
            <w:pPr>
              <w:pStyle w:val="DokTabellentext"/>
            </w:pPr>
            <w:r w:rsidRPr="00DA3997">
              <w:t>Poaceae</w:t>
            </w:r>
          </w:p>
        </w:tc>
        <w:tc>
          <w:tcPr>
            <w:tcW w:w="2660" w:type="dxa"/>
            <w:noWrap/>
            <w:hideMark/>
          </w:tcPr>
          <w:p w14:paraId="43F41D63"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640" w:type="dxa"/>
            <w:noWrap/>
            <w:hideMark/>
          </w:tcPr>
          <w:p w14:paraId="0718464B" w14:textId="77777777" w:rsidR="00BA6F4B" w:rsidRPr="00DA3997" w:rsidRDefault="00BA6F4B" w:rsidP="00BE6F82">
            <w:pPr>
              <w:pStyle w:val="DokTabellentext"/>
            </w:pPr>
            <w:r w:rsidRPr="00DA3997">
              <w:t>97.7</w:t>
            </w:r>
          </w:p>
        </w:tc>
        <w:tc>
          <w:tcPr>
            <w:tcW w:w="700" w:type="dxa"/>
            <w:noWrap/>
            <w:hideMark/>
          </w:tcPr>
          <w:p w14:paraId="494D713B" w14:textId="77777777" w:rsidR="00BA6F4B" w:rsidRPr="00DA3997" w:rsidRDefault="00BA6F4B" w:rsidP="00BE6F82">
            <w:pPr>
              <w:pStyle w:val="DokTabellentext"/>
            </w:pPr>
            <w:r w:rsidRPr="00DA3997">
              <w:t>821</w:t>
            </w:r>
          </w:p>
        </w:tc>
        <w:tc>
          <w:tcPr>
            <w:tcW w:w="780" w:type="dxa"/>
            <w:noWrap/>
            <w:hideMark/>
          </w:tcPr>
          <w:p w14:paraId="3AFDB0F0" w14:textId="77777777" w:rsidR="00BA6F4B" w:rsidRPr="00DA3997" w:rsidRDefault="00BA6F4B" w:rsidP="00BE6F82">
            <w:pPr>
              <w:pStyle w:val="DokTabellentext"/>
            </w:pPr>
            <w:r w:rsidRPr="00DA3997">
              <w:t>FALSE</w:t>
            </w:r>
          </w:p>
        </w:tc>
        <w:tc>
          <w:tcPr>
            <w:tcW w:w="1040" w:type="dxa"/>
            <w:noWrap/>
            <w:hideMark/>
          </w:tcPr>
          <w:p w14:paraId="3179AC1F" w14:textId="77777777" w:rsidR="00BA6F4B" w:rsidRPr="00DA3997" w:rsidRDefault="00BA6F4B" w:rsidP="00BE6F82">
            <w:pPr>
              <w:pStyle w:val="DokTabellentext"/>
            </w:pPr>
            <w:r w:rsidRPr="00DA3997">
              <w:t>rbcLa</w:t>
            </w:r>
          </w:p>
        </w:tc>
      </w:tr>
      <w:tr w:rsidR="00BA6F4B" w:rsidRPr="00DA3997" w14:paraId="579835E0" w14:textId="77777777" w:rsidTr="00BE6F82">
        <w:trPr>
          <w:trHeight w:val="290"/>
        </w:trPr>
        <w:tc>
          <w:tcPr>
            <w:tcW w:w="1380" w:type="dxa"/>
            <w:noWrap/>
            <w:hideMark/>
          </w:tcPr>
          <w:p w14:paraId="0A6ADEE1" w14:textId="77777777" w:rsidR="00BA6F4B" w:rsidRPr="00DA3997" w:rsidRDefault="00BA6F4B" w:rsidP="00BE6F82">
            <w:pPr>
              <w:pStyle w:val="DokTabellentext"/>
            </w:pPr>
            <w:r w:rsidRPr="00DA3997">
              <w:t>SWFRG025-19</w:t>
            </w:r>
          </w:p>
        </w:tc>
        <w:tc>
          <w:tcPr>
            <w:tcW w:w="1480" w:type="dxa"/>
            <w:noWrap/>
            <w:hideMark/>
          </w:tcPr>
          <w:p w14:paraId="40F5102A" w14:textId="77777777" w:rsidR="00BA6F4B" w:rsidRPr="00DA3997" w:rsidRDefault="00BA6F4B" w:rsidP="00BE6F82">
            <w:pPr>
              <w:pStyle w:val="DokTabellentext"/>
            </w:pPr>
            <w:r w:rsidRPr="00DA3997">
              <w:t>Poaceae</w:t>
            </w:r>
          </w:p>
        </w:tc>
        <w:tc>
          <w:tcPr>
            <w:tcW w:w="2260" w:type="dxa"/>
            <w:noWrap/>
            <w:hideMark/>
          </w:tcPr>
          <w:p w14:paraId="1479FE77"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2723E197" w14:textId="77777777" w:rsidR="00BA6F4B" w:rsidRPr="00DA3997" w:rsidRDefault="00BA6F4B" w:rsidP="00BE6F82">
            <w:pPr>
              <w:pStyle w:val="DokTabellentext"/>
            </w:pPr>
            <w:r w:rsidRPr="00DA3997">
              <w:t>FBPL2456-13</w:t>
            </w:r>
          </w:p>
        </w:tc>
        <w:tc>
          <w:tcPr>
            <w:tcW w:w="1160" w:type="dxa"/>
            <w:noWrap/>
            <w:hideMark/>
          </w:tcPr>
          <w:p w14:paraId="269226D6" w14:textId="77777777" w:rsidR="00BA6F4B" w:rsidRPr="00DA3997" w:rsidRDefault="00BA6F4B" w:rsidP="00BE6F82">
            <w:pPr>
              <w:pStyle w:val="DokTabellentext"/>
            </w:pPr>
            <w:r w:rsidRPr="00DA3997">
              <w:t>Poaceae</w:t>
            </w:r>
          </w:p>
        </w:tc>
        <w:tc>
          <w:tcPr>
            <w:tcW w:w="2660" w:type="dxa"/>
            <w:noWrap/>
            <w:hideMark/>
          </w:tcPr>
          <w:p w14:paraId="4FE8B66F"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arundinacea</w:t>
            </w:r>
          </w:p>
        </w:tc>
        <w:tc>
          <w:tcPr>
            <w:tcW w:w="640" w:type="dxa"/>
            <w:noWrap/>
            <w:hideMark/>
          </w:tcPr>
          <w:p w14:paraId="2DABA03C" w14:textId="77777777" w:rsidR="00BA6F4B" w:rsidRPr="00DA3997" w:rsidRDefault="00BA6F4B" w:rsidP="00BE6F82">
            <w:pPr>
              <w:pStyle w:val="DokTabellentext"/>
            </w:pPr>
            <w:r w:rsidRPr="00DA3997">
              <w:t>97.7</w:t>
            </w:r>
          </w:p>
        </w:tc>
        <w:tc>
          <w:tcPr>
            <w:tcW w:w="700" w:type="dxa"/>
            <w:noWrap/>
            <w:hideMark/>
          </w:tcPr>
          <w:p w14:paraId="2C2EE475" w14:textId="77777777" w:rsidR="00BA6F4B" w:rsidRPr="00DA3997" w:rsidRDefault="00BA6F4B" w:rsidP="00BE6F82">
            <w:pPr>
              <w:pStyle w:val="DokTabellentext"/>
            </w:pPr>
            <w:r w:rsidRPr="00DA3997">
              <w:t>821</w:t>
            </w:r>
          </w:p>
        </w:tc>
        <w:tc>
          <w:tcPr>
            <w:tcW w:w="780" w:type="dxa"/>
            <w:noWrap/>
            <w:hideMark/>
          </w:tcPr>
          <w:p w14:paraId="1DFF1AFF" w14:textId="77777777" w:rsidR="00BA6F4B" w:rsidRPr="00DA3997" w:rsidRDefault="00BA6F4B" w:rsidP="00BE6F82">
            <w:pPr>
              <w:pStyle w:val="DokTabellentext"/>
            </w:pPr>
            <w:r w:rsidRPr="00DA3997">
              <w:t>FALSE</w:t>
            </w:r>
          </w:p>
        </w:tc>
        <w:tc>
          <w:tcPr>
            <w:tcW w:w="1040" w:type="dxa"/>
            <w:noWrap/>
            <w:hideMark/>
          </w:tcPr>
          <w:p w14:paraId="5EBB6ED8" w14:textId="77777777" w:rsidR="00BA6F4B" w:rsidRPr="00DA3997" w:rsidRDefault="00BA6F4B" w:rsidP="00BE6F82">
            <w:pPr>
              <w:pStyle w:val="DokTabellentext"/>
            </w:pPr>
            <w:r w:rsidRPr="00DA3997">
              <w:t>rbcLa</w:t>
            </w:r>
          </w:p>
        </w:tc>
      </w:tr>
      <w:tr w:rsidR="00BA6F4B" w:rsidRPr="00DA3997" w14:paraId="32EF80E8" w14:textId="77777777" w:rsidTr="00BE6F82">
        <w:trPr>
          <w:trHeight w:val="290"/>
        </w:trPr>
        <w:tc>
          <w:tcPr>
            <w:tcW w:w="1380" w:type="dxa"/>
            <w:noWrap/>
            <w:hideMark/>
          </w:tcPr>
          <w:p w14:paraId="0557B150" w14:textId="77777777" w:rsidR="00BA6F4B" w:rsidRPr="00DA3997" w:rsidRDefault="00BA6F4B" w:rsidP="00BE6F82">
            <w:pPr>
              <w:pStyle w:val="DokTabellentext"/>
            </w:pPr>
            <w:r w:rsidRPr="00DA3997">
              <w:t>SWFRG025-19</w:t>
            </w:r>
          </w:p>
        </w:tc>
        <w:tc>
          <w:tcPr>
            <w:tcW w:w="1480" w:type="dxa"/>
            <w:noWrap/>
            <w:hideMark/>
          </w:tcPr>
          <w:p w14:paraId="103A02DD" w14:textId="77777777" w:rsidR="00BA6F4B" w:rsidRPr="00DA3997" w:rsidRDefault="00BA6F4B" w:rsidP="00BE6F82">
            <w:pPr>
              <w:pStyle w:val="DokTabellentext"/>
            </w:pPr>
            <w:r w:rsidRPr="00DA3997">
              <w:t>Poaceae</w:t>
            </w:r>
          </w:p>
        </w:tc>
        <w:tc>
          <w:tcPr>
            <w:tcW w:w="2260" w:type="dxa"/>
            <w:noWrap/>
            <w:hideMark/>
          </w:tcPr>
          <w:p w14:paraId="1C8C7FA0"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5508DE76" w14:textId="77777777" w:rsidR="00BA6F4B" w:rsidRPr="00DA3997" w:rsidRDefault="00BA6F4B" w:rsidP="00BE6F82">
            <w:pPr>
              <w:pStyle w:val="DokTabellentext"/>
            </w:pPr>
            <w:r w:rsidRPr="00DA3997">
              <w:t>FBPL2313-13</w:t>
            </w:r>
          </w:p>
        </w:tc>
        <w:tc>
          <w:tcPr>
            <w:tcW w:w="1160" w:type="dxa"/>
            <w:noWrap/>
            <w:hideMark/>
          </w:tcPr>
          <w:p w14:paraId="504B3DB1" w14:textId="77777777" w:rsidR="00BA6F4B" w:rsidRPr="00DA3997" w:rsidRDefault="00BA6F4B" w:rsidP="00BE6F82">
            <w:pPr>
              <w:pStyle w:val="DokTabellentext"/>
            </w:pPr>
            <w:r w:rsidRPr="00DA3997">
              <w:t>Poaceae</w:t>
            </w:r>
          </w:p>
        </w:tc>
        <w:tc>
          <w:tcPr>
            <w:tcW w:w="2660" w:type="dxa"/>
            <w:noWrap/>
            <w:hideMark/>
          </w:tcPr>
          <w:p w14:paraId="718A8D8F"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gigantea</w:t>
            </w:r>
          </w:p>
        </w:tc>
        <w:tc>
          <w:tcPr>
            <w:tcW w:w="640" w:type="dxa"/>
            <w:noWrap/>
            <w:hideMark/>
          </w:tcPr>
          <w:p w14:paraId="6B65941E" w14:textId="77777777" w:rsidR="00BA6F4B" w:rsidRPr="00DA3997" w:rsidRDefault="00BA6F4B" w:rsidP="00BE6F82">
            <w:pPr>
              <w:pStyle w:val="DokTabellentext"/>
            </w:pPr>
            <w:r w:rsidRPr="00DA3997">
              <w:t>97.7</w:t>
            </w:r>
          </w:p>
        </w:tc>
        <w:tc>
          <w:tcPr>
            <w:tcW w:w="700" w:type="dxa"/>
            <w:noWrap/>
            <w:hideMark/>
          </w:tcPr>
          <w:p w14:paraId="32F035C4" w14:textId="77777777" w:rsidR="00BA6F4B" w:rsidRPr="00DA3997" w:rsidRDefault="00BA6F4B" w:rsidP="00BE6F82">
            <w:pPr>
              <w:pStyle w:val="DokTabellentext"/>
            </w:pPr>
            <w:r w:rsidRPr="00DA3997">
              <w:t>821</w:t>
            </w:r>
          </w:p>
        </w:tc>
        <w:tc>
          <w:tcPr>
            <w:tcW w:w="780" w:type="dxa"/>
            <w:noWrap/>
            <w:hideMark/>
          </w:tcPr>
          <w:p w14:paraId="444B6536" w14:textId="77777777" w:rsidR="00BA6F4B" w:rsidRPr="00DA3997" w:rsidRDefault="00BA6F4B" w:rsidP="00BE6F82">
            <w:pPr>
              <w:pStyle w:val="DokTabellentext"/>
            </w:pPr>
            <w:r w:rsidRPr="00DA3997">
              <w:t>FALSE</w:t>
            </w:r>
          </w:p>
        </w:tc>
        <w:tc>
          <w:tcPr>
            <w:tcW w:w="1040" w:type="dxa"/>
            <w:noWrap/>
            <w:hideMark/>
          </w:tcPr>
          <w:p w14:paraId="1B76ADA0" w14:textId="77777777" w:rsidR="00BA6F4B" w:rsidRPr="00DA3997" w:rsidRDefault="00BA6F4B" w:rsidP="00BE6F82">
            <w:pPr>
              <w:pStyle w:val="DokTabellentext"/>
            </w:pPr>
            <w:r w:rsidRPr="00DA3997">
              <w:t>rbcLa</w:t>
            </w:r>
          </w:p>
        </w:tc>
      </w:tr>
      <w:tr w:rsidR="00BA6F4B" w:rsidRPr="00DA3997" w14:paraId="0BF9F180" w14:textId="77777777" w:rsidTr="00BE6F82">
        <w:trPr>
          <w:trHeight w:val="290"/>
        </w:trPr>
        <w:tc>
          <w:tcPr>
            <w:tcW w:w="1380" w:type="dxa"/>
            <w:noWrap/>
            <w:hideMark/>
          </w:tcPr>
          <w:p w14:paraId="29311D73" w14:textId="77777777" w:rsidR="00BA6F4B" w:rsidRPr="00DA3997" w:rsidRDefault="00BA6F4B" w:rsidP="00BE6F82">
            <w:pPr>
              <w:pStyle w:val="DokTabellentext"/>
            </w:pPr>
            <w:r w:rsidRPr="00DA3997">
              <w:t>SWFRG025-19</w:t>
            </w:r>
          </w:p>
        </w:tc>
        <w:tc>
          <w:tcPr>
            <w:tcW w:w="1480" w:type="dxa"/>
            <w:noWrap/>
            <w:hideMark/>
          </w:tcPr>
          <w:p w14:paraId="5C437E19" w14:textId="77777777" w:rsidR="00BA6F4B" w:rsidRPr="00DA3997" w:rsidRDefault="00BA6F4B" w:rsidP="00BE6F82">
            <w:pPr>
              <w:pStyle w:val="DokTabellentext"/>
            </w:pPr>
            <w:r w:rsidRPr="00DA3997">
              <w:t>Poaceae</w:t>
            </w:r>
          </w:p>
        </w:tc>
        <w:tc>
          <w:tcPr>
            <w:tcW w:w="2260" w:type="dxa"/>
            <w:noWrap/>
            <w:hideMark/>
          </w:tcPr>
          <w:p w14:paraId="24495D33"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2D893862" w14:textId="77777777" w:rsidR="00BA6F4B" w:rsidRPr="00DA3997" w:rsidRDefault="00BA6F4B" w:rsidP="00BE6F82">
            <w:pPr>
              <w:pStyle w:val="DokTabellentext"/>
            </w:pPr>
            <w:r w:rsidRPr="00DA3997">
              <w:t>FBPL2273-13</w:t>
            </w:r>
          </w:p>
        </w:tc>
        <w:tc>
          <w:tcPr>
            <w:tcW w:w="1160" w:type="dxa"/>
            <w:noWrap/>
            <w:hideMark/>
          </w:tcPr>
          <w:p w14:paraId="0444CCB0" w14:textId="77777777" w:rsidR="00BA6F4B" w:rsidRPr="00DA3997" w:rsidRDefault="00BA6F4B" w:rsidP="00BE6F82">
            <w:pPr>
              <w:pStyle w:val="DokTabellentext"/>
            </w:pPr>
            <w:r w:rsidRPr="00DA3997">
              <w:t>Poaceae</w:t>
            </w:r>
          </w:p>
        </w:tc>
        <w:tc>
          <w:tcPr>
            <w:tcW w:w="2660" w:type="dxa"/>
            <w:noWrap/>
            <w:hideMark/>
          </w:tcPr>
          <w:p w14:paraId="5E6D418B"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14:paraId="207867E3" w14:textId="77777777" w:rsidR="00BA6F4B" w:rsidRPr="00DA3997" w:rsidRDefault="00BA6F4B" w:rsidP="00BE6F82">
            <w:pPr>
              <w:pStyle w:val="DokTabellentext"/>
            </w:pPr>
            <w:r w:rsidRPr="00DA3997">
              <w:t>97.7</w:t>
            </w:r>
          </w:p>
        </w:tc>
        <w:tc>
          <w:tcPr>
            <w:tcW w:w="700" w:type="dxa"/>
            <w:noWrap/>
            <w:hideMark/>
          </w:tcPr>
          <w:p w14:paraId="463622A4" w14:textId="77777777" w:rsidR="00BA6F4B" w:rsidRPr="00DA3997" w:rsidRDefault="00BA6F4B" w:rsidP="00BE6F82">
            <w:pPr>
              <w:pStyle w:val="DokTabellentext"/>
            </w:pPr>
            <w:r w:rsidRPr="00DA3997">
              <w:t>821</w:t>
            </w:r>
          </w:p>
        </w:tc>
        <w:tc>
          <w:tcPr>
            <w:tcW w:w="780" w:type="dxa"/>
            <w:noWrap/>
            <w:hideMark/>
          </w:tcPr>
          <w:p w14:paraId="25DBC9BE" w14:textId="77777777" w:rsidR="00BA6F4B" w:rsidRPr="00DA3997" w:rsidRDefault="00BA6F4B" w:rsidP="00BE6F82">
            <w:pPr>
              <w:pStyle w:val="DokTabellentext"/>
            </w:pPr>
            <w:r w:rsidRPr="00DA3997">
              <w:t>FALSE</w:t>
            </w:r>
          </w:p>
        </w:tc>
        <w:tc>
          <w:tcPr>
            <w:tcW w:w="1040" w:type="dxa"/>
            <w:noWrap/>
            <w:hideMark/>
          </w:tcPr>
          <w:p w14:paraId="7BD74188" w14:textId="77777777" w:rsidR="00BA6F4B" w:rsidRPr="00DA3997" w:rsidRDefault="00BA6F4B" w:rsidP="00BE6F82">
            <w:pPr>
              <w:pStyle w:val="DokTabellentext"/>
            </w:pPr>
            <w:r w:rsidRPr="00DA3997">
              <w:t>rbcLa</w:t>
            </w:r>
          </w:p>
        </w:tc>
      </w:tr>
      <w:tr w:rsidR="00BA6F4B" w:rsidRPr="00DA3997" w14:paraId="16F03431" w14:textId="77777777" w:rsidTr="00BE6F82">
        <w:trPr>
          <w:trHeight w:val="290"/>
        </w:trPr>
        <w:tc>
          <w:tcPr>
            <w:tcW w:w="1380" w:type="dxa"/>
            <w:noWrap/>
            <w:hideMark/>
          </w:tcPr>
          <w:p w14:paraId="0EB26EFB" w14:textId="77777777" w:rsidR="00BA6F4B" w:rsidRPr="00DA3997" w:rsidRDefault="00BA6F4B" w:rsidP="00BE6F82">
            <w:pPr>
              <w:pStyle w:val="DokTabellentext"/>
            </w:pPr>
            <w:r w:rsidRPr="00DA3997">
              <w:lastRenderedPageBreak/>
              <w:t>SWFRG025-19</w:t>
            </w:r>
          </w:p>
        </w:tc>
        <w:tc>
          <w:tcPr>
            <w:tcW w:w="1480" w:type="dxa"/>
            <w:noWrap/>
            <w:hideMark/>
          </w:tcPr>
          <w:p w14:paraId="6E583E7D" w14:textId="77777777" w:rsidR="00BA6F4B" w:rsidRPr="00DA3997" w:rsidRDefault="00BA6F4B" w:rsidP="00BE6F82">
            <w:pPr>
              <w:pStyle w:val="DokTabellentext"/>
            </w:pPr>
            <w:r w:rsidRPr="00DA3997">
              <w:t>Poaceae</w:t>
            </w:r>
          </w:p>
        </w:tc>
        <w:tc>
          <w:tcPr>
            <w:tcW w:w="2260" w:type="dxa"/>
            <w:noWrap/>
            <w:hideMark/>
          </w:tcPr>
          <w:p w14:paraId="4A62412A"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366AB68F" w14:textId="77777777" w:rsidR="00BA6F4B" w:rsidRPr="00DA3997" w:rsidRDefault="00BA6F4B" w:rsidP="00BE6F82">
            <w:pPr>
              <w:pStyle w:val="DokTabellentext"/>
            </w:pPr>
            <w:r w:rsidRPr="00DA3997">
              <w:t>FBPL2184-13</w:t>
            </w:r>
          </w:p>
        </w:tc>
        <w:tc>
          <w:tcPr>
            <w:tcW w:w="1160" w:type="dxa"/>
            <w:noWrap/>
            <w:hideMark/>
          </w:tcPr>
          <w:p w14:paraId="36EA5EAC" w14:textId="77777777" w:rsidR="00BA6F4B" w:rsidRPr="00DA3997" w:rsidRDefault="00BA6F4B" w:rsidP="00BE6F82">
            <w:pPr>
              <w:pStyle w:val="DokTabellentext"/>
            </w:pPr>
            <w:r w:rsidRPr="00DA3997">
              <w:t>Poaceae</w:t>
            </w:r>
          </w:p>
        </w:tc>
        <w:tc>
          <w:tcPr>
            <w:tcW w:w="2660" w:type="dxa"/>
            <w:noWrap/>
            <w:hideMark/>
          </w:tcPr>
          <w:p w14:paraId="583EB457"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640" w:type="dxa"/>
            <w:noWrap/>
            <w:hideMark/>
          </w:tcPr>
          <w:p w14:paraId="78994EDC" w14:textId="77777777" w:rsidR="00BA6F4B" w:rsidRPr="00DA3997" w:rsidRDefault="00BA6F4B" w:rsidP="00BE6F82">
            <w:pPr>
              <w:pStyle w:val="DokTabellentext"/>
            </w:pPr>
            <w:r w:rsidRPr="00DA3997">
              <w:t>97.7</w:t>
            </w:r>
          </w:p>
        </w:tc>
        <w:tc>
          <w:tcPr>
            <w:tcW w:w="700" w:type="dxa"/>
            <w:noWrap/>
            <w:hideMark/>
          </w:tcPr>
          <w:p w14:paraId="2C734549" w14:textId="77777777" w:rsidR="00BA6F4B" w:rsidRPr="00DA3997" w:rsidRDefault="00BA6F4B" w:rsidP="00BE6F82">
            <w:pPr>
              <w:pStyle w:val="DokTabellentext"/>
            </w:pPr>
            <w:r w:rsidRPr="00DA3997">
              <w:t>821</w:t>
            </w:r>
          </w:p>
        </w:tc>
        <w:tc>
          <w:tcPr>
            <w:tcW w:w="780" w:type="dxa"/>
            <w:noWrap/>
            <w:hideMark/>
          </w:tcPr>
          <w:p w14:paraId="5D35C2A1" w14:textId="77777777" w:rsidR="00BA6F4B" w:rsidRPr="00DA3997" w:rsidRDefault="00BA6F4B" w:rsidP="00BE6F82">
            <w:pPr>
              <w:pStyle w:val="DokTabellentext"/>
            </w:pPr>
            <w:r w:rsidRPr="00DA3997">
              <w:t>FALSE</w:t>
            </w:r>
          </w:p>
        </w:tc>
        <w:tc>
          <w:tcPr>
            <w:tcW w:w="1040" w:type="dxa"/>
            <w:noWrap/>
            <w:hideMark/>
          </w:tcPr>
          <w:p w14:paraId="727894C5" w14:textId="77777777" w:rsidR="00BA6F4B" w:rsidRPr="00DA3997" w:rsidRDefault="00BA6F4B" w:rsidP="00BE6F82">
            <w:pPr>
              <w:pStyle w:val="DokTabellentext"/>
            </w:pPr>
            <w:r w:rsidRPr="00DA3997">
              <w:t>rbcLa</w:t>
            </w:r>
          </w:p>
        </w:tc>
      </w:tr>
      <w:tr w:rsidR="00BA6F4B" w:rsidRPr="00DA3997" w14:paraId="17FF8954" w14:textId="77777777" w:rsidTr="00BE6F82">
        <w:trPr>
          <w:trHeight w:val="290"/>
        </w:trPr>
        <w:tc>
          <w:tcPr>
            <w:tcW w:w="1380" w:type="dxa"/>
            <w:noWrap/>
            <w:hideMark/>
          </w:tcPr>
          <w:p w14:paraId="180F0190" w14:textId="77777777" w:rsidR="00BA6F4B" w:rsidRPr="00DA3997" w:rsidRDefault="00BA6F4B" w:rsidP="00BE6F82">
            <w:pPr>
              <w:pStyle w:val="DokTabellentext"/>
            </w:pPr>
            <w:r w:rsidRPr="00DA3997">
              <w:t>SWFRG025-19</w:t>
            </w:r>
          </w:p>
        </w:tc>
        <w:tc>
          <w:tcPr>
            <w:tcW w:w="1480" w:type="dxa"/>
            <w:noWrap/>
            <w:hideMark/>
          </w:tcPr>
          <w:p w14:paraId="12BBA8EA" w14:textId="77777777" w:rsidR="00BA6F4B" w:rsidRPr="00DA3997" w:rsidRDefault="00BA6F4B" w:rsidP="00BE6F82">
            <w:pPr>
              <w:pStyle w:val="DokTabellentext"/>
            </w:pPr>
            <w:r w:rsidRPr="00DA3997">
              <w:t>Poaceae</w:t>
            </w:r>
          </w:p>
        </w:tc>
        <w:tc>
          <w:tcPr>
            <w:tcW w:w="2260" w:type="dxa"/>
            <w:noWrap/>
            <w:hideMark/>
          </w:tcPr>
          <w:p w14:paraId="444BC3F1"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29A8D177" w14:textId="77777777" w:rsidR="00BA6F4B" w:rsidRPr="00DA3997" w:rsidRDefault="00BA6F4B" w:rsidP="00BE6F82">
            <w:pPr>
              <w:pStyle w:val="DokTabellentext"/>
            </w:pPr>
            <w:r w:rsidRPr="00DA3997">
              <w:t>FBPL2044-13</w:t>
            </w:r>
          </w:p>
        </w:tc>
        <w:tc>
          <w:tcPr>
            <w:tcW w:w="1160" w:type="dxa"/>
            <w:noWrap/>
            <w:hideMark/>
          </w:tcPr>
          <w:p w14:paraId="4C787EB2" w14:textId="77777777" w:rsidR="00BA6F4B" w:rsidRPr="00DA3997" w:rsidRDefault="00BA6F4B" w:rsidP="00BE6F82">
            <w:pPr>
              <w:pStyle w:val="DokTabellentext"/>
            </w:pPr>
            <w:r w:rsidRPr="00DA3997">
              <w:t>Poaceae</w:t>
            </w:r>
          </w:p>
        </w:tc>
        <w:tc>
          <w:tcPr>
            <w:tcW w:w="2660" w:type="dxa"/>
            <w:noWrap/>
            <w:hideMark/>
          </w:tcPr>
          <w:p w14:paraId="45A162E8"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gigantea</w:t>
            </w:r>
          </w:p>
        </w:tc>
        <w:tc>
          <w:tcPr>
            <w:tcW w:w="640" w:type="dxa"/>
            <w:noWrap/>
            <w:hideMark/>
          </w:tcPr>
          <w:p w14:paraId="5B5C3BDE" w14:textId="77777777" w:rsidR="00BA6F4B" w:rsidRPr="00DA3997" w:rsidRDefault="00BA6F4B" w:rsidP="00BE6F82">
            <w:pPr>
              <w:pStyle w:val="DokTabellentext"/>
            </w:pPr>
            <w:r w:rsidRPr="00DA3997">
              <w:t>97.7</w:t>
            </w:r>
          </w:p>
        </w:tc>
        <w:tc>
          <w:tcPr>
            <w:tcW w:w="700" w:type="dxa"/>
            <w:noWrap/>
            <w:hideMark/>
          </w:tcPr>
          <w:p w14:paraId="7C718877" w14:textId="77777777" w:rsidR="00BA6F4B" w:rsidRPr="00DA3997" w:rsidRDefault="00BA6F4B" w:rsidP="00BE6F82">
            <w:pPr>
              <w:pStyle w:val="DokTabellentext"/>
            </w:pPr>
            <w:r w:rsidRPr="00DA3997">
              <w:t>821</w:t>
            </w:r>
          </w:p>
        </w:tc>
        <w:tc>
          <w:tcPr>
            <w:tcW w:w="780" w:type="dxa"/>
            <w:noWrap/>
            <w:hideMark/>
          </w:tcPr>
          <w:p w14:paraId="2A8D2EC0" w14:textId="77777777" w:rsidR="00BA6F4B" w:rsidRPr="00DA3997" w:rsidRDefault="00BA6F4B" w:rsidP="00BE6F82">
            <w:pPr>
              <w:pStyle w:val="DokTabellentext"/>
            </w:pPr>
            <w:r w:rsidRPr="00DA3997">
              <w:t>FALSE</w:t>
            </w:r>
          </w:p>
        </w:tc>
        <w:tc>
          <w:tcPr>
            <w:tcW w:w="1040" w:type="dxa"/>
            <w:noWrap/>
            <w:hideMark/>
          </w:tcPr>
          <w:p w14:paraId="0547366C" w14:textId="77777777" w:rsidR="00BA6F4B" w:rsidRPr="00DA3997" w:rsidRDefault="00BA6F4B" w:rsidP="00BE6F82">
            <w:pPr>
              <w:pStyle w:val="DokTabellentext"/>
            </w:pPr>
            <w:r w:rsidRPr="00DA3997">
              <w:t>rbcLa</w:t>
            </w:r>
          </w:p>
        </w:tc>
      </w:tr>
      <w:tr w:rsidR="00BA6F4B" w:rsidRPr="00DA3997" w14:paraId="7E70EA41" w14:textId="77777777" w:rsidTr="00BE6F82">
        <w:trPr>
          <w:trHeight w:val="290"/>
        </w:trPr>
        <w:tc>
          <w:tcPr>
            <w:tcW w:w="1380" w:type="dxa"/>
            <w:noWrap/>
            <w:hideMark/>
          </w:tcPr>
          <w:p w14:paraId="414428EB" w14:textId="77777777" w:rsidR="00BA6F4B" w:rsidRPr="00DA3997" w:rsidRDefault="00BA6F4B" w:rsidP="00BE6F82">
            <w:pPr>
              <w:pStyle w:val="DokTabellentext"/>
            </w:pPr>
            <w:r w:rsidRPr="00DA3997">
              <w:t>SWFRG025-19</w:t>
            </w:r>
          </w:p>
        </w:tc>
        <w:tc>
          <w:tcPr>
            <w:tcW w:w="1480" w:type="dxa"/>
            <w:noWrap/>
            <w:hideMark/>
          </w:tcPr>
          <w:p w14:paraId="6EE28B32" w14:textId="77777777" w:rsidR="00BA6F4B" w:rsidRPr="00DA3997" w:rsidRDefault="00BA6F4B" w:rsidP="00BE6F82">
            <w:pPr>
              <w:pStyle w:val="DokTabellentext"/>
            </w:pPr>
            <w:r w:rsidRPr="00DA3997">
              <w:t>Poaceae</w:t>
            </w:r>
          </w:p>
        </w:tc>
        <w:tc>
          <w:tcPr>
            <w:tcW w:w="2260" w:type="dxa"/>
            <w:noWrap/>
            <w:hideMark/>
          </w:tcPr>
          <w:p w14:paraId="0402F67A"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00B65CCC" w14:textId="77777777" w:rsidR="00BA6F4B" w:rsidRPr="00DA3997" w:rsidRDefault="00BA6F4B" w:rsidP="00BE6F82">
            <w:pPr>
              <w:pStyle w:val="DokTabellentext"/>
            </w:pPr>
            <w:r w:rsidRPr="00DA3997">
              <w:t>FBPL1897-13</w:t>
            </w:r>
          </w:p>
        </w:tc>
        <w:tc>
          <w:tcPr>
            <w:tcW w:w="1160" w:type="dxa"/>
            <w:noWrap/>
            <w:hideMark/>
          </w:tcPr>
          <w:p w14:paraId="6F12B39B" w14:textId="77777777" w:rsidR="00BA6F4B" w:rsidRPr="00DA3997" w:rsidRDefault="00BA6F4B" w:rsidP="00BE6F82">
            <w:pPr>
              <w:pStyle w:val="DokTabellentext"/>
            </w:pPr>
            <w:r w:rsidRPr="00DA3997">
              <w:t>Poaceae</w:t>
            </w:r>
          </w:p>
        </w:tc>
        <w:tc>
          <w:tcPr>
            <w:tcW w:w="2660" w:type="dxa"/>
            <w:noWrap/>
            <w:hideMark/>
          </w:tcPr>
          <w:p w14:paraId="3B8135AD"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640" w:type="dxa"/>
            <w:noWrap/>
            <w:hideMark/>
          </w:tcPr>
          <w:p w14:paraId="66F4F04F" w14:textId="77777777" w:rsidR="00BA6F4B" w:rsidRPr="00DA3997" w:rsidRDefault="00BA6F4B" w:rsidP="00BE6F82">
            <w:pPr>
              <w:pStyle w:val="DokTabellentext"/>
            </w:pPr>
            <w:r w:rsidRPr="00DA3997">
              <w:t>97.7</w:t>
            </w:r>
          </w:p>
        </w:tc>
        <w:tc>
          <w:tcPr>
            <w:tcW w:w="700" w:type="dxa"/>
            <w:noWrap/>
            <w:hideMark/>
          </w:tcPr>
          <w:p w14:paraId="5DB3E4F5" w14:textId="77777777" w:rsidR="00BA6F4B" w:rsidRPr="00DA3997" w:rsidRDefault="00BA6F4B" w:rsidP="00BE6F82">
            <w:pPr>
              <w:pStyle w:val="DokTabellentext"/>
            </w:pPr>
            <w:r w:rsidRPr="00DA3997">
              <w:t>821</w:t>
            </w:r>
          </w:p>
        </w:tc>
        <w:tc>
          <w:tcPr>
            <w:tcW w:w="780" w:type="dxa"/>
            <w:noWrap/>
            <w:hideMark/>
          </w:tcPr>
          <w:p w14:paraId="5963782C" w14:textId="77777777" w:rsidR="00BA6F4B" w:rsidRPr="00DA3997" w:rsidRDefault="00BA6F4B" w:rsidP="00BE6F82">
            <w:pPr>
              <w:pStyle w:val="DokTabellentext"/>
            </w:pPr>
            <w:r w:rsidRPr="00DA3997">
              <w:t>FALSE</w:t>
            </w:r>
          </w:p>
        </w:tc>
        <w:tc>
          <w:tcPr>
            <w:tcW w:w="1040" w:type="dxa"/>
            <w:noWrap/>
            <w:hideMark/>
          </w:tcPr>
          <w:p w14:paraId="580622C6" w14:textId="77777777" w:rsidR="00BA6F4B" w:rsidRPr="00DA3997" w:rsidRDefault="00BA6F4B" w:rsidP="00BE6F82">
            <w:pPr>
              <w:pStyle w:val="DokTabellentext"/>
            </w:pPr>
            <w:r w:rsidRPr="00DA3997">
              <w:t>rbcLa</w:t>
            </w:r>
          </w:p>
        </w:tc>
      </w:tr>
      <w:tr w:rsidR="00BA6F4B" w:rsidRPr="00DA3997" w14:paraId="395C4B59" w14:textId="77777777" w:rsidTr="00BE6F82">
        <w:trPr>
          <w:trHeight w:val="290"/>
        </w:trPr>
        <w:tc>
          <w:tcPr>
            <w:tcW w:w="1380" w:type="dxa"/>
            <w:noWrap/>
            <w:hideMark/>
          </w:tcPr>
          <w:p w14:paraId="4CD7C822" w14:textId="77777777" w:rsidR="00BA6F4B" w:rsidRPr="00DA3997" w:rsidRDefault="00BA6F4B" w:rsidP="00BE6F82">
            <w:pPr>
              <w:pStyle w:val="DokTabellentext"/>
            </w:pPr>
            <w:r w:rsidRPr="00DA3997">
              <w:t>SWFRG025-19</w:t>
            </w:r>
          </w:p>
        </w:tc>
        <w:tc>
          <w:tcPr>
            <w:tcW w:w="1480" w:type="dxa"/>
            <w:noWrap/>
            <w:hideMark/>
          </w:tcPr>
          <w:p w14:paraId="0D259865" w14:textId="77777777" w:rsidR="00BA6F4B" w:rsidRPr="00DA3997" w:rsidRDefault="00BA6F4B" w:rsidP="00BE6F82">
            <w:pPr>
              <w:pStyle w:val="DokTabellentext"/>
            </w:pPr>
            <w:r w:rsidRPr="00DA3997">
              <w:t>Poaceae</w:t>
            </w:r>
          </w:p>
        </w:tc>
        <w:tc>
          <w:tcPr>
            <w:tcW w:w="2260" w:type="dxa"/>
            <w:noWrap/>
            <w:hideMark/>
          </w:tcPr>
          <w:p w14:paraId="76541E93"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1425DCF9" w14:textId="77777777" w:rsidR="00BA6F4B" w:rsidRPr="00DA3997" w:rsidRDefault="00BA6F4B" w:rsidP="00BE6F82">
            <w:pPr>
              <w:pStyle w:val="DokTabellentext"/>
            </w:pPr>
            <w:r w:rsidRPr="00DA3997">
              <w:t>VEMSH592-13</w:t>
            </w:r>
          </w:p>
        </w:tc>
        <w:tc>
          <w:tcPr>
            <w:tcW w:w="1160" w:type="dxa"/>
            <w:noWrap/>
            <w:hideMark/>
          </w:tcPr>
          <w:p w14:paraId="0B9B01C5" w14:textId="77777777" w:rsidR="00BA6F4B" w:rsidRPr="00DA3997" w:rsidRDefault="00BA6F4B" w:rsidP="00BE6F82">
            <w:pPr>
              <w:pStyle w:val="DokTabellentext"/>
            </w:pPr>
            <w:r w:rsidRPr="00DA3997">
              <w:t>Poaceae</w:t>
            </w:r>
          </w:p>
        </w:tc>
        <w:tc>
          <w:tcPr>
            <w:tcW w:w="2660" w:type="dxa"/>
            <w:noWrap/>
            <w:hideMark/>
          </w:tcPr>
          <w:p w14:paraId="549F96B7" w14:textId="77777777" w:rsidR="00BA6F4B" w:rsidRPr="00DA3997" w:rsidRDefault="00BA6F4B" w:rsidP="00BE6F82">
            <w:pPr>
              <w:pStyle w:val="DokTabellentext"/>
              <w:rPr>
                <w:i/>
                <w:iCs/>
              </w:rPr>
            </w:pPr>
            <w:r w:rsidRPr="00DA3997">
              <w:rPr>
                <w:i/>
                <w:iCs/>
              </w:rPr>
              <w:t>Schedonorus</w:t>
            </w:r>
            <w:r>
              <w:rPr>
                <w:i/>
                <w:iCs/>
              </w:rPr>
              <w:t xml:space="preserve"> </w:t>
            </w:r>
            <w:r w:rsidRPr="00DA3997">
              <w:rPr>
                <w:i/>
                <w:iCs/>
              </w:rPr>
              <w:t>arundinaceus</w:t>
            </w:r>
          </w:p>
        </w:tc>
        <w:tc>
          <w:tcPr>
            <w:tcW w:w="640" w:type="dxa"/>
            <w:noWrap/>
            <w:hideMark/>
          </w:tcPr>
          <w:p w14:paraId="0965D482" w14:textId="77777777" w:rsidR="00BA6F4B" w:rsidRPr="00DA3997" w:rsidRDefault="00BA6F4B" w:rsidP="00BE6F82">
            <w:pPr>
              <w:pStyle w:val="DokTabellentext"/>
            </w:pPr>
            <w:r w:rsidRPr="00DA3997">
              <w:t>97.7</w:t>
            </w:r>
          </w:p>
        </w:tc>
        <w:tc>
          <w:tcPr>
            <w:tcW w:w="700" w:type="dxa"/>
            <w:noWrap/>
            <w:hideMark/>
          </w:tcPr>
          <w:p w14:paraId="22963387" w14:textId="77777777" w:rsidR="00BA6F4B" w:rsidRPr="00DA3997" w:rsidRDefault="00BA6F4B" w:rsidP="00BE6F82">
            <w:pPr>
              <w:pStyle w:val="DokTabellentext"/>
            </w:pPr>
            <w:r w:rsidRPr="00DA3997">
              <w:t>821</w:t>
            </w:r>
          </w:p>
        </w:tc>
        <w:tc>
          <w:tcPr>
            <w:tcW w:w="780" w:type="dxa"/>
            <w:noWrap/>
            <w:hideMark/>
          </w:tcPr>
          <w:p w14:paraId="774393A3" w14:textId="77777777" w:rsidR="00BA6F4B" w:rsidRPr="00DA3997" w:rsidRDefault="00BA6F4B" w:rsidP="00BE6F82">
            <w:pPr>
              <w:pStyle w:val="DokTabellentext"/>
            </w:pPr>
            <w:r w:rsidRPr="00DA3997">
              <w:t>FALSE</w:t>
            </w:r>
          </w:p>
        </w:tc>
        <w:tc>
          <w:tcPr>
            <w:tcW w:w="1040" w:type="dxa"/>
            <w:noWrap/>
            <w:hideMark/>
          </w:tcPr>
          <w:p w14:paraId="7683CCFF" w14:textId="77777777" w:rsidR="00BA6F4B" w:rsidRPr="00DA3997" w:rsidRDefault="00BA6F4B" w:rsidP="00BE6F82">
            <w:pPr>
              <w:pStyle w:val="DokTabellentext"/>
            </w:pPr>
            <w:r w:rsidRPr="00DA3997">
              <w:t>rbcLa</w:t>
            </w:r>
          </w:p>
        </w:tc>
      </w:tr>
      <w:tr w:rsidR="00BA6F4B" w:rsidRPr="00DA3997" w14:paraId="4DFF93B4" w14:textId="77777777" w:rsidTr="00BE6F82">
        <w:trPr>
          <w:trHeight w:val="290"/>
        </w:trPr>
        <w:tc>
          <w:tcPr>
            <w:tcW w:w="1380" w:type="dxa"/>
            <w:noWrap/>
            <w:hideMark/>
          </w:tcPr>
          <w:p w14:paraId="24C360C9" w14:textId="77777777" w:rsidR="00BA6F4B" w:rsidRPr="00DA3997" w:rsidRDefault="00BA6F4B" w:rsidP="00BE6F82">
            <w:pPr>
              <w:pStyle w:val="DokTabellentext"/>
            </w:pPr>
            <w:r w:rsidRPr="00DA3997">
              <w:t>SWFRG025-19</w:t>
            </w:r>
          </w:p>
        </w:tc>
        <w:tc>
          <w:tcPr>
            <w:tcW w:w="1480" w:type="dxa"/>
            <w:noWrap/>
            <w:hideMark/>
          </w:tcPr>
          <w:p w14:paraId="7664D57C" w14:textId="77777777" w:rsidR="00BA6F4B" w:rsidRPr="00DA3997" w:rsidRDefault="00BA6F4B" w:rsidP="00BE6F82">
            <w:pPr>
              <w:pStyle w:val="DokTabellentext"/>
            </w:pPr>
            <w:r w:rsidRPr="00DA3997">
              <w:t>Poaceae</w:t>
            </w:r>
          </w:p>
        </w:tc>
        <w:tc>
          <w:tcPr>
            <w:tcW w:w="2260" w:type="dxa"/>
            <w:noWrap/>
            <w:hideMark/>
          </w:tcPr>
          <w:p w14:paraId="155EE76B"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74E0A09A" w14:textId="77777777" w:rsidR="00BA6F4B" w:rsidRPr="00DA3997" w:rsidRDefault="00BA6F4B" w:rsidP="00BE6F82">
            <w:pPr>
              <w:pStyle w:val="DokTabellentext"/>
            </w:pPr>
            <w:r w:rsidRPr="00DA3997">
              <w:t>HIMS1974-12</w:t>
            </w:r>
          </w:p>
        </w:tc>
        <w:tc>
          <w:tcPr>
            <w:tcW w:w="1160" w:type="dxa"/>
            <w:noWrap/>
            <w:hideMark/>
          </w:tcPr>
          <w:p w14:paraId="687E1EA4" w14:textId="77777777" w:rsidR="00BA6F4B" w:rsidRPr="00DA3997" w:rsidRDefault="00BA6F4B" w:rsidP="00BE6F82">
            <w:pPr>
              <w:pStyle w:val="DokTabellentext"/>
            </w:pPr>
            <w:r w:rsidRPr="00DA3997">
              <w:t>Poaceae</w:t>
            </w:r>
          </w:p>
        </w:tc>
        <w:tc>
          <w:tcPr>
            <w:tcW w:w="2660" w:type="dxa"/>
            <w:noWrap/>
            <w:hideMark/>
          </w:tcPr>
          <w:p w14:paraId="496A6C98"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subverticillata</w:t>
            </w:r>
          </w:p>
        </w:tc>
        <w:tc>
          <w:tcPr>
            <w:tcW w:w="640" w:type="dxa"/>
            <w:noWrap/>
            <w:hideMark/>
          </w:tcPr>
          <w:p w14:paraId="12D4D618" w14:textId="77777777" w:rsidR="00BA6F4B" w:rsidRPr="00DA3997" w:rsidRDefault="00BA6F4B" w:rsidP="00BE6F82">
            <w:pPr>
              <w:pStyle w:val="DokTabellentext"/>
            </w:pPr>
            <w:r w:rsidRPr="00DA3997">
              <w:t>97.7</w:t>
            </w:r>
          </w:p>
        </w:tc>
        <w:tc>
          <w:tcPr>
            <w:tcW w:w="700" w:type="dxa"/>
            <w:noWrap/>
            <w:hideMark/>
          </w:tcPr>
          <w:p w14:paraId="0A260627" w14:textId="77777777" w:rsidR="00BA6F4B" w:rsidRPr="00DA3997" w:rsidRDefault="00BA6F4B" w:rsidP="00BE6F82">
            <w:pPr>
              <w:pStyle w:val="DokTabellentext"/>
            </w:pPr>
            <w:r w:rsidRPr="00DA3997">
              <w:t>821</w:t>
            </w:r>
          </w:p>
        </w:tc>
        <w:tc>
          <w:tcPr>
            <w:tcW w:w="780" w:type="dxa"/>
            <w:noWrap/>
            <w:hideMark/>
          </w:tcPr>
          <w:p w14:paraId="6FC6B8D1" w14:textId="77777777" w:rsidR="00BA6F4B" w:rsidRPr="00DA3997" w:rsidRDefault="00BA6F4B" w:rsidP="00BE6F82">
            <w:pPr>
              <w:pStyle w:val="DokTabellentext"/>
            </w:pPr>
            <w:r w:rsidRPr="00DA3997">
              <w:t>FALSE</w:t>
            </w:r>
          </w:p>
        </w:tc>
        <w:tc>
          <w:tcPr>
            <w:tcW w:w="1040" w:type="dxa"/>
            <w:noWrap/>
            <w:hideMark/>
          </w:tcPr>
          <w:p w14:paraId="35AD2209" w14:textId="77777777" w:rsidR="00BA6F4B" w:rsidRPr="00DA3997" w:rsidRDefault="00BA6F4B" w:rsidP="00BE6F82">
            <w:pPr>
              <w:pStyle w:val="DokTabellentext"/>
            </w:pPr>
            <w:r w:rsidRPr="00DA3997">
              <w:t>rbcLa</w:t>
            </w:r>
          </w:p>
        </w:tc>
      </w:tr>
      <w:tr w:rsidR="00BA6F4B" w:rsidRPr="00DA3997" w14:paraId="63FCCA27" w14:textId="77777777" w:rsidTr="00BE6F82">
        <w:trPr>
          <w:trHeight w:val="290"/>
        </w:trPr>
        <w:tc>
          <w:tcPr>
            <w:tcW w:w="1380" w:type="dxa"/>
            <w:noWrap/>
            <w:hideMark/>
          </w:tcPr>
          <w:p w14:paraId="60D23176" w14:textId="77777777" w:rsidR="00BA6F4B" w:rsidRPr="00DA3997" w:rsidRDefault="00BA6F4B" w:rsidP="00BE6F82">
            <w:pPr>
              <w:pStyle w:val="DokTabellentext"/>
            </w:pPr>
            <w:r w:rsidRPr="00DA3997">
              <w:t>SWFRG025-19</w:t>
            </w:r>
          </w:p>
        </w:tc>
        <w:tc>
          <w:tcPr>
            <w:tcW w:w="1480" w:type="dxa"/>
            <w:noWrap/>
            <w:hideMark/>
          </w:tcPr>
          <w:p w14:paraId="7AC06A3C" w14:textId="77777777" w:rsidR="00BA6F4B" w:rsidRPr="00DA3997" w:rsidRDefault="00BA6F4B" w:rsidP="00BE6F82">
            <w:pPr>
              <w:pStyle w:val="DokTabellentext"/>
            </w:pPr>
            <w:r w:rsidRPr="00DA3997">
              <w:t>Poaceae</w:t>
            </w:r>
          </w:p>
        </w:tc>
        <w:tc>
          <w:tcPr>
            <w:tcW w:w="2260" w:type="dxa"/>
            <w:noWrap/>
            <w:hideMark/>
          </w:tcPr>
          <w:p w14:paraId="42B86EFE"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3886CF08" w14:textId="77777777" w:rsidR="00BA6F4B" w:rsidRPr="00DA3997" w:rsidRDefault="00BA6F4B" w:rsidP="00BE6F82">
            <w:pPr>
              <w:pStyle w:val="DokTabellentext"/>
            </w:pPr>
            <w:r w:rsidRPr="00DA3997">
              <w:t>MKTRT132-12</w:t>
            </w:r>
          </w:p>
        </w:tc>
        <w:tc>
          <w:tcPr>
            <w:tcW w:w="1160" w:type="dxa"/>
            <w:noWrap/>
            <w:hideMark/>
          </w:tcPr>
          <w:p w14:paraId="26C127B2" w14:textId="77777777" w:rsidR="00BA6F4B" w:rsidRPr="00DA3997" w:rsidRDefault="00BA6F4B" w:rsidP="00BE6F82">
            <w:pPr>
              <w:pStyle w:val="DokTabellentext"/>
            </w:pPr>
            <w:r w:rsidRPr="00DA3997">
              <w:t>Poaceae</w:t>
            </w:r>
          </w:p>
        </w:tc>
        <w:tc>
          <w:tcPr>
            <w:tcW w:w="2660" w:type="dxa"/>
            <w:noWrap/>
            <w:hideMark/>
          </w:tcPr>
          <w:p w14:paraId="5B1C9D92"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temulentum</w:t>
            </w:r>
          </w:p>
        </w:tc>
        <w:tc>
          <w:tcPr>
            <w:tcW w:w="640" w:type="dxa"/>
            <w:noWrap/>
            <w:hideMark/>
          </w:tcPr>
          <w:p w14:paraId="73D5D5EF" w14:textId="77777777" w:rsidR="00BA6F4B" w:rsidRPr="00DA3997" w:rsidRDefault="00BA6F4B" w:rsidP="00BE6F82">
            <w:pPr>
              <w:pStyle w:val="DokTabellentext"/>
            </w:pPr>
            <w:r w:rsidRPr="00DA3997">
              <w:t>97.7</w:t>
            </w:r>
          </w:p>
        </w:tc>
        <w:tc>
          <w:tcPr>
            <w:tcW w:w="700" w:type="dxa"/>
            <w:noWrap/>
            <w:hideMark/>
          </w:tcPr>
          <w:p w14:paraId="6D7D213D" w14:textId="77777777" w:rsidR="00BA6F4B" w:rsidRPr="00DA3997" w:rsidRDefault="00BA6F4B" w:rsidP="00BE6F82">
            <w:pPr>
              <w:pStyle w:val="DokTabellentext"/>
            </w:pPr>
            <w:r w:rsidRPr="00DA3997">
              <w:t>821</w:t>
            </w:r>
          </w:p>
        </w:tc>
        <w:tc>
          <w:tcPr>
            <w:tcW w:w="780" w:type="dxa"/>
            <w:noWrap/>
            <w:hideMark/>
          </w:tcPr>
          <w:p w14:paraId="74712542" w14:textId="77777777" w:rsidR="00BA6F4B" w:rsidRPr="00DA3997" w:rsidRDefault="00BA6F4B" w:rsidP="00BE6F82">
            <w:pPr>
              <w:pStyle w:val="DokTabellentext"/>
            </w:pPr>
            <w:r w:rsidRPr="00DA3997">
              <w:t>FALSE</w:t>
            </w:r>
          </w:p>
        </w:tc>
        <w:tc>
          <w:tcPr>
            <w:tcW w:w="1040" w:type="dxa"/>
            <w:noWrap/>
            <w:hideMark/>
          </w:tcPr>
          <w:p w14:paraId="33AF37CF" w14:textId="77777777" w:rsidR="00BA6F4B" w:rsidRPr="00DA3997" w:rsidRDefault="00BA6F4B" w:rsidP="00BE6F82">
            <w:pPr>
              <w:pStyle w:val="DokTabellentext"/>
            </w:pPr>
            <w:r w:rsidRPr="00DA3997">
              <w:t>rbcLa</w:t>
            </w:r>
          </w:p>
        </w:tc>
      </w:tr>
      <w:tr w:rsidR="00BA6F4B" w:rsidRPr="00DA3997" w14:paraId="31690356" w14:textId="77777777" w:rsidTr="00BE6F82">
        <w:trPr>
          <w:trHeight w:val="290"/>
        </w:trPr>
        <w:tc>
          <w:tcPr>
            <w:tcW w:w="1380" w:type="dxa"/>
            <w:noWrap/>
            <w:hideMark/>
          </w:tcPr>
          <w:p w14:paraId="73E41EB8" w14:textId="77777777" w:rsidR="00BA6F4B" w:rsidRPr="00DA3997" w:rsidRDefault="00BA6F4B" w:rsidP="00BE6F82">
            <w:pPr>
              <w:pStyle w:val="DokTabellentext"/>
            </w:pPr>
            <w:r w:rsidRPr="00DA3997">
              <w:t>SWFRG025-19</w:t>
            </w:r>
          </w:p>
        </w:tc>
        <w:tc>
          <w:tcPr>
            <w:tcW w:w="1480" w:type="dxa"/>
            <w:noWrap/>
            <w:hideMark/>
          </w:tcPr>
          <w:p w14:paraId="117B6FE8" w14:textId="77777777" w:rsidR="00BA6F4B" w:rsidRPr="00DA3997" w:rsidRDefault="00BA6F4B" w:rsidP="00BE6F82">
            <w:pPr>
              <w:pStyle w:val="DokTabellentext"/>
            </w:pPr>
            <w:r w:rsidRPr="00DA3997">
              <w:t>Poaceae</w:t>
            </w:r>
          </w:p>
        </w:tc>
        <w:tc>
          <w:tcPr>
            <w:tcW w:w="2260" w:type="dxa"/>
            <w:noWrap/>
            <w:hideMark/>
          </w:tcPr>
          <w:p w14:paraId="4780E2E2"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368CDC82" w14:textId="77777777" w:rsidR="00BA6F4B" w:rsidRPr="00DA3997" w:rsidRDefault="00BA6F4B" w:rsidP="00BE6F82">
            <w:pPr>
              <w:pStyle w:val="DokTabellentext"/>
            </w:pPr>
            <w:r w:rsidRPr="00DA3997">
              <w:t>MKTRT131-12</w:t>
            </w:r>
          </w:p>
        </w:tc>
        <w:tc>
          <w:tcPr>
            <w:tcW w:w="1160" w:type="dxa"/>
            <w:noWrap/>
            <w:hideMark/>
          </w:tcPr>
          <w:p w14:paraId="54F429FD" w14:textId="77777777" w:rsidR="00BA6F4B" w:rsidRPr="00DA3997" w:rsidRDefault="00BA6F4B" w:rsidP="00BE6F82">
            <w:pPr>
              <w:pStyle w:val="DokTabellentext"/>
            </w:pPr>
            <w:r w:rsidRPr="00DA3997">
              <w:t>Poaceae</w:t>
            </w:r>
          </w:p>
        </w:tc>
        <w:tc>
          <w:tcPr>
            <w:tcW w:w="2660" w:type="dxa"/>
            <w:noWrap/>
            <w:hideMark/>
          </w:tcPr>
          <w:p w14:paraId="35FBA2AE"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temulentum</w:t>
            </w:r>
          </w:p>
        </w:tc>
        <w:tc>
          <w:tcPr>
            <w:tcW w:w="640" w:type="dxa"/>
            <w:noWrap/>
            <w:hideMark/>
          </w:tcPr>
          <w:p w14:paraId="119CC9E7" w14:textId="77777777" w:rsidR="00BA6F4B" w:rsidRPr="00DA3997" w:rsidRDefault="00BA6F4B" w:rsidP="00BE6F82">
            <w:pPr>
              <w:pStyle w:val="DokTabellentext"/>
            </w:pPr>
            <w:r w:rsidRPr="00DA3997">
              <w:t>97.7</w:t>
            </w:r>
          </w:p>
        </w:tc>
        <w:tc>
          <w:tcPr>
            <w:tcW w:w="700" w:type="dxa"/>
            <w:noWrap/>
            <w:hideMark/>
          </w:tcPr>
          <w:p w14:paraId="46FA4A7B" w14:textId="77777777" w:rsidR="00BA6F4B" w:rsidRPr="00DA3997" w:rsidRDefault="00BA6F4B" w:rsidP="00BE6F82">
            <w:pPr>
              <w:pStyle w:val="DokTabellentext"/>
            </w:pPr>
            <w:r w:rsidRPr="00DA3997">
              <w:t>821</w:t>
            </w:r>
          </w:p>
        </w:tc>
        <w:tc>
          <w:tcPr>
            <w:tcW w:w="780" w:type="dxa"/>
            <w:noWrap/>
            <w:hideMark/>
          </w:tcPr>
          <w:p w14:paraId="0B0826EE" w14:textId="77777777" w:rsidR="00BA6F4B" w:rsidRPr="00DA3997" w:rsidRDefault="00BA6F4B" w:rsidP="00BE6F82">
            <w:pPr>
              <w:pStyle w:val="DokTabellentext"/>
            </w:pPr>
            <w:r w:rsidRPr="00DA3997">
              <w:t>FALSE</w:t>
            </w:r>
          </w:p>
        </w:tc>
        <w:tc>
          <w:tcPr>
            <w:tcW w:w="1040" w:type="dxa"/>
            <w:noWrap/>
            <w:hideMark/>
          </w:tcPr>
          <w:p w14:paraId="52CA2E8F" w14:textId="77777777" w:rsidR="00BA6F4B" w:rsidRPr="00DA3997" w:rsidRDefault="00BA6F4B" w:rsidP="00BE6F82">
            <w:pPr>
              <w:pStyle w:val="DokTabellentext"/>
            </w:pPr>
            <w:r w:rsidRPr="00DA3997">
              <w:t>rbcLa</w:t>
            </w:r>
          </w:p>
        </w:tc>
      </w:tr>
      <w:tr w:rsidR="00BA6F4B" w:rsidRPr="00DA3997" w14:paraId="2435A12E" w14:textId="77777777" w:rsidTr="00BE6F82">
        <w:trPr>
          <w:trHeight w:val="290"/>
        </w:trPr>
        <w:tc>
          <w:tcPr>
            <w:tcW w:w="1380" w:type="dxa"/>
            <w:noWrap/>
            <w:hideMark/>
          </w:tcPr>
          <w:p w14:paraId="24B1B67D" w14:textId="77777777" w:rsidR="00BA6F4B" w:rsidRPr="00DA3997" w:rsidRDefault="00BA6F4B" w:rsidP="00BE6F82">
            <w:pPr>
              <w:pStyle w:val="DokTabellentext"/>
            </w:pPr>
            <w:r w:rsidRPr="00DA3997">
              <w:t>SWFRG025-19</w:t>
            </w:r>
          </w:p>
        </w:tc>
        <w:tc>
          <w:tcPr>
            <w:tcW w:w="1480" w:type="dxa"/>
            <w:noWrap/>
            <w:hideMark/>
          </w:tcPr>
          <w:p w14:paraId="50B28E62" w14:textId="77777777" w:rsidR="00BA6F4B" w:rsidRPr="00DA3997" w:rsidRDefault="00BA6F4B" w:rsidP="00BE6F82">
            <w:pPr>
              <w:pStyle w:val="DokTabellentext"/>
            </w:pPr>
            <w:r w:rsidRPr="00DA3997">
              <w:t>Poaceae</w:t>
            </w:r>
          </w:p>
        </w:tc>
        <w:tc>
          <w:tcPr>
            <w:tcW w:w="2260" w:type="dxa"/>
            <w:noWrap/>
            <w:hideMark/>
          </w:tcPr>
          <w:p w14:paraId="6D0D2F8C"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2DE607EB" w14:textId="77777777" w:rsidR="00BA6F4B" w:rsidRPr="00DA3997" w:rsidRDefault="00BA6F4B" w:rsidP="00BE6F82">
            <w:pPr>
              <w:pStyle w:val="DokTabellentext"/>
            </w:pPr>
            <w:r w:rsidRPr="00DA3997">
              <w:t>MKTRT130-12</w:t>
            </w:r>
          </w:p>
        </w:tc>
        <w:tc>
          <w:tcPr>
            <w:tcW w:w="1160" w:type="dxa"/>
            <w:noWrap/>
            <w:hideMark/>
          </w:tcPr>
          <w:p w14:paraId="6CCA9829" w14:textId="77777777" w:rsidR="00BA6F4B" w:rsidRPr="00DA3997" w:rsidRDefault="00BA6F4B" w:rsidP="00BE6F82">
            <w:pPr>
              <w:pStyle w:val="DokTabellentext"/>
            </w:pPr>
            <w:r w:rsidRPr="00DA3997">
              <w:t>Poaceae</w:t>
            </w:r>
          </w:p>
        </w:tc>
        <w:tc>
          <w:tcPr>
            <w:tcW w:w="2660" w:type="dxa"/>
            <w:noWrap/>
            <w:hideMark/>
          </w:tcPr>
          <w:p w14:paraId="333C5C46"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temulentum</w:t>
            </w:r>
          </w:p>
        </w:tc>
        <w:tc>
          <w:tcPr>
            <w:tcW w:w="640" w:type="dxa"/>
            <w:noWrap/>
            <w:hideMark/>
          </w:tcPr>
          <w:p w14:paraId="2DACBB2E" w14:textId="77777777" w:rsidR="00BA6F4B" w:rsidRPr="00DA3997" w:rsidRDefault="00BA6F4B" w:rsidP="00BE6F82">
            <w:pPr>
              <w:pStyle w:val="DokTabellentext"/>
            </w:pPr>
            <w:r w:rsidRPr="00DA3997">
              <w:t>97.7</w:t>
            </w:r>
          </w:p>
        </w:tc>
        <w:tc>
          <w:tcPr>
            <w:tcW w:w="700" w:type="dxa"/>
            <w:noWrap/>
            <w:hideMark/>
          </w:tcPr>
          <w:p w14:paraId="56958DB4" w14:textId="77777777" w:rsidR="00BA6F4B" w:rsidRPr="00DA3997" w:rsidRDefault="00BA6F4B" w:rsidP="00BE6F82">
            <w:pPr>
              <w:pStyle w:val="DokTabellentext"/>
            </w:pPr>
            <w:r w:rsidRPr="00DA3997">
              <w:t>821</w:t>
            </w:r>
          </w:p>
        </w:tc>
        <w:tc>
          <w:tcPr>
            <w:tcW w:w="780" w:type="dxa"/>
            <w:noWrap/>
            <w:hideMark/>
          </w:tcPr>
          <w:p w14:paraId="426A22DC" w14:textId="77777777" w:rsidR="00BA6F4B" w:rsidRPr="00DA3997" w:rsidRDefault="00BA6F4B" w:rsidP="00BE6F82">
            <w:pPr>
              <w:pStyle w:val="DokTabellentext"/>
            </w:pPr>
            <w:r w:rsidRPr="00DA3997">
              <w:t>FALSE</w:t>
            </w:r>
          </w:p>
        </w:tc>
        <w:tc>
          <w:tcPr>
            <w:tcW w:w="1040" w:type="dxa"/>
            <w:noWrap/>
            <w:hideMark/>
          </w:tcPr>
          <w:p w14:paraId="7CC81E0C" w14:textId="77777777" w:rsidR="00BA6F4B" w:rsidRPr="00DA3997" w:rsidRDefault="00BA6F4B" w:rsidP="00BE6F82">
            <w:pPr>
              <w:pStyle w:val="DokTabellentext"/>
            </w:pPr>
            <w:r w:rsidRPr="00DA3997">
              <w:t>rbcLa</w:t>
            </w:r>
          </w:p>
        </w:tc>
      </w:tr>
      <w:tr w:rsidR="00BA6F4B" w:rsidRPr="00DA3997" w14:paraId="6B05D305" w14:textId="77777777" w:rsidTr="00BE6F82">
        <w:trPr>
          <w:trHeight w:val="290"/>
        </w:trPr>
        <w:tc>
          <w:tcPr>
            <w:tcW w:w="1380" w:type="dxa"/>
            <w:noWrap/>
            <w:hideMark/>
          </w:tcPr>
          <w:p w14:paraId="38752E10" w14:textId="77777777" w:rsidR="00BA6F4B" w:rsidRPr="00DA3997" w:rsidRDefault="00BA6F4B" w:rsidP="00BE6F82">
            <w:pPr>
              <w:pStyle w:val="DokTabellentext"/>
            </w:pPr>
            <w:r w:rsidRPr="00DA3997">
              <w:t>SWFRG025-19</w:t>
            </w:r>
          </w:p>
        </w:tc>
        <w:tc>
          <w:tcPr>
            <w:tcW w:w="1480" w:type="dxa"/>
            <w:noWrap/>
            <w:hideMark/>
          </w:tcPr>
          <w:p w14:paraId="0274F92D" w14:textId="77777777" w:rsidR="00BA6F4B" w:rsidRPr="00DA3997" w:rsidRDefault="00BA6F4B" w:rsidP="00BE6F82">
            <w:pPr>
              <w:pStyle w:val="DokTabellentext"/>
            </w:pPr>
            <w:r w:rsidRPr="00DA3997">
              <w:t>Poaceae</w:t>
            </w:r>
          </w:p>
        </w:tc>
        <w:tc>
          <w:tcPr>
            <w:tcW w:w="2260" w:type="dxa"/>
            <w:noWrap/>
            <w:hideMark/>
          </w:tcPr>
          <w:p w14:paraId="5C87F343"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668C28DB" w14:textId="77777777" w:rsidR="00BA6F4B" w:rsidRPr="00DA3997" w:rsidRDefault="00BA6F4B" w:rsidP="00BE6F82">
            <w:pPr>
              <w:pStyle w:val="DokTabellentext"/>
            </w:pPr>
            <w:r w:rsidRPr="00DA3997">
              <w:t>MKTRT129-12</w:t>
            </w:r>
          </w:p>
        </w:tc>
        <w:tc>
          <w:tcPr>
            <w:tcW w:w="1160" w:type="dxa"/>
            <w:noWrap/>
            <w:hideMark/>
          </w:tcPr>
          <w:p w14:paraId="2A085066" w14:textId="77777777" w:rsidR="00BA6F4B" w:rsidRPr="00DA3997" w:rsidRDefault="00BA6F4B" w:rsidP="00BE6F82">
            <w:pPr>
              <w:pStyle w:val="DokTabellentext"/>
            </w:pPr>
            <w:r w:rsidRPr="00DA3997">
              <w:t>Poaceae</w:t>
            </w:r>
          </w:p>
        </w:tc>
        <w:tc>
          <w:tcPr>
            <w:tcW w:w="2660" w:type="dxa"/>
            <w:noWrap/>
            <w:hideMark/>
          </w:tcPr>
          <w:p w14:paraId="1C010FAE"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sicum</w:t>
            </w:r>
          </w:p>
        </w:tc>
        <w:tc>
          <w:tcPr>
            <w:tcW w:w="640" w:type="dxa"/>
            <w:noWrap/>
            <w:hideMark/>
          </w:tcPr>
          <w:p w14:paraId="6FC349A5" w14:textId="77777777" w:rsidR="00BA6F4B" w:rsidRPr="00DA3997" w:rsidRDefault="00BA6F4B" w:rsidP="00BE6F82">
            <w:pPr>
              <w:pStyle w:val="DokTabellentext"/>
            </w:pPr>
            <w:r w:rsidRPr="00DA3997">
              <w:t>97.7</w:t>
            </w:r>
          </w:p>
        </w:tc>
        <w:tc>
          <w:tcPr>
            <w:tcW w:w="700" w:type="dxa"/>
            <w:noWrap/>
            <w:hideMark/>
          </w:tcPr>
          <w:p w14:paraId="31ED2B10" w14:textId="77777777" w:rsidR="00BA6F4B" w:rsidRPr="00DA3997" w:rsidRDefault="00BA6F4B" w:rsidP="00BE6F82">
            <w:pPr>
              <w:pStyle w:val="DokTabellentext"/>
            </w:pPr>
            <w:r w:rsidRPr="00DA3997">
              <w:t>821</w:t>
            </w:r>
          </w:p>
        </w:tc>
        <w:tc>
          <w:tcPr>
            <w:tcW w:w="780" w:type="dxa"/>
            <w:noWrap/>
            <w:hideMark/>
          </w:tcPr>
          <w:p w14:paraId="7299E2D8" w14:textId="77777777" w:rsidR="00BA6F4B" w:rsidRPr="00DA3997" w:rsidRDefault="00BA6F4B" w:rsidP="00BE6F82">
            <w:pPr>
              <w:pStyle w:val="DokTabellentext"/>
            </w:pPr>
            <w:r w:rsidRPr="00DA3997">
              <w:t>FALSE</w:t>
            </w:r>
          </w:p>
        </w:tc>
        <w:tc>
          <w:tcPr>
            <w:tcW w:w="1040" w:type="dxa"/>
            <w:noWrap/>
            <w:hideMark/>
          </w:tcPr>
          <w:p w14:paraId="14A0771A" w14:textId="77777777" w:rsidR="00BA6F4B" w:rsidRPr="00DA3997" w:rsidRDefault="00BA6F4B" w:rsidP="00BE6F82">
            <w:pPr>
              <w:pStyle w:val="DokTabellentext"/>
            </w:pPr>
            <w:r w:rsidRPr="00DA3997">
              <w:t>rbcLa</w:t>
            </w:r>
          </w:p>
        </w:tc>
      </w:tr>
      <w:tr w:rsidR="00BA6F4B" w:rsidRPr="00DA3997" w14:paraId="583B019A" w14:textId="77777777" w:rsidTr="00BE6F82">
        <w:trPr>
          <w:trHeight w:val="290"/>
        </w:trPr>
        <w:tc>
          <w:tcPr>
            <w:tcW w:w="1380" w:type="dxa"/>
            <w:noWrap/>
            <w:hideMark/>
          </w:tcPr>
          <w:p w14:paraId="597D57F5" w14:textId="77777777" w:rsidR="00BA6F4B" w:rsidRPr="00DA3997" w:rsidRDefault="00BA6F4B" w:rsidP="00BE6F82">
            <w:pPr>
              <w:pStyle w:val="DokTabellentext"/>
            </w:pPr>
            <w:r w:rsidRPr="00DA3997">
              <w:t>SWFRG025-19</w:t>
            </w:r>
          </w:p>
        </w:tc>
        <w:tc>
          <w:tcPr>
            <w:tcW w:w="1480" w:type="dxa"/>
            <w:noWrap/>
            <w:hideMark/>
          </w:tcPr>
          <w:p w14:paraId="38A436A2" w14:textId="77777777" w:rsidR="00BA6F4B" w:rsidRPr="00DA3997" w:rsidRDefault="00BA6F4B" w:rsidP="00BE6F82">
            <w:pPr>
              <w:pStyle w:val="DokTabellentext"/>
            </w:pPr>
            <w:r w:rsidRPr="00DA3997">
              <w:t>Poaceae</w:t>
            </w:r>
          </w:p>
        </w:tc>
        <w:tc>
          <w:tcPr>
            <w:tcW w:w="2260" w:type="dxa"/>
            <w:noWrap/>
            <w:hideMark/>
          </w:tcPr>
          <w:p w14:paraId="0ED0BC85"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78DD01B8" w14:textId="77777777" w:rsidR="00BA6F4B" w:rsidRPr="00DA3997" w:rsidRDefault="00BA6F4B" w:rsidP="00BE6F82">
            <w:pPr>
              <w:pStyle w:val="DokTabellentext"/>
            </w:pPr>
            <w:r w:rsidRPr="00DA3997">
              <w:t>WAT047-12</w:t>
            </w:r>
          </w:p>
        </w:tc>
        <w:tc>
          <w:tcPr>
            <w:tcW w:w="1160" w:type="dxa"/>
            <w:noWrap/>
            <w:hideMark/>
          </w:tcPr>
          <w:p w14:paraId="5197F404" w14:textId="77777777" w:rsidR="00BA6F4B" w:rsidRPr="00DA3997" w:rsidRDefault="00BA6F4B" w:rsidP="00BE6F82">
            <w:pPr>
              <w:pStyle w:val="DokTabellentext"/>
            </w:pPr>
            <w:r w:rsidRPr="00DA3997">
              <w:t>Poaceae</w:t>
            </w:r>
          </w:p>
        </w:tc>
        <w:tc>
          <w:tcPr>
            <w:tcW w:w="2660" w:type="dxa"/>
            <w:noWrap/>
            <w:hideMark/>
          </w:tcPr>
          <w:p w14:paraId="4D79272D"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arundinaceum</w:t>
            </w:r>
          </w:p>
        </w:tc>
        <w:tc>
          <w:tcPr>
            <w:tcW w:w="640" w:type="dxa"/>
            <w:noWrap/>
            <w:hideMark/>
          </w:tcPr>
          <w:p w14:paraId="3BE0CE80" w14:textId="77777777" w:rsidR="00BA6F4B" w:rsidRPr="00DA3997" w:rsidRDefault="00BA6F4B" w:rsidP="00BE6F82">
            <w:pPr>
              <w:pStyle w:val="DokTabellentext"/>
            </w:pPr>
            <w:r w:rsidRPr="00DA3997">
              <w:t>97.7</w:t>
            </w:r>
          </w:p>
        </w:tc>
        <w:tc>
          <w:tcPr>
            <w:tcW w:w="700" w:type="dxa"/>
            <w:noWrap/>
            <w:hideMark/>
          </w:tcPr>
          <w:p w14:paraId="3A5EE695" w14:textId="77777777" w:rsidR="00BA6F4B" w:rsidRPr="00DA3997" w:rsidRDefault="00BA6F4B" w:rsidP="00BE6F82">
            <w:pPr>
              <w:pStyle w:val="DokTabellentext"/>
            </w:pPr>
            <w:r w:rsidRPr="00DA3997">
              <w:t>821</w:t>
            </w:r>
          </w:p>
        </w:tc>
        <w:tc>
          <w:tcPr>
            <w:tcW w:w="780" w:type="dxa"/>
            <w:noWrap/>
            <w:hideMark/>
          </w:tcPr>
          <w:p w14:paraId="65C0B30D" w14:textId="77777777" w:rsidR="00BA6F4B" w:rsidRPr="00DA3997" w:rsidRDefault="00BA6F4B" w:rsidP="00BE6F82">
            <w:pPr>
              <w:pStyle w:val="DokTabellentext"/>
            </w:pPr>
            <w:r w:rsidRPr="00DA3997">
              <w:t>FALSE</w:t>
            </w:r>
          </w:p>
        </w:tc>
        <w:tc>
          <w:tcPr>
            <w:tcW w:w="1040" w:type="dxa"/>
            <w:noWrap/>
            <w:hideMark/>
          </w:tcPr>
          <w:p w14:paraId="2CA1DA28" w14:textId="77777777" w:rsidR="00BA6F4B" w:rsidRPr="00DA3997" w:rsidRDefault="00BA6F4B" w:rsidP="00BE6F82">
            <w:pPr>
              <w:pStyle w:val="DokTabellentext"/>
            </w:pPr>
            <w:r w:rsidRPr="00DA3997">
              <w:t>rbcLa</w:t>
            </w:r>
          </w:p>
        </w:tc>
      </w:tr>
      <w:tr w:rsidR="00BA6F4B" w:rsidRPr="00DA3997" w14:paraId="0FED05F7" w14:textId="77777777" w:rsidTr="00BE6F82">
        <w:trPr>
          <w:trHeight w:val="290"/>
        </w:trPr>
        <w:tc>
          <w:tcPr>
            <w:tcW w:w="1380" w:type="dxa"/>
            <w:noWrap/>
            <w:hideMark/>
          </w:tcPr>
          <w:p w14:paraId="6AB95F50" w14:textId="77777777" w:rsidR="00BA6F4B" w:rsidRPr="00DA3997" w:rsidRDefault="00BA6F4B" w:rsidP="00BE6F82">
            <w:pPr>
              <w:pStyle w:val="DokTabellentext"/>
            </w:pPr>
            <w:r w:rsidRPr="00DA3997">
              <w:t>SWFRG025-19</w:t>
            </w:r>
          </w:p>
        </w:tc>
        <w:tc>
          <w:tcPr>
            <w:tcW w:w="1480" w:type="dxa"/>
            <w:noWrap/>
            <w:hideMark/>
          </w:tcPr>
          <w:p w14:paraId="648A6F41" w14:textId="77777777" w:rsidR="00BA6F4B" w:rsidRPr="00DA3997" w:rsidRDefault="00BA6F4B" w:rsidP="00BE6F82">
            <w:pPr>
              <w:pStyle w:val="DokTabellentext"/>
            </w:pPr>
            <w:r w:rsidRPr="00DA3997">
              <w:t>Poaceae</w:t>
            </w:r>
          </w:p>
        </w:tc>
        <w:tc>
          <w:tcPr>
            <w:tcW w:w="2260" w:type="dxa"/>
            <w:noWrap/>
            <w:hideMark/>
          </w:tcPr>
          <w:p w14:paraId="2DDAFFBC"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45919115" w14:textId="77777777" w:rsidR="00BA6F4B" w:rsidRPr="00DA3997" w:rsidRDefault="00BA6F4B" w:rsidP="00BE6F82">
            <w:pPr>
              <w:pStyle w:val="DokTabellentext"/>
            </w:pPr>
            <w:r w:rsidRPr="00DA3997">
              <w:t>BBYUK2086-12</w:t>
            </w:r>
          </w:p>
        </w:tc>
        <w:tc>
          <w:tcPr>
            <w:tcW w:w="1160" w:type="dxa"/>
            <w:noWrap/>
            <w:hideMark/>
          </w:tcPr>
          <w:p w14:paraId="7C77BEE6" w14:textId="77777777" w:rsidR="00BA6F4B" w:rsidRPr="00DA3997" w:rsidRDefault="00BA6F4B" w:rsidP="00BE6F82">
            <w:pPr>
              <w:pStyle w:val="DokTabellentext"/>
            </w:pPr>
            <w:r w:rsidRPr="00DA3997">
              <w:t>Poaceae</w:t>
            </w:r>
          </w:p>
        </w:tc>
        <w:tc>
          <w:tcPr>
            <w:tcW w:w="2660" w:type="dxa"/>
            <w:noWrap/>
            <w:hideMark/>
          </w:tcPr>
          <w:p w14:paraId="18E36974" w14:textId="77777777" w:rsidR="00BA6F4B" w:rsidRPr="00DA3997" w:rsidRDefault="00BA6F4B" w:rsidP="00BE6F82">
            <w:pPr>
              <w:pStyle w:val="DokTabellentext"/>
              <w:rPr>
                <w:i/>
                <w:iCs/>
              </w:rPr>
            </w:pPr>
            <w:r w:rsidRPr="00DA3997">
              <w:rPr>
                <w:i/>
                <w:iCs/>
              </w:rPr>
              <w:t>Schedonorus</w:t>
            </w:r>
            <w:r>
              <w:rPr>
                <w:i/>
                <w:iCs/>
              </w:rPr>
              <w:t xml:space="preserve"> </w:t>
            </w:r>
            <w:r w:rsidRPr="00DA3997">
              <w:rPr>
                <w:i/>
                <w:iCs/>
              </w:rPr>
              <w:t>giganteus</w:t>
            </w:r>
          </w:p>
        </w:tc>
        <w:tc>
          <w:tcPr>
            <w:tcW w:w="640" w:type="dxa"/>
            <w:noWrap/>
            <w:hideMark/>
          </w:tcPr>
          <w:p w14:paraId="67515032" w14:textId="77777777" w:rsidR="00BA6F4B" w:rsidRPr="00DA3997" w:rsidRDefault="00BA6F4B" w:rsidP="00BE6F82">
            <w:pPr>
              <w:pStyle w:val="DokTabellentext"/>
            </w:pPr>
            <w:r w:rsidRPr="00DA3997">
              <w:t>97.7</w:t>
            </w:r>
          </w:p>
        </w:tc>
        <w:tc>
          <w:tcPr>
            <w:tcW w:w="700" w:type="dxa"/>
            <w:noWrap/>
            <w:hideMark/>
          </w:tcPr>
          <w:p w14:paraId="357E6BD3" w14:textId="77777777" w:rsidR="00BA6F4B" w:rsidRPr="00DA3997" w:rsidRDefault="00BA6F4B" w:rsidP="00BE6F82">
            <w:pPr>
              <w:pStyle w:val="DokTabellentext"/>
            </w:pPr>
            <w:r w:rsidRPr="00DA3997">
              <w:t>821</w:t>
            </w:r>
          </w:p>
        </w:tc>
        <w:tc>
          <w:tcPr>
            <w:tcW w:w="780" w:type="dxa"/>
            <w:noWrap/>
            <w:hideMark/>
          </w:tcPr>
          <w:p w14:paraId="4DFB5970" w14:textId="77777777" w:rsidR="00BA6F4B" w:rsidRPr="00DA3997" w:rsidRDefault="00BA6F4B" w:rsidP="00BE6F82">
            <w:pPr>
              <w:pStyle w:val="DokTabellentext"/>
            </w:pPr>
            <w:r w:rsidRPr="00DA3997">
              <w:t>FALSE</w:t>
            </w:r>
          </w:p>
        </w:tc>
        <w:tc>
          <w:tcPr>
            <w:tcW w:w="1040" w:type="dxa"/>
            <w:noWrap/>
            <w:hideMark/>
          </w:tcPr>
          <w:p w14:paraId="3EA30B15" w14:textId="77777777" w:rsidR="00BA6F4B" w:rsidRPr="00DA3997" w:rsidRDefault="00BA6F4B" w:rsidP="00BE6F82">
            <w:pPr>
              <w:pStyle w:val="DokTabellentext"/>
            </w:pPr>
            <w:r w:rsidRPr="00DA3997">
              <w:t>rbcLa</w:t>
            </w:r>
          </w:p>
        </w:tc>
      </w:tr>
      <w:tr w:rsidR="00BA6F4B" w:rsidRPr="00DA3997" w14:paraId="14CB6673" w14:textId="77777777" w:rsidTr="00BE6F82">
        <w:trPr>
          <w:trHeight w:val="290"/>
        </w:trPr>
        <w:tc>
          <w:tcPr>
            <w:tcW w:w="1380" w:type="dxa"/>
            <w:noWrap/>
            <w:hideMark/>
          </w:tcPr>
          <w:p w14:paraId="130A8656" w14:textId="77777777" w:rsidR="00BA6F4B" w:rsidRPr="00DA3997" w:rsidRDefault="00BA6F4B" w:rsidP="00BE6F82">
            <w:pPr>
              <w:pStyle w:val="DokTabellentext"/>
            </w:pPr>
            <w:r w:rsidRPr="00DA3997">
              <w:t>SWFRG025-19</w:t>
            </w:r>
          </w:p>
        </w:tc>
        <w:tc>
          <w:tcPr>
            <w:tcW w:w="1480" w:type="dxa"/>
            <w:noWrap/>
            <w:hideMark/>
          </w:tcPr>
          <w:p w14:paraId="15D04E29" w14:textId="77777777" w:rsidR="00BA6F4B" w:rsidRPr="00DA3997" w:rsidRDefault="00BA6F4B" w:rsidP="00BE6F82">
            <w:pPr>
              <w:pStyle w:val="DokTabellentext"/>
            </w:pPr>
            <w:r w:rsidRPr="00DA3997">
              <w:t>Poaceae</w:t>
            </w:r>
          </w:p>
        </w:tc>
        <w:tc>
          <w:tcPr>
            <w:tcW w:w="2260" w:type="dxa"/>
            <w:noWrap/>
            <w:hideMark/>
          </w:tcPr>
          <w:p w14:paraId="73534838"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5D067791" w14:textId="77777777" w:rsidR="00BA6F4B" w:rsidRPr="00DA3997" w:rsidRDefault="00BA6F4B" w:rsidP="00BE6F82">
            <w:pPr>
              <w:pStyle w:val="DokTabellentext"/>
            </w:pPr>
            <w:r w:rsidRPr="00DA3997">
              <w:t>BBYUK2065-12</w:t>
            </w:r>
          </w:p>
        </w:tc>
        <w:tc>
          <w:tcPr>
            <w:tcW w:w="1160" w:type="dxa"/>
            <w:noWrap/>
            <w:hideMark/>
          </w:tcPr>
          <w:p w14:paraId="5C25CCD1" w14:textId="77777777" w:rsidR="00BA6F4B" w:rsidRPr="00DA3997" w:rsidRDefault="00BA6F4B" w:rsidP="00BE6F82">
            <w:pPr>
              <w:pStyle w:val="DokTabellentext"/>
            </w:pPr>
            <w:r w:rsidRPr="00DA3997">
              <w:t>Poaceae</w:t>
            </w:r>
          </w:p>
        </w:tc>
        <w:tc>
          <w:tcPr>
            <w:tcW w:w="2660" w:type="dxa"/>
            <w:noWrap/>
            <w:hideMark/>
          </w:tcPr>
          <w:p w14:paraId="312F5148"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sicum</w:t>
            </w:r>
          </w:p>
        </w:tc>
        <w:tc>
          <w:tcPr>
            <w:tcW w:w="640" w:type="dxa"/>
            <w:noWrap/>
            <w:hideMark/>
          </w:tcPr>
          <w:p w14:paraId="7F4E0B72" w14:textId="77777777" w:rsidR="00BA6F4B" w:rsidRPr="00DA3997" w:rsidRDefault="00BA6F4B" w:rsidP="00BE6F82">
            <w:pPr>
              <w:pStyle w:val="DokTabellentext"/>
            </w:pPr>
            <w:r w:rsidRPr="00DA3997">
              <w:t>97.7</w:t>
            </w:r>
          </w:p>
        </w:tc>
        <w:tc>
          <w:tcPr>
            <w:tcW w:w="700" w:type="dxa"/>
            <w:noWrap/>
            <w:hideMark/>
          </w:tcPr>
          <w:p w14:paraId="701A21E0" w14:textId="77777777" w:rsidR="00BA6F4B" w:rsidRPr="00DA3997" w:rsidRDefault="00BA6F4B" w:rsidP="00BE6F82">
            <w:pPr>
              <w:pStyle w:val="DokTabellentext"/>
            </w:pPr>
            <w:r w:rsidRPr="00DA3997">
              <w:t>821</w:t>
            </w:r>
          </w:p>
        </w:tc>
        <w:tc>
          <w:tcPr>
            <w:tcW w:w="780" w:type="dxa"/>
            <w:noWrap/>
            <w:hideMark/>
          </w:tcPr>
          <w:p w14:paraId="35928C2E" w14:textId="77777777" w:rsidR="00BA6F4B" w:rsidRPr="00DA3997" w:rsidRDefault="00BA6F4B" w:rsidP="00BE6F82">
            <w:pPr>
              <w:pStyle w:val="DokTabellentext"/>
            </w:pPr>
            <w:r w:rsidRPr="00DA3997">
              <w:t>FALSE</w:t>
            </w:r>
          </w:p>
        </w:tc>
        <w:tc>
          <w:tcPr>
            <w:tcW w:w="1040" w:type="dxa"/>
            <w:noWrap/>
            <w:hideMark/>
          </w:tcPr>
          <w:p w14:paraId="521899A6" w14:textId="77777777" w:rsidR="00BA6F4B" w:rsidRPr="00DA3997" w:rsidRDefault="00BA6F4B" w:rsidP="00BE6F82">
            <w:pPr>
              <w:pStyle w:val="DokTabellentext"/>
            </w:pPr>
            <w:r w:rsidRPr="00DA3997">
              <w:t>rbcLa</w:t>
            </w:r>
          </w:p>
        </w:tc>
      </w:tr>
      <w:tr w:rsidR="00BA6F4B" w:rsidRPr="00DA3997" w14:paraId="3562F8C3" w14:textId="77777777" w:rsidTr="00BE6F82">
        <w:trPr>
          <w:trHeight w:val="290"/>
        </w:trPr>
        <w:tc>
          <w:tcPr>
            <w:tcW w:w="1380" w:type="dxa"/>
            <w:noWrap/>
            <w:hideMark/>
          </w:tcPr>
          <w:p w14:paraId="5A2607E4" w14:textId="77777777" w:rsidR="00BA6F4B" w:rsidRPr="00DA3997" w:rsidRDefault="00BA6F4B" w:rsidP="00BE6F82">
            <w:pPr>
              <w:pStyle w:val="DokTabellentext"/>
            </w:pPr>
            <w:r w:rsidRPr="00DA3997">
              <w:t>SWFRG025-19</w:t>
            </w:r>
          </w:p>
        </w:tc>
        <w:tc>
          <w:tcPr>
            <w:tcW w:w="1480" w:type="dxa"/>
            <w:noWrap/>
            <w:hideMark/>
          </w:tcPr>
          <w:p w14:paraId="0009A5ED" w14:textId="77777777" w:rsidR="00BA6F4B" w:rsidRPr="00DA3997" w:rsidRDefault="00BA6F4B" w:rsidP="00BE6F82">
            <w:pPr>
              <w:pStyle w:val="DokTabellentext"/>
            </w:pPr>
            <w:r w:rsidRPr="00DA3997">
              <w:t>Poaceae</w:t>
            </w:r>
          </w:p>
        </w:tc>
        <w:tc>
          <w:tcPr>
            <w:tcW w:w="2260" w:type="dxa"/>
            <w:noWrap/>
            <w:hideMark/>
          </w:tcPr>
          <w:p w14:paraId="0D2F1E63"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63AD72A9" w14:textId="77777777" w:rsidR="00BA6F4B" w:rsidRPr="00DA3997" w:rsidRDefault="00BA6F4B" w:rsidP="00BE6F82">
            <w:pPr>
              <w:pStyle w:val="DokTabellentext"/>
            </w:pPr>
            <w:r w:rsidRPr="00DA3997">
              <w:t>GRASS1392-10</w:t>
            </w:r>
          </w:p>
        </w:tc>
        <w:tc>
          <w:tcPr>
            <w:tcW w:w="1160" w:type="dxa"/>
            <w:noWrap/>
            <w:hideMark/>
          </w:tcPr>
          <w:p w14:paraId="1014BBD2" w14:textId="77777777" w:rsidR="00BA6F4B" w:rsidRPr="00DA3997" w:rsidRDefault="00BA6F4B" w:rsidP="00BE6F82">
            <w:pPr>
              <w:pStyle w:val="DokTabellentext"/>
            </w:pPr>
            <w:r w:rsidRPr="00DA3997">
              <w:t>Poaceae</w:t>
            </w:r>
          </w:p>
        </w:tc>
        <w:tc>
          <w:tcPr>
            <w:tcW w:w="2660" w:type="dxa"/>
            <w:noWrap/>
            <w:hideMark/>
          </w:tcPr>
          <w:p w14:paraId="0676234F" w14:textId="77777777" w:rsidR="00BA6F4B" w:rsidRPr="00DA3997" w:rsidRDefault="00BA6F4B" w:rsidP="00BE6F82">
            <w:pPr>
              <w:pStyle w:val="DokTabellentext"/>
              <w:rPr>
                <w:i/>
                <w:iCs/>
              </w:rPr>
            </w:pPr>
            <w:r w:rsidRPr="00DA3997">
              <w:rPr>
                <w:i/>
                <w:iCs/>
              </w:rPr>
              <w:t>Schedonorus</w:t>
            </w:r>
            <w:r>
              <w:rPr>
                <w:i/>
                <w:iCs/>
              </w:rPr>
              <w:t xml:space="preserve"> </w:t>
            </w:r>
            <w:r w:rsidRPr="00DA3997">
              <w:rPr>
                <w:i/>
                <w:iCs/>
              </w:rPr>
              <w:t>arundinaceus</w:t>
            </w:r>
          </w:p>
        </w:tc>
        <w:tc>
          <w:tcPr>
            <w:tcW w:w="640" w:type="dxa"/>
            <w:noWrap/>
            <w:hideMark/>
          </w:tcPr>
          <w:p w14:paraId="7D355421" w14:textId="77777777" w:rsidR="00BA6F4B" w:rsidRPr="00DA3997" w:rsidRDefault="00BA6F4B" w:rsidP="00BE6F82">
            <w:pPr>
              <w:pStyle w:val="DokTabellentext"/>
            </w:pPr>
            <w:r w:rsidRPr="00DA3997">
              <w:t>97.7</w:t>
            </w:r>
          </w:p>
        </w:tc>
        <w:tc>
          <w:tcPr>
            <w:tcW w:w="700" w:type="dxa"/>
            <w:noWrap/>
            <w:hideMark/>
          </w:tcPr>
          <w:p w14:paraId="01E96C4E" w14:textId="77777777" w:rsidR="00BA6F4B" w:rsidRPr="00DA3997" w:rsidRDefault="00BA6F4B" w:rsidP="00BE6F82">
            <w:pPr>
              <w:pStyle w:val="DokTabellentext"/>
            </w:pPr>
            <w:r w:rsidRPr="00DA3997">
              <w:t>821</w:t>
            </w:r>
          </w:p>
        </w:tc>
        <w:tc>
          <w:tcPr>
            <w:tcW w:w="780" w:type="dxa"/>
            <w:noWrap/>
            <w:hideMark/>
          </w:tcPr>
          <w:p w14:paraId="72EC989E" w14:textId="77777777" w:rsidR="00BA6F4B" w:rsidRPr="00DA3997" w:rsidRDefault="00BA6F4B" w:rsidP="00BE6F82">
            <w:pPr>
              <w:pStyle w:val="DokTabellentext"/>
            </w:pPr>
            <w:r w:rsidRPr="00DA3997">
              <w:t>FALSE</w:t>
            </w:r>
          </w:p>
        </w:tc>
        <w:tc>
          <w:tcPr>
            <w:tcW w:w="1040" w:type="dxa"/>
            <w:noWrap/>
            <w:hideMark/>
          </w:tcPr>
          <w:p w14:paraId="79A7CCA6" w14:textId="77777777" w:rsidR="00BA6F4B" w:rsidRPr="00DA3997" w:rsidRDefault="00BA6F4B" w:rsidP="00BE6F82">
            <w:pPr>
              <w:pStyle w:val="DokTabellentext"/>
            </w:pPr>
            <w:r w:rsidRPr="00DA3997">
              <w:t>rbcLa</w:t>
            </w:r>
          </w:p>
        </w:tc>
      </w:tr>
      <w:tr w:rsidR="00BA6F4B" w:rsidRPr="00DA3997" w14:paraId="3AABBE4E" w14:textId="77777777" w:rsidTr="00BE6F82">
        <w:trPr>
          <w:trHeight w:val="290"/>
        </w:trPr>
        <w:tc>
          <w:tcPr>
            <w:tcW w:w="1380" w:type="dxa"/>
            <w:noWrap/>
            <w:hideMark/>
          </w:tcPr>
          <w:p w14:paraId="30EE1F71" w14:textId="77777777" w:rsidR="00BA6F4B" w:rsidRPr="00DA3997" w:rsidRDefault="00BA6F4B" w:rsidP="00BE6F82">
            <w:pPr>
              <w:pStyle w:val="DokTabellentext"/>
            </w:pPr>
            <w:r w:rsidRPr="00DA3997">
              <w:t>SWFRG025-19</w:t>
            </w:r>
          </w:p>
        </w:tc>
        <w:tc>
          <w:tcPr>
            <w:tcW w:w="1480" w:type="dxa"/>
            <w:noWrap/>
            <w:hideMark/>
          </w:tcPr>
          <w:p w14:paraId="3A38FA48" w14:textId="77777777" w:rsidR="00BA6F4B" w:rsidRPr="00DA3997" w:rsidRDefault="00BA6F4B" w:rsidP="00BE6F82">
            <w:pPr>
              <w:pStyle w:val="DokTabellentext"/>
            </w:pPr>
            <w:r w:rsidRPr="00DA3997">
              <w:t>Poaceae</w:t>
            </w:r>
          </w:p>
        </w:tc>
        <w:tc>
          <w:tcPr>
            <w:tcW w:w="2260" w:type="dxa"/>
            <w:noWrap/>
            <w:hideMark/>
          </w:tcPr>
          <w:p w14:paraId="36E679E4"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42DF0295" w14:textId="77777777" w:rsidR="00BA6F4B" w:rsidRPr="00DA3997" w:rsidRDefault="00BA6F4B" w:rsidP="00BE6F82">
            <w:pPr>
              <w:pStyle w:val="DokTabellentext"/>
            </w:pPr>
            <w:r w:rsidRPr="00DA3997">
              <w:t>PLLAM014-08</w:t>
            </w:r>
          </w:p>
        </w:tc>
        <w:tc>
          <w:tcPr>
            <w:tcW w:w="1160" w:type="dxa"/>
            <w:noWrap/>
            <w:hideMark/>
          </w:tcPr>
          <w:p w14:paraId="0072F768" w14:textId="77777777" w:rsidR="00BA6F4B" w:rsidRPr="00DA3997" w:rsidRDefault="00BA6F4B" w:rsidP="00BE6F82">
            <w:pPr>
              <w:pStyle w:val="DokTabellentext"/>
            </w:pPr>
            <w:r w:rsidRPr="00DA3997">
              <w:t>Poaceae</w:t>
            </w:r>
          </w:p>
        </w:tc>
        <w:tc>
          <w:tcPr>
            <w:tcW w:w="2660" w:type="dxa"/>
            <w:noWrap/>
            <w:hideMark/>
          </w:tcPr>
          <w:p w14:paraId="558A0C20"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arundinaceum</w:t>
            </w:r>
          </w:p>
        </w:tc>
        <w:tc>
          <w:tcPr>
            <w:tcW w:w="640" w:type="dxa"/>
            <w:noWrap/>
            <w:hideMark/>
          </w:tcPr>
          <w:p w14:paraId="2BFFFC12" w14:textId="77777777" w:rsidR="00BA6F4B" w:rsidRPr="00DA3997" w:rsidRDefault="00BA6F4B" w:rsidP="00BE6F82">
            <w:pPr>
              <w:pStyle w:val="DokTabellentext"/>
            </w:pPr>
            <w:r w:rsidRPr="00DA3997">
              <w:t>97.7</w:t>
            </w:r>
          </w:p>
        </w:tc>
        <w:tc>
          <w:tcPr>
            <w:tcW w:w="700" w:type="dxa"/>
            <w:noWrap/>
            <w:hideMark/>
          </w:tcPr>
          <w:p w14:paraId="167618AE" w14:textId="77777777" w:rsidR="00BA6F4B" w:rsidRPr="00DA3997" w:rsidRDefault="00BA6F4B" w:rsidP="00BE6F82">
            <w:pPr>
              <w:pStyle w:val="DokTabellentext"/>
            </w:pPr>
            <w:r w:rsidRPr="00DA3997">
              <w:t>821</w:t>
            </w:r>
          </w:p>
        </w:tc>
        <w:tc>
          <w:tcPr>
            <w:tcW w:w="780" w:type="dxa"/>
            <w:noWrap/>
            <w:hideMark/>
          </w:tcPr>
          <w:p w14:paraId="4B9D9264" w14:textId="77777777" w:rsidR="00BA6F4B" w:rsidRPr="00DA3997" w:rsidRDefault="00BA6F4B" w:rsidP="00BE6F82">
            <w:pPr>
              <w:pStyle w:val="DokTabellentext"/>
            </w:pPr>
            <w:r w:rsidRPr="00DA3997">
              <w:t>FALSE</w:t>
            </w:r>
          </w:p>
        </w:tc>
        <w:tc>
          <w:tcPr>
            <w:tcW w:w="1040" w:type="dxa"/>
            <w:noWrap/>
            <w:hideMark/>
          </w:tcPr>
          <w:p w14:paraId="7705F598" w14:textId="77777777" w:rsidR="00BA6F4B" w:rsidRPr="00DA3997" w:rsidRDefault="00BA6F4B" w:rsidP="00BE6F82">
            <w:pPr>
              <w:pStyle w:val="DokTabellentext"/>
            </w:pPr>
            <w:r w:rsidRPr="00DA3997">
              <w:t>rbcLa</w:t>
            </w:r>
          </w:p>
        </w:tc>
      </w:tr>
      <w:tr w:rsidR="00BA6F4B" w:rsidRPr="00DA3997" w14:paraId="67E86D20" w14:textId="77777777" w:rsidTr="00BE6F82">
        <w:trPr>
          <w:trHeight w:val="290"/>
        </w:trPr>
        <w:tc>
          <w:tcPr>
            <w:tcW w:w="1380" w:type="dxa"/>
            <w:noWrap/>
            <w:hideMark/>
          </w:tcPr>
          <w:p w14:paraId="69B09A5D" w14:textId="77777777" w:rsidR="00BA6F4B" w:rsidRPr="00DA3997" w:rsidRDefault="00BA6F4B" w:rsidP="00BE6F82">
            <w:pPr>
              <w:pStyle w:val="DokTabellentext"/>
            </w:pPr>
            <w:r w:rsidRPr="00DA3997">
              <w:t>SWFRG025-19</w:t>
            </w:r>
          </w:p>
        </w:tc>
        <w:tc>
          <w:tcPr>
            <w:tcW w:w="1480" w:type="dxa"/>
            <w:noWrap/>
            <w:hideMark/>
          </w:tcPr>
          <w:p w14:paraId="371ECE6F" w14:textId="77777777" w:rsidR="00BA6F4B" w:rsidRPr="00DA3997" w:rsidRDefault="00BA6F4B" w:rsidP="00BE6F82">
            <w:pPr>
              <w:pStyle w:val="DokTabellentext"/>
            </w:pPr>
            <w:r w:rsidRPr="00DA3997">
              <w:t>Poaceae</w:t>
            </w:r>
          </w:p>
        </w:tc>
        <w:tc>
          <w:tcPr>
            <w:tcW w:w="2260" w:type="dxa"/>
            <w:noWrap/>
            <w:hideMark/>
          </w:tcPr>
          <w:p w14:paraId="33E23A56"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08E4D00F" w14:textId="77777777" w:rsidR="00BA6F4B" w:rsidRPr="00DA3997" w:rsidRDefault="00BA6F4B" w:rsidP="00BE6F82">
            <w:pPr>
              <w:pStyle w:val="DokTabellentext"/>
            </w:pPr>
            <w:r w:rsidRPr="00DA3997">
              <w:t>PLCOC125-08</w:t>
            </w:r>
          </w:p>
        </w:tc>
        <w:tc>
          <w:tcPr>
            <w:tcW w:w="1160" w:type="dxa"/>
            <w:noWrap/>
            <w:hideMark/>
          </w:tcPr>
          <w:p w14:paraId="4D0E889E" w14:textId="77777777" w:rsidR="00BA6F4B" w:rsidRPr="00DA3997" w:rsidRDefault="00BA6F4B" w:rsidP="00BE6F82">
            <w:pPr>
              <w:pStyle w:val="DokTabellentext"/>
            </w:pPr>
            <w:r w:rsidRPr="00DA3997">
              <w:t>Poaceae</w:t>
            </w:r>
          </w:p>
        </w:tc>
        <w:tc>
          <w:tcPr>
            <w:tcW w:w="2660" w:type="dxa"/>
            <w:noWrap/>
            <w:hideMark/>
          </w:tcPr>
          <w:p w14:paraId="419C05F1"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ratense</w:t>
            </w:r>
          </w:p>
        </w:tc>
        <w:tc>
          <w:tcPr>
            <w:tcW w:w="640" w:type="dxa"/>
            <w:noWrap/>
            <w:hideMark/>
          </w:tcPr>
          <w:p w14:paraId="199CC1A6" w14:textId="77777777" w:rsidR="00BA6F4B" w:rsidRPr="00DA3997" w:rsidRDefault="00BA6F4B" w:rsidP="00BE6F82">
            <w:pPr>
              <w:pStyle w:val="DokTabellentext"/>
            </w:pPr>
            <w:r w:rsidRPr="00DA3997">
              <w:t>97.7</w:t>
            </w:r>
          </w:p>
        </w:tc>
        <w:tc>
          <w:tcPr>
            <w:tcW w:w="700" w:type="dxa"/>
            <w:noWrap/>
            <w:hideMark/>
          </w:tcPr>
          <w:p w14:paraId="2DBDC1A4" w14:textId="77777777" w:rsidR="00BA6F4B" w:rsidRPr="00DA3997" w:rsidRDefault="00BA6F4B" w:rsidP="00BE6F82">
            <w:pPr>
              <w:pStyle w:val="DokTabellentext"/>
            </w:pPr>
            <w:r w:rsidRPr="00DA3997">
              <w:t>821</w:t>
            </w:r>
          </w:p>
        </w:tc>
        <w:tc>
          <w:tcPr>
            <w:tcW w:w="780" w:type="dxa"/>
            <w:noWrap/>
            <w:hideMark/>
          </w:tcPr>
          <w:p w14:paraId="63BA7D3A" w14:textId="77777777" w:rsidR="00BA6F4B" w:rsidRPr="00DA3997" w:rsidRDefault="00BA6F4B" w:rsidP="00BE6F82">
            <w:pPr>
              <w:pStyle w:val="DokTabellentext"/>
            </w:pPr>
            <w:r w:rsidRPr="00DA3997">
              <w:t>FALSE</w:t>
            </w:r>
          </w:p>
        </w:tc>
        <w:tc>
          <w:tcPr>
            <w:tcW w:w="1040" w:type="dxa"/>
            <w:noWrap/>
            <w:hideMark/>
          </w:tcPr>
          <w:p w14:paraId="0463134F" w14:textId="77777777" w:rsidR="00BA6F4B" w:rsidRPr="00DA3997" w:rsidRDefault="00BA6F4B" w:rsidP="00BE6F82">
            <w:pPr>
              <w:pStyle w:val="DokTabellentext"/>
            </w:pPr>
            <w:r w:rsidRPr="00DA3997">
              <w:t>rbcLa</w:t>
            </w:r>
          </w:p>
        </w:tc>
      </w:tr>
      <w:tr w:rsidR="00BA6F4B" w:rsidRPr="00DA3997" w14:paraId="45F40EB9" w14:textId="77777777" w:rsidTr="00BE6F82">
        <w:trPr>
          <w:trHeight w:val="290"/>
        </w:trPr>
        <w:tc>
          <w:tcPr>
            <w:tcW w:w="1380" w:type="dxa"/>
            <w:noWrap/>
            <w:hideMark/>
          </w:tcPr>
          <w:p w14:paraId="5AAF6400" w14:textId="77777777" w:rsidR="00BA6F4B" w:rsidRPr="00DA3997" w:rsidRDefault="00BA6F4B" w:rsidP="00BE6F82">
            <w:pPr>
              <w:pStyle w:val="DokTabellentext"/>
            </w:pPr>
            <w:r w:rsidRPr="00DA3997">
              <w:t>SWFRG025-19</w:t>
            </w:r>
          </w:p>
        </w:tc>
        <w:tc>
          <w:tcPr>
            <w:tcW w:w="1480" w:type="dxa"/>
            <w:noWrap/>
            <w:hideMark/>
          </w:tcPr>
          <w:p w14:paraId="159C4C1D" w14:textId="77777777" w:rsidR="00BA6F4B" w:rsidRPr="00DA3997" w:rsidRDefault="00BA6F4B" w:rsidP="00BE6F82">
            <w:pPr>
              <w:pStyle w:val="DokTabellentext"/>
            </w:pPr>
            <w:r w:rsidRPr="00DA3997">
              <w:t>Poaceae</w:t>
            </w:r>
          </w:p>
        </w:tc>
        <w:tc>
          <w:tcPr>
            <w:tcW w:w="2260" w:type="dxa"/>
            <w:noWrap/>
            <w:hideMark/>
          </w:tcPr>
          <w:p w14:paraId="2820AE88"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08D46184" w14:textId="77777777" w:rsidR="00BA6F4B" w:rsidRPr="00DA3997" w:rsidRDefault="00BA6F4B" w:rsidP="00BE6F82">
            <w:pPr>
              <w:pStyle w:val="DokTabellentext"/>
            </w:pPr>
            <w:r w:rsidRPr="00DA3997">
              <w:t>GRASS1202-07</w:t>
            </w:r>
          </w:p>
        </w:tc>
        <w:tc>
          <w:tcPr>
            <w:tcW w:w="1160" w:type="dxa"/>
            <w:noWrap/>
            <w:hideMark/>
          </w:tcPr>
          <w:p w14:paraId="56ADAAB7" w14:textId="77777777" w:rsidR="00BA6F4B" w:rsidRPr="00DA3997" w:rsidRDefault="00BA6F4B" w:rsidP="00BE6F82">
            <w:pPr>
              <w:pStyle w:val="DokTabellentext"/>
            </w:pPr>
            <w:r w:rsidRPr="00DA3997">
              <w:t>Poaceae</w:t>
            </w:r>
          </w:p>
        </w:tc>
        <w:tc>
          <w:tcPr>
            <w:tcW w:w="2660" w:type="dxa"/>
            <w:noWrap/>
            <w:hideMark/>
          </w:tcPr>
          <w:p w14:paraId="5F7B1D4C" w14:textId="77777777" w:rsidR="00BA6F4B" w:rsidRPr="00DA3997" w:rsidRDefault="00BA6F4B" w:rsidP="00BE6F82">
            <w:pPr>
              <w:pStyle w:val="DokTabellentext"/>
              <w:rPr>
                <w:i/>
                <w:iCs/>
              </w:rPr>
            </w:pPr>
            <w:r w:rsidRPr="00DA3997">
              <w:rPr>
                <w:i/>
                <w:iCs/>
              </w:rPr>
              <w:t>Schedonorus</w:t>
            </w:r>
            <w:r>
              <w:rPr>
                <w:i/>
                <w:iCs/>
              </w:rPr>
              <w:t xml:space="preserve"> </w:t>
            </w:r>
            <w:r w:rsidRPr="00DA3997">
              <w:rPr>
                <w:i/>
                <w:iCs/>
              </w:rPr>
              <w:t>arundinaceus</w:t>
            </w:r>
          </w:p>
        </w:tc>
        <w:tc>
          <w:tcPr>
            <w:tcW w:w="640" w:type="dxa"/>
            <w:noWrap/>
            <w:hideMark/>
          </w:tcPr>
          <w:p w14:paraId="111FDF41" w14:textId="77777777" w:rsidR="00BA6F4B" w:rsidRPr="00DA3997" w:rsidRDefault="00BA6F4B" w:rsidP="00BE6F82">
            <w:pPr>
              <w:pStyle w:val="DokTabellentext"/>
            </w:pPr>
            <w:r w:rsidRPr="00DA3997">
              <w:t>97.7</w:t>
            </w:r>
          </w:p>
        </w:tc>
        <w:tc>
          <w:tcPr>
            <w:tcW w:w="700" w:type="dxa"/>
            <w:noWrap/>
            <w:hideMark/>
          </w:tcPr>
          <w:p w14:paraId="0EC470A5" w14:textId="77777777" w:rsidR="00BA6F4B" w:rsidRPr="00DA3997" w:rsidRDefault="00BA6F4B" w:rsidP="00BE6F82">
            <w:pPr>
              <w:pStyle w:val="DokTabellentext"/>
            </w:pPr>
            <w:r w:rsidRPr="00DA3997">
              <w:t>821</w:t>
            </w:r>
          </w:p>
        </w:tc>
        <w:tc>
          <w:tcPr>
            <w:tcW w:w="780" w:type="dxa"/>
            <w:noWrap/>
            <w:hideMark/>
          </w:tcPr>
          <w:p w14:paraId="21222DFA" w14:textId="77777777" w:rsidR="00BA6F4B" w:rsidRPr="00DA3997" w:rsidRDefault="00BA6F4B" w:rsidP="00BE6F82">
            <w:pPr>
              <w:pStyle w:val="DokTabellentext"/>
            </w:pPr>
            <w:r w:rsidRPr="00DA3997">
              <w:t>FALSE</w:t>
            </w:r>
          </w:p>
        </w:tc>
        <w:tc>
          <w:tcPr>
            <w:tcW w:w="1040" w:type="dxa"/>
            <w:noWrap/>
            <w:hideMark/>
          </w:tcPr>
          <w:p w14:paraId="374AA6F6" w14:textId="77777777" w:rsidR="00BA6F4B" w:rsidRPr="00DA3997" w:rsidRDefault="00BA6F4B" w:rsidP="00BE6F82">
            <w:pPr>
              <w:pStyle w:val="DokTabellentext"/>
            </w:pPr>
            <w:r w:rsidRPr="00DA3997">
              <w:t>rbcLa</w:t>
            </w:r>
          </w:p>
        </w:tc>
      </w:tr>
      <w:tr w:rsidR="00BA6F4B" w:rsidRPr="00DA3997" w14:paraId="0EFA8D4A" w14:textId="77777777" w:rsidTr="00BE6F82">
        <w:trPr>
          <w:trHeight w:val="290"/>
        </w:trPr>
        <w:tc>
          <w:tcPr>
            <w:tcW w:w="1380" w:type="dxa"/>
            <w:noWrap/>
            <w:hideMark/>
          </w:tcPr>
          <w:p w14:paraId="3EE5A380" w14:textId="77777777" w:rsidR="00BA6F4B" w:rsidRPr="00DA3997" w:rsidRDefault="00BA6F4B" w:rsidP="00BE6F82">
            <w:pPr>
              <w:pStyle w:val="DokTabellentext"/>
            </w:pPr>
            <w:r w:rsidRPr="00DA3997">
              <w:t>SWFRG025-19</w:t>
            </w:r>
          </w:p>
        </w:tc>
        <w:tc>
          <w:tcPr>
            <w:tcW w:w="1480" w:type="dxa"/>
            <w:noWrap/>
            <w:hideMark/>
          </w:tcPr>
          <w:p w14:paraId="0ABE4C9B" w14:textId="77777777" w:rsidR="00BA6F4B" w:rsidRPr="00DA3997" w:rsidRDefault="00BA6F4B" w:rsidP="00BE6F82">
            <w:pPr>
              <w:pStyle w:val="DokTabellentext"/>
            </w:pPr>
            <w:r w:rsidRPr="00DA3997">
              <w:t>Poaceae</w:t>
            </w:r>
          </w:p>
        </w:tc>
        <w:tc>
          <w:tcPr>
            <w:tcW w:w="2260" w:type="dxa"/>
            <w:noWrap/>
            <w:hideMark/>
          </w:tcPr>
          <w:p w14:paraId="418D8763"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6D8FB9D4" w14:textId="77777777" w:rsidR="00BA6F4B" w:rsidRPr="00DA3997" w:rsidRDefault="00BA6F4B" w:rsidP="00BE6F82">
            <w:pPr>
              <w:pStyle w:val="DokTabellentext"/>
            </w:pPr>
            <w:r w:rsidRPr="00DA3997">
              <w:t>GRASS1201-07</w:t>
            </w:r>
          </w:p>
        </w:tc>
        <w:tc>
          <w:tcPr>
            <w:tcW w:w="1160" w:type="dxa"/>
            <w:noWrap/>
            <w:hideMark/>
          </w:tcPr>
          <w:p w14:paraId="3DD8E431" w14:textId="77777777" w:rsidR="00BA6F4B" w:rsidRPr="00DA3997" w:rsidRDefault="00BA6F4B" w:rsidP="00BE6F82">
            <w:pPr>
              <w:pStyle w:val="DokTabellentext"/>
            </w:pPr>
            <w:r w:rsidRPr="00DA3997">
              <w:t>Poaceae</w:t>
            </w:r>
          </w:p>
        </w:tc>
        <w:tc>
          <w:tcPr>
            <w:tcW w:w="2660" w:type="dxa"/>
            <w:noWrap/>
            <w:hideMark/>
          </w:tcPr>
          <w:p w14:paraId="44B6EE1D" w14:textId="77777777" w:rsidR="00BA6F4B" w:rsidRPr="00DA3997" w:rsidRDefault="00BA6F4B" w:rsidP="00BE6F82">
            <w:pPr>
              <w:pStyle w:val="DokTabellentext"/>
              <w:rPr>
                <w:i/>
                <w:iCs/>
              </w:rPr>
            </w:pPr>
            <w:r w:rsidRPr="00DA3997">
              <w:rPr>
                <w:i/>
                <w:iCs/>
              </w:rPr>
              <w:t>Schedonorus</w:t>
            </w:r>
            <w:r>
              <w:rPr>
                <w:i/>
                <w:iCs/>
              </w:rPr>
              <w:t xml:space="preserve"> </w:t>
            </w:r>
            <w:r w:rsidRPr="00DA3997">
              <w:rPr>
                <w:i/>
                <w:iCs/>
              </w:rPr>
              <w:t>arundinaceus</w:t>
            </w:r>
          </w:p>
        </w:tc>
        <w:tc>
          <w:tcPr>
            <w:tcW w:w="640" w:type="dxa"/>
            <w:noWrap/>
            <w:hideMark/>
          </w:tcPr>
          <w:p w14:paraId="38D99EDC" w14:textId="77777777" w:rsidR="00BA6F4B" w:rsidRPr="00DA3997" w:rsidRDefault="00BA6F4B" w:rsidP="00BE6F82">
            <w:pPr>
              <w:pStyle w:val="DokTabellentext"/>
            </w:pPr>
            <w:r w:rsidRPr="00DA3997">
              <w:t>97.7</w:t>
            </w:r>
          </w:p>
        </w:tc>
        <w:tc>
          <w:tcPr>
            <w:tcW w:w="700" w:type="dxa"/>
            <w:noWrap/>
            <w:hideMark/>
          </w:tcPr>
          <w:p w14:paraId="0FB02CF9" w14:textId="77777777" w:rsidR="00BA6F4B" w:rsidRPr="00DA3997" w:rsidRDefault="00BA6F4B" w:rsidP="00BE6F82">
            <w:pPr>
              <w:pStyle w:val="DokTabellentext"/>
            </w:pPr>
            <w:r w:rsidRPr="00DA3997">
              <w:t>821</w:t>
            </w:r>
          </w:p>
        </w:tc>
        <w:tc>
          <w:tcPr>
            <w:tcW w:w="780" w:type="dxa"/>
            <w:noWrap/>
            <w:hideMark/>
          </w:tcPr>
          <w:p w14:paraId="74BA1822" w14:textId="77777777" w:rsidR="00BA6F4B" w:rsidRPr="00DA3997" w:rsidRDefault="00BA6F4B" w:rsidP="00BE6F82">
            <w:pPr>
              <w:pStyle w:val="DokTabellentext"/>
            </w:pPr>
            <w:r w:rsidRPr="00DA3997">
              <w:t>FALSE</w:t>
            </w:r>
          </w:p>
        </w:tc>
        <w:tc>
          <w:tcPr>
            <w:tcW w:w="1040" w:type="dxa"/>
            <w:noWrap/>
            <w:hideMark/>
          </w:tcPr>
          <w:p w14:paraId="223CBBBA" w14:textId="77777777" w:rsidR="00BA6F4B" w:rsidRPr="00DA3997" w:rsidRDefault="00BA6F4B" w:rsidP="00BE6F82">
            <w:pPr>
              <w:pStyle w:val="DokTabellentext"/>
            </w:pPr>
            <w:r w:rsidRPr="00DA3997">
              <w:t>rbcLa</w:t>
            </w:r>
          </w:p>
        </w:tc>
      </w:tr>
      <w:tr w:rsidR="00BA6F4B" w:rsidRPr="00DA3997" w14:paraId="3760E8AD" w14:textId="77777777" w:rsidTr="00BE6F82">
        <w:trPr>
          <w:trHeight w:val="290"/>
        </w:trPr>
        <w:tc>
          <w:tcPr>
            <w:tcW w:w="1380" w:type="dxa"/>
            <w:noWrap/>
            <w:hideMark/>
          </w:tcPr>
          <w:p w14:paraId="3D0B04A2" w14:textId="77777777" w:rsidR="00BA6F4B" w:rsidRPr="00DA3997" w:rsidRDefault="00BA6F4B" w:rsidP="00BE6F82">
            <w:pPr>
              <w:pStyle w:val="DokTabellentext"/>
            </w:pPr>
            <w:r w:rsidRPr="00DA3997">
              <w:t>SWFRG025-19</w:t>
            </w:r>
          </w:p>
        </w:tc>
        <w:tc>
          <w:tcPr>
            <w:tcW w:w="1480" w:type="dxa"/>
            <w:noWrap/>
            <w:hideMark/>
          </w:tcPr>
          <w:p w14:paraId="6ABD8FE5" w14:textId="77777777" w:rsidR="00BA6F4B" w:rsidRPr="00DA3997" w:rsidRDefault="00BA6F4B" w:rsidP="00BE6F82">
            <w:pPr>
              <w:pStyle w:val="DokTabellentext"/>
            </w:pPr>
            <w:r w:rsidRPr="00DA3997">
              <w:t>Poaceae</w:t>
            </w:r>
          </w:p>
        </w:tc>
        <w:tc>
          <w:tcPr>
            <w:tcW w:w="2260" w:type="dxa"/>
            <w:noWrap/>
            <w:hideMark/>
          </w:tcPr>
          <w:p w14:paraId="05462441"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6EE97FD7" w14:textId="77777777" w:rsidR="00BA6F4B" w:rsidRPr="00DA3997" w:rsidRDefault="00BA6F4B" w:rsidP="00BE6F82">
            <w:pPr>
              <w:pStyle w:val="DokTabellentext"/>
            </w:pPr>
            <w:r w:rsidRPr="00DA3997">
              <w:t>GRASS1195-07</w:t>
            </w:r>
          </w:p>
        </w:tc>
        <w:tc>
          <w:tcPr>
            <w:tcW w:w="1160" w:type="dxa"/>
            <w:noWrap/>
            <w:hideMark/>
          </w:tcPr>
          <w:p w14:paraId="0EDA5E15" w14:textId="77777777" w:rsidR="00BA6F4B" w:rsidRPr="00DA3997" w:rsidRDefault="00BA6F4B" w:rsidP="00BE6F82">
            <w:pPr>
              <w:pStyle w:val="DokTabellentext"/>
            </w:pPr>
            <w:r w:rsidRPr="00DA3997">
              <w:t>Poaceae</w:t>
            </w:r>
          </w:p>
        </w:tc>
        <w:tc>
          <w:tcPr>
            <w:tcW w:w="2660" w:type="dxa"/>
            <w:noWrap/>
            <w:hideMark/>
          </w:tcPr>
          <w:p w14:paraId="6A581295"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temulentum</w:t>
            </w:r>
          </w:p>
        </w:tc>
        <w:tc>
          <w:tcPr>
            <w:tcW w:w="640" w:type="dxa"/>
            <w:noWrap/>
            <w:hideMark/>
          </w:tcPr>
          <w:p w14:paraId="4FCDDEDB" w14:textId="77777777" w:rsidR="00BA6F4B" w:rsidRPr="00DA3997" w:rsidRDefault="00BA6F4B" w:rsidP="00BE6F82">
            <w:pPr>
              <w:pStyle w:val="DokTabellentext"/>
            </w:pPr>
            <w:r w:rsidRPr="00DA3997">
              <w:t>97.7</w:t>
            </w:r>
          </w:p>
        </w:tc>
        <w:tc>
          <w:tcPr>
            <w:tcW w:w="700" w:type="dxa"/>
            <w:noWrap/>
            <w:hideMark/>
          </w:tcPr>
          <w:p w14:paraId="27EB53A6" w14:textId="77777777" w:rsidR="00BA6F4B" w:rsidRPr="00DA3997" w:rsidRDefault="00BA6F4B" w:rsidP="00BE6F82">
            <w:pPr>
              <w:pStyle w:val="DokTabellentext"/>
            </w:pPr>
            <w:r w:rsidRPr="00DA3997">
              <w:t>821</w:t>
            </w:r>
          </w:p>
        </w:tc>
        <w:tc>
          <w:tcPr>
            <w:tcW w:w="780" w:type="dxa"/>
            <w:noWrap/>
            <w:hideMark/>
          </w:tcPr>
          <w:p w14:paraId="09F4C3DA" w14:textId="77777777" w:rsidR="00BA6F4B" w:rsidRPr="00DA3997" w:rsidRDefault="00BA6F4B" w:rsidP="00BE6F82">
            <w:pPr>
              <w:pStyle w:val="DokTabellentext"/>
            </w:pPr>
            <w:r w:rsidRPr="00DA3997">
              <w:t>FALSE</w:t>
            </w:r>
          </w:p>
        </w:tc>
        <w:tc>
          <w:tcPr>
            <w:tcW w:w="1040" w:type="dxa"/>
            <w:noWrap/>
            <w:hideMark/>
          </w:tcPr>
          <w:p w14:paraId="0E0A2CAF" w14:textId="77777777" w:rsidR="00BA6F4B" w:rsidRPr="00DA3997" w:rsidRDefault="00BA6F4B" w:rsidP="00BE6F82">
            <w:pPr>
              <w:pStyle w:val="DokTabellentext"/>
            </w:pPr>
            <w:r w:rsidRPr="00DA3997">
              <w:t>rbcLa</w:t>
            </w:r>
          </w:p>
        </w:tc>
      </w:tr>
      <w:tr w:rsidR="00BA6F4B" w:rsidRPr="00DA3997" w14:paraId="687AA66C" w14:textId="77777777" w:rsidTr="00BE6F82">
        <w:trPr>
          <w:trHeight w:val="290"/>
        </w:trPr>
        <w:tc>
          <w:tcPr>
            <w:tcW w:w="1380" w:type="dxa"/>
            <w:noWrap/>
            <w:hideMark/>
          </w:tcPr>
          <w:p w14:paraId="1BCB0A0B" w14:textId="77777777" w:rsidR="00BA6F4B" w:rsidRPr="00DA3997" w:rsidRDefault="00BA6F4B" w:rsidP="00BE6F82">
            <w:pPr>
              <w:pStyle w:val="DokTabellentext"/>
            </w:pPr>
            <w:r w:rsidRPr="00DA3997">
              <w:t>SWFRG025-19</w:t>
            </w:r>
          </w:p>
        </w:tc>
        <w:tc>
          <w:tcPr>
            <w:tcW w:w="1480" w:type="dxa"/>
            <w:noWrap/>
            <w:hideMark/>
          </w:tcPr>
          <w:p w14:paraId="574D0FA0" w14:textId="77777777" w:rsidR="00BA6F4B" w:rsidRPr="00DA3997" w:rsidRDefault="00BA6F4B" w:rsidP="00BE6F82">
            <w:pPr>
              <w:pStyle w:val="DokTabellentext"/>
            </w:pPr>
            <w:r w:rsidRPr="00DA3997">
              <w:t>Poaceae</w:t>
            </w:r>
          </w:p>
        </w:tc>
        <w:tc>
          <w:tcPr>
            <w:tcW w:w="2260" w:type="dxa"/>
            <w:noWrap/>
            <w:hideMark/>
          </w:tcPr>
          <w:p w14:paraId="425D5FD7"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13329878" w14:textId="77777777" w:rsidR="00BA6F4B" w:rsidRPr="00DA3997" w:rsidRDefault="00BA6F4B" w:rsidP="00BE6F82">
            <w:pPr>
              <w:pStyle w:val="DokTabellentext"/>
            </w:pPr>
            <w:r w:rsidRPr="00DA3997">
              <w:t>GRASS1062-07</w:t>
            </w:r>
          </w:p>
        </w:tc>
        <w:tc>
          <w:tcPr>
            <w:tcW w:w="1160" w:type="dxa"/>
            <w:noWrap/>
            <w:hideMark/>
          </w:tcPr>
          <w:p w14:paraId="170FF383" w14:textId="77777777" w:rsidR="00BA6F4B" w:rsidRPr="00DA3997" w:rsidRDefault="00BA6F4B" w:rsidP="00BE6F82">
            <w:pPr>
              <w:pStyle w:val="DokTabellentext"/>
            </w:pPr>
            <w:r w:rsidRPr="00DA3997">
              <w:t>Poaceae</w:t>
            </w:r>
          </w:p>
        </w:tc>
        <w:tc>
          <w:tcPr>
            <w:tcW w:w="2660" w:type="dxa"/>
            <w:noWrap/>
            <w:hideMark/>
          </w:tcPr>
          <w:p w14:paraId="59FD99BE" w14:textId="77777777" w:rsidR="00BA6F4B" w:rsidRPr="00DA3997" w:rsidRDefault="00BA6F4B" w:rsidP="00BE6F82">
            <w:pPr>
              <w:pStyle w:val="DokTabellentext"/>
              <w:rPr>
                <w:i/>
                <w:iCs/>
              </w:rPr>
            </w:pPr>
            <w:r w:rsidRPr="00DA3997">
              <w:rPr>
                <w:i/>
                <w:iCs/>
              </w:rPr>
              <w:t>Schedonorus</w:t>
            </w:r>
            <w:r>
              <w:rPr>
                <w:i/>
                <w:iCs/>
              </w:rPr>
              <w:t xml:space="preserve"> </w:t>
            </w:r>
            <w:r w:rsidRPr="00DA3997">
              <w:rPr>
                <w:i/>
                <w:iCs/>
              </w:rPr>
              <w:t>arundinaceus</w:t>
            </w:r>
          </w:p>
        </w:tc>
        <w:tc>
          <w:tcPr>
            <w:tcW w:w="640" w:type="dxa"/>
            <w:noWrap/>
            <w:hideMark/>
          </w:tcPr>
          <w:p w14:paraId="70FFEDDB" w14:textId="77777777" w:rsidR="00BA6F4B" w:rsidRPr="00DA3997" w:rsidRDefault="00BA6F4B" w:rsidP="00BE6F82">
            <w:pPr>
              <w:pStyle w:val="DokTabellentext"/>
            </w:pPr>
            <w:r w:rsidRPr="00DA3997">
              <w:t>97.7</w:t>
            </w:r>
          </w:p>
        </w:tc>
        <w:tc>
          <w:tcPr>
            <w:tcW w:w="700" w:type="dxa"/>
            <w:noWrap/>
            <w:hideMark/>
          </w:tcPr>
          <w:p w14:paraId="2554D09D" w14:textId="77777777" w:rsidR="00BA6F4B" w:rsidRPr="00DA3997" w:rsidRDefault="00BA6F4B" w:rsidP="00BE6F82">
            <w:pPr>
              <w:pStyle w:val="DokTabellentext"/>
            </w:pPr>
            <w:r w:rsidRPr="00DA3997">
              <w:t>821</w:t>
            </w:r>
          </w:p>
        </w:tc>
        <w:tc>
          <w:tcPr>
            <w:tcW w:w="780" w:type="dxa"/>
            <w:noWrap/>
            <w:hideMark/>
          </w:tcPr>
          <w:p w14:paraId="41D3D9CC" w14:textId="77777777" w:rsidR="00BA6F4B" w:rsidRPr="00DA3997" w:rsidRDefault="00BA6F4B" w:rsidP="00BE6F82">
            <w:pPr>
              <w:pStyle w:val="DokTabellentext"/>
            </w:pPr>
            <w:r w:rsidRPr="00DA3997">
              <w:t>FALSE</w:t>
            </w:r>
          </w:p>
        </w:tc>
        <w:tc>
          <w:tcPr>
            <w:tcW w:w="1040" w:type="dxa"/>
            <w:noWrap/>
            <w:hideMark/>
          </w:tcPr>
          <w:p w14:paraId="77573AE0" w14:textId="77777777" w:rsidR="00BA6F4B" w:rsidRPr="00DA3997" w:rsidRDefault="00BA6F4B" w:rsidP="00BE6F82">
            <w:pPr>
              <w:pStyle w:val="DokTabellentext"/>
            </w:pPr>
            <w:r w:rsidRPr="00DA3997">
              <w:t>rbcLa</w:t>
            </w:r>
          </w:p>
        </w:tc>
      </w:tr>
      <w:tr w:rsidR="00BA6F4B" w:rsidRPr="00DA3997" w14:paraId="316A6F02" w14:textId="77777777" w:rsidTr="00BE6F82">
        <w:trPr>
          <w:trHeight w:val="290"/>
        </w:trPr>
        <w:tc>
          <w:tcPr>
            <w:tcW w:w="1380" w:type="dxa"/>
            <w:noWrap/>
            <w:hideMark/>
          </w:tcPr>
          <w:p w14:paraId="444F7199" w14:textId="77777777" w:rsidR="00BA6F4B" w:rsidRPr="00DA3997" w:rsidRDefault="00BA6F4B" w:rsidP="00BE6F82">
            <w:pPr>
              <w:pStyle w:val="DokTabellentext"/>
            </w:pPr>
            <w:r w:rsidRPr="00DA3997">
              <w:t>SWFRG025-19</w:t>
            </w:r>
          </w:p>
        </w:tc>
        <w:tc>
          <w:tcPr>
            <w:tcW w:w="1480" w:type="dxa"/>
            <w:noWrap/>
            <w:hideMark/>
          </w:tcPr>
          <w:p w14:paraId="36C5D7CB" w14:textId="77777777" w:rsidR="00BA6F4B" w:rsidRPr="00DA3997" w:rsidRDefault="00BA6F4B" w:rsidP="00BE6F82">
            <w:pPr>
              <w:pStyle w:val="DokTabellentext"/>
            </w:pPr>
            <w:r w:rsidRPr="00DA3997">
              <w:t>Poaceae</w:t>
            </w:r>
          </w:p>
        </w:tc>
        <w:tc>
          <w:tcPr>
            <w:tcW w:w="2260" w:type="dxa"/>
            <w:noWrap/>
            <w:hideMark/>
          </w:tcPr>
          <w:p w14:paraId="5EF45F16"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5FF0AEC0" w14:textId="77777777" w:rsidR="00BA6F4B" w:rsidRPr="00DA3997" w:rsidRDefault="00BA6F4B" w:rsidP="00BE6F82">
            <w:pPr>
              <w:pStyle w:val="DokTabellentext"/>
            </w:pPr>
            <w:r w:rsidRPr="00DA3997">
              <w:t>GRASS1034-07</w:t>
            </w:r>
          </w:p>
        </w:tc>
        <w:tc>
          <w:tcPr>
            <w:tcW w:w="1160" w:type="dxa"/>
            <w:noWrap/>
            <w:hideMark/>
          </w:tcPr>
          <w:p w14:paraId="2F6CDAD6" w14:textId="77777777" w:rsidR="00BA6F4B" w:rsidRPr="00DA3997" w:rsidRDefault="00BA6F4B" w:rsidP="00BE6F82">
            <w:pPr>
              <w:pStyle w:val="DokTabellentext"/>
            </w:pPr>
            <w:r w:rsidRPr="00DA3997">
              <w:t>Poaceae</w:t>
            </w:r>
          </w:p>
        </w:tc>
        <w:tc>
          <w:tcPr>
            <w:tcW w:w="2660" w:type="dxa"/>
            <w:noWrap/>
            <w:hideMark/>
          </w:tcPr>
          <w:p w14:paraId="7E140A79" w14:textId="77777777" w:rsidR="00BA6F4B" w:rsidRPr="00DA3997" w:rsidRDefault="00BA6F4B" w:rsidP="00BE6F82">
            <w:pPr>
              <w:pStyle w:val="DokTabellentext"/>
              <w:rPr>
                <w:i/>
                <w:iCs/>
              </w:rPr>
            </w:pPr>
            <w:r w:rsidRPr="00DA3997">
              <w:rPr>
                <w:i/>
                <w:iCs/>
              </w:rPr>
              <w:t>Schedonorus</w:t>
            </w:r>
            <w:r>
              <w:rPr>
                <w:i/>
                <w:iCs/>
              </w:rPr>
              <w:t xml:space="preserve"> </w:t>
            </w:r>
            <w:r w:rsidRPr="00DA3997">
              <w:rPr>
                <w:i/>
                <w:iCs/>
              </w:rPr>
              <w:t>arundinaceus</w:t>
            </w:r>
          </w:p>
        </w:tc>
        <w:tc>
          <w:tcPr>
            <w:tcW w:w="640" w:type="dxa"/>
            <w:noWrap/>
            <w:hideMark/>
          </w:tcPr>
          <w:p w14:paraId="61E2AFC7" w14:textId="77777777" w:rsidR="00BA6F4B" w:rsidRPr="00DA3997" w:rsidRDefault="00BA6F4B" w:rsidP="00BE6F82">
            <w:pPr>
              <w:pStyle w:val="DokTabellentext"/>
            </w:pPr>
            <w:r w:rsidRPr="00DA3997">
              <w:t>97.7</w:t>
            </w:r>
          </w:p>
        </w:tc>
        <w:tc>
          <w:tcPr>
            <w:tcW w:w="700" w:type="dxa"/>
            <w:noWrap/>
            <w:hideMark/>
          </w:tcPr>
          <w:p w14:paraId="507E4DD1" w14:textId="77777777" w:rsidR="00BA6F4B" w:rsidRPr="00DA3997" w:rsidRDefault="00BA6F4B" w:rsidP="00BE6F82">
            <w:pPr>
              <w:pStyle w:val="DokTabellentext"/>
            </w:pPr>
            <w:r w:rsidRPr="00DA3997">
              <w:t>821</w:t>
            </w:r>
          </w:p>
        </w:tc>
        <w:tc>
          <w:tcPr>
            <w:tcW w:w="780" w:type="dxa"/>
            <w:noWrap/>
            <w:hideMark/>
          </w:tcPr>
          <w:p w14:paraId="187C33AE" w14:textId="77777777" w:rsidR="00BA6F4B" w:rsidRPr="00DA3997" w:rsidRDefault="00BA6F4B" w:rsidP="00BE6F82">
            <w:pPr>
              <w:pStyle w:val="DokTabellentext"/>
            </w:pPr>
            <w:r w:rsidRPr="00DA3997">
              <w:t>FALSE</w:t>
            </w:r>
          </w:p>
        </w:tc>
        <w:tc>
          <w:tcPr>
            <w:tcW w:w="1040" w:type="dxa"/>
            <w:noWrap/>
            <w:hideMark/>
          </w:tcPr>
          <w:p w14:paraId="6FD74B23" w14:textId="77777777" w:rsidR="00BA6F4B" w:rsidRPr="00DA3997" w:rsidRDefault="00BA6F4B" w:rsidP="00BE6F82">
            <w:pPr>
              <w:pStyle w:val="DokTabellentext"/>
            </w:pPr>
            <w:r w:rsidRPr="00DA3997">
              <w:t>rbcLa</w:t>
            </w:r>
          </w:p>
        </w:tc>
      </w:tr>
      <w:tr w:rsidR="00BA6F4B" w:rsidRPr="00DA3997" w14:paraId="6282D12D" w14:textId="77777777" w:rsidTr="00BE6F82">
        <w:trPr>
          <w:trHeight w:val="290"/>
        </w:trPr>
        <w:tc>
          <w:tcPr>
            <w:tcW w:w="1380" w:type="dxa"/>
            <w:noWrap/>
            <w:hideMark/>
          </w:tcPr>
          <w:p w14:paraId="5B316BC7" w14:textId="77777777" w:rsidR="00BA6F4B" w:rsidRPr="00DA3997" w:rsidRDefault="00BA6F4B" w:rsidP="00BE6F82">
            <w:pPr>
              <w:pStyle w:val="DokTabellentext"/>
            </w:pPr>
            <w:r w:rsidRPr="00DA3997">
              <w:t>SWFRG025-19</w:t>
            </w:r>
          </w:p>
        </w:tc>
        <w:tc>
          <w:tcPr>
            <w:tcW w:w="1480" w:type="dxa"/>
            <w:noWrap/>
            <w:hideMark/>
          </w:tcPr>
          <w:p w14:paraId="12009926" w14:textId="77777777" w:rsidR="00BA6F4B" w:rsidRPr="00DA3997" w:rsidRDefault="00BA6F4B" w:rsidP="00BE6F82">
            <w:pPr>
              <w:pStyle w:val="DokTabellentext"/>
            </w:pPr>
            <w:r w:rsidRPr="00DA3997">
              <w:t>Poaceae</w:t>
            </w:r>
          </w:p>
        </w:tc>
        <w:tc>
          <w:tcPr>
            <w:tcW w:w="2260" w:type="dxa"/>
            <w:noWrap/>
            <w:hideMark/>
          </w:tcPr>
          <w:p w14:paraId="3BFFF0D7"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64C73E1F" w14:textId="77777777" w:rsidR="00BA6F4B" w:rsidRPr="00DA3997" w:rsidRDefault="00BA6F4B" w:rsidP="00BE6F82">
            <w:pPr>
              <w:pStyle w:val="DokTabellentext"/>
            </w:pPr>
            <w:r w:rsidRPr="00DA3997">
              <w:t>GRASS1020-07</w:t>
            </w:r>
          </w:p>
        </w:tc>
        <w:tc>
          <w:tcPr>
            <w:tcW w:w="1160" w:type="dxa"/>
            <w:noWrap/>
            <w:hideMark/>
          </w:tcPr>
          <w:p w14:paraId="4AA7192E" w14:textId="77777777" w:rsidR="00BA6F4B" w:rsidRPr="00DA3997" w:rsidRDefault="00BA6F4B" w:rsidP="00BE6F82">
            <w:pPr>
              <w:pStyle w:val="DokTabellentext"/>
            </w:pPr>
            <w:r w:rsidRPr="00DA3997">
              <w:t>Poaceae</w:t>
            </w:r>
          </w:p>
        </w:tc>
        <w:tc>
          <w:tcPr>
            <w:tcW w:w="2660" w:type="dxa"/>
            <w:noWrap/>
            <w:hideMark/>
          </w:tcPr>
          <w:p w14:paraId="077DE576"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14:paraId="03D89AFD" w14:textId="77777777" w:rsidR="00BA6F4B" w:rsidRPr="00DA3997" w:rsidRDefault="00BA6F4B" w:rsidP="00BE6F82">
            <w:pPr>
              <w:pStyle w:val="DokTabellentext"/>
            </w:pPr>
            <w:r w:rsidRPr="00DA3997">
              <w:t>97.7</w:t>
            </w:r>
          </w:p>
        </w:tc>
        <w:tc>
          <w:tcPr>
            <w:tcW w:w="700" w:type="dxa"/>
            <w:noWrap/>
            <w:hideMark/>
          </w:tcPr>
          <w:p w14:paraId="27BE9B73" w14:textId="77777777" w:rsidR="00BA6F4B" w:rsidRPr="00DA3997" w:rsidRDefault="00BA6F4B" w:rsidP="00BE6F82">
            <w:pPr>
              <w:pStyle w:val="DokTabellentext"/>
            </w:pPr>
            <w:r w:rsidRPr="00DA3997">
              <w:t>821</w:t>
            </w:r>
          </w:p>
        </w:tc>
        <w:tc>
          <w:tcPr>
            <w:tcW w:w="780" w:type="dxa"/>
            <w:noWrap/>
            <w:hideMark/>
          </w:tcPr>
          <w:p w14:paraId="565E65D0" w14:textId="77777777" w:rsidR="00BA6F4B" w:rsidRPr="00DA3997" w:rsidRDefault="00BA6F4B" w:rsidP="00BE6F82">
            <w:pPr>
              <w:pStyle w:val="DokTabellentext"/>
            </w:pPr>
            <w:r w:rsidRPr="00DA3997">
              <w:t>FALSE</w:t>
            </w:r>
          </w:p>
        </w:tc>
        <w:tc>
          <w:tcPr>
            <w:tcW w:w="1040" w:type="dxa"/>
            <w:noWrap/>
            <w:hideMark/>
          </w:tcPr>
          <w:p w14:paraId="7E74D0FF" w14:textId="77777777" w:rsidR="00BA6F4B" w:rsidRPr="00DA3997" w:rsidRDefault="00BA6F4B" w:rsidP="00BE6F82">
            <w:pPr>
              <w:pStyle w:val="DokTabellentext"/>
            </w:pPr>
            <w:r w:rsidRPr="00DA3997">
              <w:t>rbcLa</w:t>
            </w:r>
          </w:p>
        </w:tc>
      </w:tr>
      <w:tr w:rsidR="00BA6F4B" w:rsidRPr="00DA3997" w14:paraId="66D7C436" w14:textId="77777777" w:rsidTr="00BE6F82">
        <w:trPr>
          <w:trHeight w:val="290"/>
        </w:trPr>
        <w:tc>
          <w:tcPr>
            <w:tcW w:w="1380" w:type="dxa"/>
            <w:noWrap/>
            <w:hideMark/>
          </w:tcPr>
          <w:p w14:paraId="4F9FA601" w14:textId="77777777" w:rsidR="00BA6F4B" w:rsidRPr="00DA3997" w:rsidRDefault="00BA6F4B" w:rsidP="00BE6F82">
            <w:pPr>
              <w:pStyle w:val="DokTabellentext"/>
            </w:pPr>
            <w:r w:rsidRPr="00DA3997">
              <w:t>SWFRG025-19</w:t>
            </w:r>
          </w:p>
        </w:tc>
        <w:tc>
          <w:tcPr>
            <w:tcW w:w="1480" w:type="dxa"/>
            <w:noWrap/>
            <w:hideMark/>
          </w:tcPr>
          <w:p w14:paraId="3AB05B77" w14:textId="77777777" w:rsidR="00BA6F4B" w:rsidRPr="00DA3997" w:rsidRDefault="00BA6F4B" w:rsidP="00BE6F82">
            <w:pPr>
              <w:pStyle w:val="DokTabellentext"/>
            </w:pPr>
            <w:r w:rsidRPr="00DA3997">
              <w:t>Poaceae</w:t>
            </w:r>
          </w:p>
        </w:tc>
        <w:tc>
          <w:tcPr>
            <w:tcW w:w="2260" w:type="dxa"/>
            <w:noWrap/>
            <w:hideMark/>
          </w:tcPr>
          <w:p w14:paraId="1AB1BBAD"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2F798E5A" w14:textId="77777777" w:rsidR="00BA6F4B" w:rsidRPr="00DA3997" w:rsidRDefault="00BA6F4B" w:rsidP="00BE6F82">
            <w:pPr>
              <w:pStyle w:val="DokTabellentext"/>
            </w:pPr>
            <w:r w:rsidRPr="00DA3997">
              <w:t>GRASS986-07</w:t>
            </w:r>
          </w:p>
        </w:tc>
        <w:tc>
          <w:tcPr>
            <w:tcW w:w="1160" w:type="dxa"/>
            <w:noWrap/>
            <w:hideMark/>
          </w:tcPr>
          <w:p w14:paraId="6556D681" w14:textId="77777777" w:rsidR="00BA6F4B" w:rsidRPr="00DA3997" w:rsidRDefault="00BA6F4B" w:rsidP="00BE6F82">
            <w:pPr>
              <w:pStyle w:val="DokTabellentext"/>
            </w:pPr>
            <w:r w:rsidRPr="00DA3997">
              <w:t>Poaceae</w:t>
            </w:r>
          </w:p>
        </w:tc>
        <w:tc>
          <w:tcPr>
            <w:tcW w:w="2660" w:type="dxa"/>
            <w:noWrap/>
            <w:hideMark/>
          </w:tcPr>
          <w:p w14:paraId="4F6FFB76"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14:paraId="160ECD97" w14:textId="77777777" w:rsidR="00BA6F4B" w:rsidRPr="00DA3997" w:rsidRDefault="00BA6F4B" w:rsidP="00BE6F82">
            <w:pPr>
              <w:pStyle w:val="DokTabellentext"/>
            </w:pPr>
            <w:r w:rsidRPr="00DA3997">
              <w:t>97.7</w:t>
            </w:r>
          </w:p>
        </w:tc>
        <w:tc>
          <w:tcPr>
            <w:tcW w:w="700" w:type="dxa"/>
            <w:noWrap/>
            <w:hideMark/>
          </w:tcPr>
          <w:p w14:paraId="50F1C6A9" w14:textId="77777777" w:rsidR="00BA6F4B" w:rsidRPr="00DA3997" w:rsidRDefault="00BA6F4B" w:rsidP="00BE6F82">
            <w:pPr>
              <w:pStyle w:val="DokTabellentext"/>
            </w:pPr>
            <w:r w:rsidRPr="00DA3997">
              <w:t>821</w:t>
            </w:r>
          </w:p>
        </w:tc>
        <w:tc>
          <w:tcPr>
            <w:tcW w:w="780" w:type="dxa"/>
            <w:noWrap/>
            <w:hideMark/>
          </w:tcPr>
          <w:p w14:paraId="665F330F" w14:textId="77777777" w:rsidR="00BA6F4B" w:rsidRPr="00DA3997" w:rsidRDefault="00BA6F4B" w:rsidP="00BE6F82">
            <w:pPr>
              <w:pStyle w:val="DokTabellentext"/>
            </w:pPr>
            <w:r w:rsidRPr="00DA3997">
              <w:t>FALSE</w:t>
            </w:r>
          </w:p>
        </w:tc>
        <w:tc>
          <w:tcPr>
            <w:tcW w:w="1040" w:type="dxa"/>
            <w:noWrap/>
            <w:hideMark/>
          </w:tcPr>
          <w:p w14:paraId="6D36B557" w14:textId="77777777" w:rsidR="00BA6F4B" w:rsidRPr="00DA3997" w:rsidRDefault="00BA6F4B" w:rsidP="00BE6F82">
            <w:pPr>
              <w:pStyle w:val="DokTabellentext"/>
            </w:pPr>
            <w:r w:rsidRPr="00DA3997">
              <w:t>rbcLa</w:t>
            </w:r>
          </w:p>
        </w:tc>
      </w:tr>
      <w:tr w:rsidR="00BA6F4B" w:rsidRPr="00DA3997" w14:paraId="4DBCC0F3" w14:textId="77777777" w:rsidTr="00BE6F82">
        <w:trPr>
          <w:trHeight w:val="290"/>
        </w:trPr>
        <w:tc>
          <w:tcPr>
            <w:tcW w:w="1380" w:type="dxa"/>
            <w:noWrap/>
            <w:hideMark/>
          </w:tcPr>
          <w:p w14:paraId="7E8F4453" w14:textId="77777777" w:rsidR="00BA6F4B" w:rsidRPr="00DA3997" w:rsidRDefault="00BA6F4B" w:rsidP="00BE6F82">
            <w:pPr>
              <w:pStyle w:val="DokTabellentext"/>
            </w:pPr>
            <w:r w:rsidRPr="00DA3997">
              <w:t>SWFRG025-19</w:t>
            </w:r>
          </w:p>
        </w:tc>
        <w:tc>
          <w:tcPr>
            <w:tcW w:w="1480" w:type="dxa"/>
            <w:noWrap/>
            <w:hideMark/>
          </w:tcPr>
          <w:p w14:paraId="593D15E4" w14:textId="77777777" w:rsidR="00BA6F4B" w:rsidRPr="00DA3997" w:rsidRDefault="00BA6F4B" w:rsidP="00BE6F82">
            <w:pPr>
              <w:pStyle w:val="DokTabellentext"/>
            </w:pPr>
            <w:r w:rsidRPr="00DA3997">
              <w:t>Poaceae</w:t>
            </w:r>
          </w:p>
        </w:tc>
        <w:tc>
          <w:tcPr>
            <w:tcW w:w="2260" w:type="dxa"/>
            <w:noWrap/>
            <w:hideMark/>
          </w:tcPr>
          <w:p w14:paraId="177DC1D8"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4E82322A" w14:textId="77777777" w:rsidR="00BA6F4B" w:rsidRPr="00DA3997" w:rsidRDefault="00BA6F4B" w:rsidP="00BE6F82">
            <w:pPr>
              <w:pStyle w:val="DokTabellentext"/>
            </w:pPr>
            <w:r w:rsidRPr="00DA3997">
              <w:t>KSR314-07</w:t>
            </w:r>
          </w:p>
        </w:tc>
        <w:tc>
          <w:tcPr>
            <w:tcW w:w="1160" w:type="dxa"/>
            <w:noWrap/>
            <w:hideMark/>
          </w:tcPr>
          <w:p w14:paraId="73CB6606" w14:textId="77777777" w:rsidR="00BA6F4B" w:rsidRPr="00DA3997" w:rsidRDefault="00BA6F4B" w:rsidP="00BE6F82">
            <w:pPr>
              <w:pStyle w:val="DokTabellentext"/>
            </w:pPr>
            <w:r w:rsidRPr="00DA3997">
              <w:t>Poaceae</w:t>
            </w:r>
          </w:p>
        </w:tc>
        <w:tc>
          <w:tcPr>
            <w:tcW w:w="2660" w:type="dxa"/>
            <w:noWrap/>
            <w:hideMark/>
          </w:tcPr>
          <w:p w14:paraId="5D15DC2E"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arundinacea</w:t>
            </w:r>
          </w:p>
        </w:tc>
        <w:tc>
          <w:tcPr>
            <w:tcW w:w="640" w:type="dxa"/>
            <w:noWrap/>
            <w:hideMark/>
          </w:tcPr>
          <w:p w14:paraId="2AACAF0C" w14:textId="77777777" w:rsidR="00BA6F4B" w:rsidRPr="00DA3997" w:rsidRDefault="00BA6F4B" w:rsidP="00BE6F82">
            <w:pPr>
              <w:pStyle w:val="DokTabellentext"/>
            </w:pPr>
            <w:r w:rsidRPr="00DA3997">
              <w:t>97.7</w:t>
            </w:r>
          </w:p>
        </w:tc>
        <w:tc>
          <w:tcPr>
            <w:tcW w:w="700" w:type="dxa"/>
            <w:noWrap/>
            <w:hideMark/>
          </w:tcPr>
          <w:p w14:paraId="3DC42D23" w14:textId="77777777" w:rsidR="00BA6F4B" w:rsidRPr="00DA3997" w:rsidRDefault="00BA6F4B" w:rsidP="00BE6F82">
            <w:pPr>
              <w:pStyle w:val="DokTabellentext"/>
            </w:pPr>
            <w:r w:rsidRPr="00DA3997">
              <w:t>821</w:t>
            </w:r>
          </w:p>
        </w:tc>
        <w:tc>
          <w:tcPr>
            <w:tcW w:w="780" w:type="dxa"/>
            <w:noWrap/>
            <w:hideMark/>
          </w:tcPr>
          <w:p w14:paraId="2A046006" w14:textId="77777777" w:rsidR="00BA6F4B" w:rsidRPr="00DA3997" w:rsidRDefault="00BA6F4B" w:rsidP="00BE6F82">
            <w:pPr>
              <w:pStyle w:val="DokTabellentext"/>
            </w:pPr>
            <w:r w:rsidRPr="00DA3997">
              <w:t>FALSE</w:t>
            </w:r>
          </w:p>
        </w:tc>
        <w:tc>
          <w:tcPr>
            <w:tcW w:w="1040" w:type="dxa"/>
            <w:noWrap/>
            <w:hideMark/>
          </w:tcPr>
          <w:p w14:paraId="04E48486" w14:textId="77777777" w:rsidR="00BA6F4B" w:rsidRPr="00DA3997" w:rsidRDefault="00BA6F4B" w:rsidP="00BE6F82">
            <w:pPr>
              <w:pStyle w:val="DokTabellentext"/>
            </w:pPr>
            <w:r w:rsidRPr="00DA3997">
              <w:t>rbcLa</w:t>
            </w:r>
          </w:p>
        </w:tc>
      </w:tr>
      <w:tr w:rsidR="00BA6F4B" w:rsidRPr="00DA3997" w14:paraId="2B9BCDDF" w14:textId="77777777" w:rsidTr="00BE6F82">
        <w:trPr>
          <w:trHeight w:val="290"/>
        </w:trPr>
        <w:tc>
          <w:tcPr>
            <w:tcW w:w="1380" w:type="dxa"/>
            <w:noWrap/>
            <w:hideMark/>
          </w:tcPr>
          <w:p w14:paraId="5D4313ED" w14:textId="77777777" w:rsidR="00BA6F4B" w:rsidRPr="00DA3997" w:rsidRDefault="00BA6F4B" w:rsidP="00BE6F82">
            <w:pPr>
              <w:pStyle w:val="DokTabellentext"/>
            </w:pPr>
            <w:r w:rsidRPr="00DA3997">
              <w:t>SWFRG025-19</w:t>
            </w:r>
          </w:p>
        </w:tc>
        <w:tc>
          <w:tcPr>
            <w:tcW w:w="1480" w:type="dxa"/>
            <w:noWrap/>
            <w:hideMark/>
          </w:tcPr>
          <w:p w14:paraId="71604948" w14:textId="77777777" w:rsidR="00BA6F4B" w:rsidRPr="00DA3997" w:rsidRDefault="00BA6F4B" w:rsidP="00BE6F82">
            <w:pPr>
              <w:pStyle w:val="DokTabellentext"/>
            </w:pPr>
            <w:r w:rsidRPr="00DA3997">
              <w:t>Poaceae</w:t>
            </w:r>
          </w:p>
        </w:tc>
        <w:tc>
          <w:tcPr>
            <w:tcW w:w="2260" w:type="dxa"/>
            <w:noWrap/>
            <w:hideMark/>
          </w:tcPr>
          <w:p w14:paraId="15E8355D"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0853DAF9" w14:textId="77777777" w:rsidR="00BA6F4B" w:rsidRPr="00DA3997" w:rsidRDefault="00BA6F4B" w:rsidP="00BE6F82">
            <w:pPr>
              <w:pStyle w:val="DokTabellentext"/>
            </w:pPr>
            <w:r w:rsidRPr="00DA3997">
              <w:t>KSR116-07</w:t>
            </w:r>
          </w:p>
        </w:tc>
        <w:tc>
          <w:tcPr>
            <w:tcW w:w="1160" w:type="dxa"/>
            <w:noWrap/>
            <w:hideMark/>
          </w:tcPr>
          <w:p w14:paraId="1404400D" w14:textId="77777777" w:rsidR="00BA6F4B" w:rsidRPr="00DA3997" w:rsidRDefault="00BA6F4B" w:rsidP="00BE6F82">
            <w:pPr>
              <w:pStyle w:val="DokTabellentext"/>
            </w:pPr>
            <w:r w:rsidRPr="00DA3997">
              <w:t>Poaceae</w:t>
            </w:r>
          </w:p>
        </w:tc>
        <w:tc>
          <w:tcPr>
            <w:tcW w:w="2660" w:type="dxa"/>
            <w:noWrap/>
            <w:hideMark/>
          </w:tcPr>
          <w:p w14:paraId="0219F20B"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14:paraId="38672FC4" w14:textId="77777777" w:rsidR="00BA6F4B" w:rsidRPr="00DA3997" w:rsidRDefault="00BA6F4B" w:rsidP="00BE6F82">
            <w:pPr>
              <w:pStyle w:val="DokTabellentext"/>
            </w:pPr>
            <w:r w:rsidRPr="00DA3997">
              <w:t>97.7</w:t>
            </w:r>
          </w:p>
        </w:tc>
        <w:tc>
          <w:tcPr>
            <w:tcW w:w="700" w:type="dxa"/>
            <w:noWrap/>
            <w:hideMark/>
          </w:tcPr>
          <w:p w14:paraId="69A04CA4" w14:textId="77777777" w:rsidR="00BA6F4B" w:rsidRPr="00DA3997" w:rsidRDefault="00BA6F4B" w:rsidP="00BE6F82">
            <w:pPr>
              <w:pStyle w:val="DokTabellentext"/>
            </w:pPr>
            <w:r w:rsidRPr="00DA3997">
              <w:t>821</w:t>
            </w:r>
          </w:p>
        </w:tc>
        <w:tc>
          <w:tcPr>
            <w:tcW w:w="780" w:type="dxa"/>
            <w:noWrap/>
            <w:hideMark/>
          </w:tcPr>
          <w:p w14:paraId="45A929A3" w14:textId="77777777" w:rsidR="00BA6F4B" w:rsidRPr="00DA3997" w:rsidRDefault="00BA6F4B" w:rsidP="00BE6F82">
            <w:pPr>
              <w:pStyle w:val="DokTabellentext"/>
            </w:pPr>
            <w:r w:rsidRPr="00DA3997">
              <w:t>FALSE</w:t>
            </w:r>
          </w:p>
        </w:tc>
        <w:tc>
          <w:tcPr>
            <w:tcW w:w="1040" w:type="dxa"/>
            <w:noWrap/>
            <w:hideMark/>
          </w:tcPr>
          <w:p w14:paraId="05AF27F0" w14:textId="77777777" w:rsidR="00BA6F4B" w:rsidRPr="00DA3997" w:rsidRDefault="00BA6F4B" w:rsidP="00BE6F82">
            <w:pPr>
              <w:pStyle w:val="DokTabellentext"/>
            </w:pPr>
            <w:r w:rsidRPr="00DA3997">
              <w:t>rbcLa</w:t>
            </w:r>
          </w:p>
        </w:tc>
      </w:tr>
      <w:tr w:rsidR="00BA6F4B" w:rsidRPr="00DA3997" w14:paraId="32B2A9ED" w14:textId="77777777" w:rsidTr="00BE6F82">
        <w:trPr>
          <w:trHeight w:val="290"/>
        </w:trPr>
        <w:tc>
          <w:tcPr>
            <w:tcW w:w="1380" w:type="dxa"/>
            <w:noWrap/>
            <w:hideMark/>
          </w:tcPr>
          <w:p w14:paraId="1335B9E2" w14:textId="77777777" w:rsidR="00BA6F4B" w:rsidRPr="00DA3997" w:rsidRDefault="00BA6F4B" w:rsidP="00BE6F82">
            <w:pPr>
              <w:pStyle w:val="DokTabellentext"/>
            </w:pPr>
            <w:r w:rsidRPr="00DA3997">
              <w:t>SWFRG025-19</w:t>
            </w:r>
          </w:p>
        </w:tc>
        <w:tc>
          <w:tcPr>
            <w:tcW w:w="1480" w:type="dxa"/>
            <w:noWrap/>
            <w:hideMark/>
          </w:tcPr>
          <w:p w14:paraId="0F28CCBA" w14:textId="77777777" w:rsidR="00BA6F4B" w:rsidRPr="00DA3997" w:rsidRDefault="00BA6F4B" w:rsidP="00BE6F82">
            <w:pPr>
              <w:pStyle w:val="DokTabellentext"/>
            </w:pPr>
            <w:r w:rsidRPr="00DA3997">
              <w:t>Poaceae</w:t>
            </w:r>
          </w:p>
        </w:tc>
        <w:tc>
          <w:tcPr>
            <w:tcW w:w="2260" w:type="dxa"/>
            <w:noWrap/>
            <w:hideMark/>
          </w:tcPr>
          <w:p w14:paraId="2B42A2D6"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366DA61D" w14:textId="77777777" w:rsidR="00BA6F4B" w:rsidRPr="00DA3997" w:rsidRDefault="00BA6F4B" w:rsidP="00BE6F82">
            <w:pPr>
              <w:pStyle w:val="DokTabellentext"/>
            </w:pPr>
            <w:r w:rsidRPr="00DA3997">
              <w:t>KSR077-07</w:t>
            </w:r>
          </w:p>
        </w:tc>
        <w:tc>
          <w:tcPr>
            <w:tcW w:w="1160" w:type="dxa"/>
            <w:noWrap/>
            <w:hideMark/>
          </w:tcPr>
          <w:p w14:paraId="278A6D1F" w14:textId="77777777" w:rsidR="00BA6F4B" w:rsidRPr="00DA3997" w:rsidRDefault="00BA6F4B" w:rsidP="00BE6F82">
            <w:pPr>
              <w:pStyle w:val="DokTabellentext"/>
            </w:pPr>
            <w:r w:rsidRPr="00DA3997">
              <w:t>Poaceae</w:t>
            </w:r>
          </w:p>
        </w:tc>
        <w:tc>
          <w:tcPr>
            <w:tcW w:w="2660" w:type="dxa"/>
            <w:noWrap/>
            <w:hideMark/>
          </w:tcPr>
          <w:p w14:paraId="0488F5CA"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arundinaceum</w:t>
            </w:r>
          </w:p>
        </w:tc>
        <w:tc>
          <w:tcPr>
            <w:tcW w:w="640" w:type="dxa"/>
            <w:noWrap/>
            <w:hideMark/>
          </w:tcPr>
          <w:p w14:paraId="1549EA5A" w14:textId="77777777" w:rsidR="00BA6F4B" w:rsidRPr="00DA3997" w:rsidRDefault="00BA6F4B" w:rsidP="00BE6F82">
            <w:pPr>
              <w:pStyle w:val="DokTabellentext"/>
            </w:pPr>
            <w:r w:rsidRPr="00DA3997">
              <w:t>97.7</w:t>
            </w:r>
          </w:p>
        </w:tc>
        <w:tc>
          <w:tcPr>
            <w:tcW w:w="700" w:type="dxa"/>
            <w:noWrap/>
            <w:hideMark/>
          </w:tcPr>
          <w:p w14:paraId="4FB0395D" w14:textId="77777777" w:rsidR="00BA6F4B" w:rsidRPr="00DA3997" w:rsidRDefault="00BA6F4B" w:rsidP="00BE6F82">
            <w:pPr>
              <w:pStyle w:val="DokTabellentext"/>
            </w:pPr>
            <w:r w:rsidRPr="00DA3997">
              <w:t>821</w:t>
            </w:r>
          </w:p>
        </w:tc>
        <w:tc>
          <w:tcPr>
            <w:tcW w:w="780" w:type="dxa"/>
            <w:noWrap/>
            <w:hideMark/>
          </w:tcPr>
          <w:p w14:paraId="3695873E" w14:textId="77777777" w:rsidR="00BA6F4B" w:rsidRPr="00DA3997" w:rsidRDefault="00BA6F4B" w:rsidP="00BE6F82">
            <w:pPr>
              <w:pStyle w:val="DokTabellentext"/>
            </w:pPr>
            <w:r w:rsidRPr="00DA3997">
              <w:t>FALSE</w:t>
            </w:r>
          </w:p>
        </w:tc>
        <w:tc>
          <w:tcPr>
            <w:tcW w:w="1040" w:type="dxa"/>
            <w:noWrap/>
            <w:hideMark/>
          </w:tcPr>
          <w:p w14:paraId="217222ED" w14:textId="77777777" w:rsidR="00BA6F4B" w:rsidRPr="00DA3997" w:rsidRDefault="00BA6F4B" w:rsidP="00BE6F82">
            <w:pPr>
              <w:pStyle w:val="DokTabellentext"/>
            </w:pPr>
            <w:r w:rsidRPr="00DA3997">
              <w:t>rbcLa</w:t>
            </w:r>
          </w:p>
        </w:tc>
      </w:tr>
      <w:tr w:rsidR="00BA6F4B" w:rsidRPr="00DA3997" w14:paraId="658DBFB4" w14:textId="77777777" w:rsidTr="00BE6F82">
        <w:trPr>
          <w:trHeight w:val="290"/>
        </w:trPr>
        <w:tc>
          <w:tcPr>
            <w:tcW w:w="1380" w:type="dxa"/>
            <w:noWrap/>
            <w:hideMark/>
          </w:tcPr>
          <w:p w14:paraId="0B2DBC0C" w14:textId="77777777" w:rsidR="00BA6F4B" w:rsidRPr="00DA3997" w:rsidRDefault="00BA6F4B" w:rsidP="00BE6F82">
            <w:pPr>
              <w:pStyle w:val="DokTabellentext"/>
            </w:pPr>
            <w:r w:rsidRPr="00DA3997">
              <w:t>SWFRG025-19</w:t>
            </w:r>
          </w:p>
        </w:tc>
        <w:tc>
          <w:tcPr>
            <w:tcW w:w="1480" w:type="dxa"/>
            <w:noWrap/>
            <w:hideMark/>
          </w:tcPr>
          <w:p w14:paraId="7493CEC1" w14:textId="77777777" w:rsidR="00BA6F4B" w:rsidRPr="00DA3997" w:rsidRDefault="00BA6F4B" w:rsidP="00BE6F82">
            <w:pPr>
              <w:pStyle w:val="DokTabellentext"/>
            </w:pPr>
            <w:r w:rsidRPr="00DA3997">
              <w:t>Poaceae</w:t>
            </w:r>
          </w:p>
        </w:tc>
        <w:tc>
          <w:tcPr>
            <w:tcW w:w="2260" w:type="dxa"/>
            <w:noWrap/>
            <w:hideMark/>
          </w:tcPr>
          <w:p w14:paraId="656FBD5E"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0AC0B7B6" w14:textId="77777777" w:rsidR="00BA6F4B" w:rsidRPr="00DA3997" w:rsidRDefault="00BA6F4B" w:rsidP="00BE6F82">
            <w:pPr>
              <w:pStyle w:val="DokTabellentext"/>
            </w:pPr>
            <w:r w:rsidRPr="00DA3997">
              <w:t>GRASS808-07</w:t>
            </w:r>
          </w:p>
        </w:tc>
        <w:tc>
          <w:tcPr>
            <w:tcW w:w="1160" w:type="dxa"/>
            <w:noWrap/>
            <w:hideMark/>
          </w:tcPr>
          <w:p w14:paraId="1E547E90" w14:textId="77777777" w:rsidR="00BA6F4B" w:rsidRPr="00DA3997" w:rsidRDefault="00BA6F4B" w:rsidP="00BE6F82">
            <w:pPr>
              <w:pStyle w:val="DokTabellentext"/>
            </w:pPr>
            <w:r w:rsidRPr="00DA3997">
              <w:t>Poaceae</w:t>
            </w:r>
          </w:p>
        </w:tc>
        <w:tc>
          <w:tcPr>
            <w:tcW w:w="2660" w:type="dxa"/>
            <w:noWrap/>
            <w:hideMark/>
          </w:tcPr>
          <w:p w14:paraId="2A880BB1"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14:paraId="403553AD" w14:textId="77777777" w:rsidR="00BA6F4B" w:rsidRPr="00DA3997" w:rsidRDefault="00BA6F4B" w:rsidP="00BE6F82">
            <w:pPr>
              <w:pStyle w:val="DokTabellentext"/>
            </w:pPr>
            <w:r w:rsidRPr="00DA3997">
              <w:t>97.7</w:t>
            </w:r>
          </w:p>
        </w:tc>
        <w:tc>
          <w:tcPr>
            <w:tcW w:w="700" w:type="dxa"/>
            <w:noWrap/>
            <w:hideMark/>
          </w:tcPr>
          <w:p w14:paraId="58D7ED89" w14:textId="77777777" w:rsidR="00BA6F4B" w:rsidRPr="00DA3997" w:rsidRDefault="00BA6F4B" w:rsidP="00BE6F82">
            <w:pPr>
              <w:pStyle w:val="DokTabellentext"/>
            </w:pPr>
            <w:r w:rsidRPr="00DA3997">
              <w:t>821</w:t>
            </w:r>
          </w:p>
        </w:tc>
        <w:tc>
          <w:tcPr>
            <w:tcW w:w="780" w:type="dxa"/>
            <w:noWrap/>
            <w:hideMark/>
          </w:tcPr>
          <w:p w14:paraId="6EC08ADE" w14:textId="77777777" w:rsidR="00BA6F4B" w:rsidRPr="00DA3997" w:rsidRDefault="00BA6F4B" w:rsidP="00BE6F82">
            <w:pPr>
              <w:pStyle w:val="DokTabellentext"/>
            </w:pPr>
            <w:r w:rsidRPr="00DA3997">
              <w:t>FALSE</w:t>
            </w:r>
          </w:p>
        </w:tc>
        <w:tc>
          <w:tcPr>
            <w:tcW w:w="1040" w:type="dxa"/>
            <w:noWrap/>
            <w:hideMark/>
          </w:tcPr>
          <w:p w14:paraId="6B9C4847" w14:textId="77777777" w:rsidR="00BA6F4B" w:rsidRPr="00DA3997" w:rsidRDefault="00BA6F4B" w:rsidP="00BE6F82">
            <w:pPr>
              <w:pStyle w:val="DokTabellentext"/>
            </w:pPr>
            <w:r w:rsidRPr="00DA3997">
              <w:t>rbcLa</w:t>
            </w:r>
          </w:p>
        </w:tc>
      </w:tr>
      <w:tr w:rsidR="00BA6F4B" w:rsidRPr="00DA3997" w14:paraId="438FC975" w14:textId="77777777" w:rsidTr="00BE6F82">
        <w:trPr>
          <w:trHeight w:val="290"/>
        </w:trPr>
        <w:tc>
          <w:tcPr>
            <w:tcW w:w="1380" w:type="dxa"/>
            <w:noWrap/>
            <w:hideMark/>
          </w:tcPr>
          <w:p w14:paraId="0A005C99" w14:textId="77777777" w:rsidR="00BA6F4B" w:rsidRPr="00DA3997" w:rsidRDefault="00BA6F4B" w:rsidP="00BE6F82">
            <w:pPr>
              <w:pStyle w:val="DokTabellentext"/>
            </w:pPr>
            <w:r w:rsidRPr="00DA3997">
              <w:t>SWFRG025-19</w:t>
            </w:r>
          </w:p>
        </w:tc>
        <w:tc>
          <w:tcPr>
            <w:tcW w:w="1480" w:type="dxa"/>
            <w:noWrap/>
            <w:hideMark/>
          </w:tcPr>
          <w:p w14:paraId="4AED04E4" w14:textId="77777777" w:rsidR="00BA6F4B" w:rsidRPr="00DA3997" w:rsidRDefault="00BA6F4B" w:rsidP="00BE6F82">
            <w:pPr>
              <w:pStyle w:val="DokTabellentext"/>
            </w:pPr>
            <w:r w:rsidRPr="00DA3997">
              <w:t>Poaceae</w:t>
            </w:r>
          </w:p>
        </w:tc>
        <w:tc>
          <w:tcPr>
            <w:tcW w:w="2260" w:type="dxa"/>
            <w:noWrap/>
            <w:hideMark/>
          </w:tcPr>
          <w:p w14:paraId="01E17839"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41CDCA92" w14:textId="77777777" w:rsidR="00BA6F4B" w:rsidRPr="00DA3997" w:rsidRDefault="00BA6F4B" w:rsidP="00BE6F82">
            <w:pPr>
              <w:pStyle w:val="DokTabellentext"/>
            </w:pPr>
            <w:r w:rsidRPr="00DA3997">
              <w:t>GRASS458-07</w:t>
            </w:r>
          </w:p>
        </w:tc>
        <w:tc>
          <w:tcPr>
            <w:tcW w:w="1160" w:type="dxa"/>
            <w:noWrap/>
            <w:hideMark/>
          </w:tcPr>
          <w:p w14:paraId="0EE10ECC" w14:textId="77777777" w:rsidR="00BA6F4B" w:rsidRPr="00DA3997" w:rsidRDefault="00BA6F4B" w:rsidP="00BE6F82">
            <w:pPr>
              <w:pStyle w:val="DokTabellentext"/>
            </w:pPr>
            <w:r w:rsidRPr="00DA3997">
              <w:t>Poaceae</w:t>
            </w:r>
          </w:p>
        </w:tc>
        <w:tc>
          <w:tcPr>
            <w:tcW w:w="2660" w:type="dxa"/>
            <w:noWrap/>
            <w:hideMark/>
          </w:tcPr>
          <w:p w14:paraId="6B0164B9" w14:textId="77777777" w:rsidR="00BA6F4B" w:rsidRPr="00DA3997" w:rsidRDefault="00BA6F4B" w:rsidP="00BE6F82">
            <w:pPr>
              <w:pStyle w:val="DokTabellentext"/>
              <w:rPr>
                <w:i/>
                <w:iCs/>
              </w:rPr>
            </w:pPr>
            <w:r w:rsidRPr="00DA3997">
              <w:rPr>
                <w:i/>
                <w:iCs/>
              </w:rPr>
              <w:t>Schedonorus</w:t>
            </w:r>
            <w:r>
              <w:rPr>
                <w:i/>
                <w:iCs/>
              </w:rPr>
              <w:t xml:space="preserve"> </w:t>
            </w:r>
            <w:r w:rsidRPr="00DA3997">
              <w:rPr>
                <w:i/>
                <w:iCs/>
              </w:rPr>
              <w:t>arundinaceus</w:t>
            </w:r>
          </w:p>
        </w:tc>
        <w:tc>
          <w:tcPr>
            <w:tcW w:w="640" w:type="dxa"/>
            <w:noWrap/>
            <w:hideMark/>
          </w:tcPr>
          <w:p w14:paraId="2F820B63" w14:textId="77777777" w:rsidR="00BA6F4B" w:rsidRPr="00DA3997" w:rsidRDefault="00BA6F4B" w:rsidP="00BE6F82">
            <w:pPr>
              <w:pStyle w:val="DokTabellentext"/>
            </w:pPr>
            <w:r w:rsidRPr="00DA3997">
              <w:t>97.7</w:t>
            </w:r>
          </w:p>
        </w:tc>
        <w:tc>
          <w:tcPr>
            <w:tcW w:w="700" w:type="dxa"/>
            <w:noWrap/>
            <w:hideMark/>
          </w:tcPr>
          <w:p w14:paraId="2AFBAA4F" w14:textId="77777777" w:rsidR="00BA6F4B" w:rsidRPr="00DA3997" w:rsidRDefault="00BA6F4B" w:rsidP="00BE6F82">
            <w:pPr>
              <w:pStyle w:val="DokTabellentext"/>
            </w:pPr>
            <w:r w:rsidRPr="00DA3997">
              <w:t>821</w:t>
            </w:r>
          </w:p>
        </w:tc>
        <w:tc>
          <w:tcPr>
            <w:tcW w:w="780" w:type="dxa"/>
            <w:noWrap/>
            <w:hideMark/>
          </w:tcPr>
          <w:p w14:paraId="13C16E45" w14:textId="77777777" w:rsidR="00BA6F4B" w:rsidRPr="00DA3997" w:rsidRDefault="00BA6F4B" w:rsidP="00BE6F82">
            <w:pPr>
              <w:pStyle w:val="DokTabellentext"/>
            </w:pPr>
            <w:r w:rsidRPr="00DA3997">
              <w:t>FALSE</w:t>
            </w:r>
          </w:p>
        </w:tc>
        <w:tc>
          <w:tcPr>
            <w:tcW w:w="1040" w:type="dxa"/>
            <w:noWrap/>
            <w:hideMark/>
          </w:tcPr>
          <w:p w14:paraId="7EB0112C" w14:textId="77777777" w:rsidR="00BA6F4B" w:rsidRPr="00DA3997" w:rsidRDefault="00BA6F4B" w:rsidP="00BE6F82">
            <w:pPr>
              <w:pStyle w:val="DokTabellentext"/>
            </w:pPr>
            <w:r w:rsidRPr="00DA3997">
              <w:t>rbcLa</w:t>
            </w:r>
          </w:p>
        </w:tc>
      </w:tr>
      <w:tr w:rsidR="00BA6F4B" w:rsidRPr="00DA3997" w14:paraId="022A8A48" w14:textId="77777777" w:rsidTr="00BE6F82">
        <w:trPr>
          <w:trHeight w:val="290"/>
        </w:trPr>
        <w:tc>
          <w:tcPr>
            <w:tcW w:w="1380" w:type="dxa"/>
            <w:noWrap/>
            <w:hideMark/>
          </w:tcPr>
          <w:p w14:paraId="7E306CBC" w14:textId="77777777" w:rsidR="00BA6F4B" w:rsidRPr="00DA3997" w:rsidRDefault="00BA6F4B" w:rsidP="00BE6F82">
            <w:pPr>
              <w:pStyle w:val="DokTabellentext"/>
            </w:pPr>
            <w:r w:rsidRPr="00DA3997">
              <w:t>SWFRG026-19</w:t>
            </w:r>
          </w:p>
        </w:tc>
        <w:tc>
          <w:tcPr>
            <w:tcW w:w="1480" w:type="dxa"/>
            <w:noWrap/>
            <w:hideMark/>
          </w:tcPr>
          <w:p w14:paraId="22C86355" w14:textId="77777777" w:rsidR="00BA6F4B" w:rsidRPr="00DA3997" w:rsidRDefault="00BA6F4B" w:rsidP="00BE6F82">
            <w:pPr>
              <w:pStyle w:val="DokTabellentext"/>
            </w:pPr>
            <w:r w:rsidRPr="00DA3997">
              <w:t>Fabaceae</w:t>
            </w:r>
          </w:p>
        </w:tc>
        <w:tc>
          <w:tcPr>
            <w:tcW w:w="2260" w:type="dxa"/>
            <w:noWrap/>
            <w:hideMark/>
          </w:tcPr>
          <w:p w14:paraId="7C97713E"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1560" w:type="dxa"/>
            <w:noWrap/>
            <w:hideMark/>
          </w:tcPr>
          <w:p w14:paraId="58E04EA9" w14:textId="77777777" w:rsidR="00BA6F4B" w:rsidRPr="00DA3997" w:rsidRDefault="00BA6F4B" w:rsidP="00BE6F82">
            <w:pPr>
              <w:pStyle w:val="DokTabellentext"/>
            </w:pPr>
            <w:r w:rsidRPr="00DA3997">
              <w:t>SWFRG041-19</w:t>
            </w:r>
          </w:p>
        </w:tc>
        <w:tc>
          <w:tcPr>
            <w:tcW w:w="1160" w:type="dxa"/>
            <w:noWrap/>
            <w:hideMark/>
          </w:tcPr>
          <w:p w14:paraId="30367C0B" w14:textId="77777777" w:rsidR="00BA6F4B" w:rsidRPr="00DA3997" w:rsidRDefault="00BA6F4B" w:rsidP="00BE6F82">
            <w:pPr>
              <w:pStyle w:val="DokTabellentext"/>
            </w:pPr>
            <w:r w:rsidRPr="00DA3997">
              <w:t>Fabaceae</w:t>
            </w:r>
          </w:p>
        </w:tc>
        <w:tc>
          <w:tcPr>
            <w:tcW w:w="2660" w:type="dxa"/>
            <w:noWrap/>
            <w:hideMark/>
          </w:tcPr>
          <w:p w14:paraId="354172E3"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640" w:type="dxa"/>
            <w:noWrap/>
            <w:hideMark/>
          </w:tcPr>
          <w:p w14:paraId="2AE12D7B" w14:textId="77777777" w:rsidR="00BA6F4B" w:rsidRPr="00DA3997" w:rsidRDefault="00BA6F4B" w:rsidP="00BE6F82">
            <w:pPr>
              <w:pStyle w:val="DokTabellentext"/>
            </w:pPr>
            <w:r w:rsidRPr="00DA3997">
              <w:t>99.82</w:t>
            </w:r>
          </w:p>
        </w:tc>
        <w:tc>
          <w:tcPr>
            <w:tcW w:w="700" w:type="dxa"/>
            <w:noWrap/>
            <w:hideMark/>
          </w:tcPr>
          <w:p w14:paraId="1B9A984F" w14:textId="77777777" w:rsidR="00BA6F4B" w:rsidRPr="00DA3997" w:rsidRDefault="00BA6F4B" w:rsidP="00BE6F82">
            <w:pPr>
              <w:pStyle w:val="DokTabellentext"/>
            </w:pPr>
            <w:r w:rsidRPr="00DA3997">
              <w:t>1009</w:t>
            </w:r>
          </w:p>
        </w:tc>
        <w:tc>
          <w:tcPr>
            <w:tcW w:w="780" w:type="dxa"/>
            <w:noWrap/>
            <w:hideMark/>
          </w:tcPr>
          <w:p w14:paraId="14D1D343" w14:textId="77777777" w:rsidR="00BA6F4B" w:rsidRPr="00DA3997" w:rsidRDefault="00BA6F4B" w:rsidP="00BE6F82">
            <w:pPr>
              <w:pStyle w:val="DokTabellentext"/>
            </w:pPr>
            <w:r w:rsidRPr="00DA3997">
              <w:t>TRUE</w:t>
            </w:r>
          </w:p>
        </w:tc>
        <w:tc>
          <w:tcPr>
            <w:tcW w:w="1040" w:type="dxa"/>
            <w:noWrap/>
            <w:hideMark/>
          </w:tcPr>
          <w:p w14:paraId="50A26C88" w14:textId="77777777" w:rsidR="00BA6F4B" w:rsidRPr="00DA3997" w:rsidRDefault="00BA6F4B" w:rsidP="00BE6F82">
            <w:pPr>
              <w:pStyle w:val="DokTabellentext"/>
            </w:pPr>
            <w:r w:rsidRPr="00DA3997">
              <w:t>rbcLa</w:t>
            </w:r>
          </w:p>
        </w:tc>
      </w:tr>
      <w:tr w:rsidR="00BA6F4B" w:rsidRPr="00DA3997" w14:paraId="4E3B137A" w14:textId="77777777" w:rsidTr="00BE6F82">
        <w:trPr>
          <w:trHeight w:val="290"/>
        </w:trPr>
        <w:tc>
          <w:tcPr>
            <w:tcW w:w="1380" w:type="dxa"/>
            <w:noWrap/>
            <w:hideMark/>
          </w:tcPr>
          <w:p w14:paraId="35079CB6" w14:textId="77777777" w:rsidR="00BA6F4B" w:rsidRPr="00DA3997" w:rsidRDefault="00BA6F4B" w:rsidP="00BE6F82">
            <w:pPr>
              <w:pStyle w:val="DokTabellentext"/>
            </w:pPr>
            <w:r w:rsidRPr="00DA3997">
              <w:t>SWFRG028-19</w:t>
            </w:r>
          </w:p>
        </w:tc>
        <w:tc>
          <w:tcPr>
            <w:tcW w:w="1480" w:type="dxa"/>
            <w:noWrap/>
            <w:hideMark/>
          </w:tcPr>
          <w:p w14:paraId="0013C093" w14:textId="77777777" w:rsidR="00BA6F4B" w:rsidRPr="00DA3997" w:rsidRDefault="00BA6F4B" w:rsidP="00BE6F82">
            <w:pPr>
              <w:pStyle w:val="DokTabellentext"/>
            </w:pPr>
            <w:r w:rsidRPr="00DA3997">
              <w:t>Fabaceae</w:t>
            </w:r>
          </w:p>
        </w:tc>
        <w:tc>
          <w:tcPr>
            <w:tcW w:w="2260" w:type="dxa"/>
            <w:noWrap/>
            <w:hideMark/>
          </w:tcPr>
          <w:p w14:paraId="10CF7257" w14:textId="77777777" w:rsidR="00BA6F4B" w:rsidRPr="00DA3997" w:rsidRDefault="00BA6F4B" w:rsidP="00BE6F82">
            <w:pPr>
              <w:pStyle w:val="DokTabellentext"/>
              <w:rPr>
                <w:i/>
                <w:iCs/>
              </w:rPr>
            </w:pPr>
            <w:r w:rsidRPr="00DA3997">
              <w:rPr>
                <w:i/>
                <w:iCs/>
              </w:rPr>
              <w:t>Onobrychis</w:t>
            </w:r>
            <w:r>
              <w:rPr>
                <w:i/>
                <w:iCs/>
              </w:rPr>
              <w:t xml:space="preserve"> </w:t>
            </w:r>
            <w:r w:rsidRPr="00DA3997">
              <w:rPr>
                <w:i/>
                <w:iCs/>
              </w:rPr>
              <w:t>viciifolia</w:t>
            </w:r>
          </w:p>
        </w:tc>
        <w:tc>
          <w:tcPr>
            <w:tcW w:w="1560" w:type="dxa"/>
            <w:noWrap/>
            <w:hideMark/>
          </w:tcPr>
          <w:p w14:paraId="01622A29" w14:textId="77777777" w:rsidR="00BA6F4B" w:rsidRPr="00DA3997" w:rsidRDefault="00BA6F4B" w:rsidP="00BE6F82">
            <w:pPr>
              <w:pStyle w:val="DokTabellentext"/>
            </w:pPr>
            <w:r w:rsidRPr="00DA3997">
              <w:t>SWFRG043-19</w:t>
            </w:r>
          </w:p>
        </w:tc>
        <w:tc>
          <w:tcPr>
            <w:tcW w:w="1160" w:type="dxa"/>
            <w:noWrap/>
            <w:hideMark/>
          </w:tcPr>
          <w:p w14:paraId="2DF80AA8" w14:textId="77777777" w:rsidR="00BA6F4B" w:rsidRPr="00DA3997" w:rsidRDefault="00BA6F4B" w:rsidP="00BE6F82">
            <w:pPr>
              <w:pStyle w:val="DokTabellentext"/>
            </w:pPr>
            <w:r w:rsidRPr="00DA3997">
              <w:t>Fabaceae</w:t>
            </w:r>
          </w:p>
        </w:tc>
        <w:tc>
          <w:tcPr>
            <w:tcW w:w="2660" w:type="dxa"/>
            <w:noWrap/>
            <w:hideMark/>
          </w:tcPr>
          <w:p w14:paraId="1FBD9350" w14:textId="77777777" w:rsidR="00BA6F4B" w:rsidRPr="00DA3997" w:rsidRDefault="00BA6F4B" w:rsidP="00BE6F82">
            <w:pPr>
              <w:pStyle w:val="DokTabellentext"/>
              <w:rPr>
                <w:i/>
                <w:iCs/>
              </w:rPr>
            </w:pPr>
            <w:r w:rsidRPr="00DA3997">
              <w:rPr>
                <w:i/>
                <w:iCs/>
              </w:rPr>
              <w:t>Onobrychis</w:t>
            </w:r>
            <w:r>
              <w:rPr>
                <w:i/>
                <w:iCs/>
              </w:rPr>
              <w:t xml:space="preserve"> </w:t>
            </w:r>
            <w:r w:rsidRPr="00DA3997">
              <w:rPr>
                <w:i/>
                <w:iCs/>
              </w:rPr>
              <w:t>viciifolia</w:t>
            </w:r>
          </w:p>
        </w:tc>
        <w:tc>
          <w:tcPr>
            <w:tcW w:w="640" w:type="dxa"/>
            <w:noWrap/>
            <w:hideMark/>
          </w:tcPr>
          <w:p w14:paraId="46C92D61" w14:textId="77777777" w:rsidR="00BA6F4B" w:rsidRPr="00DA3997" w:rsidRDefault="00BA6F4B" w:rsidP="00BE6F82">
            <w:pPr>
              <w:pStyle w:val="DokTabellentext"/>
            </w:pPr>
            <w:r w:rsidRPr="00DA3997">
              <w:t>97.45</w:t>
            </w:r>
          </w:p>
        </w:tc>
        <w:tc>
          <w:tcPr>
            <w:tcW w:w="700" w:type="dxa"/>
            <w:noWrap/>
            <w:hideMark/>
          </w:tcPr>
          <w:p w14:paraId="2EDEC51C" w14:textId="77777777" w:rsidR="00BA6F4B" w:rsidRPr="00DA3997" w:rsidRDefault="00BA6F4B" w:rsidP="00BE6F82">
            <w:pPr>
              <w:pStyle w:val="DokTabellentext"/>
            </w:pPr>
            <w:r w:rsidRPr="00DA3997">
              <w:t>935</w:t>
            </w:r>
          </w:p>
        </w:tc>
        <w:tc>
          <w:tcPr>
            <w:tcW w:w="780" w:type="dxa"/>
            <w:noWrap/>
            <w:hideMark/>
          </w:tcPr>
          <w:p w14:paraId="333C7D51" w14:textId="77777777" w:rsidR="00BA6F4B" w:rsidRPr="00DA3997" w:rsidRDefault="00BA6F4B" w:rsidP="00BE6F82">
            <w:pPr>
              <w:pStyle w:val="DokTabellentext"/>
            </w:pPr>
            <w:r w:rsidRPr="00DA3997">
              <w:t>TRUE</w:t>
            </w:r>
          </w:p>
        </w:tc>
        <w:tc>
          <w:tcPr>
            <w:tcW w:w="1040" w:type="dxa"/>
            <w:noWrap/>
            <w:hideMark/>
          </w:tcPr>
          <w:p w14:paraId="32A06478" w14:textId="77777777" w:rsidR="00BA6F4B" w:rsidRPr="00DA3997" w:rsidRDefault="00BA6F4B" w:rsidP="00BE6F82">
            <w:pPr>
              <w:pStyle w:val="DokTabellentext"/>
            </w:pPr>
            <w:r w:rsidRPr="00DA3997">
              <w:t>rbcLa</w:t>
            </w:r>
          </w:p>
        </w:tc>
      </w:tr>
      <w:tr w:rsidR="00BA6F4B" w:rsidRPr="00DA3997" w14:paraId="426732A1" w14:textId="77777777" w:rsidTr="00BE6F82">
        <w:trPr>
          <w:trHeight w:val="290"/>
        </w:trPr>
        <w:tc>
          <w:tcPr>
            <w:tcW w:w="1380" w:type="dxa"/>
            <w:noWrap/>
            <w:hideMark/>
          </w:tcPr>
          <w:p w14:paraId="4B671EE3" w14:textId="77777777" w:rsidR="00BA6F4B" w:rsidRPr="00DA3997" w:rsidRDefault="00BA6F4B" w:rsidP="00BE6F82">
            <w:pPr>
              <w:pStyle w:val="DokTabellentext"/>
            </w:pPr>
            <w:r w:rsidRPr="00DA3997">
              <w:t>SWFRG029-19</w:t>
            </w:r>
          </w:p>
        </w:tc>
        <w:tc>
          <w:tcPr>
            <w:tcW w:w="1480" w:type="dxa"/>
            <w:noWrap/>
            <w:hideMark/>
          </w:tcPr>
          <w:p w14:paraId="4E18D610" w14:textId="77777777" w:rsidR="00BA6F4B" w:rsidRPr="00DA3997" w:rsidRDefault="00BA6F4B" w:rsidP="00BE6F82">
            <w:pPr>
              <w:pStyle w:val="DokTabellentext"/>
            </w:pPr>
            <w:r w:rsidRPr="00DA3997">
              <w:t>Poaceae</w:t>
            </w:r>
          </w:p>
        </w:tc>
        <w:tc>
          <w:tcPr>
            <w:tcW w:w="2260" w:type="dxa"/>
            <w:noWrap/>
            <w:hideMark/>
          </w:tcPr>
          <w:p w14:paraId="29D8F75C"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03964C35" w14:textId="77777777" w:rsidR="00BA6F4B" w:rsidRPr="00DA3997" w:rsidRDefault="00BA6F4B" w:rsidP="00BE6F82">
            <w:pPr>
              <w:pStyle w:val="DokTabellentext"/>
            </w:pPr>
            <w:r w:rsidRPr="00DA3997">
              <w:t>SDH3003-15</w:t>
            </w:r>
          </w:p>
        </w:tc>
        <w:tc>
          <w:tcPr>
            <w:tcW w:w="1160" w:type="dxa"/>
            <w:noWrap/>
            <w:hideMark/>
          </w:tcPr>
          <w:p w14:paraId="37F6412E" w14:textId="77777777" w:rsidR="00BA6F4B" w:rsidRPr="00DA3997" w:rsidRDefault="00BA6F4B" w:rsidP="00BE6F82">
            <w:pPr>
              <w:pStyle w:val="DokTabellentext"/>
            </w:pPr>
            <w:r w:rsidRPr="00DA3997">
              <w:t>Poaceae</w:t>
            </w:r>
          </w:p>
        </w:tc>
        <w:tc>
          <w:tcPr>
            <w:tcW w:w="2660" w:type="dxa"/>
            <w:noWrap/>
            <w:hideMark/>
          </w:tcPr>
          <w:p w14:paraId="7D2F56D3"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bigelovii</w:t>
            </w:r>
          </w:p>
        </w:tc>
        <w:tc>
          <w:tcPr>
            <w:tcW w:w="640" w:type="dxa"/>
            <w:noWrap/>
            <w:hideMark/>
          </w:tcPr>
          <w:p w14:paraId="1C22EA0B" w14:textId="77777777" w:rsidR="00BA6F4B" w:rsidRPr="00DA3997" w:rsidRDefault="00BA6F4B" w:rsidP="00BE6F82">
            <w:pPr>
              <w:pStyle w:val="DokTabellentext"/>
            </w:pPr>
            <w:r w:rsidRPr="00DA3997">
              <w:t>99.45</w:t>
            </w:r>
          </w:p>
        </w:tc>
        <w:tc>
          <w:tcPr>
            <w:tcW w:w="700" w:type="dxa"/>
            <w:noWrap/>
            <w:hideMark/>
          </w:tcPr>
          <w:p w14:paraId="0279788C" w14:textId="77777777" w:rsidR="00BA6F4B" w:rsidRPr="00DA3997" w:rsidRDefault="00BA6F4B" w:rsidP="00BE6F82">
            <w:pPr>
              <w:pStyle w:val="DokTabellentext"/>
            </w:pPr>
            <w:r w:rsidRPr="00DA3997">
              <w:t>985</w:t>
            </w:r>
          </w:p>
        </w:tc>
        <w:tc>
          <w:tcPr>
            <w:tcW w:w="780" w:type="dxa"/>
            <w:noWrap/>
            <w:hideMark/>
          </w:tcPr>
          <w:p w14:paraId="09125074" w14:textId="77777777" w:rsidR="00BA6F4B" w:rsidRPr="00DA3997" w:rsidRDefault="00BA6F4B" w:rsidP="00BE6F82">
            <w:pPr>
              <w:pStyle w:val="DokTabellentext"/>
            </w:pPr>
            <w:r w:rsidRPr="00DA3997">
              <w:t>FALSE</w:t>
            </w:r>
          </w:p>
        </w:tc>
        <w:tc>
          <w:tcPr>
            <w:tcW w:w="1040" w:type="dxa"/>
            <w:noWrap/>
            <w:hideMark/>
          </w:tcPr>
          <w:p w14:paraId="1EA53176" w14:textId="77777777" w:rsidR="00BA6F4B" w:rsidRPr="00DA3997" w:rsidRDefault="00BA6F4B" w:rsidP="00BE6F82">
            <w:pPr>
              <w:pStyle w:val="DokTabellentext"/>
            </w:pPr>
            <w:r w:rsidRPr="00DA3997">
              <w:t>rbcLa</w:t>
            </w:r>
          </w:p>
        </w:tc>
      </w:tr>
      <w:tr w:rsidR="00BA6F4B" w:rsidRPr="00DA3997" w14:paraId="62D68F22" w14:textId="77777777" w:rsidTr="00BE6F82">
        <w:trPr>
          <w:trHeight w:val="290"/>
        </w:trPr>
        <w:tc>
          <w:tcPr>
            <w:tcW w:w="1380" w:type="dxa"/>
            <w:noWrap/>
            <w:hideMark/>
          </w:tcPr>
          <w:p w14:paraId="0C0E32FB" w14:textId="77777777" w:rsidR="00BA6F4B" w:rsidRPr="00DA3997" w:rsidRDefault="00BA6F4B" w:rsidP="00BE6F82">
            <w:pPr>
              <w:pStyle w:val="DokTabellentext"/>
            </w:pPr>
            <w:r w:rsidRPr="00DA3997">
              <w:t>SWFRG029-19</w:t>
            </w:r>
          </w:p>
        </w:tc>
        <w:tc>
          <w:tcPr>
            <w:tcW w:w="1480" w:type="dxa"/>
            <w:noWrap/>
            <w:hideMark/>
          </w:tcPr>
          <w:p w14:paraId="17C672F2" w14:textId="77777777" w:rsidR="00BA6F4B" w:rsidRPr="00DA3997" w:rsidRDefault="00BA6F4B" w:rsidP="00BE6F82">
            <w:pPr>
              <w:pStyle w:val="DokTabellentext"/>
            </w:pPr>
            <w:r w:rsidRPr="00DA3997">
              <w:t>Poaceae</w:t>
            </w:r>
          </w:p>
        </w:tc>
        <w:tc>
          <w:tcPr>
            <w:tcW w:w="2260" w:type="dxa"/>
            <w:noWrap/>
            <w:hideMark/>
          </w:tcPr>
          <w:p w14:paraId="33346463"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7BFC05D3" w14:textId="77777777" w:rsidR="00BA6F4B" w:rsidRPr="00DA3997" w:rsidRDefault="00BA6F4B" w:rsidP="00BE6F82">
            <w:pPr>
              <w:pStyle w:val="DokTabellentext"/>
            </w:pPr>
            <w:r w:rsidRPr="00DA3997">
              <w:t>SDH2967-15</w:t>
            </w:r>
          </w:p>
        </w:tc>
        <w:tc>
          <w:tcPr>
            <w:tcW w:w="1160" w:type="dxa"/>
            <w:noWrap/>
            <w:hideMark/>
          </w:tcPr>
          <w:p w14:paraId="0E786405" w14:textId="77777777" w:rsidR="00BA6F4B" w:rsidRPr="00DA3997" w:rsidRDefault="00BA6F4B" w:rsidP="00BE6F82">
            <w:pPr>
              <w:pStyle w:val="DokTabellentext"/>
            </w:pPr>
            <w:r w:rsidRPr="00DA3997">
              <w:t>Poaceae</w:t>
            </w:r>
          </w:p>
        </w:tc>
        <w:tc>
          <w:tcPr>
            <w:tcW w:w="2660" w:type="dxa"/>
            <w:noWrap/>
            <w:hideMark/>
          </w:tcPr>
          <w:p w14:paraId="3BA1CABD"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howellii</w:t>
            </w:r>
          </w:p>
        </w:tc>
        <w:tc>
          <w:tcPr>
            <w:tcW w:w="640" w:type="dxa"/>
            <w:noWrap/>
            <w:hideMark/>
          </w:tcPr>
          <w:p w14:paraId="48EB93F8" w14:textId="77777777" w:rsidR="00BA6F4B" w:rsidRPr="00DA3997" w:rsidRDefault="00BA6F4B" w:rsidP="00BE6F82">
            <w:pPr>
              <w:pStyle w:val="DokTabellentext"/>
            </w:pPr>
            <w:r w:rsidRPr="00DA3997">
              <w:t>99.45</w:t>
            </w:r>
          </w:p>
        </w:tc>
        <w:tc>
          <w:tcPr>
            <w:tcW w:w="700" w:type="dxa"/>
            <w:noWrap/>
            <w:hideMark/>
          </w:tcPr>
          <w:p w14:paraId="10986CBC" w14:textId="77777777" w:rsidR="00BA6F4B" w:rsidRPr="00DA3997" w:rsidRDefault="00BA6F4B" w:rsidP="00BE6F82">
            <w:pPr>
              <w:pStyle w:val="DokTabellentext"/>
            </w:pPr>
            <w:r w:rsidRPr="00DA3997">
              <w:t>985</w:t>
            </w:r>
          </w:p>
        </w:tc>
        <w:tc>
          <w:tcPr>
            <w:tcW w:w="780" w:type="dxa"/>
            <w:noWrap/>
            <w:hideMark/>
          </w:tcPr>
          <w:p w14:paraId="42902164" w14:textId="77777777" w:rsidR="00BA6F4B" w:rsidRPr="00DA3997" w:rsidRDefault="00BA6F4B" w:rsidP="00BE6F82">
            <w:pPr>
              <w:pStyle w:val="DokTabellentext"/>
            </w:pPr>
            <w:r w:rsidRPr="00DA3997">
              <w:t>FALSE</w:t>
            </w:r>
          </w:p>
        </w:tc>
        <w:tc>
          <w:tcPr>
            <w:tcW w:w="1040" w:type="dxa"/>
            <w:noWrap/>
            <w:hideMark/>
          </w:tcPr>
          <w:p w14:paraId="2E5DE2E7" w14:textId="77777777" w:rsidR="00BA6F4B" w:rsidRPr="00DA3997" w:rsidRDefault="00BA6F4B" w:rsidP="00BE6F82">
            <w:pPr>
              <w:pStyle w:val="DokTabellentext"/>
            </w:pPr>
            <w:r w:rsidRPr="00DA3997">
              <w:t>rbcLa</w:t>
            </w:r>
          </w:p>
        </w:tc>
      </w:tr>
      <w:tr w:rsidR="00BA6F4B" w:rsidRPr="00DA3997" w14:paraId="3ECF2C28" w14:textId="77777777" w:rsidTr="00BE6F82">
        <w:trPr>
          <w:trHeight w:val="290"/>
        </w:trPr>
        <w:tc>
          <w:tcPr>
            <w:tcW w:w="1380" w:type="dxa"/>
            <w:noWrap/>
            <w:hideMark/>
          </w:tcPr>
          <w:p w14:paraId="5C3DF5AC" w14:textId="77777777" w:rsidR="00BA6F4B" w:rsidRPr="00DA3997" w:rsidRDefault="00BA6F4B" w:rsidP="00BE6F82">
            <w:pPr>
              <w:pStyle w:val="DokTabellentext"/>
            </w:pPr>
            <w:r w:rsidRPr="00DA3997">
              <w:lastRenderedPageBreak/>
              <w:t>SWFRG029-19</w:t>
            </w:r>
          </w:p>
        </w:tc>
        <w:tc>
          <w:tcPr>
            <w:tcW w:w="1480" w:type="dxa"/>
            <w:noWrap/>
            <w:hideMark/>
          </w:tcPr>
          <w:p w14:paraId="5006BE05" w14:textId="77777777" w:rsidR="00BA6F4B" w:rsidRPr="00DA3997" w:rsidRDefault="00BA6F4B" w:rsidP="00BE6F82">
            <w:pPr>
              <w:pStyle w:val="DokTabellentext"/>
            </w:pPr>
            <w:r w:rsidRPr="00DA3997">
              <w:t>Poaceae</w:t>
            </w:r>
          </w:p>
        </w:tc>
        <w:tc>
          <w:tcPr>
            <w:tcW w:w="2260" w:type="dxa"/>
            <w:noWrap/>
            <w:hideMark/>
          </w:tcPr>
          <w:p w14:paraId="2DB4AD4B"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0768EA2B" w14:textId="77777777" w:rsidR="00BA6F4B" w:rsidRPr="00DA3997" w:rsidRDefault="00BA6F4B" w:rsidP="00BE6F82">
            <w:pPr>
              <w:pStyle w:val="DokTabellentext"/>
            </w:pPr>
            <w:r w:rsidRPr="00DA3997">
              <w:t>PCUBC840-14</w:t>
            </w:r>
          </w:p>
        </w:tc>
        <w:tc>
          <w:tcPr>
            <w:tcW w:w="1160" w:type="dxa"/>
            <w:noWrap/>
            <w:hideMark/>
          </w:tcPr>
          <w:p w14:paraId="5EEC37E1" w14:textId="77777777" w:rsidR="00BA6F4B" w:rsidRPr="00DA3997" w:rsidRDefault="00BA6F4B" w:rsidP="00BE6F82">
            <w:pPr>
              <w:pStyle w:val="DokTabellentext"/>
            </w:pPr>
            <w:r w:rsidRPr="00DA3997">
              <w:t>Poaceae</w:t>
            </w:r>
          </w:p>
        </w:tc>
        <w:tc>
          <w:tcPr>
            <w:tcW w:w="2660" w:type="dxa"/>
            <w:noWrap/>
            <w:hideMark/>
          </w:tcPr>
          <w:p w14:paraId="27289EC9"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chaixii</w:t>
            </w:r>
          </w:p>
        </w:tc>
        <w:tc>
          <w:tcPr>
            <w:tcW w:w="640" w:type="dxa"/>
            <w:noWrap/>
            <w:hideMark/>
          </w:tcPr>
          <w:p w14:paraId="5C605C03" w14:textId="77777777" w:rsidR="00BA6F4B" w:rsidRPr="00DA3997" w:rsidRDefault="00BA6F4B" w:rsidP="00BE6F82">
            <w:pPr>
              <w:pStyle w:val="DokTabellentext"/>
            </w:pPr>
            <w:r w:rsidRPr="00DA3997">
              <w:t>99.45</w:t>
            </w:r>
          </w:p>
        </w:tc>
        <w:tc>
          <w:tcPr>
            <w:tcW w:w="700" w:type="dxa"/>
            <w:noWrap/>
            <w:hideMark/>
          </w:tcPr>
          <w:p w14:paraId="77B6B481" w14:textId="77777777" w:rsidR="00BA6F4B" w:rsidRPr="00DA3997" w:rsidRDefault="00BA6F4B" w:rsidP="00BE6F82">
            <w:pPr>
              <w:pStyle w:val="DokTabellentext"/>
            </w:pPr>
            <w:r w:rsidRPr="00DA3997">
              <w:t>985</w:t>
            </w:r>
          </w:p>
        </w:tc>
        <w:tc>
          <w:tcPr>
            <w:tcW w:w="780" w:type="dxa"/>
            <w:noWrap/>
            <w:hideMark/>
          </w:tcPr>
          <w:p w14:paraId="3737BBC4" w14:textId="77777777" w:rsidR="00BA6F4B" w:rsidRPr="00DA3997" w:rsidRDefault="00BA6F4B" w:rsidP="00BE6F82">
            <w:pPr>
              <w:pStyle w:val="DokTabellentext"/>
            </w:pPr>
            <w:r w:rsidRPr="00DA3997">
              <w:t>FALSE</w:t>
            </w:r>
          </w:p>
        </w:tc>
        <w:tc>
          <w:tcPr>
            <w:tcW w:w="1040" w:type="dxa"/>
            <w:noWrap/>
            <w:hideMark/>
          </w:tcPr>
          <w:p w14:paraId="702B0E44" w14:textId="77777777" w:rsidR="00BA6F4B" w:rsidRPr="00DA3997" w:rsidRDefault="00BA6F4B" w:rsidP="00BE6F82">
            <w:pPr>
              <w:pStyle w:val="DokTabellentext"/>
            </w:pPr>
            <w:r w:rsidRPr="00DA3997">
              <w:t>rbcLa</w:t>
            </w:r>
          </w:p>
        </w:tc>
      </w:tr>
      <w:tr w:rsidR="00BA6F4B" w:rsidRPr="00DA3997" w14:paraId="1941855F" w14:textId="77777777" w:rsidTr="00BE6F82">
        <w:trPr>
          <w:trHeight w:val="290"/>
        </w:trPr>
        <w:tc>
          <w:tcPr>
            <w:tcW w:w="1380" w:type="dxa"/>
            <w:noWrap/>
            <w:hideMark/>
          </w:tcPr>
          <w:p w14:paraId="2CDDD246" w14:textId="77777777" w:rsidR="00BA6F4B" w:rsidRPr="00DA3997" w:rsidRDefault="00BA6F4B" w:rsidP="00BE6F82">
            <w:pPr>
              <w:pStyle w:val="DokTabellentext"/>
            </w:pPr>
            <w:r w:rsidRPr="00DA3997">
              <w:t>SWFRG029-19</w:t>
            </w:r>
          </w:p>
        </w:tc>
        <w:tc>
          <w:tcPr>
            <w:tcW w:w="1480" w:type="dxa"/>
            <w:noWrap/>
            <w:hideMark/>
          </w:tcPr>
          <w:p w14:paraId="54D895CE" w14:textId="77777777" w:rsidR="00BA6F4B" w:rsidRPr="00DA3997" w:rsidRDefault="00BA6F4B" w:rsidP="00BE6F82">
            <w:pPr>
              <w:pStyle w:val="DokTabellentext"/>
            </w:pPr>
            <w:r w:rsidRPr="00DA3997">
              <w:t>Poaceae</w:t>
            </w:r>
          </w:p>
        </w:tc>
        <w:tc>
          <w:tcPr>
            <w:tcW w:w="2260" w:type="dxa"/>
            <w:noWrap/>
            <w:hideMark/>
          </w:tcPr>
          <w:p w14:paraId="13F7D987"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2660D3C8" w14:textId="77777777" w:rsidR="00BA6F4B" w:rsidRPr="00DA3997" w:rsidRDefault="00BA6F4B" w:rsidP="00BE6F82">
            <w:pPr>
              <w:pStyle w:val="DokTabellentext"/>
            </w:pPr>
            <w:r w:rsidRPr="00DA3997">
              <w:t>PCUBC235-14</w:t>
            </w:r>
          </w:p>
        </w:tc>
        <w:tc>
          <w:tcPr>
            <w:tcW w:w="1160" w:type="dxa"/>
            <w:noWrap/>
            <w:hideMark/>
          </w:tcPr>
          <w:p w14:paraId="6BA95AEC" w14:textId="77777777" w:rsidR="00BA6F4B" w:rsidRPr="00DA3997" w:rsidRDefault="00BA6F4B" w:rsidP="00BE6F82">
            <w:pPr>
              <w:pStyle w:val="DokTabellentext"/>
            </w:pPr>
            <w:r w:rsidRPr="00DA3997">
              <w:t>Poaceae</w:t>
            </w:r>
          </w:p>
        </w:tc>
        <w:tc>
          <w:tcPr>
            <w:tcW w:w="2660" w:type="dxa"/>
            <w:noWrap/>
            <w:hideMark/>
          </w:tcPr>
          <w:p w14:paraId="5B120392"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laxiflora</w:t>
            </w:r>
          </w:p>
        </w:tc>
        <w:tc>
          <w:tcPr>
            <w:tcW w:w="640" w:type="dxa"/>
            <w:noWrap/>
            <w:hideMark/>
          </w:tcPr>
          <w:p w14:paraId="5D1FF159" w14:textId="77777777" w:rsidR="00BA6F4B" w:rsidRPr="00DA3997" w:rsidRDefault="00BA6F4B" w:rsidP="00BE6F82">
            <w:pPr>
              <w:pStyle w:val="DokTabellentext"/>
            </w:pPr>
            <w:r w:rsidRPr="00DA3997">
              <w:t>99.45</w:t>
            </w:r>
          </w:p>
        </w:tc>
        <w:tc>
          <w:tcPr>
            <w:tcW w:w="700" w:type="dxa"/>
            <w:noWrap/>
            <w:hideMark/>
          </w:tcPr>
          <w:p w14:paraId="2D7AC018" w14:textId="77777777" w:rsidR="00BA6F4B" w:rsidRPr="00DA3997" w:rsidRDefault="00BA6F4B" w:rsidP="00BE6F82">
            <w:pPr>
              <w:pStyle w:val="DokTabellentext"/>
            </w:pPr>
            <w:r w:rsidRPr="00DA3997">
              <w:t>985</w:t>
            </w:r>
          </w:p>
        </w:tc>
        <w:tc>
          <w:tcPr>
            <w:tcW w:w="780" w:type="dxa"/>
            <w:noWrap/>
            <w:hideMark/>
          </w:tcPr>
          <w:p w14:paraId="59282D9C" w14:textId="77777777" w:rsidR="00BA6F4B" w:rsidRPr="00DA3997" w:rsidRDefault="00BA6F4B" w:rsidP="00BE6F82">
            <w:pPr>
              <w:pStyle w:val="DokTabellentext"/>
            </w:pPr>
            <w:r w:rsidRPr="00DA3997">
              <w:t>FALSE</w:t>
            </w:r>
          </w:p>
        </w:tc>
        <w:tc>
          <w:tcPr>
            <w:tcW w:w="1040" w:type="dxa"/>
            <w:noWrap/>
            <w:hideMark/>
          </w:tcPr>
          <w:p w14:paraId="756AB227" w14:textId="77777777" w:rsidR="00BA6F4B" w:rsidRPr="00DA3997" w:rsidRDefault="00BA6F4B" w:rsidP="00BE6F82">
            <w:pPr>
              <w:pStyle w:val="DokTabellentext"/>
            </w:pPr>
            <w:r w:rsidRPr="00DA3997">
              <w:t>rbcLa</w:t>
            </w:r>
          </w:p>
        </w:tc>
      </w:tr>
      <w:tr w:rsidR="00BA6F4B" w:rsidRPr="00DA3997" w14:paraId="775BE640" w14:textId="77777777" w:rsidTr="00BE6F82">
        <w:trPr>
          <w:trHeight w:val="290"/>
        </w:trPr>
        <w:tc>
          <w:tcPr>
            <w:tcW w:w="1380" w:type="dxa"/>
            <w:noWrap/>
            <w:hideMark/>
          </w:tcPr>
          <w:p w14:paraId="01A64317" w14:textId="77777777" w:rsidR="00BA6F4B" w:rsidRPr="00DA3997" w:rsidRDefault="00BA6F4B" w:rsidP="00BE6F82">
            <w:pPr>
              <w:pStyle w:val="DokTabellentext"/>
            </w:pPr>
            <w:r w:rsidRPr="00DA3997">
              <w:t>SWFRG029-19</w:t>
            </w:r>
          </w:p>
        </w:tc>
        <w:tc>
          <w:tcPr>
            <w:tcW w:w="1480" w:type="dxa"/>
            <w:noWrap/>
            <w:hideMark/>
          </w:tcPr>
          <w:p w14:paraId="626877F6" w14:textId="77777777" w:rsidR="00BA6F4B" w:rsidRPr="00DA3997" w:rsidRDefault="00BA6F4B" w:rsidP="00BE6F82">
            <w:pPr>
              <w:pStyle w:val="DokTabellentext"/>
            </w:pPr>
            <w:r w:rsidRPr="00DA3997">
              <w:t>Poaceae</w:t>
            </w:r>
          </w:p>
        </w:tc>
        <w:tc>
          <w:tcPr>
            <w:tcW w:w="2260" w:type="dxa"/>
            <w:noWrap/>
            <w:hideMark/>
          </w:tcPr>
          <w:p w14:paraId="5CCEF175"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0A11F9B0" w14:textId="77777777" w:rsidR="00BA6F4B" w:rsidRPr="00DA3997" w:rsidRDefault="00BA6F4B" w:rsidP="00BE6F82">
            <w:pPr>
              <w:pStyle w:val="DokTabellentext"/>
            </w:pPr>
            <w:r w:rsidRPr="00DA3997">
              <w:t>PCUBC223-14</w:t>
            </w:r>
          </w:p>
        </w:tc>
        <w:tc>
          <w:tcPr>
            <w:tcW w:w="1160" w:type="dxa"/>
            <w:noWrap/>
            <w:hideMark/>
          </w:tcPr>
          <w:p w14:paraId="6EA482CB" w14:textId="77777777" w:rsidR="00BA6F4B" w:rsidRPr="00DA3997" w:rsidRDefault="00BA6F4B" w:rsidP="00BE6F82">
            <w:pPr>
              <w:pStyle w:val="DokTabellentext"/>
            </w:pPr>
            <w:r w:rsidRPr="00DA3997">
              <w:t>Poaceae</w:t>
            </w:r>
          </w:p>
        </w:tc>
        <w:tc>
          <w:tcPr>
            <w:tcW w:w="2660" w:type="dxa"/>
            <w:noWrap/>
            <w:hideMark/>
          </w:tcPr>
          <w:p w14:paraId="383A85E1"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laxiflora</w:t>
            </w:r>
          </w:p>
        </w:tc>
        <w:tc>
          <w:tcPr>
            <w:tcW w:w="640" w:type="dxa"/>
            <w:noWrap/>
            <w:hideMark/>
          </w:tcPr>
          <w:p w14:paraId="382EE460" w14:textId="77777777" w:rsidR="00BA6F4B" w:rsidRPr="00DA3997" w:rsidRDefault="00BA6F4B" w:rsidP="00BE6F82">
            <w:pPr>
              <w:pStyle w:val="DokTabellentext"/>
            </w:pPr>
            <w:r w:rsidRPr="00DA3997">
              <w:t>99.45</w:t>
            </w:r>
          </w:p>
        </w:tc>
        <w:tc>
          <w:tcPr>
            <w:tcW w:w="700" w:type="dxa"/>
            <w:noWrap/>
            <w:hideMark/>
          </w:tcPr>
          <w:p w14:paraId="79FC1655" w14:textId="77777777" w:rsidR="00BA6F4B" w:rsidRPr="00DA3997" w:rsidRDefault="00BA6F4B" w:rsidP="00BE6F82">
            <w:pPr>
              <w:pStyle w:val="DokTabellentext"/>
            </w:pPr>
            <w:r w:rsidRPr="00DA3997">
              <w:t>985</w:t>
            </w:r>
          </w:p>
        </w:tc>
        <w:tc>
          <w:tcPr>
            <w:tcW w:w="780" w:type="dxa"/>
            <w:noWrap/>
            <w:hideMark/>
          </w:tcPr>
          <w:p w14:paraId="56F1A474" w14:textId="77777777" w:rsidR="00BA6F4B" w:rsidRPr="00DA3997" w:rsidRDefault="00BA6F4B" w:rsidP="00BE6F82">
            <w:pPr>
              <w:pStyle w:val="DokTabellentext"/>
            </w:pPr>
            <w:r w:rsidRPr="00DA3997">
              <w:t>FALSE</w:t>
            </w:r>
          </w:p>
        </w:tc>
        <w:tc>
          <w:tcPr>
            <w:tcW w:w="1040" w:type="dxa"/>
            <w:noWrap/>
            <w:hideMark/>
          </w:tcPr>
          <w:p w14:paraId="0F3ECD6F" w14:textId="77777777" w:rsidR="00BA6F4B" w:rsidRPr="00DA3997" w:rsidRDefault="00BA6F4B" w:rsidP="00BE6F82">
            <w:pPr>
              <w:pStyle w:val="DokTabellentext"/>
            </w:pPr>
            <w:r w:rsidRPr="00DA3997">
              <w:t>rbcLa</w:t>
            </w:r>
          </w:p>
        </w:tc>
      </w:tr>
      <w:tr w:rsidR="00BA6F4B" w:rsidRPr="00DA3997" w14:paraId="18EE7681" w14:textId="77777777" w:rsidTr="00BE6F82">
        <w:trPr>
          <w:trHeight w:val="290"/>
        </w:trPr>
        <w:tc>
          <w:tcPr>
            <w:tcW w:w="1380" w:type="dxa"/>
            <w:noWrap/>
            <w:hideMark/>
          </w:tcPr>
          <w:p w14:paraId="1B9D17AB" w14:textId="77777777" w:rsidR="00BA6F4B" w:rsidRPr="00DA3997" w:rsidRDefault="00BA6F4B" w:rsidP="00BE6F82">
            <w:pPr>
              <w:pStyle w:val="DokTabellentext"/>
            </w:pPr>
            <w:r w:rsidRPr="00DA3997">
              <w:t>SWFRG029-19</w:t>
            </w:r>
          </w:p>
        </w:tc>
        <w:tc>
          <w:tcPr>
            <w:tcW w:w="1480" w:type="dxa"/>
            <w:noWrap/>
            <w:hideMark/>
          </w:tcPr>
          <w:p w14:paraId="74A1BCAE" w14:textId="77777777" w:rsidR="00BA6F4B" w:rsidRPr="00DA3997" w:rsidRDefault="00BA6F4B" w:rsidP="00BE6F82">
            <w:pPr>
              <w:pStyle w:val="DokTabellentext"/>
            </w:pPr>
            <w:r w:rsidRPr="00DA3997">
              <w:t>Poaceae</w:t>
            </w:r>
          </w:p>
        </w:tc>
        <w:tc>
          <w:tcPr>
            <w:tcW w:w="2260" w:type="dxa"/>
            <w:noWrap/>
            <w:hideMark/>
          </w:tcPr>
          <w:p w14:paraId="7BD05CF0"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038A5B9A" w14:textId="77777777" w:rsidR="00BA6F4B" w:rsidRPr="00DA3997" w:rsidRDefault="00BA6F4B" w:rsidP="00BE6F82">
            <w:pPr>
              <w:pStyle w:val="DokTabellentext"/>
            </w:pPr>
            <w:r w:rsidRPr="00DA3997">
              <w:t>SDH2494-14</w:t>
            </w:r>
          </w:p>
        </w:tc>
        <w:tc>
          <w:tcPr>
            <w:tcW w:w="1160" w:type="dxa"/>
            <w:noWrap/>
            <w:hideMark/>
          </w:tcPr>
          <w:p w14:paraId="6DE8D286" w14:textId="77777777" w:rsidR="00BA6F4B" w:rsidRPr="00DA3997" w:rsidRDefault="00BA6F4B" w:rsidP="00BE6F82">
            <w:pPr>
              <w:pStyle w:val="DokTabellentext"/>
            </w:pPr>
            <w:r w:rsidRPr="00DA3997">
              <w:t>Poaceae</w:t>
            </w:r>
          </w:p>
        </w:tc>
        <w:tc>
          <w:tcPr>
            <w:tcW w:w="2660" w:type="dxa"/>
            <w:noWrap/>
            <w:hideMark/>
          </w:tcPr>
          <w:p w14:paraId="17E145A2"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tropurpurea</w:t>
            </w:r>
          </w:p>
        </w:tc>
        <w:tc>
          <w:tcPr>
            <w:tcW w:w="640" w:type="dxa"/>
            <w:noWrap/>
            <w:hideMark/>
          </w:tcPr>
          <w:p w14:paraId="38392182" w14:textId="77777777" w:rsidR="00BA6F4B" w:rsidRPr="00DA3997" w:rsidRDefault="00BA6F4B" w:rsidP="00BE6F82">
            <w:pPr>
              <w:pStyle w:val="DokTabellentext"/>
            </w:pPr>
            <w:r w:rsidRPr="00DA3997">
              <w:t>99.45</w:t>
            </w:r>
          </w:p>
        </w:tc>
        <w:tc>
          <w:tcPr>
            <w:tcW w:w="700" w:type="dxa"/>
            <w:noWrap/>
            <w:hideMark/>
          </w:tcPr>
          <w:p w14:paraId="02C740E9" w14:textId="77777777" w:rsidR="00BA6F4B" w:rsidRPr="00DA3997" w:rsidRDefault="00BA6F4B" w:rsidP="00BE6F82">
            <w:pPr>
              <w:pStyle w:val="DokTabellentext"/>
            </w:pPr>
            <w:r w:rsidRPr="00DA3997">
              <w:t>985</w:t>
            </w:r>
          </w:p>
        </w:tc>
        <w:tc>
          <w:tcPr>
            <w:tcW w:w="780" w:type="dxa"/>
            <w:noWrap/>
            <w:hideMark/>
          </w:tcPr>
          <w:p w14:paraId="3111E577" w14:textId="77777777" w:rsidR="00BA6F4B" w:rsidRPr="00DA3997" w:rsidRDefault="00BA6F4B" w:rsidP="00BE6F82">
            <w:pPr>
              <w:pStyle w:val="DokTabellentext"/>
            </w:pPr>
            <w:r w:rsidRPr="00DA3997">
              <w:t>FALSE</w:t>
            </w:r>
          </w:p>
        </w:tc>
        <w:tc>
          <w:tcPr>
            <w:tcW w:w="1040" w:type="dxa"/>
            <w:noWrap/>
            <w:hideMark/>
          </w:tcPr>
          <w:p w14:paraId="169CD044" w14:textId="77777777" w:rsidR="00BA6F4B" w:rsidRPr="00DA3997" w:rsidRDefault="00BA6F4B" w:rsidP="00BE6F82">
            <w:pPr>
              <w:pStyle w:val="DokTabellentext"/>
            </w:pPr>
            <w:r w:rsidRPr="00DA3997">
              <w:t>rbcLa</w:t>
            </w:r>
          </w:p>
        </w:tc>
      </w:tr>
      <w:tr w:rsidR="00BA6F4B" w:rsidRPr="00DA3997" w14:paraId="4389EFE2" w14:textId="77777777" w:rsidTr="00BE6F82">
        <w:trPr>
          <w:trHeight w:val="290"/>
        </w:trPr>
        <w:tc>
          <w:tcPr>
            <w:tcW w:w="1380" w:type="dxa"/>
            <w:noWrap/>
            <w:hideMark/>
          </w:tcPr>
          <w:p w14:paraId="0F44F661" w14:textId="77777777" w:rsidR="00BA6F4B" w:rsidRPr="00DA3997" w:rsidRDefault="00BA6F4B" w:rsidP="00BE6F82">
            <w:pPr>
              <w:pStyle w:val="DokTabellentext"/>
            </w:pPr>
            <w:r w:rsidRPr="00DA3997">
              <w:t>SWFRG029-19</w:t>
            </w:r>
          </w:p>
        </w:tc>
        <w:tc>
          <w:tcPr>
            <w:tcW w:w="1480" w:type="dxa"/>
            <w:noWrap/>
            <w:hideMark/>
          </w:tcPr>
          <w:p w14:paraId="63AC8D9A" w14:textId="77777777" w:rsidR="00BA6F4B" w:rsidRPr="00DA3997" w:rsidRDefault="00BA6F4B" w:rsidP="00BE6F82">
            <w:pPr>
              <w:pStyle w:val="DokTabellentext"/>
            </w:pPr>
            <w:r w:rsidRPr="00DA3997">
              <w:t>Poaceae</w:t>
            </w:r>
          </w:p>
        </w:tc>
        <w:tc>
          <w:tcPr>
            <w:tcW w:w="2260" w:type="dxa"/>
            <w:noWrap/>
            <w:hideMark/>
          </w:tcPr>
          <w:p w14:paraId="6DC126C8"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25F9BEB1" w14:textId="77777777" w:rsidR="00BA6F4B" w:rsidRPr="00DA3997" w:rsidRDefault="00BA6F4B" w:rsidP="00BE6F82">
            <w:pPr>
              <w:pStyle w:val="DokTabellentext"/>
            </w:pPr>
            <w:r w:rsidRPr="00DA3997">
              <w:t>SDH2330-14</w:t>
            </w:r>
          </w:p>
        </w:tc>
        <w:tc>
          <w:tcPr>
            <w:tcW w:w="1160" w:type="dxa"/>
            <w:noWrap/>
            <w:hideMark/>
          </w:tcPr>
          <w:p w14:paraId="791565D6" w14:textId="77777777" w:rsidR="00BA6F4B" w:rsidRPr="00DA3997" w:rsidRDefault="00BA6F4B" w:rsidP="00BE6F82">
            <w:pPr>
              <w:pStyle w:val="DokTabellentext"/>
            </w:pPr>
            <w:r w:rsidRPr="00DA3997">
              <w:t>Poaceae</w:t>
            </w:r>
          </w:p>
        </w:tc>
        <w:tc>
          <w:tcPr>
            <w:tcW w:w="2660" w:type="dxa"/>
            <w:noWrap/>
            <w:hideMark/>
          </w:tcPr>
          <w:p w14:paraId="44F0C544"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640" w:type="dxa"/>
            <w:noWrap/>
            <w:hideMark/>
          </w:tcPr>
          <w:p w14:paraId="63CCABBA" w14:textId="77777777" w:rsidR="00BA6F4B" w:rsidRPr="00DA3997" w:rsidRDefault="00BA6F4B" w:rsidP="00BE6F82">
            <w:pPr>
              <w:pStyle w:val="DokTabellentext"/>
            </w:pPr>
            <w:r w:rsidRPr="00DA3997">
              <w:t>99.81</w:t>
            </w:r>
          </w:p>
        </w:tc>
        <w:tc>
          <w:tcPr>
            <w:tcW w:w="700" w:type="dxa"/>
            <w:noWrap/>
            <w:hideMark/>
          </w:tcPr>
          <w:p w14:paraId="3DE4D93C" w14:textId="77777777" w:rsidR="00BA6F4B" w:rsidRPr="00DA3997" w:rsidRDefault="00BA6F4B" w:rsidP="00BE6F82">
            <w:pPr>
              <w:pStyle w:val="DokTabellentext"/>
            </w:pPr>
            <w:r w:rsidRPr="00DA3997">
              <w:t>985</w:t>
            </w:r>
          </w:p>
        </w:tc>
        <w:tc>
          <w:tcPr>
            <w:tcW w:w="780" w:type="dxa"/>
            <w:noWrap/>
            <w:hideMark/>
          </w:tcPr>
          <w:p w14:paraId="0F6EA466" w14:textId="77777777" w:rsidR="00BA6F4B" w:rsidRPr="00DA3997" w:rsidRDefault="00BA6F4B" w:rsidP="00BE6F82">
            <w:pPr>
              <w:pStyle w:val="DokTabellentext"/>
            </w:pPr>
            <w:r w:rsidRPr="00DA3997">
              <w:t>FALSE</w:t>
            </w:r>
          </w:p>
        </w:tc>
        <w:tc>
          <w:tcPr>
            <w:tcW w:w="1040" w:type="dxa"/>
            <w:noWrap/>
            <w:hideMark/>
          </w:tcPr>
          <w:p w14:paraId="22A5891D" w14:textId="77777777" w:rsidR="00BA6F4B" w:rsidRPr="00DA3997" w:rsidRDefault="00BA6F4B" w:rsidP="00BE6F82">
            <w:pPr>
              <w:pStyle w:val="DokTabellentext"/>
            </w:pPr>
            <w:r w:rsidRPr="00DA3997">
              <w:t>rbcLa</w:t>
            </w:r>
          </w:p>
        </w:tc>
      </w:tr>
      <w:tr w:rsidR="00BA6F4B" w:rsidRPr="00DA3997" w14:paraId="6128A7BD" w14:textId="77777777" w:rsidTr="00BE6F82">
        <w:trPr>
          <w:trHeight w:val="290"/>
        </w:trPr>
        <w:tc>
          <w:tcPr>
            <w:tcW w:w="1380" w:type="dxa"/>
            <w:noWrap/>
            <w:hideMark/>
          </w:tcPr>
          <w:p w14:paraId="1DC47C7B" w14:textId="77777777" w:rsidR="00BA6F4B" w:rsidRPr="00DA3997" w:rsidRDefault="00BA6F4B" w:rsidP="00BE6F82">
            <w:pPr>
              <w:pStyle w:val="DokTabellentext"/>
            </w:pPr>
            <w:r w:rsidRPr="00DA3997">
              <w:t>SWFRG029-19</w:t>
            </w:r>
          </w:p>
        </w:tc>
        <w:tc>
          <w:tcPr>
            <w:tcW w:w="1480" w:type="dxa"/>
            <w:noWrap/>
            <w:hideMark/>
          </w:tcPr>
          <w:p w14:paraId="15E84A2F" w14:textId="77777777" w:rsidR="00BA6F4B" w:rsidRPr="00DA3997" w:rsidRDefault="00BA6F4B" w:rsidP="00BE6F82">
            <w:pPr>
              <w:pStyle w:val="DokTabellentext"/>
            </w:pPr>
            <w:r w:rsidRPr="00DA3997">
              <w:t>Poaceae</w:t>
            </w:r>
          </w:p>
        </w:tc>
        <w:tc>
          <w:tcPr>
            <w:tcW w:w="2260" w:type="dxa"/>
            <w:noWrap/>
            <w:hideMark/>
          </w:tcPr>
          <w:p w14:paraId="0B72BC34"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4BAAC32C" w14:textId="77777777" w:rsidR="00BA6F4B" w:rsidRPr="00DA3997" w:rsidRDefault="00BA6F4B" w:rsidP="00BE6F82">
            <w:pPr>
              <w:pStyle w:val="DokTabellentext"/>
            </w:pPr>
            <w:r w:rsidRPr="00DA3997">
              <w:t>FBPL2879-13</w:t>
            </w:r>
          </w:p>
        </w:tc>
        <w:tc>
          <w:tcPr>
            <w:tcW w:w="1160" w:type="dxa"/>
            <w:noWrap/>
            <w:hideMark/>
          </w:tcPr>
          <w:p w14:paraId="710E563C" w14:textId="77777777" w:rsidR="00BA6F4B" w:rsidRPr="00DA3997" w:rsidRDefault="00BA6F4B" w:rsidP="00BE6F82">
            <w:pPr>
              <w:pStyle w:val="DokTabellentext"/>
            </w:pPr>
            <w:r w:rsidRPr="00DA3997">
              <w:t>Poaceae</w:t>
            </w:r>
          </w:p>
        </w:tc>
        <w:tc>
          <w:tcPr>
            <w:tcW w:w="2660" w:type="dxa"/>
            <w:noWrap/>
            <w:hideMark/>
          </w:tcPr>
          <w:p w14:paraId="4E0F212D"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chaixii</w:t>
            </w:r>
          </w:p>
        </w:tc>
        <w:tc>
          <w:tcPr>
            <w:tcW w:w="640" w:type="dxa"/>
            <w:noWrap/>
            <w:hideMark/>
          </w:tcPr>
          <w:p w14:paraId="35788C0C" w14:textId="77777777" w:rsidR="00BA6F4B" w:rsidRPr="00DA3997" w:rsidRDefault="00BA6F4B" w:rsidP="00BE6F82">
            <w:pPr>
              <w:pStyle w:val="DokTabellentext"/>
            </w:pPr>
            <w:r w:rsidRPr="00DA3997">
              <w:t>99.45</w:t>
            </w:r>
          </w:p>
        </w:tc>
        <w:tc>
          <w:tcPr>
            <w:tcW w:w="700" w:type="dxa"/>
            <w:noWrap/>
            <w:hideMark/>
          </w:tcPr>
          <w:p w14:paraId="6CA173E2" w14:textId="77777777" w:rsidR="00BA6F4B" w:rsidRPr="00DA3997" w:rsidRDefault="00BA6F4B" w:rsidP="00BE6F82">
            <w:pPr>
              <w:pStyle w:val="DokTabellentext"/>
            </w:pPr>
            <w:r w:rsidRPr="00DA3997">
              <w:t>985</w:t>
            </w:r>
          </w:p>
        </w:tc>
        <w:tc>
          <w:tcPr>
            <w:tcW w:w="780" w:type="dxa"/>
            <w:noWrap/>
            <w:hideMark/>
          </w:tcPr>
          <w:p w14:paraId="08E7A8E7" w14:textId="77777777" w:rsidR="00BA6F4B" w:rsidRPr="00DA3997" w:rsidRDefault="00BA6F4B" w:rsidP="00BE6F82">
            <w:pPr>
              <w:pStyle w:val="DokTabellentext"/>
            </w:pPr>
            <w:r w:rsidRPr="00DA3997">
              <w:t>FALSE</w:t>
            </w:r>
          </w:p>
        </w:tc>
        <w:tc>
          <w:tcPr>
            <w:tcW w:w="1040" w:type="dxa"/>
            <w:noWrap/>
            <w:hideMark/>
          </w:tcPr>
          <w:p w14:paraId="3A476CE0" w14:textId="77777777" w:rsidR="00BA6F4B" w:rsidRPr="00DA3997" w:rsidRDefault="00BA6F4B" w:rsidP="00BE6F82">
            <w:pPr>
              <w:pStyle w:val="DokTabellentext"/>
            </w:pPr>
            <w:r w:rsidRPr="00DA3997">
              <w:t>rbcLa</w:t>
            </w:r>
          </w:p>
        </w:tc>
      </w:tr>
      <w:tr w:rsidR="00BA6F4B" w:rsidRPr="00DA3997" w14:paraId="02C2099A" w14:textId="77777777" w:rsidTr="00BE6F82">
        <w:trPr>
          <w:trHeight w:val="290"/>
        </w:trPr>
        <w:tc>
          <w:tcPr>
            <w:tcW w:w="1380" w:type="dxa"/>
            <w:noWrap/>
            <w:hideMark/>
          </w:tcPr>
          <w:p w14:paraId="6FB7D9BF" w14:textId="77777777" w:rsidR="00BA6F4B" w:rsidRPr="00DA3997" w:rsidRDefault="00BA6F4B" w:rsidP="00BE6F82">
            <w:pPr>
              <w:pStyle w:val="DokTabellentext"/>
            </w:pPr>
            <w:r w:rsidRPr="00DA3997">
              <w:t>SWFRG029-19</w:t>
            </w:r>
          </w:p>
        </w:tc>
        <w:tc>
          <w:tcPr>
            <w:tcW w:w="1480" w:type="dxa"/>
            <w:noWrap/>
            <w:hideMark/>
          </w:tcPr>
          <w:p w14:paraId="7B29574A" w14:textId="77777777" w:rsidR="00BA6F4B" w:rsidRPr="00DA3997" w:rsidRDefault="00BA6F4B" w:rsidP="00BE6F82">
            <w:pPr>
              <w:pStyle w:val="DokTabellentext"/>
            </w:pPr>
            <w:r w:rsidRPr="00DA3997">
              <w:t>Poaceae</w:t>
            </w:r>
          </w:p>
        </w:tc>
        <w:tc>
          <w:tcPr>
            <w:tcW w:w="2260" w:type="dxa"/>
            <w:noWrap/>
            <w:hideMark/>
          </w:tcPr>
          <w:p w14:paraId="7C06A917"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2691D743" w14:textId="77777777" w:rsidR="00BA6F4B" w:rsidRPr="00DA3997" w:rsidRDefault="00BA6F4B" w:rsidP="00BE6F82">
            <w:pPr>
              <w:pStyle w:val="DokTabellentext"/>
            </w:pPr>
            <w:r w:rsidRPr="00DA3997">
              <w:t>FBPL2852-13</w:t>
            </w:r>
          </w:p>
        </w:tc>
        <w:tc>
          <w:tcPr>
            <w:tcW w:w="1160" w:type="dxa"/>
            <w:noWrap/>
            <w:hideMark/>
          </w:tcPr>
          <w:p w14:paraId="43FBDB37" w14:textId="77777777" w:rsidR="00BA6F4B" w:rsidRPr="00DA3997" w:rsidRDefault="00BA6F4B" w:rsidP="00BE6F82">
            <w:pPr>
              <w:pStyle w:val="DokTabellentext"/>
            </w:pPr>
            <w:r w:rsidRPr="00DA3997">
              <w:t>Poaceae</w:t>
            </w:r>
          </w:p>
        </w:tc>
        <w:tc>
          <w:tcPr>
            <w:tcW w:w="2660" w:type="dxa"/>
            <w:noWrap/>
            <w:hideMark/>
          </w:tcPr>
          <w:p w14:paraId="30159776"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chaixii</w:t>
            </w:r>
          </w:p>
        </w:tc>
        <w:tc>
          <w:tcPr>
            <w:tcW w:w="640" w:type="dxa"/>
            <w:noWrap/>
            <w:hideMark/>
          </w:tcPr>
          <w:p w14:paraId="47605279" w14:textId="77777777" w:rsidR="00BA6F4B" w:rsidRPr="00DA3997" w:rsidRDefault="00BA6F4B" w:rsidP="00BE6F82">
            <w:pPr>
              <w:pStyle w:val="DokTabellentext"/>
            </w:pPr>
            <w:r w:rsidRPr="00DA3997">
              <w:t>99.45</w:t>
            </w:r>
          </w:p>
        </w:tc>
        <w:tc>
          <w:tcPr>
            <w:tcW w:w="700" w:type="dxa"/>
            <w:noWrap/>
            <w:hideMark/>
          </w:tcPr>
          <w:p w14:paraId="5548C62B" w14:textId="77777777" w:rsidR="00BA6F4B" w:rsidRPr="00DA3997" w:rsidRDefault="00BA6F4B" w:rsidP="00BE6F82">
            <w:pPr>
              <w:pStyle w:val="DokTabellentext"/>
            </w:pPr>
            <w:r w:rsidRPr="00DA3997">
              <w:t>985</w:t>
            </w:r>
          </w:p>
        </w:tc>
        <w:tc>
          <w:tcPr>
            <w:tcW w:w="780" w:type="dxa"/>
            <w:noWrap/>
            <w:hideMark/>
          </w:tcPr>
          <w:p w14:paraId="63E75422" w14:textId="77777777" w:rsidR="00BA6F4B" w:rsidRPr="00DA3997" w:rsidRDefault="00BA6F4B" w:rsidP="00BE6F82">
            <w:pPr>
              <w:pStyle w:val="DokTabellentext"/>
            </w:pPr>
            <w:r w:rsidRPr="00DA3997">
              <w:t>FALSE</w:t>
            </w:r>
          </w:p>
        </w:tc>
        <w:tc>
          <w:tcPr>
            <w:tcW w:w="1040" w:type="dxa"/>
            <w:noWrap/>
            <w:hideMark/>
          </w:tcPr>
          <w:p w14:paraId="3C938780" w14:textId="77777777" w:rsidR="00BA6F4B" w:rsidRPr="00DA3997" w:rsidRDefault="00BA6F4B" w:rsidP="00BE6F82">
            <w:pPr>
              <w:pStyle w:val="DokTabellentext"/>
            </w:pPr>
            <w:r w:rsidRPr="00DA3997">
              <w:t>rbcLa</w:t>
            </w:r>
          </w:p>
        </w:tc>
      </w:tr>
      <w:tr w:rsidR="00BA6F4B" w:rsidRPr="00DA3997" w14:paraId="5A6FBCD1" w14:textId="77777777" w:rsidTr="00BE6F82">
        <w:trPr>
          <w:trHeight w:val="290"/>
        </w:trPr>
        <w:tc>
          <w:tcPr>
            <w:tcW w:w="1380" w:type="dxa"/>
            <w:noWrap/>
            <w:hideMark/>
          </w:tcPr>
          <w:p w14:paraId="68F71316" w14:textId="77777777" w:rsidR="00BA6F4B" w:rsidRPr="00DA3997" w:rsidRDefault="00BA6F4B" w:rsidP="00BE6F82">
            <w:pPr>
              <w:pStyle w:val="DokTabellentext"/>
            </w:pPr>
            <w:r w:rsidRPr="00DA3997">
              <w:t>SWFRG029-19</w:t>
            </w:r>
          </w:p>
        </w:tc>
        <w:tc>
          <w:tcPr>
            <w:tcW w:w="1480" w:type="dxa"/>
            <w:noWrap/>
            <w:hideMark/>
          </w:tcPr>
          <w:p w14:paraId="69A43165" w14:textId="77777777" w:rsidR="00BA6F4B" w:rsidRPr="00DA3997" w:rsidRDefault="00BA6F4B" w:rsidP="00BE6F82">
            <w:pPr>
              <w:pStyle w:val="DokTabellentext"/>
            </w:pPr>
            <w:r w:rsidRPr="00DA3997">
              <w:t>Poaceae</w:t>
            </w:r>
          </w:p>
        </w:tc>
        <w:tc>
          <w:tcPr>
            <w:tcW w:w="2260" w:type="dxa"/>
            <w:noWrap/>
            <w:hideMark/>
          </w:tcPr>
          <w:p w14:paraId="5B07F0F1"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5AB3340D" w14:textId="77777777" w:rsidR="00BA6F4B" w:rsidRPr="00DA3997" w:rsidRDefault="00BA6F4B" w:rsidP="00BE6F82">
            <w:pPr>
              <w:pStyle w:val="DokTabellentext"/>
            </w:pPr>
            <w:r w:rsidRPr="00DA3997">
              <w:t>FBPL2763-13</w:t>
            </w:r>
          </w:p>
        </w:tc>
        <w:tc>
          <w:tcPr>
            <w:tcW w:w="1160" w:type="dxa"/>
            <w:noWrap/>
            <w:hideMark/>
          </w:tcPr>
          <w:p w14:paraId="27E0C325" w14:textId="77777777" w:rsidR="00BA6F4B" w:rsidRPr="00DA3997" w:rsidRDefault="00BA6F4B" w:rsidP="00BE6F82">
            <w:pPr>
              <w:pStyle w:val="DokTabellentext"/>
            </w:pPr>
            <w:r w:rsidRPr="00DA3997">
              <w:t>Poaceae</w:t>
            </w:r>
          </w:p>
        </w:tc>
        <w:tc>
          <w:tcPr>
            <w:tcW w:w="2660" w:type="dxa"/>
            <w:noWrap/>
            <w:hideMark/>
          </w:tcPr>
          <w:p w14:paraId="74AB35E9" w14:textId="77777777" w:rsidR="00BA6F4B" w:rsidRPr="00DA3997" w:rsidRDefault="00BA6F4B" w:rsidP="00BE6F82">
            <w:pPr>
              <w:pStyle w:val="DokTabellentext"/>
              <w:rPr>
                <w:i/>
                <w:iCs/>
              </w:rPr>
            </w:pPr>
            <w:r w:rsidRPr="00DA3997">
              <w:rPr>
                <w:i/>
                <w:iCs/>
              </w:rPr>
              <w:t>Cinna</w:t>
            </w:r>
            <w:r>
              <w:rPr>
                <w:i/>
                <w:iCs/>
              </w:rPr>
              <w:t xml:space="preserve"> </w:t>
            </w:r>
            <w:r w:rsidRPr="00DA3997">
              <w:rPr>
                <w:i/>
                <w:iCs/>
              </w:rPr>
              <w:t>latifolia</w:t>
            </w:r>
          </w:p>
        </w:tc>
        <w:tc>
          <w:tcPr>
            <w:tcW w:w="640" w:type="dxa"/>
            <w:noWrap/>
            <w:hideMark/>
          </w:tcPr>
          <w:p w14:paraId="674012D2" w14:textId="77777777" w:rsidR="00BA6F4B" w:rsidRPr="00DA3997" w:rsidRDefault="00BA6F4B" w:rsidP="00BE6F82">
            <w:pPr>
              <w:pStyle w:val="DokTabellentext"/>
            </w:pPr>
            <w:r w:rsidRPr="00DA3997">
              <w:t>99.45</w:t>
            </w:r>
          </w:p>
        </w:tc>
        <w:tc>
          <w:tcPr>
            <w:tcW w:w="700" w:type="dxa"/>
            <w:noWrap/>
            <w:hideMark/>
          </w:tcPr>
          <w:p w14:paraId="201EE0C7" w14:textId="77777777" w:rsidR="00BA6F4B" w:rsidRPr="00DA3997" w:rsidRDefault="00BA6F4B" w:rsidP="00BE6F82">
            <w:pPr>
              <w:pStyle w:val="DokTabellentext"/>
            </w:pPr>
            <w:r w:rsidRPr="00DA3997">
              <w:t>985</w:t>
            </w:r>
          </w:p>
        </w:tc>
        <w:tc>
          <w:tcPr>
            <w:tcW w:w="780" w:type="dxa"/>
            <w:noWrap/>
            <w:hideMark/>
          </w:tcPr>
          <w:p w14:paraId="5BA1E7A4" w14:textId="77777777" w:rsidR="00BA6F4B" w:rsidRPr="00DA3997" w:rsidRDefault="00BA6F4B" w:rsidP="00BE6F82">
            <w:pPr>
              <w:pStyle w:val="DokTabellentext"/>
            </w:pPr>
            <w:r w:rsidRPr="00DA3997">
              <w:t>FALSE</w:t>
            </w:r>
          </w:p>
        </w:tc>
        <w:tc>
          <w:tcPr>
            <w:tcW w:w="1040" w:type="dxa"/>
            <w:noWrap/>
            <w:hideMark/>
          </w:tcPr>
          <w:p w14:paraId="6D406501" w14:textId="77777777" w:rsidR="00BA6F4B" w:rsidRPr="00DA3997" w:rsidRDefault="00BA6F4B" w:rsidP="00BE6F82">
            <w:pPr>
              <w:pStyle w:val="DokTabellentext"/>
            </w:pPr>
            <w:r w:rsidRPr="00DA3997">
              <w:t>rbcLa</w:t>
            </w:r>
          </w:p>
        </w:tc>
      </w:tr>
      <w:tr w:rsidR="00BA6F4B" w:rsidRPr="00DA3997" w14:paraId="5768BA0E" w14:textId="77777777" w:rsidTr="00BE6F82">
        <w:trPr>
          <w:trHeight w:val="290"/>
        </w:trPr>
        <w:tc>
          <w:tcPr>
            <w:tcW w:w="1380" w:type="dxa"/>
            <w:noWrap/>
            <w:hideMark/>
          </w:tcPr>
          <w:p w14:paraId="0BAB75AC" w14:textId="77777777" w:rsidR="00BA6F4B" w:rsidRPr="00DA3997" w:rsidRDefault="00BA6F4B" w:rsidP="00BE6F82">
            <w:pPr>
              <w:pStyle w:val="DokTabellentext"/>
            </w:pPr>
            <w:r w:rsidRPr="00DA3997">
              <w:t>SWFRG029-19</w:t>
            </w:r>
          </w:p>
        </w:tc>
        <w:tc>
          <w:tcPr>
            <w:tcW w:w="1480" w:type="dxa"/>
            <w:noWrap/>
            <w:hideMark/>
          </w:tcPr>
          <w:p w14:paraId="4BCDEF7F" w14:textId="77777777" w:rsidR="00BA6F4B" w:rsidRPr="00DA3997" w:rsidRDefault="00BA6F4B" w:rsidP="00BE6F82">
            <w:pPr>
              <w:pStyle w:val="DokTabellentext"/>
            </w:pPr>
            <w:r w:rsidRPr="00DA3997">
              <w:t>Poaceae</w:t>
            </w:r>
          </w:p>
        </w:tc>
        <w:tc>
          <w:tcPr>
            <w:tcW w:w="2260" w:type="dxa"/>
            <w:noWrap/>
            <w:hideMark/>
          </w:tcPr>
          <w:p w14:paraId="3669B4D4"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104AECC1" w14:textId="77777777" w:rsidR="00BA6F4B" w:rsidRPr="00DA3997" w:rsidRDefault="00BA6F4B" w:rsidP="00BE6F82">
            <w:pPr>
              <w:pStyle w:val="DokTabellentext"/>
            </w:pPr>
            <w:r w:rsidRPr="00DA3997">
              <w:t>FBPL2685-13</w:t>
            </w:r>
          </w:p>
        </w:tc>
        <w:tc>
          <w:tcPr>
            <w:tcW w:w="1160" w:type="dxa"/>
            <w:noWrap/>
            <w:hideMark/>
          </w:tcPr>
          <w:p w14:paraId="25696362" w14:textId="77777777" w:rsidR="00BA6F4B" w:rsidRPr="00DA3997" w:rsidRDefault="00BA6F4B" w:rsidP="00BE6F82">
            <w:pPr>
              <w:pStyle w:val="DokTabellentext"/>
            </w:pPr>
            <w:r w:rsidRPr="00DA3997">
              <w:t>Poaceae</w:t>
            </w:r>
          </w:p>
        </w:tc>
        <w:tc>
          <w:tcPr>
            <w:tcW w:w="2660" w:type="dxa"/>
            <w:noWrap/>
            <w:hideMark/>
          </w:tcPr>
          <w:p w14:paraId="57167414"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arundinaceus</w:t>
            </w:r>
          </w:p>
        </w:tc>
        <w:tc>
          <w:tcPr>
            <w:tcW w:w="640" w:type="dxa"/>
            <w:noWrap/>
            <w:hideMark/>
          </w:tcPr>
          <w:p w14:paraId="136FF610" w14:textId="77777777" w:rsidR="00BA6F4B" w:rsidRPr="00DA3997" w:rsidRDefault="00BA6F4B" w:rsidP="00BE6F82">
            <w:pPr>
              <w:pStyle w:val="DokTabellentext"/>
            </w:pPr>
            <w:r w:rsidRPr="00DA3997">
              <w:t>99.81</w:t>
            </w:r>
          </w:p>
        </w:tc>
        <w:tc>
          <w:tcPr>
            <w:tcW w:w="700" w:type="dxa"/>
            <w:noWrap/>
            <w:hideMark/>
          </w:tcPr>
          <w:p w14:paraId="493F92A3" w14:textId="77777777" w:rsidR="00BA6F4B" w:rsidRPr="00DA3997" w:rsidRDefault="00BA6F4B" w:rsidP="00BE6F82">
            <w:pPr>
              <w:pStyle w:val="DokTabellentext"/>
            </w:pPr>
            <w:r w:rsidRPr="00DA3997">
              <w:t>985</w:t>
            </w:r>
          </w:p>
        </w:tc>
        <w:tc>
          <w:tcPr>
            <w:tcW w:w="780" w:type="dxa"/>
            <w:noWrap/>
            <w:hideMark/>
          </w:tcPr>
          <w:p w14:paraId="26E9545A" w14:textId="77777777" w:rsidR="00BA6F4B" w:rsidRPr="00DA3997" w:rsidRDefault="00BA6F4B" w:rsidP="00BE6F82">
            <w:pPr>
              <w:pStyle w:val="DokTabellentext"/>
            </w:pPr>
            <w:r w:rsidRPr="00DA3997">
              <w:t>FALSE</w:t>
            </w:r>
          </w:p>
        </w:tc>
        <w:tc>
          <w:tcPr>
            <w:tcW w:w="1040" w:type="dxa"/>
            <w:noWrap/>
            <w:hideMark/>
          </w:tcPr>
          <w:p w14:paraId="6055D211" w14:textId="77777777" w:rsidR="00BA6F4B" w:rsidRPr="00DA3997" w:rsidRDefault="00BA6F4B" w:rsidP="00BE6F82">
            <w:pPr>
              <w:pStyle w:val="DokTabellentext"/>
            </w:pPr>
            <w:r w:rsidRPr="00DA3997">
              <w:t>rbcLa</w:t>
            </w:r>
          </w:p>
        </w:tc>
      </w:tr>
      <w:tr w:rsidR="00BA6F4B" w:rsidRPr="00DA3997" w14:paraId="726E6071" w14:textId="77777777" w:rsidTr="00BE6F82">
        <w:trPr>
          <w:trHeight w:val="290"/>
        </w:trPr>
        <w:tc>
          <w:tcPr>
            <w:tcW w:w="1380" w:type="dxa"/>
            <w:noWrap/>
            <w:hideMark/>
          </w:tcPr>
          <w:p w14:paraId="67B689CB" w14:textId="77777777" w:rsidR="00BA6F4B" w:rsidRPr="00DA3997" w:rsidRDefault="00BA6F4B" w:rsidP="00BE6F82">
            <w:pPr>
              <w:pStyle w:val="DokTabellentext"/>
            </w:pPr>
            <w:r w:rsidRPr="00DA3997">
              <w:t>SWFRG029-19</w:t>
            </w:r>
          </w:p>
        </w:tc>
        <w:tc>
          <w:tcPr>
            <w:tcW w:w="1480" w:type="dxa"/>
            <w:noWrap/>
            <w:hideMark/>
          </w:tcPr>
          <w:p w14:paraId="60D1215D" w14:textId="77777777" w:rsidR="00BA6F4B" w:rsidRPr="00DA3997" w:rsidRDefault="00BA6F4B" w:rsidP="00BE6F82">
            <w:pPr>
              <w:pStyle w:val="DokTabellentext"/>
            </w:pPr>
            <w:r w:rsidRPr="00DA3997">
              <w:t>Poaceae</w:t>
            </w:r>
          </w:p>
        </w:tc>
        <w:tc>
          <w:tcPr>
            <w:tcW w:w="2260" w:type="dxa"/>
            <w:noWrap/>
            <w:hideMark/>
          </w:tcPr>
          <w:p w14:paraId="51F9C6D9"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764E5968" w14:textId="77777777" w:rsidR="00BA6F4B" w:rsidRPr="00DA3997" w:rsidRDefault="00BA6F4B" w:rsidP="00BE6F82">
            <w:pPr>
              <w:pStyle w:val="DokTabellentext"/>
            </w:pPr>
            <w:r w:rsidRPr="00DA3997">
              <w:t>FBPL2531-13</w:t>
            </w:r>
          </w:p>
        </w:tc>
        <w:tc>
          <w:tcPr>
            <w:tcW w:w="1160" w:type="dxa"/>
            <w:noWrap/>
            <w:hideMark/>
          </w:tcPr>
          <w:p w14:paraId="36C8DE2C" w14:textId="77777777" w:rsidR="00BA6F4B" w:rsidRPr="00DA3997" w:rsidRDefault="00BA6F4B" w:rsidP="00BE6F82">
            <w:pPr>
              <w:pStyle w:val="DokTabellentext"/>
            </w:pPr>
            <w:r w:rsidRPr="00DA3997">
              <w:t>Poaceae</w:t>
            </w:r>
          </w:p>
        </w:tc>
        <w:tc>
          <w:tcPr>
            <w:tcW w:w="2660" w:type="dxa"/>
            <w:noWrap/>
            <w:hideMark/>
          </w:tcPr>
          <w:p w14:paraId="53000D55"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arundinaceus</w:t>
            </w:r>
          </w:p>
        </w:tc>
        <w:tc>
          <w:tcPr>
            <w:tcW w:w="640" w:type="dxa"/>
            <w:noWrap/>
            <w:hideMark/>
          </w:tcPr>
          <w:p w14:paraId="440C5D6E" w14:textId="77777777" w:rsidR="00BA6F4B" w:rsidRPr="00DA3997" w:rsidRDefault="00BA6F4B" w:rsidP="00BE6F82">
            <w:pPr>
              <w:pStyle w:val="DokTabellentext"/>
            </w:pPr>
            <w:r w:rsidRPr="00DA3997">
              <w:t>99.81</w:t>
            </w:r>
          </w:p>
        </w:tc>
        <w:tc>
          <w:tcPr>
            <w:tcW w:w="700" w:type="dxa"/>
            <w:noWrap/>
            <w:hideMark/>
          </w:tcPr>
          <w:p w14:paraId="29691FDA" w14:textId="77777777" w:rsidR="00BA6F4B" w:rsidRPr="00DA3997" w:rsidRDefault="00BA6F4B" w:rsidP="00BE6F82">
            <w:pPr>
              <w:pStyle w:val="DokTabellentext"/>
            </w:pPr>
            <w:r w:rsidRPr="00DA3997">
              <w:t>985</w:t>
            </w:r>
          </w:p>
        </w:tc>
        <w:tc>
          <w:tcPr>
            <w:tcW w:w="780" w:type="dxa"/>
            <w:noWrap/>
            <w:hideMark/>
          </w:tcPr>
          <w:p w14:paraId="40F7AE56" w14:textId="77777777" w:rsidR="00BA6F4B" w:rsidRPr="00DA3997" w:rsidRDefault="00BA6F4B" w:rsidP="00BE6F82">
            <w:pPr>
              <w:pStyle w:val="DokTabellentext"/>
            </w:pPr>
            <w:r w:rsidRPr="00DA3997">
              <w:t>FALSE</w:t>
            </w:r>
          </w:p>
        </w:tc>
        <w:tc>
          <w:tcPr>
            <w:tcW w:w="1040" w:type="dxa"/>
            <w:noWrap/>
            <w:hideMark/>
          </w:tcPr>
          <w:p w14:paraId="78E7DF4C" w14:textId="77777777" w:rsidR="00BA6F4B" w:rsidRPr="00DA3997" w:rsidRDefault="00BA6F4B" w:rsidP="00BE6F82">
            <w:pPr>
              <w:pStyle w:val="DokTabellentext"/>
            </w:pPr>
            <w:r w:rsidRPr="00DA3997">
              <w:t>rbcLa</w:t>
            </w:r>
          </w:p>
        </w:tc>
      </w:tr>
      <w:tr w:rsidR="00BA6F4B" w:rsidRPr="00DA3997" w14:paraId="5493BE14" w14:textId="77777777" w:rsidTr="00BE6F82">
        <w:trPr>
          <w:trHeight w:val="290"/>
        </w:trPr>
        <w:tc>
          <w:tcPr>
            <w:tcW w:w="1380" w:type="dxa"/>
            <w:noWrap/>
            <w:hideMark/>
          </w:tcPr>
          <w:p w14:paraId="0F76B661" w14:textId="77777777" w:rsidR="00BA6F4B" w:rsidRPr="00DA3997" w:rsidRDefault="00BA6F4B" w:rsidP="00BE6F82">
            <w:pPr>
              <w:pStyle w:val="DokTabellentext"/>
            </w:pPr>
            <w:r w:rsidRPr="00DA3997">
              <w:t>SWFRG029-19</w:t>
            </w:r>
          </w:p>
        </w:tc>
        <w:tc>
          <w:tcPr>
            <w:tcW w:w="1480" w:type="dxa"/>
            <w:noWrap/>
            <w:hideMark/>
          </w:tcPr>
          <w:p w14:paraId="583F6D4C" w14:textId="77777777" w:rsidR="00BA6F4B" w:rsidRPr="00DA3997" w:rsidRDefault="00BA6F4B" w:rsidP="00BE6F82">
            <w:pPr>
              <w:pStyle w:val="DokTabellentext"/>
            </w:pPr>
            <w:r w:rsidRPr="00DA3997">
              <w:t>Poaceae</w:t>
            </w:r>
          </w:p>
        </w:tc>
        <w:tc>
          <w:tcPr>
            <w:tcW w:w="2260" w:type="dxa"/>
            <w:noWrap/>
            <w:hideMark/>
          </w:tcPr>
          <w:p w14:paraId="1450D015"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7B4B7670" w14:textId="77777777" w:rsidR="00BA6F4B" w:rsidRPr="00DA3997" w:rsidRDefault="00BA6F4B" w:rsidP="00BE6F82">
            <w:pPr>
              <w:pStyle w:val="DokTabellentext"/>
            </w:pPr>
            <w:r w:rsidRPr="00DA3997">
              <w:t>FBPL2448-13</w:t>
            </w:r>
          </w:p>
        </w:tc>
        <w:tc>
          <w:tcPr>
            <w:tcW w:w="1160" w:type="dxa"/>
            <w:noWrap/>
            <w:hideMark/>
          </w:tcPr>
          <w:p w14:paraId="190BAB77" w14:textId="77777777" w:rsidR="00BA6F4B" w:rsidRPr="00DA3997" w:rsidRDefault="00BA6F4B" w:rsidP="00BE6F82">
            <w:pPr>
              <w:pStyle w:val="DokTabellentext"/>
            </w:pPr>
            <w:r w:rsidRPr="00DA3997">
              <w:t>Poaceae</w:t>
            </w:r>
          </w:p>
        </w:tc>
        <w:tc>
          <w:tcPr>
            <w:tcW w:w="2660" w:type="dxa"/>
            <w:noWrap/>
            <w:hideMark/>
          </w:tcPr>
          <w:p w14:paraId="6FBDA29C"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arundinaceus</w:t>
            </w:r>
          </w:p>
        </w:tc>
        <w:tc>
          <w:tcPr>
            <w:tcW w:w="640" w:type="dxa"/>
            <w:noWrap/>
            <w:hideMark/>
          </w:tcPr>
          <w:p w14:paraId="59142538" w14:textId="77777777" w:rsidR="00BA6F4B" w:rsidRPr="00DA3997" w:rsidRDefault="00BA6F4B" w:rsidP="00BE6F82">
            <w:pPr>
              <w:pStyle w:val="DokTabellentext"/>
            </w:pPr>
            <w:r w:rsidRPr="00DA3997">
              <w:t>99.81</w:t>
            </w:r>
          </w:p>
        </w:tc>
        <w:tc>
          <w:tcPr>
            <w:tcW w:w="700" w:type="dxa"/>
            <w:noWrap/>
            <w:hideMark/>
          </w:tcPr>
          <w:p w14:paraId="74E4BA92" w14:textId="77777777" w:rsidR="00BA6F4B" w:rsidRPr="00DA3997" w:rsidRDefault="00BA6F4B" w:rsidP="00BE6F82">
            <w:pPr>
              <w:pStyle w:val="DokTabellentext"/>
            </w:pPr>
            <w:r w:rsidRPr="00DA3997">
              <w:t>985</w:t>
            </w:r>
          </w:p>
        </w:tc>
        <w:tc>
          <w:tcPr>
            <w:tcW w:w="780" w:type="dxa"/>
            <w:noWrap/>
            <w:hideMark/>
          </w:tcPr>
          <w:p w14:paraId="05D65C18" w14:textId="77777777" w:rsidR="00BA6F4B" w:rsidRPr="00DA3997" w:rsidRDefault="00BA6F4B" w:rsidP="00BE6F82">
            <w:pPr>
              <w:pStyle w:val="DokTabellentext"/>
            </w:pPr>
            <w:r w:rsidRPr="00DA3997">
              <w:t>FALSE</w:t>
            </w:r>
          </w:p>
        </w:tc>
        <w:tc>
          <w:tcPr>
            <w:tcW w:w="1040" w:type="dxa"/>
            <w:noWrap/>
            <w:hideMark/>
          </w:tcPr>
          <w:p w14:paraId="0B97AB4F" w14:textId="77777777" w:rsidR="00BA6F4B" w:rsidRPr="00DA3997" w:rsidRDefault="00BA6F4B" w:rsidP="00BE6F82">
            <w:pPr>
              <w:pStyle w:val="DokTabellentext"/>
            </w:pPr>
            <w:r w:rsidRPr="00DA3997">
              <w:t>rbcLa</w:t>
            </w:r>
          </w:p>
        </w:tc>
      </w:tr>
      <w:tr w:rsidR="00BA6F4B" w:rsidRPr="00DA3997" w14:paraId="3BFC5C6C" w14:textId="77777777" w:rsidTr="00BE6F82">
        <w:trPr>
          <w:trHeight w:val="290"/>
        </w:trPr>
        <w:tc>
          <w:tcPr>
            <w:tcW w:w="1380" w:type="dxa"/>
            <w:noWrap/>
            <w:hideMark/>
          </w:tcPr>
          <w:p w14:paraId="42EFF0F0" w14:textId="77777777" w:rsidR="00BA6F4B" w:rsidRPr="00DA3997" w:rsidRDefault="00BA6F4B" w:rsidP="00BE6F82">
            <w:pPr>
              <w:pStyle w:val="DokTabellentext"/>
            </w:pPr>
            <w:r w:rsidRPr="00DA3997">
              <w:t>SWFRG029-19</w:t>
            </w:r>
          </w:p>
        </w:tc>
        <w:tc>
          <w:tcPr>
            <w:tcW w:w="1480" w:type="dxa"/>
            <w:noWrap/>
            <w:hideMark/>
          </w:tcPr>
          <w:p w14:paraId="09FB01B4" w14:textId="77777777" w:rsidR="00BA6F4B" w:rsidRPr="00DA3997" w:rsidRDefault="00BA6F4B" w:rsidP="00BE6F82">
            <w:pPr>
              <w:pStyle w:val="DokTabellentext"/>
            </w:pPr>
            <w:r w:rsidRPr="00DA3997">
              <w:t>Poaceae</w:t>
            </w:r>
          </w:p>
        </w:tc>
        <w:tc>
          <w:tcPr>
            <w:tcW w:w="2260" w:type="dxa"/>
            <w:noWrap/>
            <w:hideMark/>
          </w:tcPr>
          <w:p w14:paraId="7D7D1A0C"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435D3F63" w14:textId="77777777" w:rsidR="00BA6F4B" w:rsidRPr="00DA3997" w:rsidRDefault="00BA6F4B" w:rsidP="00BE6F82">
            <w:pPr>
              <w:pStyle w:val="DokTabellentext"/>
            </w:pPr>
            <w:r w:rsidRPr="00DA3997">
              <w:t>FBPL2387-13</w:t>
            </w:r>
          </w:p>
        </w:tc>
        <w:tc>
          <w:tcPr>
            <w:tcW w:w="1160" w:type="dxa"/>
            <w:noWrap/>
            <w:hideMark/>
          </w:tcPr>
          <w:p w14:paraId="6B558AB6" w14:textId="77777777" w:rsidR="00BA6F4B" w:rsidRPr="00DA3997" w:rsidRDefault="00BA6F4B" w:rsidP="00BE6F82">
            <w:pPr>
              <w:pStyle w:val="DokTabellentext"/>
            </w:pPr>
            <w:r w:rsidRPr="00DA3997">
              <w:t>Poaceae</w:t>
            </w:r>
          </w:p>
        </w:tc>
        <w:tc>
          <w:tcPr>
            <w:tcW w:w="2660" w:type="dxa"/>
            <w:noWrap/>
            <w:hideMark/>
          </w:tcPr>
          <w:p w14:paraId="4BB74879" w14:textId="77777777" w:rsidR="00BA6F4B" w:rsidRPr="00DA3997" w:rsidRDefault="00BA6F4B" w:rsidP="00BE6F82">
            <w:pPr>
              <w:pStyle w:val="DokTabellentext"/>
              <w:rPr>
                <w:i/>
                <w:iCs/>
              </w:rPr>
            </w:pPr>
            <w:r w:rsidRPr="00DA3997">
              <w:rPr>
                <w:i/>
                <w:iCs/>
              </w:rPr>
              <w:t>Cinna</w:t>
            </w:r>
            <w:r>
              <w:rPr>
                <w:i/>
                <w:iCs/>
              </w:rPr>
              <w:t xml:space="preserve"> </w:t>
            </w:r>
            <w:r w:rsidRPr="00DA3997">
              <w:rPr>
                <w:i/>
                <w:iCs/>
              </w:rPr>
              <w:t>latifolia</w:t>
            </w:r>
          </w:p>
        </w:tc>
        <w:tc>
          <w:tcPr>
            <w:tcW w:w="640" w:type="dxa"/>
            <w:noWrap/>
            <w:hideMark/>
          </w:tcPr>
          <w:p w14:paraId="51643A93" w14:textId="77777777" w:rsidR="00BA6F4B" w:rsidRPr="00DA3997" w:rsidRDefault="00BA6F4B" w:rsidP="00BE6F82">
            <w:pPr>
              <w:pStyle w:val="DokTabellentext"/>
            </w:pPr>
            <w:r w:rsidRPr="00DA3997">
              <w:t>99.45</w:t>
            </w:r>
          </w:p>
        </w:tc>
        <w:tc>
          <w:tcPr>
            <w:tcW w:w="700" w:type="dxa"/>
            <w:noWrap/>
            <w:hideMark/>
          </w:tcPr>
          <w:p w14:paraId="0D27F378" w14:textId="77777777" w:rsidR="00BA6F4B" w:rsidRPr="00DA3997" w:rsidRDefault="00BA6F4B" w:rsidP="00BE6F82">
            <w:pPr>
              <w:pStyle w:val="DokTabellentext"/>
            </w:pPr>
            <w:r w:rsidRPr="00DA3997">
              <w:t>985</w:t>
            </w:r>
          </w:p>
        </w:tc>
        <w:tc>
          <w:tcPr>
            <w:tcW w:w="780" w:type="dxa"/>
            <w:noWrap/>
            <w:hideMark/>
          </w:tcPr>
          <w:p w14:paraId="50B402CE" w14:textId="77777777" w:rsidR="00BA6F4B" w:rsidRPr="00DA3997" w:rsidRDefault="00BA6F4B" w:rsidP="00BE6F82">
            <w:pPr>
              <w:pStyle w:val="DokTabellentext"/>
            </w:pPr>
            <w:r w:rsidRPr="00DA3997">
              <w:t>FALSE</w:t>
            </w:r>
          </w:p>
        </w:tc>
        <w:tc>
          <w:tcPr>
            <w:tcW w:w="1040" w:type="dxa"/>
            <w:noWrap/>
            <w:hideMark/>
          </w:tcPr>
          <w:p w14:paraId="24DC8C3A" w14:textId="77777777" w:rsidR="00BA6F4B" w:rsidRPr="00DA3997" w:rsidRDefault="00BA6F4B" w:rsidP="00BE6F82">
            <w:pPr>
              <w:pStyle w:val="DokTabellentext"/>
            </w:pPr>
            <w:r w:rsidRPr="00DA3997">
              <w:t>rbcLa</w:t>
            </w:r>
          </w:p>
        </w:tc>
      </w:tr>
      <w:tr w:rsidR="00BA6F4B" w:rsidRPr="00DA3997" w14:paraId="3B00F59C" w14:textId="77777777" w:rsidTr="00BE6F82">
        <w:trPr>
          <w:trHeight w:val="290"/>
        </w:trPr>
        <w:tc>
          <w:tcPr>
            <w:tcW w:w="1380" w:type="dxa"/>
            <w:noWrap/>
            <w:hideMark/>
          </w:tcPr>
          <w:p w14:paraId="5B725C6C" w14:textId="77777777" w:rsidR="00BA6F4B" w:rsidRPr="00DA3997" w:rsidRDefault="00BA6F4B" w:rsidP="00BE6F82">
            <w:pPr>
              <w:pStyle w:val="DokTabellentext"/>
            </w:pPr>
            <w:r w:rsidRPr="00DA3997">
              <w:t>SWFRG029-19</w:t>
            </w:r>
          </w:p>
        </w:tc>
        <w:tc>
          <w:tcPr>
            <w:tcW w:w="1480" w:type="dxa"/>
            <w:noWrap/>
            <w:hideMark/>
          </w:tcPr>
          <w:p w14:paraId="4D50761F" w14:textId="77777777" w:rsidR="00BA6F4B" w:rsidRPr="00DA3997" w:rsidRDefault="00BA6F4B" w:rsidP="00BE6F82">
            <w:pPr>
              <w:pStyle w:val="DokTabellentext"/>
            </w:pPr>
            <w:r w:rsidRPr="00DA3997">
              <w:t>Poaceae</w:t>
            </w:r>
          </w:p>
        </w:tc>
        <w:tc>
          <w:tcPr>
            <w:tcW w:w="2260" w:type="dxa"/>
            <w:noWrap/>
            <w:hideMark/>
          </w:tcPr>
          <w:p w14:paraId="22D069C4"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30764A43" w14:textId="77777777" w:rsidR="00BA6F4B" w:rsidRPr="00DA3997" w:rsidRDefault="00BA6F4B" w:rsidP="00BE6F82">
            <w:pPr>
              <w:pStyle w:val="DokTabellentext"/>
            </w:pPr>
            <w:r w:rsidRPr="00DA3997">
              <w:t>FBPL2350-13</w:t>
            </w:r>
          </w:p>
        </w:tc>
        <w:tc>
          <w:tcPr>
            <w:tcW w:w="1160" w:type="dxa"/>
            <w:noWrap/>
            <w:hideMark/>
          </w:tcPr>
          <w:p w14:paraId="450BBFCF" w14:textId="77777777" w:rsidR="00BA6F4B" w:rsidRPr="00DA3997" w:rsidRDefault="00BA6F4B" w:rsidP="00BE6F82">
            <w:pPr>
              <w:pStyle w:val="DokTabellentext"/>
            </w:pPr>
            <w:r w:rsidRPr="00DA3997">
              <w:t>Poaceae</w:t>
            </w:r>
          </w:p>
        </w:tc>
        <w:tc>
          <w:tcPr>
            <w:tcW w:w="2660" w:type="dxa"/>
            <w:noWrap/>
            <w:hideMark/>
          </w:tcPr>
          <w:p w14:paraId="6ECA4F5F"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geniculatus</w:t>
            </w:r>
          </w:p>
        </w:tc>
        <w:tc>
          <w:tcPr>
            <w:tcW w:w="640" w:type="dxa"/>
            <w:noWrap/>
            <w:hideMark/>
          </w:tcPr>
          <w:p w14:paraId="6253F448" w14:textId="77777777" w:rsidR="00BA6F4B" w:rsidRPr="00DA3997" w:rsidRDefault="00BA6F4B" w:rsidP="00BE6F82">
            <w:pPr>
              <w:pStyle w:val="DokTabellentext"/>
            </w:pPr>
            <w:r w:rsidRPr="00DA3997">
              <w:t>99.45</w:t>
            </w:r>
          </w:p>
        </w:tc>
        <w:tc>
          <w:tcPr>
            <w:tcW w:w="700" w:type="dxa"/>
            <w:noWrap/>
            <w:hideMark/>
          </w:tcPr>
          <w:p w14:paraId="49CF6943" w14:textId="77777777" w:rsidR="00BA6F4B" w:rsidRPr="00DA3997" w:rsidRDefault="00BA6F4B" w:rsidP="00BE6F82">
            <w:pPr>
              <w:pStyle w:val="DokTabellentext"/>
            </w:pPr>
            <w:r w:rsidRPr="00DA3997">
              <w:t>985</w:t>
            </w:r>
          </w:p>
        </w:tc>
        <w:tc>
          <w:tcPr>
            <w:tcW w:w="780" w:type="dxa"/>
            <w:noWrap/>
            <w:hideMark/>
          </w:tcPr>
          <w:p w14:paraId="350619E4" w14:textId="77777777" w:rsidR="00BA6F4B" w:rsidRPr="00DA3997" w:rsidRDefault="00BA6F4B" w:rsidP="00BE6F82">
            <w:pPr>
              <w:pStyle w:val="DokTabellentext"/>
            </w:pPr>
            <w:r w:rsidRPr="00DA3997">
              <w:t>FALSE</w:t>
            </w:r>
          </w:p>
        </w:tc>
        <w:tc>
          <w:tcPr>
            <w:tcW w:w="1040" w:type="dxa"/>
            <w:noWrap/>
            <w:hideMark/>
          </w:tcPr>
          <w:p w14:paraId="461BFE8B" w14:textId="77777777" w:rsidR="00BA6F4B" w:rsidRPr="00DA3997" w:rsidRDefault="00BA6F4B" w:rsidP="00BE6F82">
            <w:pPr>
              <w:pStyle w:val="DokTabellentext"/>
            </w:pPr>
            <w:r w:rsidRPr="00DA3997">
              <w:t>rbcLa</w:t>
            </w:r>
          </w:p>
        </w:tc>
      </w:tr>
      <w:tr w:rsidR="00BA6F4B" w:rsidRPr="00DA3997" w14:paraId="5BFDCC2C" w14:textId="77777777" w:rsidTr="00BE6F82">
        <w:trPr>
          <w:trHeight w:val="290"/>
        </w:trPr>
        <w:tc>
          <w:tcPr>
            <w:tcW w:w="1380" w:type="dxa"/>
            <w:noWrap/>
            <w:hideMark/>
          </w:tcPr>
          <w:p w14:paraId="2EDB36B8" w14:textId="77777777" w:rsidR="00BA6F4B" w:rsidRPr="00DA3997" w:rsidRDefault="00BA6F4B" w:rsidP="00BE6F82">
            <w:pPr>
              <w:pStyle w:val="DokTabellentext"/>
            </w:pPr>
            <w:r w:rsidRPr="00DA3997">
              <w:t>SWFRG029-19</w:t>
            </w:r>
          </w:p>
        </w:tc>
        <w:tc>
          <w:tcPr>
            <w:tcW w:w="1480" w:type="dxa"/>
            <w:noWrap/>
            <w:hideMark/>
          </w:tcPr>
          <w:p w14:paraId="2ACEEA8A" w14:textId="77777777" w:rsidR="00BA6F4B" w:rsidRPr="00DA3997" w:rsidRDefault="00BA6F4B" w:rsidP="00BE6F82">
            <w:pPr>
              <w:pStyle w:val="DokTabellentext"/>
            </w:pPr>
            <w:r w:rsidRPr="00DA3997">
              <w:t>Poaceae</w:t>
            </w:r>
          </w:p>
        </w:tc>
        <w:tc>
          <w:tcPr>
            <w:tcW w:w="2260" w:type="dxa"/>
            <w:noWrap/>
            <w:hideMark/>
          </w:tcPr>
          <w:p w14:paraId="5F0884BA"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64D8B02E" w14:textId="77777777" w:rsidR="00BA6F4B" w:rsidRPr="00DA3997" w:rsidRDefault="00BA6F4B" w:rsidP="00BE6F82">
            <w:pPr>
              <w:pStyle w:val="DokTabellentext"/>
            </w:pPr>
            <w:r w:rsidRPr="00DA3997">
              <w:t>FBPL2267-13</w:t>
            </w:r>
          </w:p>
        </w:tc>
        <w:tc>
          <w:tcPr>
            <w:tcW w:w="1160" w:type="dxa"/>
            <w:noWrap/>
            <w:hideMark/>
          </w:tcPr>
          <w:p w14:paraId="67EBC207" w14:textId="77777777" w:rsidR="00BA6F4B" w:rsidRPr="00DA3997" w:rsidRDefault="00BA6F4B" w:rsidP="00BE6F82">
            <w:pPr>
              <w:pStyle w:val="DokTabellentext"/>
            </w:pPr>
            <w:r w:rsidRPr="00DA3997">
              <w:t>Poaceae</w:t>
            </w:r>
          </w:p>
        </w:tc>
        <w:tc>
          <w:tcPr>
            <w:tcW w:w="2660" w:type="dxa"/>
            <w:noWrap/>
            <w:hideMark/>
          </w:tcPr>
          <w:p w14:paraId="5A7F8745"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geniculatus</w:t>
            </w:r>
          </w:p>
        </w:tc>
        <w:tc>
          <w:tcPr>
            <w:tcW w:w="640" w:type="dxa"/>
            <w:noWrap/>
            <w:hideMark/>
          </w:tcPr>
          <w:p w14:paraId="69753E27" w14:textId="77777777" w:rsidR="00BA6F4B" w:rsidRPr="00DA3997" w:rsidRDefault="00BA6F4B" w:rsidP="00BE6F82">
            <w:pPr>
              <w:pStyle w:val="DokTabellentext"/>
            </w:pPr>
            <w:r w:rsidRPr="00DA3997">
              <w:t>99.45</w:t>
            </w:r>
          </w:p>
        </w:tc>
        <w:tc>
          <w:tcPr>
            <w:tcW w:w="700" w:type="dxa"/>
            <w:noWrap/>
            <w:hideMark/>
          </w:tcPr>
          <w:p w14:paraId="51DE4113" w14:textId="77777777" w:rsidR="00BA6F4B" w:rsidRPr="00DA3997" w:rsidRDefault="00BA6F4B" w:rsidP="00BE6F82">
            <w:pPr>
              <w:pStyle w:val="DokTabellentext"/>
            </w:pPr>
            <w:r w:rsidRPr="00DA3997">
              <w:t>985</w:t>
            </w:r>
          </w:p>
        </w:tc>
        <w:tc>
          <w:tcPr>
            <w:tcW w:w="780" w:type="dxa"/>
            <w:noWrap/>
            <w:hideMark/>
          </w:tcPr>
          <w:p w14:paraId="567346C0" w14:textId="77777777" w:rsidR="00BA6F4B" w:rsidRPr="00DA3997" w:rsidRDefault="00BA6F4B" w:rsidP="00BE6F82">
            <w:pPr>
              <w:pStyle w:val="DokTabellentext"/>
            </w:pPr>
            <w:r w:rsidRPr="00DA3997">
              <w:t>FALSE</w:t>
            </w:r>
          </w:p>
        </w:tc>
        <w:tc>
          <w:tcPr>
            <w:tcW w:w="1040" w:type="dxa"/>
            <w:noWrap/>
            <w:hideMark/>
          </w:tcPr>
          <w:p w14:paraId="1F6E0D37" w14:textId="77777777" w:rsidR="00BA6F4B" w:rsidRPr="00DA3997" w:rsidRDefault="00BA6F4B" w:rsidP="00BE6F82">
            <w:pPr>
              <w:pStyle w:val="DokTabellentext"/>
            </w:pPr>
            <w:r w:rsidRPr="00DA3997">
              <w:t>rbcLa</w:t>
            </w:r>
          </w:p>
        </w:tc>
      </w:tr>
      <w:tr w:rsidR="00BA6F4B" w:rsidRPr="00DA3997" w14:paraId="24F7461C" w14:textId="77777777" w:rsidTr="00BE6F82">
        <w:trPr>
          <w:trHeight w:val="290"/>
        </w:trPr>
        <w:tc>
          <w:tcPr>
            <w:tcW w:w="1380" w:type="dxa"/>
            <w:noWrap/>
            <w:hideMark/>
          </w:tcPr>
          <w:p w14:paraId="328EA1FB" w14:textId="77777777" w:rsidR="00BA6F4B" w:rsidRPr="00DA3997" w:rsidRDefault="00BA6F4B" w:rsidP="00BE6F82">
            <w:pPr>
              <w:pStyle w:val="DokTabellentext"/>
            </w:pPr>
            <w:r w:rsidRPr="00DA3997">
              <w:t>SWFRG029-19</w:t>
            </w:r>
          </w:p>
        </w:tc>
        <w:tc>
          <w:tcPr>
            <w:tcW w:w="1480" w:type="dxa"/>
            <w:noWrap/>
            <w:hideMark/>
          </w:tcPr>
          <w:p w14:paraId="24E8E68A" w14:textId="77777777" w:rsidR="00BA6F4B" w:rsidRPr="00DA3997" w:rsidRDefault="00BA6F4B" w:rsidP="00BE6F82">
            <w:pPr>
              <w:pStyle w:val="DokTabellentext"/>
            </w:pPr>
            <w:r w:rsidRPr="00DA3997">
              <w:t>Poaceae</w:t>
            </w:r>
          </w:p>
        </w:tc>
        <w:tc>
          <w:tcPr>
            <w:tcW w:w="2260" w:type="dxa"/>
            <w:noWrap/>
            <w:hideMark/>
          </w:tcPr>
          <w:p w14:paraId="15E0F322"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71DC1F43" w14:textId="77777777" w:rsidR="00BA6F4B" w:rsidRPr="00DA3997" w:rsidRDefault="00BA6F4B" w:rsidP="00BE6F82">
            <w:pPr>
              <w:pStyle w:val="DokTabellentext"/>
            </w:pPr>
            <w:r w:rsidRPr="00DA3997">
              <w:t>FBPL2187-13</w:t>
            </w:r>
          </w:p>
        </w:tc>
        <w:tc>
          <w:tcPr>
            <w:tcW w:w="1160" w:type="dxa"/>
            <w:noWrap/>
            <w:hideMark/>
          </w:tcPr>
          <w:p w14:paraId="24A84B39" w14:textId="77777777" w:rsidR="00BA6F4B" w:rsidRPr="00DA3997" w:rsidRDefault="00BA6F4B" w:rsidP="00BE6F82">
            <w:pPr>
              <w:pStyle w:val="DokTabellentext"/>
            </w:pPr>
            <w:r w:rsidRPr="00DA3997">
              <w:t>Poaceae</w:t>
            </w:r>
          </w:p>
        </w:tc>
        <w:tc>
          <w:tcPr>
            <w:tcW w:w="2660" w:type="dxa"/>
            <w:noWrap/>
            <w:hideMark/>
          </w:tcPr>
          <w:p w14:paraId="675A832D"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geniculatus</w:t>
            </w:r>
          </w:p>
        </w:tc>
        <w:tc>
          <w:tcPr>
            <w:tcW w:w="640" w:type="dxa"/>
            <w:noWrap/>
            <w:hideMark/>
          </w:tcPr>
          <w:p w14:paraId="16673B67" w14:textId="77777777" w:rsidR="00BA6F4B" w:rsidRPr="00DA3997" w:rsidRDefault="00BA6F4B" w:rsidP="00BE6F82">
            <w:pPr>
              <w:pStyle w:val="DokTabellentext"/>
            </w:pPr>
            <w:r w:rsidRPr="00DA3997">
              <w:t>99.45</w:t>
            </w:r>
          </w:p>
        </w:tc>
        <w:tc>
          <w:tcPr>
            <w:tcW w:w="700" w:type="dxa"/>
            <w:noWrap/>
            <w:hideMark/>
          </w:tcPr>
          <w:p w14:paraId="115EA108" w14:textId="77777777" w:rsidR="00BA6F4B" w:rsidRPr="00DA3997" w:rsidRDefault="00BA6F4B" w:rsidP="00BE6F82">
            <w:pPr>
              <w:pStyle w:val="DokTabellentext"/>
            </w:pPr>
            <w:r w:rsidRPr="00DA3997">
              <w:t>985</w:t>
            </w:r>
          </w:p>
        </w:tc>
        <w:tc>
          <w:tcPr>
            <w:tcW w:w="780" w:type="dxa"/>
            <w:noWrap/>
            <w:hideMark/>
          </w:tcPr>
          <w:p w14:paraId="765475BD" w14:textId="77777777" w:rsidR="00BA6F4B" w:rsidRPr="00DA3997" w:rsidRDefault="00BA6F4B" w:rsidP="00BE6F82">
            <w:pPr>
              <w:pStyle w:val="DokTabellentext"/>
            </w:pPr>
            <w:r w:rsidRPr="00DA3997">
              <w:t>FALSE</w:t>
            </w:r>
          </w:p>
        </w:tc>
        <w:tc>
          <w:tcPr>
            <w:tcW w:w="1040" w:type="dxa"/>
            <w:noWrap/>
            <w:hideMark/>
          </w:tcPr>
          <w:p w14:paraId="2135B897" w14:textId="77777777" w:rsidR="00BA6F4B" w:rsidRPr="00DA3997" w:rsidRDefault="00BA6F4B" w:rsidP="00BE6F82">
            <w:pPr>
              <w:pStyle w:val="DokTabellentext"/>
            </w:pPr>
            <w:r w:rsidRPr="00DA3997">
              <w:t>rbcLa</w:t>
            </w:r>
          </w:p>
        </w:tc>
      </w:tr>
      <w:tr w:rsidR="00BA6F4B" w:rsidRPr="00DA3997" w14:paraId="378E7FC7" w14:textId="77777777" w:rsidTr="00BE6F82">
        <w:trPr>
          <w:trHeight w:val="290"/>
        </w:trPr>
        <w:tc>
          <w:tcPr>
            <w:tcW w:w="1380" w:type="dxa"/>
            <w:noWrap/>
            <w:hideMark/>
          </w:tcPr>
          <w:p w14:paraId="3D495E10" w14:textId="77777777" w:rsidR="00BA6F4B" w:rsidRPr="00DA3997" w:rsidRDefault="00BA6F4B" w:rsidP="00BE6F82">
            <w:pPr>
              <w:pStyle w:val="DokTabellentext"/>
            </w:pPr>
            <w:r w:rsidRPr="00DA3997">
              <w:t>SWFRG029-19</w:t>
            </w:r>
          </w:p>
        </w:tc>
        <w:tc>
          <w:tcPr>
            <w:tcW w:w="1480" w:type="dxa"/>
            <w:noWrap/>
            <w:hideMark/>
          </w:tcPr>
          <w:p w14:paraId="42AA6700" w14:textId="77777777" w:rsidR="00BA6F4B" w:rsidRPr="00DA3997" w:rsidRDefault="00BA6F4B" w:rsidP="00BE6F82">
            <w:pPr>
              <w:pStyle w:val="DokTabellentext"/>
            </w:pPr>
            <w:r w:rsidRPr="00DA3997">
              <w:t>Poaceae</w:t>
            </w:r>
          </w:p>
        </w:tc>
        <w:tc>
          <w:tcPr>
            <w:tcW w:w="2260" w:type="dxa"/>
            <w:noWrap/>
            <w:hideMark/>
          </w:tcPr>
          <w:p w14:paraId="1E3E4704"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56371A07" w14:textId="77777777" w:rsidR="00BA6F4B" w:rsidRPr="00DA3997" w:rsidRDefault="00BA6F4B" w:rsidP="00BE6F82">
            <w:pPr>
              <w:pStyle w:val="DokTabellentext"/>
            </w:pPr>
            <w:r w:rsidRPr="00DA3997">
              <w:t>FBPL2183-13</w:t>
            </w:r>
          </w:p>
        </w:tc>
        <w:tc>
          <w:tcPr>
            <w:tcW w:w="1160" w:type="dxa"/>
            <w:noWrap/>
            <w:hideMark/>
          </w:tcPr>
          <w:p w14:paraId="1AEE5384" w14:textId="77777777" w:rsidR="00BA6F4B" w:rsidRPr="00DA3997" w:rsidRDefault="00BA6F4B" w:rsidP="00BE6F82">
            <w:pPr>
              <w:pStyle w:val="DokTabellentext"/>
            </w:pPr>
            <w:r w:rsidRPr="00DA3997">
              <w:t>Poaceae</w:t>
            </w:r>
          </w:p>
        </w:tc>
        <w:tc>
          <w:tcPr>
            <w:tcW w:w="2660" w:type="dxa"/>
            <w:noWrap/>
            <w:hideMark/>
          </w:tcPr>
          <w:p w14:paraId="4406A1AE"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640" w:type="dxa"/>
            <w:noWrap/>
            <w:hideMark/>
          </w:tcPr>
          <w:p w14:paraId="4D7568ED" w14:textId="77777777" w:rsidR="00BA6F4B" w:rsidRPr="00DA3997" w:rsidRDefault="00BA6F4B" w:rsidP="00BE6F82">
            <w:pPr>
              <w:pStyle w:val="DokTabellentext"/>
            </w:pPr>
            <w:r w:rsidRPr="00DA3997">
              <w:t>99.81</w:t>
            </w:r>
          </w:p>
        </w:tc>
        <w:tc>
          <w:tcPr>
            <w:tcW w:w="700" w:type="dxa"/>
            <w:noWrap/>
            <w:hideMark/>
          </w:tcPr>
          <w:p w14:paraId="2C472856" w14:textId="77777777" w:rsidR="00BA6F4B" w:rsidRPr="00DA3997" w:rsidRDefault="00BA6F4B" w:rsidP="00BE6F82">
            <w:pPr>
              <w:pStyle w:val="DokTabellentext"/>
            </w:pPr>
            <w:r w:rsidRPr="00DA3997">
              <w:t>985</w:t>
            </w:r>
          </w:p>
        </w:tc>
        <w:tc>
          <w:tcPr>
            <w:tcW w:w="780" w:type="dxa"/>
            <w:noWrap/>
            <w:hideMark/>
          </w:tcPr>
          <w:p w14:paraId="40E335B9" w14:textId="77777777" w:rsidR="00BA6F4B" w:rsidRPr="00DA3997" w:rsidRDefault="00BA6F4B" w:rsidP="00BE6F82">
            <w:pPr>
              <w:pStyle w:val="DokTabellentext"/>
            </w:pPr>
            <w:r w:rsidRPr="00DA3997">
              <w:t>FALSE</w:t>
            </w:r>
          </w:p>
        </w:tc>
        <w:tc>
          <w:tcPr>
            <w:tcW w:w="1040" w:type="dxa"/>
            <w:noWrap/>
            <w:hideMark/>
          </w:tcPr>
          <w:p w14:paraId="6790C2CF" w14:textId="77777777" w:rsidR="00BA6F4B" w:rsidRPr="00DA3997" w:rsidRDefault="00BA6F4B" w:rsidP="00BE6F82">
            <w:pPr>
              <w:pStyle w:val="DokTabellentext"/>
            </w:pPr>
            <w:r w:rsidRPr="00DA3997">
              <w:t>rbcLa</w:t>
            </w:r>
          </w:p>
        </w:tc>
      </w:tr>
      <w:tr w:rsidR="00BA6F4B" w:rsidRPr="00DA3997" w14:paraId="533D146B" w14:textId="77777777" w:rsidTr="00BE6F82">
        <w:trPr>
          <w:trHeight w:val="290"/>
        </w:trPr>
        <w:tc>
          <w:tcPr>
            <w:tcW w:w="1380" w:type="dxa"/>
            <w:noWrap/>
            <w:hideMark/>
          </w:tcPr>
          <w:p w14:paraId="70C8C371" w14:textId="77777777" w:rsidR="00BA6F4B" w:rsidRPr="00DA3997" w:rsidRDefault="00BA6F4B" w:rsidP="00BE6F82">
            <w:pPr>
              <w:pStyle w:val="DokTabellentext"/>
            </w:pPr>
            <w:r w:rsidRPr="00DA3997">
              <w:t>SWFRG029-19</w:t>
            </w:r>
          </w:p>
        </w:tc>
        <w:tc>
          <w:tcPr>
            <w:tcW w:w="1480" w:type="dxa"/>
            <w:noWrap/>
            <w:hideMark/>
          </w:tcPr>
          <w:p w14:paraId="60FEB132" w14:textId="77777777" w:rsidR="00BA6F4B" w:rsidRPr="00DA3997" w:rsidRDefault="00BA6F4B" w:rsidP="00BE6F82">
            <w:pPr>
              <w:pStyle w:val="DokTabellentext"/>
            </w:pPr>
            <w:r w:rsidRPr="00DA3997">
              <w:t>Poaceae</w:t>
            </w:r>
          </w:p>
        </w:tc>
        <w:tc>
          <w:tcPr>
            <w:tcW w:w="2260" w:type="dxa"/>
            <w:noWrap/>
            <w:hideMark/>
          </w:tcPr>
          <w:p w14:paraId="25E0C1C7"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3A76B760" w14:textId="77777777" w:rsidR="00BA6F4B" w:rsidRPr="00DA3997" w:rsidRDefault="00BA6F4B" w:rsidP="00BE6F82">
            <w:pPr>
              <w:pStyle w:val="DokTabellentext"/>
            </w:pPr>
            <w:r w:rsidRPr="00DA3997">
              <w:t>FBPL2048-13</w:t>
            </w:r>
          </w:p>
        </w:tc>
        <w:tc>
          <w:tcPr>
            <w:tcW w:w="1160" w:type="dxa"/>
            <w:noWrap/>
            <w:hideMark/>
          </w:tcPr>
          <w:p w14:paraId="7765ADAC" w14:textId="77777777" w:rsidR="00BA6F4B" w:rsidRPr="00DA3997" w:rsidRDefault="00BA6F4B" w:rsidP="00BE6F82">
            <w:pPr>
              <w:pStyle w:val="DokTabellentext"/>
            </w:pPr>
            <w:r w:rsidRPr="00DA3997">
              <w:t>Poaceae</w:t>
            </w:r>
          </w:p>
        </w:tc>
        <w:tc>
          <w:tcPr>
            <w:tcW w:w="2660" w:type="dxa"/>
            <w:noWrap/>
            <w:hideMark/>
          </w:tcPr>
          <w:p w14:paraId="12C48A7C" w14:textId="77777777" w:rsidR="00BA6F4B" w:rsidRPr="00DA3997" w:rsidRDefault="00BA6F4B" w:rsidP="00BE6F82">
            <w:pPr>
              <w:pStyle w:val="DokTabellentext"/>
              <w:rPr>
                <w:i/>
                <w:iCs/>
              </w:rPr>
            </w:pPr>
            <w:r w:rsidRPr="00DA3997">
              <w:rPr>
                <w:i/>
                <w:iCs/>
              </w:rPr>
              <w:t>Cinna</w:t>
            </w:r>
            <w:r>
              <w:rPr>
                <w:i/>
                <w:iCs/>
              </w:rPr>
              <w:t xml:space="preserve"> </w:t>
            </w:r>
            <w:r w:rsidRPr="00DA3997">
              <w:rPr>
                <w:i/>
                <w:iCs/>
              </w:rPr>
              <w:t>latifolia</w:t>
            </w:r>
          </w:p>
        </w:tc>
        <w:tc>
          <w:tcPr>
            <w:tcW w:w="640" w:type="dxa"/>
            <w:noWrap/>
            <w:hideMark/>
          </w:tcPr>
          <w:p w14:paraId="19017936" w14:textId="77777777" w:rsidR="00BA6F4B" w:rsidRPr="00DA3997" w:rsidRDefault="00BA6F4B" w:rsidP="00BE6F82">
            <w:pPr>
              <w:pStyle w:val="DokTabellentext"/>
            </w:pPr>
            <w:r w:rsidRPr="00DA3997">
              <w:t>99.45</w:t>
            </w:r>
          </w:p>
        </w:tc>
        <w:tc>
          <w:tcPr>
            <w:tcW w:w="700" w:type="dxa"/>
            <w:noWrap/>
            <w:hideMark/>
          </w:tcPr>
          <w:p w14:paraId="6893CF00" w14:textId="77777777" w:rsidR="00BA6F4B" w:rsidRPr="00DA3997" w:rsidRDefault="00BA6F4B" w:rsidP="00BE6F82">
            <w:pPr>
              <w:pStyle w:val="DokTabellentext"/>
            </w:pPr>
            <w:r w:rsidRPr="00DA3997">
              <w:t>985</w:t>
            </w:r>
          </w:p>
        </w:tc>
        <w:tc>
          <w:tcPr>
            <w:tcW w:w="780" w:type="dxa"/>
            <w:noWrap/>
            <w:hideMark/>
          </w:tcPr>
          <w:p w14:paraId="097930A9" w14:textId="77777777" w:rsidR="00BA6F4B" w:rsidRPr="00DA3997" w:rsidRDefault="00BA6F4B" w:rsidP="00BE6F82">
            <w:pPr>
              <w:pStyle w:val="DokTabellentext"/>
            </w:pPr>
            <w:r w:rsidRPr="00DA3997">
              <w:t>FALSE</w:t>
            </w:r>
          </w:p>
        </w:tc>
        <w:tc>
          <w:tcPr>
            <w:tcW w:w="1040" w:type="dxa"/>
            <w:noWrap/>
            <w:hideMark/>
          </w:tcPr>
          <w:p w14:paraId="094C67F7" w14:textId="77777777" w:rsidR="00BA6F4B" w:rsidRPr="00DA3997" w:rsidRDefault="00BA6F4B" w:rsidP="00BE6F82">
            <w:pPr>
              <w:pStyle w:val="DokTabellentext"/>
            </w:pPr>
            <w:r w:rsidRPr="00DA3997">
              <w:t>rbcLa</w:t>
            </w:r>
          </w:p>
        </w:tc>
      </w:tr>
      <w:tr w:rsidR="00BA6F4B" w:rsidRPr="00DA3997" w14:paraId="2B62C570" w14:textId="77777777" w:rsidTr="00BE6F82">
        <w:trPr>
          <w:trHeight w:val="290"/>
        </w:trPr>
        <w:tc>
          <w:tcPr>
            <w:tcW w:w="1380" w:type="dxa"/>
            <w:noWrap/>
            <w:hideMark/>
          </w:tcPr>
          <w:p w14:paraId="694534B8" w14:textId="77777777" w:rsidR="00BA6F4B" w:rsidRPr="00DA3997" w:rsidRDefault="00BA6F4B" w:rsidP="00BE6F82">
            <w:pPr>
              <w:pStyle w:val="DokTabellentext"/>
            </w:pPr>
            <w:r w:rsidRPr="00DA3997">
              <w:t>SWFRG029-19</w:t>
            </w:r>
          </w:p>
        </w:tc>
        <w:tc>
          <w:tcPr>
            <w:tcW w:w="1480" w:type="dxa"/>
            <w:noWrap/>
            <w:hideMark/>
          </w:tcPr>
          <w:p w14:paraId="1F046D9C" w14:textId="77777777" w:rsidR="00BA6F4B" w:rsidRPr="00DA3997" w:rsidRDefault="00BA6F4B" w:rsidP="00BE6F82">
            <w:pPr>
              <w:pStyle w:val="DokTabellentext"/>
            </w:pPr>
            <w:r w:rsidRPr="00DA3997">
              <w:t>Poaceae</w:t>
            </w:r>
          </w:p>
        </w:tc>
        <w:tc>
          <w:tcPr>
            <w:tcW w:w="2260" w:type="dxa"/>
            <w:noWrap/>
            <w:hideMark/>
          </w:tcPr>
          <w:p w14:paraId="07EDA954"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4385C312" w14:textId="77777777" w:rsidR="00BA6F4B" w:rsidRPr="00DA3997" w:rsidRDefault="00BA6F4B" w:rsidP="00BE6F82">
            <w:pPr>
              <w:pStyle w:val="DokTabellentext"/>
            </w:pPr>
            <w:r w:rsidRPr="00DA3997">
              <w:t>FBPL2001-13</w:t>
            </w:r>
          </w:p>
        </w:tc>
        <w:tc>
          <w:tcPr>
            <w:tcW w:w="1160" w:type="dxa"/>
            <w:noWrap/>
            <w:hideMark/>
          </w:tcPr>
          <w:p w14:paraId="7D997548" w14:textId="77777777" w:rsidR="00BA6F4B" w:rsidRPr="00DA3997" w:rsidRDefault="00BA6F4B" w:rsidP="00BE6F82">
            <w:pPr>
              <w:pStyle w:val="DokTabellentext"/>
            </w:pPr>
            <w:r w:rsidRPr="00DA3997">
              <w:t>Poaceae</w:t>
            </w:r>
          </w:p>
        </w:tc>
        <w:tc>
          <w:tcPr>
            <w:tcW w:w="2660" w:type="dxa"/>
            <w:noWrap/>
            <w:hideMark/>
          </w:tcPr>
          <w:p w14:paraId="03355301"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640" w:type="dxa"/>
            <w:noWrap/>
            <w:hideMark/>
          </w:tcPr>
          <w:p w14:paraId="2FBE0CFB" w14:textId="77777777" w:rsidR="00BA6F4B" w:rsidRPr="00DA3997" w:rsidRDefault="00BA6F4B" w:rsidP="00BE6F82">
            <w:pPr>
              <w:pStyle w:val="DokTabellentext"/>
            </w:pPr>
            <w:r w:rsidRPr="00DA3997">
              <w:t>99.81</w:t>
            </w:r>
          </w:p>
        </w:tc>
        <w:tc>
          <w:tcPr>
            <w:tcW w:w="700" w:type="dxa"/>
            <w:noWrap/>
            <w:hideMark/>
          </w:tcPr>
          <w:p w14:paraId="2904B4D5" w14:textId="77777777" w:rsidR="00BA6F4B" w:rsidRPr="00DA3997" w:rsidRDefault="00BA6F4B" w:rsidP="00BE6F82">
            <w:pPr>
              <w:pStyle w:val="DokTabellentext"/>
            </w:pPr>
            <w:r w:rsidRPr="00DA3997">
              <w:t>985</w:t>
            </w:r>
          </w:p>
        </w:tc>
        <w:tc>
          <w:tcPr>
            <w:tcW w:w="780" w:type="dxa"/>
            <w:noWrap/>
            <w:hideMark/>
          </w:tcPr>
          <w:p w14:paraId="349A09F9" w14:textId="77777777" w:rsidR="00BA6F4B" w:rsidRPr="00DA3997" w:rsidRDefault="00BA6F4B" w:rsidP="00BE6F82">
            <w:pPr>
              <w:pStyle w:val="DokTabellentext"/>
            </w:pPr>
            <w:r w:rsidRPr="00DA3997">
              <w:t>FALSE</w:t>
            </w:r>
          </w:p>
        </w:tc>
        <w:tc>
          <w:tcPr>
            <w:tcW w:w="1040" w:type="dxa"/>
            <w:noWrap/>
            <w:hideMark/>
          </w:tcPr>
          <w:p w14:paraId="147D70F3" w14:textId="77777777" w:rsidR="00BA6F4B" w:rsidRPr="00DA3997" w:rsidRDefault="00BA6F4B" w:rsidP="00BE6F82">
            <w:pPr>
              <w:pStyle w:val="DokTabellentext"/>
            </w:pPr>
            <w:r w:rsidRPr="00DA3997">
              <w:t>rbcLa</w:t>
            </w:r>
          </w:p>
        </w:tc>
      </w:tr>
      <w:tr w:rsidR="00BA6F4B" w:rsidRPr="00DA3997" w14:paraId="5DC28D34" w14:textId="77777777" w:rsidTr="00BE6F82">
        <w:trPr>
          <w:trHeight w:val="290"/>
        </w:trPr>
        <w:tc>
          <w:tcPr>
            <w:tcW w:w="1380" w:type="dxa"/>
            <w:noWrap/>
            <w:hideMark/>
          </w:tcPr>
          <w:p w14:paraId="073D2525" w14:textId="77777777" w:rsidR="00BA6F4B" w:rsidRPr="00DA3997" w:rsidRDefault="00BA6F4B" w:rsidP="00BE6F82">
            <w:pPr>
              <w:pStyle w:val="DokTabellentext"/>
            </w:pPr>
            <w:r w:rsidRPr="00DA3997">
              <w:t>SWFRG029-19</w:t>
            </w:r>
          </w:p>
        </w:tc>
        <w:tc>
          <w:tcPr>
            <w:tcW w:w="1480" w:type="dxa"/>
            <w:noWrap/>
            <w:hideMark/>
          </w:tcPr>
          <w:p w14:paraId="4FC6AC8B" w14:textId="77777777" w:rsidR="00BA6F4B" w:rsidRPr="00DA3997" w:rsidRDefault="00BA6F4B" w:rsidP="00BE6F82">
            <w:pPr>
              <w:pStyle w:val="DokTabellentext"/>
            </w:pPr>
            <w:r w:rsidRPr="00DA3997">
              <w:t>Poaceae</w:t>
            </w:r>
          </w:p>
        </w:tc>
        <w:tc>
          <w:tcPr>
            <w:tcW w:w="2260" w:type="dxa"/>
            <w:noWrap/>
            <w:hideMark/>
          </w:tcPr>
          <w:p w14:paraId="13D641DE"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1DA98E4F" w14:textId="77777777" w:rsidR="00BA6F4B" w:rsidRPr="00DA3997" w:rsidRDefault="00BA6F4B" w:rsidP="00BE6F82">
            <w:pPr>
              <w:pStyle w:val="DokTabellentext"/>
            </w:pPr>
            <w:r w:rsidRPr="00DA3997">
              <w:t>FBPL1989-13</w:t>
            </w:r>
          </w:p>
        </w:tc>
        <w:tc>
          <w:tcPr>
            <w:tcW w:w="1160" w:type="dxa"/>
            <w:noWrap/>
            <w:hideMark/>
          </w:tcPr>
          <w:p w14:paraId="0CC52A12" w14:textId="77777777" w:rsidR="00BA6F4B" w:rsidRPr="00DA3997" w:rsidRDefault="00BA6F4B" w:rsidP="00BE6F82">
            <w:pPr>
              <w:pStyle w:val="DokTabellentext"/>
            </w:pPr>
            <w:r w:rsidRPr="00DA3997">
              <w:t>Poaceae</w:t>
            </w:r>
          </w:p>
        </w:tc>
        <w:tc>
          <w:tcPr>
            <w:tcW w:w="2660" w:type="dxa"/>
            <w:noWrap/>
            <w:hideMark/>
          </w:tcPr>
          <w:p w14:paraId="02EB9EF4"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remota</w:t>
            </w:r>
          </w:p>
        </w:tc>
        <w:tc>
          <w:tcPr>
            <w:tcW w:w="640" w:type="dxa"/>
            <w:noWrap/>
            <w:hideMark/>
          </w:tcPr>
          <w:p w14:paraId="243DA2C7" w14:textId="77777777" w:rsidR="00BA6F4B" w:rsidRPr="00DA3997" w:rsidRDefault="00BA6F4B" w:rsidP="00BE6F82">
            <w:pPr>
              <w:pStyle w:val="DokTabellentext"/>
            </w:pPr>
            <w:r w:rsidRPr="00DA3997">
              <w:t>99.45</w:t>
            </w:r>
          </w:p>
        </w:tc>
        <w:tc>
          <w:tcPr>
            <w:tcW w:w="700" w:type="dxa"/>
            <w:noWrap/>
            <w:hideMark/>
          </w:tcPr>
          <w:p w14:paraId="6B9A5F3F" w14:textId="77777777" w:rsidR="00BA6F4B" w:rsidRPr="00DA3997" w:rsidRDefault="00BA6F4B" w:rsidP="00BE6F82">
            <w:pPr>
              <w:pStyle w:val="DokTabellentext"/>
            </w:pPr>
            <w:r w:rsidRPr="00DA3997">
              <w:t>985</w:t>
            </w:r>
          </w:p>
        </w:tc>
        <w:tc>
          <w:tcPr>
            <w:tcW w:w="780" w:type="dxa"/>
            <w:noWrap/>
            <w:hideMark/>
          </w:tcPr>
          <w:p w14:paraId="1C44D226" w14:textId="77777777" w:rsidR="00BA6F4B" w:rsidRPr="00DA3997" w:rsidRDefault="00BA6F4B" w:rsidP="00BE6F82">
            <w:pPr>
              <w:pStyle w:val="DokTabellentext"/>
            </w:pPr>
            <w:r w:rsidRPr="00DA3997">
              <w:t>FALSE</w:t>
            </w:r>
          </w:p>
        </w:tc>
        <w:tc>
          <w:tcPr>
            <w:tcW w:w="1040" w:type="dxa"/>
            <w:noWrap/>
            <w:hideMark/>
          </w:tcPr>
          <w:p w14:paraId="173EC2C4" w14:textId="77777777" w:rsidR="00BA6F4B" w:rsidRPr="00DA3997" w:rsidRDefault="00BA6F4B" w:rsidP="00BE6F82">
            <w:pPr>
              <w:pStyle w:val="DokTabellentext"/>
            </w:pPr>
            <w:r w:rsidRPr="00DA3997">
              <w:t>rbcLa</w:t>
            </w:r>
          </w:p>
        </w:tc>
      </w:tr>
      <w:tr w:rsidR="00BA6F4B" w:rsidRPr="00DA3997" w14:paraId="4E59D8A4" w14:textId="77777777" w:rsidTr="00BE6F82">
        <w:trPr>
          <w:trHeight w:val="290"/>
        </w:trPr>
        <w:tc>
          <w:tcPr>
            <w:tcW w:w="1380" w:type="dxa"/>
            <w:noWrap/>
            <w:hideMark/>
          </w:tcPr>
          <w:p w14:paraId="0BAFDFFB" w14:textId="77777777" w:rsidR="00BA6F4B" w:rsidRPr="00DA3997" w:rsidRDefault="00BA6F4B" w:rsidP="00BE6F82">
            <w:pPr>
              <w:pStyle w:val="DokTabellentext"/>
            </w:pPr>
            <w:r w:rsidRPr="00DA3997">
              <w:t>SWFRG029-19</w:t>
            </w:r>
          </w:p>
        </w:tc>
        <w:tc>
          <w:tcPr>
            <w:tcW w:w="1480" w:type="dxa"/>
            <w:noWrap/>
            <w:hideMark/>
          </w:tcPr>
          <w:p w14:paraId="75305CB9" w14:textId="77777777" w:rsidR="00BA6F4B" w:rsidRPr="00DA3997" w:rsidRDefault="00BA6F4B" w:rsidP="00BE6F82">
            <w:pPr>
              <w:pStyle w:val="DokTabellentext"/>
            </w:pPr>
            <w:r w:rsidRPr="00DA3997">
              <w:t>Poaceae</w:t>
            </w:r>
          </w:p>
        </w:tc>
        <w:tc>
          <w:tcPr>
            <w:tcW w:w="2260" w:type="dxa"/>
            <w:noWrap/>
            <w:hideMark/>
          </w:tcPr>
          <w:p w14:paraId="5B621C6B"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5DE90E69" w14:textId="77777777" w:rsidR="00BA6F4B" w:rsidRPr="00DA3997" w:rsidRDefault="00BA6F4B" w:rsidP="00BE6F82">
            <w:pPr>
              <w:pStyle w:val="DokTabellentext"/>
            </w:pPr>
            <w:r w:rsidRPr="00DA3997">
              <w:t>FBPL1945-13</w:t>
            </w:r>
          </w:p>
        </w:tc>
        <w:tc>
          <w:tcPr>
            <w:tcW w:w="1160" w:type="dxa"/>
            <w:noWrap/>
            <w:hideMark/>
          </w:tcPr>
          <w:p w14:paraId="50DAAE4E" w14:textId="77777777" w:rsidR="00BA6F4B" w:rsidRPr="00DA3997" w:rsidRDefault="00BA6F4B" w:rsidP="00BE6F82">
            <w:pPr>
              <w:pStyle w:val="DokTabellentext"/>
            </w:pPr>
            <w:r w:rsidRPr="00DA3997">
              <w:t>Poaceae</w:t>
            </w:r>
          </w:p>
        </w:tc>
        <w:tc>
          <w:tcPr>
            <w:tcW w:w="2660" w:type="dxa"/>
            <w:noWrap/>
            <w:hideMark/>
          </w:tcPr>
          <w:p w14:paraId="705DD035"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chaixii</w:t>
            </w:r>
          </w:p>
        </w:tc>
        <w:tc>
          <w:tcPr>
            <w:tcW w:w="640" w:type="dxa"/>
            <w:noWrap/>
            <w:hideMark/>
          </w:tcPr>
          <w:p w14:paraId="5A097458" w14:textId="77777777" w:rsidR="00BA6F4B" w:rsidRPr="00DA3997" w:rsidRDefault="00BA6F4B" w:rsidP="00BE6F82">
            <w:pPr>
              <w:pStyle w:val="DokTabellentext"/>
            </w:pPr>
            <w:r w:rsidRPr="00DA3997">
              <w:t>99.45</w:t>
            </w:r>
          </w:p>
        </w:tc>
        <w:tc>
          <w:tcPr>
            <w:tcW w:w="700" w:type="dxa"/>
            <w:noWrap/>
            <w:hideMark/>
          </w:tcPr>
          <w:p w14:paraId="37C12DCF" w14:textId="77777777" w:rsidR="00BA6F4B" w:rsidRPr="00DA3997" w:rsidRDefault="00BA6F4B" w:rsidP="00BE6F82">
            <w:pPr>
              <w:pStyle w:val="DokTabellentext"/>
            </w:pPr>
            <w:r w:rsidRPr="00DA3997">
              <w:t>985</w:t>
            </w:r>
          </w:p>
        </w:tc>
        <w:tc>
          <w:tcPr>
            <w:tcW w:w="780" w:type="dxa"/>
            <w:noWrap/>
            <w:hideMark/>
          </w:tcPr>
          <w:p w14:paraId="09072FE0" w14:textId="77777777" w:rsidR="00BA6F4B" w:rsidRPr="00DA3997" w:rsidRDefault="00BA6F4B" w:rsidP="00BE6F82">
            <w:pPr>
              <w:pStyle w:val="DokTabellentext"/>
            </w:pPr>
            <w:r w:rsidRPr="00DA3997">
              <w:t>FALSE</w:t>
            </w:r>
          </w:p>
        </w:tc>
        <w:tc>
          <w:tcPr>
            <w:tcW w:w="1040" w:type="dxa"/>
            <w:noWrap/>
            <w:hideMark/>
          </w:tcPr>
          <w:p w14:paraId="73C45766" w14:textId="77777777" w:rsidR="00BA6F4B" w:rsidRPr="00DA3997" w:rsidRDefault="00BA6F4B" w:rsidP="00BE6F82">
            <w:pPr>
              <w:pStyle w:val="DokTabellentext"/>
            </w:pPr>
            <w:r w:rsidRPr="00DA3997">
              <w:t>rbcLa</w:t>
            </w:r>
          </w:p>
        </w:tc>
      </w:tr>
      <w:tr w:rsidR="00BA6F4B" w:rsidRPr="00DA3997" w14:paraId="35244974" w14:textId="77777777" w:rsidTr="00BE6F82">
        <w:trPr>
          <w:trHeight w:val="290"/>
        </w:trPr>
        <w:tc>
          <w:tcPr>
            <w:tcW w:w="1380" w:type="dxa"/>
            <w:noWrap/>
            <w:hideMark/>
          </w:tcPr>
          <w:p w14:paraId="67D8FDB1" w14:textId="77777777" w:rsidR="00BA6F4B" w:rsidRPr="00DA3997" w:rsidRDefault="00BA6F4B" w:rsidP="00BE6F82">
            <w:pPr>
              <w:pStyle w:val="DokTabellentext"/>
            </w:pPr>
            <w:r w:rsidRPr="00DA3997">
              <w:t>SWFRG029-19</w:t>
            </w:r>
          </w:p>
        </w:tc>
        <w:tc>
          <w:tcPr>
            <w:tcW w:w="1480" w:type="dxa"/>
            <w:noWrap/>
            <w:hideMark/>
          </w:tcPr>
          <w:p w14:paraId="0A8961A5" w14:textId="77777777" w:rsidR="00BA6F4B" w:rsidRPr="00DA3997" w:rsidRDefault="00BA6F4B" w:rsidP="00BE6F82">
            <w:pPr>
              <w:pStyle w:val="DokTabellentext"/>
            </w:pPr>
            <w:r w:rsidRPr="00DA3997">
              <w:t>Poaceae</w:t>
            </w:r>
          </w:p>
        </w:tc>
        <w:tc>
          <w:tcPr>
            <w:tcW w:w="2260" w:type="dxa"/>
            <w:noWrap/>
            <w:hideMark/>
          </w:tcPr>
          <w:p w14:paraId="5373B176"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186BD064" w14:textId="77777777" w:rsidR="00BA6F4B" w:rsidRPr="00DA3997" w:rsidRDefault="00BA6F4B" w:rsidP="00BE6F82">
            <w:pPr>
              <w:pStyle w:val="DokTabellentext"/>
            </w:pPr>
            <w:r w:rsidRPr="00DA3997">
              <w:t>FBPL1916-13</w:t>
            </w:r>
          </w:p>
        </w:tc>
        <w:tc>
          <w:tcPr>
            <w:tcW w:w="1160" w:type="dxa"/>
            <w:noWrap/>
            <w:hideMark/>
          </w:tcPr>
          <w:p w14:paraId="7B263B9B" w14:textId="77777777" w:rsidR="00BA6F4B" w:rsidRPr="00DA3997" w:rsidRDefault="00BA6F4B" w:rsidP="00BE6F82">
            <w:pPr>
              <w:pStyle w:val="DokTabellentext"/>
            </w:pPr>
            <w:r w:rsidRPr="00DA3997">
              <w:t>Poaceae</w:t>
            </w:r>
          </w:p>
        </w:tc>
        <w:tc>
          <w:tcPr>
            <w:tcW w:w="2660" w:type="dxa"/>
            <w:noWrap/>
            <w:hideMark/>
          </w:tcPr>
          <w:p w14:paraId="04C99AC1"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arundinaceus</w:t>
            </w:r>
          </w:p>
        </w:tc>
        <w:tc>
          <w:tcPr>
            <w:tcW w:w="640" w:type="dxa"/>
            <w:noWrap/>
            <w:hideMark/>
          </w:tcPr>
          <w:p w14:paraId="454291E4" w14:textId="77777777" w:rsidR="00BA6F4B" w:rsidRPr="00DA3997" w:rsidRDefault="00BA6F4B" w:rsidP="00BE6F82">
            <w:pPr>
              <w:pStyle w:val="DokTabellentext"/>
            </w:pPr>
            <w:r w:rsidRPr="00DA3997">
              <w:t>99.81</w:t>
            </w:r>
          </w:p>
        </w:tc>
        <w:tc>
          <w:tcPr>
            <w:tcW w:w="700" w:type="dxa"/>
            <w:noWrap/>
            <w:hideMark/>
          </w:tcPr>
          <w:p w14:paraId="25E39F03" w14:textId="77777777" w:rsidR="00BA6F4B" w:rsidRPr="00DA3997" w:rsidRDefault="00BA6F4B" w:rsidP="00BE6F82">
            <w:pPr>
              <w:pStyle w:val="DokTabellentext"/>
            </w:pPr>
            <w:r w:rsidRPr="00DA3997">
              <w:t>985</w:t>
            </w:r>
          </w:p>
        </w:tc>
        <w:tc>
          <w:tcPr>
            <w:tcW w:w="780" w:type="dxa"/>
            <w:noWrap/>
            <w:hideMark/>
          </w:tcPr>
          <w:p w14:paraId="2857FEFF" w14:textId="77777777" w:rsidR="00BA6F4B" w:rsidRPr="00DA3997" w:rsidRDefault="00BA6F4B" w:rsidP="00BE6F82">
            <w:pPr>
              <w:pStyle w:val="DokTabellentext"/>
            </w:pPr>
            <w:r w:rsidRPr="00DA3997">
              <w:t>FALSE</w:t>
            </w:r>
          </w:p>
        </w:tc>
        <w:tc>
          <w:tcPr>
            <w:tcW w:w="1040" w:type="dxa"/>
            <w:noWrap/>
            <w:hideMark/>
          </w:tcPr>
          <w:p w14:paraId="52DE4C5C" w14:textId="77777777" w:rsidR="00BA6F4B" w:rsidRPr="00DA3997" w:rsidRDefault="00BA6F4B" w:rsidP="00BE6F82">
            <w:pPr>
              <w:pStyle w:val="DokTabellentext"/>
            </w:pPr>
            <w:r w:rsidRPr="00DA3997">
              <w:t>rbcLa</w:t>
            </w:r>
          </w:p>
        </w:tc>
      </w:tr>
      <w:tr w:rsidR="00BA6F4B" w:rsidRPr="00DA3997" w14:paraId="36261A67" w14:textId="77777777" w:rsidTr="00BE6F82">
        <w:trPr>
          <w:trHeight w:val="290"/>
        </w:trPr>
        <w:tc>
          <w:tcPr>
            <w:tcW w:w="1380" w:type="dxa"/>
            <w:noWrap/>
            <w:hideMark/>
          </w:tcPr>
          <w:p w14:paraId="4C22AD6C" w14:textId="77777777" w:rsidR="00BA6F4B" w:rsidRPr="00DA3997" w:rsidRDefault="00BA6F4B" w:rsidP="00BE6F82">
            <w:pPr>
              <w:pStyle w:val="DokTabellentext"/>
            </w:pPr>
            <w:r w:rsidRPr="00DA3997">
              <w:t>SWFRG029-19</w:t>
            </w:r>
          </w:p>
        </w:tc>
        <w:tc>
          <w:tcPr>
            <w:tcW w:w="1480" w:type="dxa"/>
            <w:noWrap/>
            <w:hideMark/>
          </w:tcPr>
          <w:p w14:paraId="6963F09B" w14:textId="77777777" w:rsidR="00BA6F4B" w:rsidRPr="00DA3997" w:rsidRDefault="00BA6F4B" w:rsidP="00BE6F82">
            <w:pPr>
              <w:pStyle w:val="DokTabellentext"/>
            </w:pPr>
            <w:r w:rsidRPr="00DA3997">
              <w:t>Poaceae</w:t>
            </w:r>
          </w:p>
        </w:tc>
        <w:tc>
          <w:tcPr>
            <w:tcW w:w="2260" w:type="dxa"/>
            <w:noWrap/>
            <w:hideMark/>
          </w:tcPr>
          <w:p w14:paraId="3A126B7C"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6FB25394" w14:textId="77777777" w:rsidR="00BA6F4B" w:rsidRPr="00DA3997" w:rsidRDefault="00BA6F4B" w:rsidP="00BE6F82">
            <w:pPr>
              <w:pStyle w:val="DokTabellentext"/>
            </w:pPr>
            <w:r w:rsidRPr="00DA3997">
              <w:t>FBPL1914-13</w:t>
            </w:r>
          </w:p>
        </w:tc>
        <w:tc>
          <w:tcPr>
            <w:tcW w:w="1160" w:type="dxa"/>
            <w:noWrap/>
            <w:hideMark/>
          </w:tcPr>
          <w:p w14:paraId="273D454F" w14:textId="77777777" w:rsidR="00BA6F4B" w:rsidRPr="00DA3997" w:rsidRDefault="00BA6F4B" w:rsidP="00BE6F82">
            <w:pPr>
              <w:pStyle w:val="DokTabellentext"/>
            </w:pPr>
            <w:r w:rsidRPr="00DA3997">
              <w:t>Poaceae</w:t>
            </w:r>
          </w:p>
        </w:tc>
        <w:tc>
          <w:tcPr>
            <w:tcW w:w="2660" w:type="dxa"/>
            <w:noWrap/>
            <w:hideMark/>
          </w:tcPr>
          <w:p w14:paraId="7498BAF1"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arundinaceus</w:t>
            </w:r>
          </w:p>
        </w:tc>
        <w:tc>
          <w:tcPr>
            <w:tcW w:w="640" w:type="dxa"/>
            <w:noWrap/>
            <w:hideMark/>
          </w:tcPr>
          <w:p w14:paraId="2248A830" w14:textId="77777777" w:rsidR="00BA6F4B" w:rsidRPr="00DA3997" w:rsidRDefault="00BA6F4B" w:rsidP="00BE6F82">
            <w:pPr>
              <w:pStyle w:val="DokTabellentext"/>
            </w:pPr>
            <w:r w:rsidRPr="00DA3997">
              <w:t>99.81</w:t>
            </w:r>
          </w:p>
        </w:tc>
        <w:tc>
          <w:tcPr>
            <w:tcW w:w="700" w:type="dxa"/>
            <w:noWrap/>
            <w:hideMark/>
          </w:tcPr>
          <w:p w14:paraId="5868FDFF" w14:textId="77777777" w:rsidR="00BA6F4B" w:rsidRPr="00DA3997" w:rsidRDefault="00BA6F4B" w:rsidP="00BE6F82">
            <w:pPr>
              <w:pStyle w:val="DokTabellentext"/>
            </w:pPr>
            <w:r w:rsidRPr="00DA3997">
              <w:t>985</w:t>
            </w:r>
          </w:p>
        </w:tc>
        <w:tc>
          <w:tcPr>
            <w:tcW w:w="780" w:type="dxa"/>
            <w:noWrap/>
            <w:hideMark/>
          </w:tcPr>
          <w:p w14:paraId="4EE50131" w14:textId="77777777" w:rsidR="00BA6F4B" w:rsidRPr="00DA3997" w:rsidRDefault="00BA6F4B" w:rsidP="00BE6F82">
            <w:pPr>
              <w:pStyle w:val="DokTabellentext"/>
            </w:pPr>
            <w:r w:rsidRPr="00DA3997">
              <w:t>FALSE</w:t>
            </w:r>
          </w:p>
        </w:tc>
        <w:tc>
          <w:tcPr>
            <w:tcW w:w="1040" w:type="dxa"/>
            <w:noWrap/>
            <w:hideMark/>
          </w:tcPr>
          <w:p w14:paraId="426BA1AC" w14:textId="77777777" w:rsidR="00BA6F4B" w:rsidRPr="00DA3997" w:rsidRDefault="00BA6F4B" w:rsidP="00BE6F82">
            <w:pPr>
              <w:pStyle w:val="DokTabellentext"/>
            </w:pPr>
            <w:r w:rsidRPr="00DA3997">
              <w:t>rbcLa</w:t>
            </w:r>
          </w:p>
        </w:tc>
      </w:tr>
      <w:tr w:rsidR="00BA6F4B" w:rsidRPr="00DA3997" w14:paraId="4603B192" w14:textId="77777777" w:rsidTr="00BE6F82">
        <w:trPr>
          <w:trHeight w:val="290"/>
        </w:trPr>
        <w:tc>
          <w:tcPr>
            <w:tcW w:w="1380" w:type="dxa"/>
            <w:noWrap/>
            <w:hideMark/>
          </w:tcPr>
          <w:p w14:paraId="6ECFAFDE" w14:textId="77777777" w:rsidR="00BA6F4B" w:rsidRPr="00DA3997" w:rsidRDefault="00BA6F4B" w:rsidP="00BE6F82">
            <w:pPr>
              <w:pStyle w:val="DokTabellentext"/>
            </w:pPr>
            <w:r w:rsidRPr="00DA3997">
              <w:t>SWFRG029-19</w:t>
            </w:r>
          </w:p>
        </w:tc>
        <w:tc>
          <w:tcPr>
            <w:tcW w:w="1480" w:type="dxa"/>
            <w:noWrap/>
            <w:hideMark/>
          </w:tcPr>
          <w:p w14:paraId="309AB84F" w14:textId="77777777" w:rsidR="00BA6F4B" w:rsidRPr="00DA3997" w:rsidRDefault="00BA6F4B" w:rsidP="00BE6F82">
            <w:pPr>
              <w:pStyle w:val="DokTabellentext"/>
            </w:pPr>
            <w:r w:rsidRPr="00DA3997">
              <w:t>Poaceae</w:t>
            </w:r>
          </w:p>
        </w:tc>
        <w:tc>
          <w:tcPr>
            <w:tcW w:w="2260" w:type="dxa"/>
            <w:noWrap/>
            <w:hideMark/>
          </w:tcPr>
          <w:p w14:paraId="3A9D6E77"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44A394CF" w14:textId="77777777" w:rsidR="00BA6F4B" w:rsidRPr="00DA3997" w:rsidRDefault="00BA6F4B" w:rsidP="00BE6F82">
            <w:pPr>
              <w:pStyle w:val="DokTabellentext"/>
            </w:pPr>
            <w:r w:rsidRPr="00DA3997">
              <w:t>FBPL1854-13</w:t>
            </w:r>
          </w:p>
        </w:tc>
        <w:tc>
          <w:tcPr>
            <w:tcW w:w="1160" w:type="dxa"/>
            <w:noWrap/>
            <w:hideMark/>
          </w:tcPr>
          <w:p w14:paraId="5290B146" w14:textId="77777777" w:rsidR="00BA6F4B" w:rsidRPr="00DA3997" w:rsidRDefault="00BA6F4B" w:rsidP="00BE6F82">
            <w:pPr>
              <w:pStyle w:val="DokTabellentext"/>
            </w:pPr>
            <w:r w:rsidRPr="00DA3997">
              <w:t>Poaceae</w:t>
            </w:r>
          </w:p>
        </w:tc>
        <w:tc>
          <w:tcPr>
            <w:tcW w:w="2660" w:type="dxa"/>
            <w:noWrap/>
            <w:hideMark/>
          </w:tcPr>
          <w:p w14:paraId="13EDAFBC"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remota</w:t>
            </w:r>
          </w:p>
        </w:tc>
        <w:tc>
          <w:tcPr>
            <w:tcW w:w="640" w:type="dxa"/>
            <w:noWrap/>
            <w:hideMark/>
          </w:tcPr>
          <w:p w14:paraId="207B88F4" w14:textId="77777777" w:rsidR="00BA6F4B" w:rsidRPr="00DA3997" w:rsidRDefault="00BA6F4B" w:rsidP="00BE6F82">
            <w:pPr>
              <w:pStyle w:val="DokTabellentext"/>
            </w:pPr>
            <w:r w:rsidRPr="00DA3997">
              <w:t>99.45</w:t>
            </w:r>
          </w:p>
        </w:tc>
        <w:tc>
          <w:tcPr>
            <w:tcW w:w="700" w:type="dxa"/>
            <w:noWrap/>
            <w:hideMark/>
          </w:tcPr>
          <w:p w14:paraId="3E41C152" w14:textId="77777777" w:rsidR="00BA6F4B" w:rsidRPr="00DA3997" w:rsidRDefault="00BA6F4B" w:rsidP="00BE6F82">
            <w:pPr>
              <w:pStyle w:val="DokTabellentext"/>
            </w:pPr>
            <w:r w:rsidRPr="00DA3997">
              <w:t>985</w:t>
            </w:r>
          </w:p>
        </w:tc>
        <w:tc>
          <w:tcPr>
            <w:tcW w:w="780" w:type="dxa"/>
            <w:noWrap/>
            <w:hideMark/>
          </w:tcPr>
          <w:p w14:paraId="7BA247F8" w14:textId="77777777" w:rsidR="00BA6F4B" w:rsidRPr="00DA3997" w:rsidRDefault="00BA6F4B" w:rsidP="00BE6F82">
            <w:pPr>
              <w:pStyle w:val="DokTabellentext"/>
            </w:pPr>
            <w:r w:rsidRPr="00DA3997">
              <w:t>FALSE</w:t>
            </w:r>
          </w:p>
        </w:tc>
        <w:tc>
          <w:tcPr>
            <w:tcW w:w="1040" w:type="dxa"/>
            <w:noWrap/>
            <w:hideMark/>
          </w:tcPr>
          <w:p w14:paraId="1BAFE57D" w14:textId="77777777" w:rsidR="00BA6F4B" w:rsidRPr="00DA3997" w:rsidRDefault="00BA6F4B" w:rsidP="00BE6F82">
            <w:pPr>
              <w:pStyle w:val="DokTabellentext"/>
            </w:pPr>
            <w:r w:rsidRPr="00DA3997">
              <w:t>rbcLa</w:t>
            </w:r>
          </w:p>
        </w:tc>
      </w:tr>
      <w:tr w:rsidR="00BA6F4B" w:rsidRPr="00DA3997" w14:paraId="5E0D4F56" w14:textId="77777777" w:rsidTr="00BE6F82">
        <w:trPr>
          <w:trHeight w:val="290"/>
        </w:trPr>
        <w:tc>
          <w:tcPr>
            <w:tcW w:w="1380" w:type="dxa"/>
            <w:noWrap/>
            <w:hideMark/>
          </w:tcPr>
          <w:p w14:paraId="16BFFA9E" w14:textId="77777777" w:rsidR="00BA6F4B" w:rsidRPr="00DA3997" w:rsidRDefault="00BA6F4B" w:rsidP="00BE6F82">
            <w:pPr>
              <w:pStyle w:val="DokTabellentext"/>
            </w:pPr>
            <w:r w:rsidRPr="00DA3997">
              <w:t>SWFRG029-19</w:t>
            </w:r>
          </w:p>
        </w:tc>
        <w:tc>
          <w:tcPr>
            <w:tcW w:w="1480" w:type="dxa"/>
            <w:noWrap/>
            <w:hideMark/>
          </w:tcPr>
          <w:p w14:paraId="5DFE4B4D" w14:textId="77777777" w:rsidR="00BA6F4B" w:rsidRPr="00DA3997" w:rsidRDefault="00BA6F4B" w:rsidP="00BE6F82">
            <w:pPr>
              <w:pStyle w:val="DokTabellentext"/>
            </w:pPr>
            <w:r w:rsidRPr="00DA3997">
              <w:t>Poaceae</w:t>
            </w:r>
          </w:p>
        </w:tc>
        <w:tc>
          <w:tcPr>
            <w:tcW w:w="2260" w:type="dxa"/>
            <w:noWrap/>
            <w:hideMark/>
          </w:tcPr>
          <w:p w14:paraId="7F9BA2E2"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10C4B71C" w14:textId="77777777" w:rsidR="00BA6F4B" w:rsidRPr="00DA3997" w:rsidRDefault="00BA6F4B" w:rsidP="00BE6F82">
            <w:pPr>
              <w:pStyle w:val="DokTabellentext"/>
            </w:pPr>
            <w:r w:rsidRPr="00DA3997">
              <w:t>FBPL1519-13</w:t>
            </w:r>
          </w:p>
        </w:tc>
        <w:tc>
          <w:tcPr>
            <w:tcW w:w="1160" w:type="dxa"/>
            <w:noWrap/>
            <w:hideMark/>
          </w:tcPr>
          <w:p w14:paraId="65B15C26" w14:textId="77777777" w:rsidR="00BA6F4B" w:rsidRPr="00DA3997" w:rsidRDefault="00BA6F4B" w:rsidP="00BE6F82">
            <w:pPr>
              <w:pStyle w:val="DokTabellentext"/>
            </w:pPr>
            <w:r w:rsidRPr="00DA3997">
              <w:t>Poaceae</w:t>
            </w:r>
          </w:p>
        </w:tc>
        <w:tc>
          <w:tcPr>
            <w:tcW w:w="2660" w:type="dxa"/>
            <w:noWrap/>
            <w:hideMark/>
          </w:tcPr>
          <w:p w14:paraId="602919BC"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remota</w:t>
            </w:r>
          </w:p>
        </w:tc>
        <w:tc>
          <w:tcPr>
            <w:tcW w:w="640" w:type="dxa"/>
            <w:noWrap/>
            <w:hideMark/>
          </w:tcPr>
          <w:p w14:paraId="23CD2BC6" w14:textId="77777777" w:rsidR="00BA6F4B" w:rsidRPr="00DA3997" w:rsidRDefault="00BA6F4B" w:rsidP="00BE6F82">
            <w:pPr>
              <w:pStyle w:val="DokTabellentext"/>
            </w:pPr>
            <w:r w:rsidRPr="00DA3997">
              <w:t>99.45</w:t>
            </w:r>
          </w:p>
        </w:tc>
        <w:tc>
          <w:tcPr>
            <w:tcW w:w="700" w:type="dxa"/>
            <w:noWrap/>
            <w:hideMark/>
          </w:tcPr>
          <w:p w14:paraId="111502AE" w14:textId="77777777" w:rsidR="00BA6F4B" w:rsidRPr="00DA3997" w:rsidRDefault="00BA6F4B" w:rsidP="00BE6F82">
            <w:pPr>
              <w:pStyle w:val="DokTabellentext"/>
            </w:pPr>
            <w:r w:rsidRPr="00DA3997">
              <w:t>985</w:t>
            </w:r>
          </w:p>
        </w:tc>
        <w:tc>
          <w:tcPr>
            <w:tcW w:w="780" w:type="dxa"/>
            <w:noWrap/>
            <w:hideMark/>
          </w:tcPr>
          <w:p w14:paraId="6E148614" w14:textId="77777777" w:rsidR="00BA6F4B" w:rsidRPr="00DA3997" w:rsidRDefault="00BA6F4B" w:rsidP="00BE6F82">
            <w:pPr>
              <w:pStyle w:val="DokTabellentext"/>
            </w:pPr>
            <w:r w:rsidRPr="00DA3997">
              <w:t>FALSE</w:t>
            </w:r>
          </w:p>
        </w:tc>
        <w:tc>
          <w:tcPr>
            <w:tcW w:w="1040" w:type="dxa"/>
            <w:noWrap/>
            <w:hideMark/>
          </w:tcPr>
          <w:p w14:paraId="2468A84D" w14:textId="77777777" w:rsidR="00BA6F4B" w:rsidRPr="00DA3997" w:rsidRDefault="00BA6F4B" w:rsidP="00BE6F82">
            <w:pPr>
              <w:pStyle w:val="DokTabellentext"/>
            </w:pPr>
            <w:r w:rsidRPr="00DA3997">
              <w:t>rbcLa</w:t>
            </w:r>
          </w:p>
        </w:tc>
      </w:tr>
      <w:tr w:rsidR="00BA6F4B" w:rsidRPr="00DA3997" w14:paraId="40DD9C26" w14:textId="77777777" w:rsidTr="00BE6F82">
        <w:trPr>
          <w:trHeight w:val="290"/>
        </w:trPr>
        <w:tc>
          <w:tcPr>
            <w:tcW w:w="1380" w:type="dxa"/>
            <w:noWrap/>
            <w:hideMark/>
          </w:tcPr>
          <w:p w14:paraId="3FA98D61" w14:textId="77777777" w:rsidR="00BA6F4B" w:rsidRPr="00DA3997" w:rsidRDefault="00BA6F4B" w:rsidP="00BE6F82">
            <w:pPr>
              <w:pStyle w:val="DokTabellentext"/>
            </w:pPr>
            <w:r w:rsidRPr="00DA3997">
              <w:t>SWFRG029-19</w:t>
            </w:r>
          </w:p>
        </w:tc>
        <w:tc>
          <w:tcPr>
            <w:tcW w:w="1480" w:type="dxa"/>
            <w:noWrap/>
            <w:hideMark/>
          </w:tcPr>
          <w:p w14:paraId="66A194BB" w14:textId="77777777" w:rsidR="00BA6F4B" w:rsidRPr="00DA3997" w:rsidRDefault="00BA6F4B" w:rsidP="00BE6F82">
            <w:pPr>
              <w:pStyle w:val="DokTabellentext"/>
            </w:pPr>
            <w:r w:rsidRPr="00DA3997">
              <w:t>Poaceae</w:t>
            </w:r>
          </w:p>
        </w:tc>
        <w:tc>
          <w:tcPr>
            <w:tcW w:w="2260" w:type="dxa"/>
            <w:noWrap/>
            <w:hideMark/>
          </w:tcPr>
          <w:p w14:paraId="5FD3C99C"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5AEA534A" w14:textId="77777777" w:rsidR="00BA6F4B" w:rsidRPr="00DA3997" w:rsidRDefault="00BA6F4B" w:rsidP="00BE6F82">
            <w:pPr>
              <w:pStyle w:val="DokTabellentext"/>
            </w:pPr>
            <w:r w:rsidRPr="00DA3997">
              <w:t>FBPL1449-13</w:t>
            </w:r>
          </w:p>
        </w:tc>
        <w:tc>
          <w:tcPr>
            <w:tcW w:w="1160" w:type="dxa"/>
            <w:noWrap/>
            <w:hideMark/>
          </w:tcPr>
          <w:p w14:paraId="6A8A341E" w14:textId="77777777" w:rsidR="00BA6F4B" w:rsidRPr="00DA3997" w:rsidRDefault="00BA6F4B" w:rsidP="00BE6F82">
            <w:pPr>
              <w:pStyle w:val="DokTabellentext"/>
            </w:pPr>
            <w:r w:rsidRPr="00DA3997">
              <w:t>Poaceae</w:t>
            </w:r>
          </w:p>
        </w:tc>
        <w:tc>
          <w:tcPr>
            <w:tcW w:w="2660" w:type="dxa"/>
            <w:noWrap/>
            <w:hideMark/>
          </w:tcPr>
          <w:p w14:paraId="52FE54DD"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aequalis</w:t>
            </w:r>
          </w:p>
        </w:tc>
        <w:tc>
          <w:tcPr>
            <w:tcW w:w="640" w:type="dxa"/>
            <w:noWrap/>
            <w:hideMark/>
          </w:tcPr>
          <w:p w14:paraId="020A86B1" w14:textId="77777777" w:rsidR="00BA6F4B" w:rsidRPr="00DA3997" w:rsidRDefault="00BA6F4B" w:rsidP="00BE6F82">
            <w:pPr>
              <w:pStyle w:val="DokTabellentext"/>
            </w:pPr>
            <w:r w:rsidRPr="00DA3997">
              <w:t>99.45</w:t>
            </w:r>
          </w:p>
        </w:tc>
        <w:tc>
          <w:tcPr>
            <w:tcW w:w="700" w:type="dxa"/>
            <w:noWrap/>
            <w:hideMark/>
          </w:tcPr>
          <w:p w14:paraId="68DDF70F" w14:textId="77777777" w:rsidR="00BA6F4B" w:rsidRPr="00DA3997" w:rsidRDefault="00BA6F4B" w:rsidP="00BE6F82">
            <w:pPr>
              <w:pStyle w:val="DokTabellentext"/>
            </w:pPr>
            <w:r w:rsidRPr="00DA3997">
              <w:t>985</w:t>
            </w:r>
          </w:p>
        </w:tc>
        <w:tc>
          <w:tcPr>
            <w:tcW w:w="780" w:type="dxa"/>
            <w:noWrap/>
            <w:hideMark/>
          </w:tcPr>
          <w:p w14:paraId="265BF496" w14:textId="77777777" w:rsidR="00BA6F4B" w:rsidRPr="00DA3997" w:rsidRDefault="00BA6F4B" w:rsidP="00BE6F82">
            <w:pPr>
              <w:pStyle w:val="DokTabellentext"/>
            </w:pPr>
            <w:r w:rsidRPr="00DA3997">
              <w:t>FALSE</w:t>
            </w:r>
          </w:p>
        </w:tc>
        <w:tc>
          <w:tcPr>
            <w:tcW w:w="1040" w:type="dxa"/>
            <w:noWrap/>
            <w:hideMark/>
          </w:tcPr>
          <w:p w14:paraId="30C2EBD2" w14:textId="77777777" w:rsidR="00BA6F4B" w:rsidRPr="00DA3997" w:rsidRDefault="00BA6F4B" w:rsidP="00BE6F82">
            <w:pPr>
              <w:pStyle w:val="DokTabellentext"/>
            </w:pPr>
            <w:r w:rsidRPr="00DA3997">
              <w:t>rbcLa</w:t>
            </w:r>
          </w:p>
        </w:tc>
      </w:tr>
      <w:tr w:rsidR="00BA6F4B" w:rsidRPr="00DA3997" w14:paraId="3533DF49" w14:textId="77777777" w:rsidTr="00BE6F82">
        <w:trPr>
          <w:trHeight w:val="290"/>
        </w:trPr>
        <w:tc>
          <w:tcPr>
            <w:tcW w:w="1380" w:type="dxa"/>
            <w:noWrap/>
            <w:hideMark/>
          </w:tcPr>
          <w:p w14:paraId="10BC34E0" w14:textId="77777777" w:rsidR="00BA6F4B" w:rsidRPr="00DA3997" w:rsidRDefault="00BA6F4B" w:rsidP="00BE6F82">
            <w:pPr>
              <w:pStyle w:val="DokTabellentext"/>
            </w:pPr>
            <w:r w:rsidRPr="00DA3997">
              <w:t>SWFRG029-19</w:t>
            </w:r>
          </w:p>
        </w:tc>
        <w:tc>
          <w:tcPr>
            <w:tcW w:w="1480" w:type="dxa"/>
            <w:noWrap/>
            <w:hideMark/>
          </w:tcPr>
          <w:p w14:paraId="1F452B67" w14:textId="77777777" w:rsidR="00BA6F4B" w:rsidRPr="00DA3997" w:rsidRDefault="00BA6F4B" w:rsidP="00BE6F82">
            <w:pPr>
              <w:pStyle w:val="DokTabellentext"/>
            </w:pPr>
            <w:r w:rsidRPr="00DA3997">
              <w:t>Poaceae</w:t>
            </w:r>
          </w:p>
        </w:tc>
        <w:tc>
          <w:tcPr>
            <w:tcW w:w="2260" w:type="dxa"/>
            <w:noWrap/>
            <w:hideMark/>
          </w:tcPr>
          <w:p w14:paraId="3B9EC078"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544AA252" w14:textId="77777777" w:rsidR="00BA6F4B" w:rsidRPr="00DA3997" w:rsidRDefault="00BA6F4B" w:rsidP="00BE6F82">
            <w:pPr>
              <w:pStyle w:val="DokTabellentext"/>
            </w:pPr>
            <w:r w:rsidRPr="00DA3997">
              <w:t>FBPL1295-13</w:t>
            </w:r>
          </w:p>
        </w:tc>
        <w:tc>
          <w:tcPr>
            <w:tcW w:w="1160" w:type="dxa"/>
            <w:noWrap/>
            <w:hideMark/>
          </w:tcPr>
          <w:p w14:paraId="4E41FEC0" w14:textId="77777777" w:rsidR="00BA6F4B" w:rsidRPr="00DA3997" w:rsidRDefault="00BA6F4B" w:rsidP="00BE6F82">
            <w:pPr>
              <w:pStyle w:val="DokTabellentext"/>
            </w:pPr>
            <w:r w:rsidRPr="00DA3997">
              <w:t>Poaceae</w:t>
            </w:r>
          </w:p>
        </w:tc>
        <w:tc>
          <w:tcPr>
            <w:tcW w:w="2660" w:type="dxa"/>
            <w:noWrap/>
            <w:hideMark/>
          </w:tcPr>
          <w:p w14:paraId="54D6F938"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aequalis</w:t>
            </w:r>
          </w:p>
        </w:tc>
        <w:tc>
          <w:tcPr>
            <w:tcW w:w="640" w:type="dxa"/>
            <w:noWrap/>
            <w:hideMark/>
          </w:tcPr>
          <w:p w14:paraId="5623C1A5" w14:textId="77777777" w:rsidR="00BA6F4B" w:rsidRPr="00DA3997" w:rsidRDefault="00BA6F4B" w:rsidP="00BE6F82">
            <w:pPr>
              <w:pStyle w:val="DokTabellentext"/>
            </w:pPr>
            <w:r w:rsidRPr="00DA3997">
              <w:t>99.45</w:t>
            </w:r>
          </w:p>
        </w:tc>
        <w:tc>
          <w:tcPr>
            <w:tcW w:w="700" w:type="dxa"/>
            <w:noWrap/>
            <w:hideMark/>
          </w:tcPr>
          <w:p w14:paraId="34C8AACA" w14:textId="77777777" w:rsidR="00BA6F4B" w:rsidRPr="00DA3997" w:rsidRDefault="00BA6F4B" w:rsidP="00BE6F82">
            <w:pPr>
              <w:pStyle w:val="DokTabellentext"/>
            </w:pPr>
            <w:r w:rsidRPr="00DA3997">
              <w:t>985</w:t>
            </w:r>
          </w:p>
        </w:tc>
        <w:tc>
          <w:tcPr>
            <w:tcW w:w="780" w:type="dxa"/>
            <w:noWrap/>
            <w:hideMark/>
          </w:tcPr>
          <w:p w14:paraId="114CC4AD" w14:textId="77777777" w:rsidR="00BA6F4B" w:rsidRPr="00DA3997" w:rsidRDefault="00BA6F4B" w:rsidP="00BE6F82">
            <w:pPr>
              <w:pStyle w:val="DokTabellentext"/>
            </w:pPr>
            <w:r w:rsidRPr="00DA3997">
              <w:t>FALSE</w:t>
            </w:r>
          </w:p>
        </w:tc>
        <w:tc>
          <w:tcPr>
            <w:tcW w:w="1040" w:type="dxa"/>
            <w:noWrap/>
            <w:hideMark/>
          </w:tcPr>
          <w:p w14:paraId="4921EAA7" w14:textId="77777777" w:rsidR="00BA6F4B" w:rsidRPr="00DA3997" w:rsidRDefault="00BA6F4B" w:rsidP="00BE6F82">
            <w:pPr>
              <w:pStyle w:val="DokTabellentext"/>
            </w:pPr>
            <w:r w:rsidRPr="00DA3997">
              <w:t>rbcLa</w:t>
            </w:r>
          </w:p>
        </w:tc>
      </w:tr>
      <w:tr w:rsidR="00BA6F4B" w:rsidRPr="00DA3997" w14:paraId="47DE5A6C" w14:textId="77777777" w:rsidTr="00BE6F82">
        <w:trPr>
          <w:trHeight w:val="290"/>
        </w:trPr>
        <w:tc>
          <w:tcPr>
            <w:tcW w:w="1380" w:type="dxa"/>
            <w:noWrap/>
            <w:hideMark/>
          </w:tcPr>
          <w:p w14:paraId="2209CC76" w14:textId="77777777" w:rsidR="00BA6F4B" w:rsidRPr="00DA3997" w:rsidRDefault="00BA6F4B" w:rsidP="00BE6F82">
            <w:pPr>
              <w:pStyle w:val="DokTabellentext"/>
            </w:pPr>
            <w:r w:rsidRPr="00DA3997">
              <w:t>SWFRG029-19</w:t>
            </w:r>
          </w:p>
        </w:tc>
        <w:tc>
          <w:tcPr>
            <w:tcW w:w="1480" w:type="dxa"/>
            <w:noWrap/>
            <w:hideMark/>
          </w:tcPr>
          <w:p w14:paraId="6CF595A5" w14:textId="77777777" w:rsidR="00BA6F4B" w:rsidRPr="00DA3997" w:rsidRDefault="00BA6F4B" w:rsidP="00BE6F82">
            <w:pPr>
              <w:pStyle w:val="DokTabellentext"/>
            </w:pPr>
            <w:r w:rsidRPr="00DA3997">
              <w:t>Poaceae</w:t>
            </w:r>
          </w:p>
        </w:tc>
        <w:tc>
          <w:tcPr>
            <w:tcW w:w="2260" w:type="dxa"/>
            <w:noWrap/>
            <w:hideMark/>
          </w:tcPr>
          <w:p w14:paraId="247ABF6C"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140E5C0B" w14:textId="77777777" w:rsidR="00BA6F4B" w:rsidRPr="00DA3997" w:rsidRDefault="00BA6F4B" w:rsidP="00BE6F82">
            <w:pPr>
              <w:pStyle w:val="DokTabellentext"/>
            </w:pPr>
            <w:r w:rsidRPr="00DA3997">
              <w:t>WABLK276-13</w:t>
            </w:r>
          </w:p>
        </w:tc>
        <w:tc>
          <w:tcPr>
            <w:tcW w:w="1160" w:type="dxa"/>
            <w:noWrap/>
            <w:hideMark/>
          </w:tcPr>
          <w:p w14:paraId="05EDC241" w14:textId="77777777" w:rsidR="00BA6F4B" w:rsidRPr="00DA3997" w:rsidRDefault="00BA6F4B" w:rsidP="00BE6F82">
            <w:pPr>
              <w:pStyle w:val="DokTabellentext"/>
            </w:pPr>
            <w:r w:rsidRPr="00DA3997">
              <w:t>Poaceae</w:t>
            </w:r>
          </w:p>
        </w:tc>
        <w:tc>
          <w:tcPr>
            <w:tcW w:w="2660" w:type="dxa"/>
            <w:noWrap/>
            <w:hideMark/>
          </w:tcPr>
          <w:p w14:paraId="0D41EA31" w14:textId="77777777" w:rsidR="00BA6F4B" w:rsidRPr="00DA3997" w:rsidRDefault="00BA6F4B" w:rsidP="00BE6F82">
            <w:pPr>
              <w:pStyle w:val="DokTabellentext"/>
              <w:rPr>
                <w:i/>
                <w:iCs/>
              </w:rPr>
            </w:pPr>
            <w:r w:rsidRPr="00DA3997">
              <w:rPr>
                <w:i/>
                <w:iCs/>
              </w:rPr>
              <w:t>Cinna</w:t>
            </w:r>
            <w:r>
              <w:rPr>
                <w:i/>
                <w:iCs/>
              </w:rPr>
              <w:t xml:space="preserve"> </w:t>
            </w:r>
            <w:r w:rsidRPr="00DA3997">
              <w:rPr>
                <w:i/>
                <w:iCs/>
              </w:rPr>
              <w:t>latifolia</w:t>
            </w:r>
          </w:p>
        </w:tc>
        <w:tc>
          <w:tcPr>
            <w:tcW w:w="640" w:type="dxa"/>
            <w:noWrap/>
            <w:hideMark/>
          </w:tcPr>
          <w:p w14:paraId="34C22495" w14:textId="77777777" w:rsidR="00BA6F4B" w:rsidRPr="00DA3997" w:rsidRDefault="00BA6F4B" w:rsidP="00BE6F82">
            <w:pPr>
              <w:pStyle w:val="DokTabellentext"/>
            </w:pPr>
            <w:r w:rsidRPr="00DA3997">
              <w:t>99.45</w:t>
            </w:r>
          </w:p>
        </w:tc>
        <w:tc>
          <w:tcPr>
            <w:tcW w:w="700" w:type="dxa"/>
            <w:noWrap/>
            <w:hideMark/>
          </w:tcPr>
          <w:p w14:paraId="1702263F" w14:textId="77777777" w:rsidR="00BA6F4B" w:rsidRPr="00DA3997" w:rsidRDefault="00BA6F4B" w:rsidP="00BE6F82">
            <w:pPr>
              <w:pStyle w:val="DokTabellentext"/>
            </w:pPr>
            <w:r w:rsidRPr="00DA3997">
              <w:t>985</w:t>
            </w:r>
          </w:p>
        </w:tc>
        <w:tc>
          <w:tcPr>
            <w:tcW w:w="780" w:type="dxa"/>
            <w:noWrap/>
            <w:hideMark/>
          </w:tcPr>
          <w:p w14:paraId="4882089E" w14:textId="77777777" w:rsidR="00BA6F4B" w:rsidRPr="00DA3997" w:rsidRDefault="00BA6F4B" w:rsidP="00BE6F82">
            <w:pPr>
              <w:pStyle w:val="DokTabellentext"/>
            </w:pPr>
            <w:r w:rsidRPr="00DA3997">
              <w:t>FALSE</w:t>
            </w:r>
          </w:p>
        </w:tc>
        <w:tc>
          <w:tcPr>
            <w:tcW w:w="1040" w:type="dxa"/>
            <w:noWrap/>
            <w:hideMark/>
          </w:tcPr>
          <w:p w14:paraId="3F91650C" w14:textId="77777777" w:rsidR="00BA6F4B" w:rsidRPr="00DA3997" w:rsidRDefault="00BA6F4B" w:rsidP="00BE6F82">
            <w:pPr>
              <w:pStyle w:val="DokTabellentext"/>
            </w:pPr>
            <w:r w:rsidRPr="00DA3997">
              <w:t>rbcLa</w:t>
            </w:r>
          </w:p>
        </w:tc>
      </w:tr>
      <w:tr w:rsidR="00BA6F4B" w:rsidRPr="00DA3997" w14:paraId="55601C49" w14:textId="77777777" w:rsidTr="00BE6F82">
        <w:trPr>
          <w:trHeight w:val="290"/>
        </w:trPr>
        <w:tc>
          <w:tcPr>
            <w:tcW w:w="1380" w:type="dxa"/>
            <w:noWrap/>
            <w:hideMark/>
          </w:tcPr>
          <w:p w14:paraId="383FABA4" w14:textId="77777777" w:rsidR="00BA6F4B" w:rsidRPr="00DA3997" w:rsidRDefault="00BA6F4B" w:rsidP="00BE6F82">
            <w:pPr>
              <w:pStyle w:val="DokTabellentext"/>
            </w:pPr>
            <w:r w:rsidRPr="00DA3997">
              <w:t>SWFRG029-19</w:t>
            </w:r>
          </w:p>
        </w:tc>
        <w:tc>
          <w:tcPr>
            <w:tcW w:w="1480" w:type="dxa"/>
            <w:noWrap/>
            <w:hideMark/>
          </w:tcPr>
          <w:p w14:paraId="7DA87436" w14:textId="77777777" w:rsidR="00BA6F4B" w:rsidRPr="00DA3997" w:rsidRDefault="00BA6F4B" w:rsidP="00BE6F82">
            <w:pPr>
              <w:pStyle w:val="DokTabellentext"/>
            </w:pPr>
            <w:r w:rsidRPr="00DA3997">
              <w:t>Poaceae</w:t>
            </w:r>
          </w:p>
        </w:tc>
        <w:tc>
          <w:tcPr>
            <w:tcW w:w="2260" w:type="dxa"/>
            <w:noWrap/>
            <w:hideMark/>
          </w:tcPr>
          <w:p w14:paraId="427F4051"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26D33147" w14:textId="77777777" w:rsidR="00BA6F4B" w:rsidRPr="00DA3997" w:rsidRDefault="00BA6F4B" w:rsidP="00BE6F82">
            <w:pPr>
              <w:pStyle w:val="DokTabellentext"/>
            </w:pPr>
            <w:r w:rsidRPr="00DA3997">
              <w:t>VPSBC476-13</w:t>
            </w:r>
          </w:p>
        </w:tc>
        <w:tc>
          <w:tcPr>
            <w:tcW w:w="1160" w:type="dxa"/>
            <w:noWrap/>
            <w:hideMark/>
          </w:tcPr>
          <w:p w14:paraId="0F164012" w14:textId="77777777" w:rsidR="00BA6F4B" w:rsidRPr="00DA3997" w:rsidRDefault="00BA6F4B" w:rsidP="00BE6F82">
            <w:pPr>
              <w:pStyle w:val="DokTabellentext"/>
            </w:pPr>
            <w:r w:rsidRPr="00DA3997">
              <w:t>Poaceae</w:t>
            </w:r>
          </w:p>
        </w:tc>
        <w:tc>
          <w:tcPr>
            <w:tcW w:w="2660" w:type="dxa"/>
            <w:noWrap/>
            <w:hideMark/>
          </w:tcPr>
          <w:p w14:paraId="63A4ACC2"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marcida</w:t>
            </w:r>
          </w:p>
        </w:tc>
        <w:tc>
          <w:tcPr>
            <w:tcW w:w="640" w:type="dxa"/>
            <w:noWrap/>
            <w:hideMark/>
          </w:tcPr>
          <w:p w14:paraId="3F846D7C" w14:textId="77777777" w:rsidR="00BA6F4B" w:rsidRPr="00DA3997" w:rsidRDefault="00BA6F4B" w:rsidP="00BE6F82">
            <w:pPr>
              <w:pStyle w:val="DokTabellentext"/>
            </w:pPr>
            <w:r w:rsidRPr="00DA3997">
              <w:t>99.45</w:t>
            </w:r>
          </w:p>
        </w:tc>
        <w:tc>
          <w:tcPr>
            <w:tcW w:w="700" w:type="dxa"/>
            <w:noWrap/>
            <w:hideMark/>
          </w:tcPr>
          <w:p w14:paraId="5669142C" w14:textId="77777777" w:rsidR="00BA6F4B" w:rsidRPr="00DA3997" w:rsidRDefault="00BA6F4B" w:rsidP="00BE6F82">
            <w:pPr>
              <w:pStyle w:val="DokTabellentext"/>
            </w:pPr>
            <w:r w:rsidRPr="00DA3997">
              <w:t>985</w:t>
            </w:r>
          </w:p>
        </w:tc>
        <w:tc>
          <w:tcPr>
            <w:tcW w:w="780" w:type="dxa"/>
            <w:noWrap/>
            <w:hideMark/>
          </w:tcPr>
          <w:p w14:paraId="1837CBEE" w14:textId="77777777" w:rsidR="00BA6F4B" w:rsidRPr="00DA3997" w:rsidRDefault="00BA6F4B" w:rsidP="00BE6F82">
            <w:pPr>
              <w:pStyle w:val="DokTabellentext"/>
            </w:pPr>
            <w:r w:rsidRPr="00DA3997">
              <w:t>FALSE</w:t>
            </w:r>
          </w:p>
        </w:tc>
        <w:tc>
          <w:tcPr>
            <w:tcW w:w="1040" w:type="dxa"/>
            <w:noWrap/>
            <w:hideMark/>
          </w:tcPr>
          <w:p w14:paraId="2F972B2D" w14:textId="77777777" w:rsidR="00BA6F4B" w:rsidRPr="00DA3997" w:rsidRDefault="00BA6F4B" w:rsidP="00BE6F82">
            <w:pPr>
              <w:pStyle w:val="DokTabellentext"/>
            </w:pPr>
            <w:r w:rsidRPr="00DA3997">
              <w:t>rbcLa</w:t>
            </w:r>
          </w:p>
        </w:tc>
      </w:tr>
      <w:tr w:rsidR="00BA6F4B" w:rsidRPr="00DA3997" w14:paraId="5AEA129B" w14:textId="77777777" w:rsidTr="00BE6F82">
        <w:trPr>
          <w:trHeight w:val="290"/>
        </w:trPr>
        <w:tc>
          <w:tcPr>
            <w:tcW w:w="1380" w:type="dxa"/>
            <w:noWrap/>
            <w:hideMark/>
          </w:tcPr>
          <w:p w14:paraId="632A0C89" w14:textId="77777777" w:rsidR="00BA6F4B" w:rsidRPr="00DA3997" w:rsidRDefault="00BA6F4B" w:rsidP="00BE6F82">
            <w:pPr>
              <w:pStyle w:val="DokTabellentext"/>
            </w:pPr>
            <w:r w:rsidRPr="00DA3997">
              <w:t>SWFRG029-19</w:t>
            </w:r>
          </w:p>
        </w:tc>
        <w:tc>
          <w:tcPr>
            <w:tcW w:w="1480" w:type="dxa"/>
            <w:noWrap/>
            <w:hideMark/>
          </w:tcPr>
          <w:p w14:paraId="5F2FD2D0" w14:textId="77777777" w:rsidR="00BA6F4B" w:rsidRPr="00DA3997" w:rsidRDefault="00BA6F4B" w:rsidP="00BE6F82">
            <w:pPr>
              <w:pStyle w:val="DokTabellentext"/>
            </w:pPr>
            <w:r w:rsidRPr="00DA3997">
              <w:t>Poaceae</w:t>
            </w:r>
          </w:p>
        </w:tc>
        <w:tc>
          <w:tcPr>
            <w:tcW w:w="2260" w:type="dxa"/>
            <w:noWrap/>
            <w:hideMark/>
          </w:tcPr>
          <w:p w14:paraId="48B756BF"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3C87A76B" w14:textId="77777777" w:rsidR="00BA6F4B" w:rsidRPr="00DA3997" w:rsidRDefault="00BA6F4B" w:rsidP="00BE6F82">
            <w:pPr>
              <w:pStyle w:val="DokTabellentext"/>
            </w:pPr>
            <w:r w:rsidRPr="00DA3997">
              <w:t>GRAFW1907-13</w:t>
            </w:r>
          </w:p>
        </w:tc>
        <w:tc>
          <w:tcPr>
            <w:tcW w:w="1160" w:type="dxa"/>
            <w:noWrap/>
            <w:hideMark/>
          </w:tcPr>
          <w:p w14:paraId="3B2E7908" w14:textId="77777777" w:rsidR="00BA6F4B" w:rsidRPr="00DA3997" w:rsidRDefault="00BA6F4B" w:rsidP="00BE6F82">
            <w:pPr>
              <w:pStyle w:val="DokTabellentext"/>
            </w:pPr>
            <w:r w:rsidRPr="00DA3997">
              <w:t>Poaceae</w:t>
            </w:r>
          </w:p>
        </w:tc>
        <w:tc>
          <w:tcPr>
            <w:tcW w:w="2660" w:type="dxa"/>
            <w:noWrap/>
            <w:hideMark/>
          </w:tcPr>
          <w:p w14:paraId="00E5F47D"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14:paraId="10E104F4" w14:textId="77777777" w:rsidR="00BA6F4B" w:rsidRPr="00DA3997" w:rsidRDefault="00BA6F4B" w:rsidP="00BE6F82">
            <w:pPr>
              <w:pStyle w:val="DokTabellentext"/>
            </w:pPr>
            <w:r w:rsidRPr="00DA3997">
              <w:t>99.45</w:t>
            </w:r>
          </w:p>
        </w:tc>
        <w:tc>
          <w:tcPr>
            <w:tcW w:w="700" w:type="dxa"/>
            <w:noWrap/>
            <w:hideMark/>
          </w:tcPr>
          <w:p w14:paraId="2387B832" w14:textId="77777777" w:rsidR="00BA6F4B" w:rsidRPr="00DA3997" w:rsidRDefault="00BA6F4B" w:rsidP="00BE6F82">
            <w:pPr>
              <w:pStyle w:val="DokTabellentext"/>
            </w:pPr>
            <w:r w:rsidRPr="00DA3997">
              <w:t>985</w:t>
            </w:r>
          </w:p>
        </w:tc>
        <w:tc>
          <w:tcPr>
            <w:tcW w:w="780" w:type="dxa"/>
            <w:noWrap/>
            <w:hideMark/>
          </w:tcPr>
          <w:p w14:paraId="28B213F2" w14:textId="77777777" w:rsidR="00BA6F4B" w:rsidRPr="00DA3997" w:rsidRDefault="00BA6F4B" w:rsidP="00BE6F82">
            <w:pPr>
              <w:pStyle w:val="DokTabellentext"/>
            </w:pPr>
            <w:r w:rsidRPr="00DA3997">
              <w:t>FALSE</w:t>
            </w:r>
          </w:p>
        </w:tc>
        <w:tc>
          <w:tcPr>
            <w:tcW w:w="1040" w:type="dxa"/>
            <w:noWrap/>
            <w:hideMark/>
          </w:tcPr>
          <w:p w14:paraId="52B3E878" w14:textId="77777777" w:rsidR="00BA6F4B" w:rsidRPr="00DA3997" w:rsidRDefault="00BA6F4B" w:rsidP="00BE6F82">
            <w:pPr>
              <w:pStyle w:val="DokTabellentext"/>
            </w:pPr>
            <w:r w:rsidRPr="00DA3997">
              <w:t>rbcLa</w:t>
            </w:r>
          </w:p>
        </w:tc>
      </w:tr>
      <w:tr w:rsidR="00BA6F4B" w:rsidRPr="00DA3997" w14:paraId="117FF867" w14:textId="77777777" w:rsidTr="00BE6F82">
        <w:trPr>
          <w:trHeight w:val="290"/>
        </w:trPr>
        <w:tc>
          <w:tcPr>
            <w:tcW w:w="1380" w:type="dxa"/>
            <w:noWrap/>
            <w:hideMark/>
          </w:tcPr>
          <w:p w14:paraId="60D89FB8" w14:textId="77777777" w:rsidR="00BA6F4B" w:rsidRPr="00DA3997" w:rsidRDefault="00BA6F4B" w:rsidP="00BE6F82">
            <w:pPr>
              <w:pStyle w:val="DokTabellentext"/>
            </w:pPr>
            <w:r w:rsidRPr="00DA3997">
              <w:t>SWFRG029-19</w:t>
            </w:r>
          </w:p>
        </w:tc>
        <w:tc>
          <w:tcPr>
            <w:tcW w:w="1480" w:type="dxa"/>
            <w:noWrap/>
            <w:hideMark/>
          </w:tcPr>
          <w:p w14:paraId="717446C2" w14:textId="77777777" w:rsidR="00BA6F4B" w:rsidRPr="00DA3997" w:rsidRDefault="00BA6F4B" w:rsidP="00BE6F82">
            <w:pPr>
              <w:pStyle w:val="DokTabellentext"/>
            </w:pPr>
            <w:r w:rsidRPr="00DA3997">
              <w:t>Poaceae</w:t>
            </w:r>
          </w:p>
        </w:tc>
        <w:tc>
          <w:tcPr>
            <w:tcW w:w="2260" w:type="dxa"/>
            <w:noWrap/>
            <w:hideMark/>
          </w:tcPr>
          <w:p w14:paraId="14CB766B"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5C8A96C0" w14:textId="77777777" w:rsidR="00BA6F4B" w:rsidRPr="00DA3997" w:rsidRDefault="00BA6F4B" w:rsidP="00BE6F82">
            <w:pPr>
              <w:pStyle w:val="DokTabellentext"/>
            </w:pPr>
            <w:r w:rsidRPr="00DA3997">
              <w:t>REDNO049-12</w:t>
            </w:r>
          </w:p>
        </w:tc>
        <w:tc>
          <w:tcPr>
            <w:tcW w:w="1160" w:type="dxa"/>
            <w:noWrap/>
            <w:hideMark/>
          </w:tcPr>
          <w:p w14:paraId="4BC62036" w14:textId="77777777" w:rsidR="00BA6F4B" w:rsidRPr="00DA3997" w:rsidRDefault="00BA6F4B" w:rsidP="00BE6F82">
            <w:pPr>
              <w:pStyle w:val="DokTabellentext"/>
            </w:pPr>
            <w:r w:rsidRPr="00DA3997">
              <w:t>Poaceae</w:t>
            </w:r>
          </w:p>
        </w:tc>
        <w:tc>
          <w:tcPr>
            <w:tcW w:w="2660" w:type="dxa"/>
            <w:noWrap/>
            <w:hideMark/>
          </w:tcPr>
          <w:p w14:paraId="0ACE9701" w14:textId="77777777" w:rsidR="00BA6F4B" w:rsidRPr="00DA3997" w:rsidRDefault="00BA6F4B" w:rsidP="00BE6F82">
            <w:pPr>
              <w:pStyle w:val="DokTabellentext"/>
              <w:rPr>
                <w:i/>
                <w:iCs/>
              </w:rPr>
            </w:pPr>
            <w:r w:rsidRPr="00DA3997">
              <w:rPr>
                <w:i/>
                <w:iCs/>
              </w:rPr>
              <w:t>Cinna</w:t>
            </w:r>
            <w:r>
              <w:rPr>
                <w:i/>
                <w:iCs/>
              </w:rPr>
              <w:t xml:space="preserve"> </w:t>
            </w:r>
            <w:r w:rsidRPr="00DA3997">
              <w:rPr>
                <w:i/>
                <w:iCs/>
              </w:rPr>
              <w:t>latifolia</w:t>
            </w:r>
          </w:p>
        </w:tc>
        <w:tc>
          <w:tcPr>
            <w:tcW w:w="640" w:type="dxa"/>
            <w:noWrap/>
            <w:hideMark/>
          </w:tcPr>
          <w:p w14:paraId="3283BD9B" w14:textId="77777777" w:rsidR="00BA6F4B" w:rsidRPr="00DA3997" w:rsidRDefault="00BA6F4B" w:rsidP="00BE6F82">
            <w:pPr>
              <w:pStyle w:val="DokTabellentext"/>
            </w:pPr>
            <w:r w:rsidRPr="00DA3997">
              <w:t>99.45</w:t>
            </w:r>
          </w:p>
        </w:tc>
        <w:tc>
          <w:tcPr>
            <w:tcW w:w="700" w:type="dxa"/>
            <w:noWrap/>
            <w:hideMark/>
          </w:tcPr>
          <w:p w14:paraId="030DBEA6" w14:textId="77777777" w:rsidR="00BA6F4B" w:rsidRPr="00DA3997" w:rsidRDefault="00BA6F4B" w:rsidP="00BE6F82">
            <w:pPr>
              <w:pStyle w:val="DokTabellentext"/>
            </w:pPr>
            <w:r w:rsidRPr="00DA3997">
              <w:t>985</w:t>
            </w:r>
          </w:p>
        </w:tc>
        <w:tc>
          <w:tcPr>
            <w:tcW w:w="780" w:type="dxa"/>
            <w:noWrap/>
            <w:hideMark/>
          </w:tcPr>
          <w:p w14:paraId="4157A9E4" w14:textId="77777777" w:rsidR="00BA6F4B" w:rsidRPr="00DA3997" w:rsidRDefault="00BA6F4B" w:rsidP="00BE6F82">
            <w:pPr>
              <w:pStyle w:val="DokTabellentext"/>
            </w:pPr>
            <w:r w:rsidRPr="00DA3997">
              <w:t>FALSE</w:t>
            </w:r>
          </w:p>
        </w:tc>
        <w:tc>
          <w:tcPr>
            <w:tcW w:w="1040" w:type="dxa"/>
            <w:noWrap/>
            <w:hideMark/>
          </w:tcPr>
          <w:p w14:paraId="5B1D6386" w14:textId="77777777" w:rsidR="00BA6F4B" w:rsidRPr="00DA3997" w:rsidRDefault="00BA6F4B" w:rsidP="00BE6F82">
            <w:pPr>
              <w:pStyle w:val="DokTabellentext"/>
            </w:pPr>
            <w:r w:rsidRPr="00DA3997">
              <w:t>rbcLa</w:t>
            </w:r>
          </w:p>
        </w:tc>
      </w:tr>
      <w:tr w:rsidR="00BA6F4B" w:rsidRPr="00DA3997" w14:paraId="2ADB4624" w14:textId="77777777" w:rsidTr="00BE6F82">
        <w:trPr>
          <w:trHeight w:val="290"/>
        </w:trPr>
        <w:tc>
          <w:tcPr>
            <w:tcW w:w="1380" w:type="dxa"/>
            <w:noWrap/>
            <w:hideMark/>
          </w:tcPr>
          <w:p w14:paraId="75695065" w14:textId="77777777" w:rsidR="00BA6F4B" w:rsidRPr="00DA3997" w:rsidRDefault="00BA6F4B" w:rsidP="00BE6F82">
            <w:pPr>
              <w:pStyle w:val="DokTabellentext"/>
            </w:pPr>
            <w:r w:rsidRPr="00DA3997">
              <w:t>SWFRG029-19</w:t>
            </w:r>
          </w:p>
        </w:tc>
        <w:tc>
          <w:tcPr>
            <w:tcW w:w="1480" w:type="dxa"/>
            <w:noWrap/>
            <w:hideMark/>
          </w:tcPr>
          <w:p w14:paraId="643E2FBF" w14:textId="77777777" w:rsidR="00BA6F4B" w:rsidRPr="00DA3997" w:rsidRDefault="00BA6F4B" w:rsidP="00BE6F82">
            <w:pPr>
              <w:pStyle w:val="DokTabellentext"/>
            </w:pPr>
            <w:r w:rsidRPr="00DA3997">
              <w:t>Poaceae</w:t>
            </w:r>
          </w:p>
        </w:tc>
        <w:tc>
          <w:tcPr>
            <w:tcW w:w="2260" w:type="dxa"/>
            <w:noWrap/>
            <w:hideMark/>
          </w:tcPr>
          <w:p w14:paraId="40BA925F"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508E1423" w14:textId="77777777" w:rsidR="00BA6F4B" w:rsidRPr="00DA3997" w:rsidRDefault="00BA6F4B" w:rsidP="00BE6F82">
            <w:pPr>
              <w:pStyle w:val="DokTabellentext"/>
            </w:pPr>
            <w:r w:rsidRPr="00DA3997">
              <w:t>HIMS1861-12</w:t>
            </w:r>
          </w:p>
        </w:tc>
        <w:tc>
          <w:tcPr>
            <w:tcW w:w="1160" w:type="dxa"/>
            <w:noWrap/>
            <w:hideMark/>
          </w:tcPr>
          <w:p w14:paraId="75A76372" w14:textId="77777777" w:rsidR="00BA6F4B" w:rsidRPr="00DA3997" w:rsidRDefault="00BA6F4B" w:rsidP="00BE6F82">
            <w:pPr>
              <w:pStyle w:val="DokTabellentext"/>
            </w:pPr>
            <w:r w:rsidRPr="00DA3997">
              <w:t>Poaceae</w:t>
            </w:r>
          </w:p>
        </w:tc>
        <w:tc>
          <w:tcPr>
            <w:tcW w:w="2660" w:type="dxa"/>
            <w:noWrap/>
            <w:hideMark/>
          </w:tcPr>
          <w:p w14:paraId="319EF95C"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fendleriana</w:t>
            </w:r>
          </w:p>
        </w:tc>
        <w:tc>
          <w:tcPr>
            <w:tcW w:w="640" w:type="dxa"/>
            <w:noWrap/>
            <w:hideMark/>
          </w:tcPr>
          <w:p w14:paraId="3AD11C75" w14:textId="77777777" w:rsidR="00BA6F4B" w:rsidRPr="00DA3997" w:rsidRDefault="00BA6F4B" w:rsidP="00BE6F82">
            <w:pPr>
              <w:pStyle w:val="DokTabellentext"/>
            </w:pPr>
            <w:r w:rsidRPr="00DA3997">
              <w:t>99.45</w:t>
            </w:r>
          </w:p>
        </w:tc>
        <w:tc>
          <w:tcPr>
            <w:tcW w:w="700" w:type="dxa"/>
            <w:noWrap/>
            <w:hideMark/>
          </w:tcPr>
          <w:p w14:paraId="033D8CC6" w14:textId="77777777" w:rsidR="00BA6F4B" w:rsidRPr="00DA3997" w:rsidRDefault="00BA6F4B" w:rsidP="00BE6F82">
            <w:pPr>
              <w:pStyle w:val="DokTabellentext"/>
            </w:pPr>
            <w:r w:rsidRPr="00DA3997">
              <w:t>985</w:t>
            </w:r>
          </w:p>
        </w:tc>
        <w:tc>
          <w:tcPr>
            <w:tcW w:w="780" w:type="dxa"/>
            <w:noWrap/>
            <w:hideMark/>
          </w:tcPr>
          <w:p w14:paraId="6B4E3A5B" w14:textId="77777777" w:rsidR="00BA6F4B" w:rsidRPr="00DA3997" w:rsidRDefault="00BA6F4B" w:rsidP="00BE6F82">
            <w:pPr>
              <w:pStyle w:val="DokTabellentext"/>
            </w:pPr>
            <w:r w:rsidRPr="00DA3997">
              <w:t>FALSE</w:t>
            </w:r>
          </w:p>
        </w:tc>
        <w:tc>
          <w:tcPr>
            <w:tcW w:w="1040" w:type="dxa"/>
            <w:noWrap/>
            <w:hideMark/>
          </w:tcPr>
          <w:p w14:paraId="33219844" w14:textId="77777777" w:rsidR="00BA6F4B" w:rsidRPr="00DA3997" w:rsidRDefault="00BA6F4B" w:rsidP="00BE6F82">
            <w:pPr>
              <w:pStyle w:val="DokTabellentext"/>
            </w:pPr>
            <w:r w:rsidRPr="00DA3997">
              <w:t>rbcLa</w:t>
            </w:r>
          </w:p>
        </w:tc>
      </w:tr>
      <w:tr w:rsidR="00BA6F4B" w:rsidRPr="00DA3997" w14:paraId="51856207" w14:textId="77777777" w:rsidTr="00BE6F82">
        <w:trPr>
          <w:trHeight w:val="290"/>
        </w:trPr>
        <w:tc>
          <w:tcPr>
            <w:tcW w:w="1380" w:type="dxa"/>
            <w:noWrap/>
            <w:hideMark/>
          </w:tcPr>
          <w:p w14:paraId="391E99F6" w14:textId="77777777" w:rsidR="00BA6F4B" w:rsidRPr="00DA3997" w:rsidRDefault="00BA6F4B" w:rsidP="00BE6F82">
            <w:pPr>
              <w:pStyle w:val="DokTabellentext"/>
            </w:pPr>
            <w:r w:rsidRPr="00DA3997">
              <w:lastRenderedPageBreak/>
              <w:t>SWFRG029-19</w:t>
            </w:r>
          </w:p>
        </w:tc>
        <w:tc>
          <w:tcPr>
            <w:tcW w:w="1480" w:type="dxa"/>
            <w:noWrap/>
            <w:hideMark/>
          </w:tcPr>
          <w:p w14:paraId="660545C3" w14:textId="77777777" w:rsidR="00BA6F4B" w:rsidRPr="00DA3997" w:rsidRDefault="00BA6F4B" w:rsidP="00BE6F82">
            <w:pPr>
              <w:pStyle w:val="DokTabellentext"/>
            </w:pPr>
            <w:r w:rsidRPr="00DA3997">
              <w:t>Poaceae</w:t>
            </w:r>
          </w:p>
        </w:tc>
        <w:tc>
          <w:tcPr>
            <w:tcW w:w="2260" w:type="dxa"/>
            <w:noWrap/>
            <w:hideMark/>
          </w:tcPr>
          <w:p w14:paraId="73522A0C"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3223F0E4" w14:textId="77777777" w:rsidR="00BA6F4B" w:rsidRPr="00DA3997" w:rsidRDefault="00BA6F4B" w:rsidP="00BE6F82">
            <w:pPr>
              <w:pStyle w:val="DokTabellentext"/>
            </w:pPr>
            <w:r w:rsidRPr="00DA3997">
              <w:t>HIMS1645-12</w:t>
            </w:r>
          </w:p>
        </w:tc>
        <w:tc>
          <w:tcPr>
            <w:tcW w:w="1160" w:type="dxa"/>
            <w:noWrap/>
            <w:hideMark/>
          </w:tcPr>
          <w:p w14:paraId="27DD2F46" w14:textId="77777777" w:rsidR="00BA6F4B" w:rsidRPr="00DA3997" w:rsidRDefault="00BA6F4B" w:rsidP="00BE6F82">
            <w:pPr>
              <w:pStyle w:val="DokTabellentext"/>
            </w:pPr>
            <w:r w:rsidRPr="00DA3997">
              <w:t>Poaceae</w:t>
            </w:r>
          </w:p>
        </w:tc>
        <w:tc>
          <w:tcPr>
            <w:tcW w:w="2660" w:type="dxa"/>
            <w:noWrap/>
            <w:hideMark/>
          </w:tcPr>
          <w:p w14:paraId="6B6B5F1A"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nervosa</w:t>
            </w:r>
          </w:p>
        </w:tc>
        <w:tc>
          <w:tcPr>
            <w:tcW w:w="640" w:type="dxa"/>
            <w:noWrap/>
            <w:hideMark/>
          </w:tcPr>
          <w:p w14:paraId="112C5E03" w14:textId="77777777" w:rsidR="00BA6F4B" w:rsidRPr="00DA3997" w:rsidRDefault="00BA6F4B" w:rsidP="00BE6F82">
            <w:pPr>
              <w:pStyle w:val="DokTabellentext"/>
            </w:pPr>
            <w:r w:rsidRPr="00DA3997">
              <w:t>99.45</w:t>
            </w:r>
          </w:p>
        </w:tc>
        <w:tc>
          <w:tcPr>
            <w:tcW w:w="700" w:type="dxa"/>
            <w:noWrap/>
            <w:hideMark/>
          </w:tcPr>
          <w:p w14:paraId="6E1F4C6A" w14:textId="77777777" w:rsidR="00BA6F4B" w:rsidRPr="00DA3997" w:rsidRDefault="00BA6F4B" w:rsidP="00BE6F82">
            <w:pPr>
              <w:pStyle w:val="DokTabellentext"/>
            </w:pPr>
            <w:r w:rsidRPr="00DA3997">
              <w:t>985</w:t>
            </w:r>
          </w:p>
        </w:tc>
        <w:tc>
          <w:tcPr>
            <w:tcW w:w="780" w:type="dxa"/>
            <w:noWrap/>
            <w:hideMark/>
          </w:tcPr>
          <w:p w14:paraId="41C3689B" w14:textId="77777777" w:rsidR="00BA6F4B" w:rsidRPr="00DA3997" w:rsidRDefault="00BA6F4B" w:rsidP="00BE6F82">
            <w:pPr>
              <w:pStyle w:val="DokTabellentext"/>
            </w:pPr>
            <w:r w:rsidRPr="00DA3997">
              <w:t>FALSE</w:t>
            </w:r>
          </w:p>
        </w:tc>
        <w:tc>
          <w:tcPr>
            <w:tcW w:w="1040" w:type="dxa"/>
            <w:noWrap/>
            <w:hideMark/>
          </w:tcPr>
          <w:p w14:paraId="0090E3F2" w14:textId="77777777" w:rsidR="00BA6F4B" w:rsidRPr="00DA3997" w:rsidRDefault="00BA6F4B" w:rsidP="00BE6F82">
            <w:pPr>
              <w:pStyle w:val="DokTabellentext"/>
            </w:pPr>
            <w:r w:rsidRPr="00DA3997">
              <w:t>rbcLa</w:t>
            </w:r>
          </w:p>
        </w:tc>
      </w:tr>
      <w:tr w:rsidR="00BA6F4B" w:rsidRPr="00DA3997" w14:paraId="05257F32" w14:textId="77777777" w:rsidTr="00BE6F82">
        <w:trPr>
          <w:trHeight w:val="290"/>
        </w:trPr>
        <w:tc>
          <w:tcPr>
            <w:tcW w:w="1380" w:type="dxa"/>
            <w:noWrap/>
            <w:hideMark/>
          </w:tcPr>
          <w:p w14:paraId="050E7958" w14:textId="77777777" w:rsidR="00BA6F4B" w:rsidRPr="00DA3997" w:rsidRDefault="00BA6F4B" w:rsidP="00BE6F82">
            <w:pPr>
              <w:pStyle w:val="DokTabellentext"/>
            </w:pPr>
            <w:r w:rsidRPr="00DA3997">
              <w:t>SWFRG029-19</w:t>
            </w:r>
          </w:p>
        </w:tc>
        <w:tc>
          <w:tcPr>
            <w:tcW w:w="1480" w:type="dxa"/>
            <w:noWrap/>
            <w:hideMark/>
          </w:tcPr>
          <w:p w14:paraId="1751D8E6" w14:textId="77777777" w:rsidR="00BA6F4B" w:rsidRPr="00DA3997" w:rsidRDefault="00BA6F4B" w:rsidP="00BE6F82">
            <w:pPr>
              <w:pStyle w:val="DokTabellentext"/>
            </w:pPr>
            <w:r w:rsidRPr="00DA3997">
              <w:t>Poaceae</w:t>
            </w:r>
          </w:p>
        </w:tc>
        <w:tc>
          <w:tcPr>
            <w:tcW w:w="2260" w:type="dxa"/>
            <w:noWrap/>
            <w:hideMark/>
          </w:tcPr>
          <w:p w14:paraId="39FA9E50"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5E9823B9" w14:textId="77777777" w:rsidR="00BA6F4B" w:rsidRPr="00DA3997" w:rsidRDefault="00BA6F4B" w:rsidP="00BE6F82">
            <w:pPr>
              <w:pStyle w:val="DokTabellentext"/>
            </w:pPr>
            <w:r w:rsidRPr="00DA3997">
              <w:t>MSTH046-12</w:t>
            </w:r>
          </w:p>
        </w:tc>
        <w:tc>
          <w:tcPr>
            <w:tcW w:w="1160" w:type="dxa"/>
            <w:noWrap/>
            <w:hideMark/>
          </w:tcPr>
          <w:p w14:paraId="0D9F670C" w14:textId="77777777" w:rsidR="00BA6F4B" w:rsidRPr="00DA3997" w:rsidRDefault="00BA6F4B" w:rsidP="00BE6F82">
            <w:pPr>
              <w:pStyle w:val="DokTabellentext"/>
            </w:pPr>
            <w:r w:rsidRPr="00DA3997">
              <w:t>Poaceae</w:t>
            </w:r>
          </w:p>
        </w:tc>
        <w:tc>
          <w:tcPr>
            <w:tcW w:w="2660" w:type="dxa"/>
            <w:noWrap/>
            <w:hideMark/>
          </w:tcPr>
          <w:p w14:paraId="3740EDFC"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saltuensis</w:t>
            </w:r>
          </w:p>
        </w:tc>
        <w:tc>
          <w:tcPr>
            <w:tcW w:w="640" w:type="dxa"/>
            <w:noWrap/>
            <w:hideMark/>
          </w:tcPr>
          <w:p w14:paraId="50F69FFB" w14:textId="77777777" w:rsidR="00BA6F4B" w:rsidRPr="00DA3997" w:rsidRDefault="00BA6F4B" w:rsidP="00BE6F82">
            <w:pPr>
              <w:pStyle w:val="DokTabellentext"/>
            </w:pPr>
            <w:r w:rsidRPr="00DA3997">
              <w:t>99.45</w:t>
            </w:r>
          </w:p>
        </w:tc>
        <w:tc>
          <w:tcPr>
            <w:tcW w:w="700" w:type="dxa"/>
            <w:noWrap/>
            <w:hideMark/>
          </w:tcPr>
          <w:p w14:paraId="20644C4F" w14:textId="77777777" w:rsidR="00BA6F4B" w:rsidRPr="00DA3997" w:rsidRDefault="00BA6F4B" w:rsidP="00BE6F82">
            <w:pPr>
              <w:pStyle w:val="DokTabellentext"/>
            </w:pPr>
            <w:r w:rsidRPr="00DA3997">
              <w:t>985</w:t>
            </w:r>
          </w:p>
        </w:tc>
        <w:tc>
          <w:tcPr>
            <w:tcW w:w="780" w:type="dxa"/>
            <w:noWrap/>
            <w:hideMark/>
          </w:tcPr>
          <w:p w14:paraId="42D02A4C" w14:textId="77777777" w:rsidR="00BA6F4B" w:rsidRPr="00DA3997" w:rsidRDefault="00BA6F4B" w:rsidP="00BE6F82">
            <w:pPr>
              <w:pStyle w:val="DokTabellentext"/>
            </w:pPr>
            <w:r w:rsidRPr="00DA3997">
              <w:t>FALSE</w:t>
            </w:r>
          </w:p>
        </w:tc>
        <w:tc>
          <w:tcPr>
            <w:tcW w:w="1040" w:type="dxa"/>
            <w:noWrap/>
            <w:hideMark/>
          </w:tcPr>
          <w:p w14:paraId="46F376E8" w14:textId="77777777" w:rsidR="00BA6F4B" w:rsidRPr="00DA3997" w:rsidRDefault="00BA6F4B" w:rsidP="00BE6F82">
            <w:pPr>
              <w:pStyle w:val="DokTabellentext"/>
            </w:pPr>
            <w:r w:rsidRPr="00DA3997">
              <w:t>rbcLa</w:t>
            </w:r>
          </w:p>
        </w:tc>
      </w:tr>
      <w:tr w:rsidR="00BA6F4B" w:rsidRPr="00DA3997" w14:paraId="17E57AEE" w14:textId="77777777" w:rsidTr="00BE6F82">
        <w:trPr>
          <w:trHeight w:val="290"/>
        </w:trPr>
        <w:tc>
          <w:tcPr>
            <w:tcW w:w="1380" w:type="dxa"/>
            <w:noWrap/>
            <w:hideMark/>
          </w:tcPr>
          <w:p w14:paraId="0A8D5DA3" w14:textId="77777777" w:rsidR="00BA6F4B" w:rsidRPr="00DA3997" w:rsidRDefault="00BA6F4B" w:rsidP="00BE6F82">
            <w:pPr>
              <w:pStyle w:val="DokTabellentext"/>
            </w:pPr>
            <w:r w:rsidRPr="00DA3997">
              <w:t>SWFRG029-19</w:t>
            </w:r>
          </w:p>
        </w:tc>
        <w:tc>
          <w:tcPr>
            <w:tcW w:w="1480" w:type="dxa"/>
            <w:noWrap/>
            <w:hideMark/>
          </w:tcPr>
          <w:p w14:paraId="6C4DD9BA" w14:textId="77777777" w:rsidR="00BA6F4B" w:rsidRPr="00DA3997" w:rsidRDefault="00BA6F4B" w:rsidP="00BE6F82">
            <w:pPr>
              <w:pStyle w:val="DokTabellentext"/>
            </w:pPr>
            <w:r w:rsidRPr="00DA3997">
              <w:t>Poaceae</w:t>
            </w:r>
          </w:p>
        </w:tc>
        <w:tc>
          <w:tcPr>
            <w:tcW w:w="2260" w:type="dxa"/>
            <w:noWrap/>
            <w:hideMark/>
          </w:tcPr>
          <w:p w14:paraId="01A6B886"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74019B35" w14:textId="77777777" w:rsidR="00BA6F4B" w:rsidRPr="00DA3997" w:rsidRDefault="00BA6F4B" w:rsidP="00BE6F82">
            <w:pPr>
              <w:pStyle w:val="DokTabellentext"/>
            </w:pPr>
            <w:r w:rsidRPr="00DA3997">
              <w:t>WAT227-12</w:t>
            </w:r>
          </w:p>
        </w:tc>
        <w:tc>
          <w:tcPr>
            <w:tcW w:w="1160" w:type="dxa"/>
            <w:noWrap/>
            <w:hideMark/>
          </w:tcPr>
          <w:p w14:paraId="7CAC38BD" w14:textId="77777777" w:rsidR="00BA6F4B" w:rsidRPr="00DA3997" w:rsidRDefault="00BA6F4B" w:rsidP="00BE6F82">
            <w:pPr>
              <w:pStyle w:val="DokTabellentext"/>
            </w:pPr>
            <w:r w:rsidRPr="00DA3997">
              <w:t>Poaceae</w:t>
            </w:r>
          </w:p>
        </w:tc>
        <w:tc>
          <w:tcPr>
            <w:tcW w:w="2660" w:type="dxa"/>
            <w:noWrap/>
            <w:hideMark/>
          </w:tcPr>
          <w:p w14:paraId="76099308"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640" w:type="dxa"/>
            <w:noWrap/>
            <w:hideMark/>
          </w:tcPr>
          <w:p w14:paraId="685A9B28" w14:textId="77777777" w:rsidR="00BA6F4B" w:rsidRPr="00DA3997" w:rsidRDefault="00BA6F4B" w:rsidP="00BE6F82">
            <w:pPr>
              <w:pStyle w:val="DokTabellentext"/>
            </w:pPr>
            <w:r w:rsidRPr="00DA3997">
              <w:t>99.81</w:t>
            </w:r>
          </w:p>
        </w:tc>
        <w:tc>
          <w:tcPr>
            <w:tcW w:w="700" w:type="dxa"/>
            <w:noWrap/>
            <w:hideMark/>
          </w:tcPr>
          <w:p w14:paraId="76FF341B" w14:textId="77777777" w:rsidR="00BA6F4B" w:rsidRPr="00DA3997" w:rsidRDefault="00BA6F4B" w:rsidP="00BE6F82">
            <w:pPr>
              <w:pStyle w:val="DokTabellentext"/>
            </w:pPr>
            <w:r w:rsidRPr="00DA3997">
              <w:t>985</w:t>
            </w:r>
          </w:p>
        </w:tc>
        <w:tc>
          <w:tcPr>
            <w:tcW w:w="780" w:type="dxa"/>
            <w:noWrap/>
            <w:hideMark/>
          </w:tcPr>
          <w:p w14:paraId="377EE333" w14:textId="77777777" w:rsidR="00BA6F4B" w:rsidRPr="00DA3997" w:rsidRDefault="00BA6F4B" w:rsidP="00BE6F82">
            <w:pPr>
              <w:pStyle w:val="DokTabellentext"/>
            </w:pPr>
            <w:r w:rsidRPr="00DA3997">
              <w:t>FALSE</w:t>
            </w:r>
          </w:p>
        </w:tc>
        <w:tc>
          <w:tcPr>
            <w:tcW w:w="1040" w:type="dxa"/>
            <w:noWrap/>
            <w:hideMark/>
          </w:tcPr>
          <w:p w14:paraId="19DEEAE1" w14:textId="77777777" w:rsidR="00BA6F4B" w:rsidRPr="00DA3997" w:rsidRDefault="00BA6F4B" w:rsidP="00BE6F82">
            <w:pPr>
              <w:pStyle w:val="DokTabellentext"/>
            </w:pPr>
            <w:r w:rsidRPr="00DA3997">
              <w:t>rbcLa</w:t>
            </w:r>
          </w:p>
        </w:tc>
      </w:tr>
      <w:tr w:rsidR="00BA6F4B" w:rsidRPr="00DA3997" w14:paraId="6743A1AF" w14:textId="77777777" w:rsidTr="00BE6F82">
        <w:trPr>
          <w:trHeight w:val="290"/>
        </w:trPr>
        <w:tc>
          <w:tcPr>
            <w:tcW w:w="1380" w:type="dxa"/>
            <w:noWrap/>
            <w:hideMark/>
          </w:tcPr>
          <w:p w14:paraId="59A9B0FC" w14:textId="77777777" w:rsidR="00BA6F4B" w:rsidRPr="00DA3997" w:rsidRDefault="00BA6F4B" w:rsidP="00BE6F82">
            <w:pPr>
              <w:pStyle w:val="DokTabellentext"/>
            </w:pPr>
            <w:r w:rsidRPr="00DA3997">
              <w:t>SWFRG029-19</w:t>
            </w:r>
          </w:p>
        </w:tc>
        <w:tc>
          <w:tcPr>
            <w:tcW w:w="1480" w:type="dxa"/>
            <w:noWrap/>
            <w:hideMark/>
          </w:tcPr>
          <w:p w14:paraId="5DF79A0C" w14:textId="77777777" w:rsidR="00BA6F4B" w:rsidRPr="00DA3997" w:rsidRDefault="00BA6F4B" w:rsidP="00BE6F82">
            <w:pPr>
              <w:pStyle w:val="DokTabellentext"/>
            </w:pPr>
            <w:r w:rsidRPr="00DA3997">
              <w:t>Poaceae</w:t>
            </w:r>
          </w:p>
        </w:tc>
        <w:tc>
          <w:tcPr>
            <w:tcW w:w="2260" w:type="dxa"/>
            <w:noWrap/>
            <w:hideMark/>
          </w:tcPr>
          <w:p w14:paraId="7EDDAAC7"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18ED8E21" w14:textId="77777777" w:rsidR="00BA6F4B" w:rsidRPr="00DA3997" w:rsidRDefault="00BA6F4B" w:rsidP="00BE6F82">
            <w:pPr>
              <w:pStyle w:val="DokTabellentext"/>
            </w:pPr>
            <w:r w:rsidRPr="00DA3997">
              <w:t>BBYUK2092-12</w:t>
            </w:r>
          </w:p>
        </w:tc>
        <w:tc>
          <w:tcPr>
            <w:tcW w:w="1160" w:type="dxa"/>
            <w:noWrap/>
            <w:hideMark/>
          </w:tcPr>
          <w:p w14:paraId="6C7248F3" w14:textId="77777777" w:rsidR="00BA6F4B" w:rsidRPr="00DA3997" w:rsidRDefault="00BA6F4B" w:rsidP="00BE6F82">
            <w:pPr>
              <w:pStyle w:val="DokTabellentext"/>
            </w:pPr>
            <w:r w:rsidRPr="00DA3997">
              <w:t>Poaceae</w:t>
            </w:r>
          </w:p>
        </w:tc>
        <w:tc>
          <w:tcPr>
            <w:tcW w:w="2660" w:type="dxa"/>
            <w:noWrap/>
            <w:hideMark/>
          </w:tcPr>
          <w:p w14:paraId="77657E9F"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macrantha</w:t>
            </w:r>
          </w:p>
        </w:tc>
        <w:tc>
          <w:tcPr>
            <w:tcW w:w="640" w:type="dxa"/>
            <w:noWrap/>
            <w:hideMark/>
          </w:tcPr>
          <w:p w14:paraId="0BB78CC8" w14:textId="77777777" w:rsidR="00BA6F4B" w:rsidRPr="00DA3997" w:rsidRDefault="00BA6F4B" w:rsidP="00BE6F82">
            <w:pPr>
              <w:pStyle w:val="DokTabellentext"/>
            </w:pPr>
            <w:r w:rsidRPr="00DA3997">
              <w:t>99.45</w:t>
            </w:r>
          </w:p>
        </w:tc>
        <w:tc>
          <w:tcPr>
            <w:tcW w:w="700" w:type="dxa"/>
            <w:noWrap/>
            <w:hideMark/>
          </w:tcPr>
          <w:p w14:paraId="1BA0813E" w14:textId="77777777" w:rsidR="00BA6F4B" w:rsidRPr="00DA3997" w:rsidRDefault="00BA6F4B" w:rsidP="00BE6F82">
            <w:pPr>
              <w:pStyle w:val="DokTabellentext"/>
            </w:pPr>
            <w:r w:rsidRPr="00DA3997">
              <w:t>985</w:t>
            </w:r>
          </w:p>
        </w:tc>
        <w:tc>
          <w:tcPr>
            <w:tcW w:w="780" w:type="dxa"/>
            <w:noWrap/>
            <w:hideMark/>
          </w:tcPr>
          <w:p w14:paraId="778ADDEB" w14:textId="77777777" w:rsidR="00BA6F4B" w:rsidRPr="00DA3997" w:rsidRDefault="00BA6F4B" w:rsidP="00BE6F82">
            <w:pPr>
              <w:pStyle w:val="DokTabellentext"/>
            </w:pPr>
            <w:r w:rsidRPr="00DA3997">
              <w:t>FALSE</w:t>
            </w:r>
          </w:p>
        </w:tc>
        <w:tc>
          <w:tcPr>
            <w:tcW w:w="1040" w:type="dxa"/>
            <w:noWrap/>
            <w:hideMark/>
          </w:tcPr>
          <w:p w14:paraId="25707BA1" w14:textId="77777777" w:rsidR="00BA6F4B" w:rsidRPr="00DA3997" w:rsidRDefault="00BA6F4B" w:rsidP="00BE6F82">
            <w:pPr>
              <w:pStyle w:val="DokTabellentext"/>
            </w:pPr>
            <w:r w:rsidRPr="00DA3997">
              <w:t>rbcLa</w:t>
            </w:r>
          </w:p>
        </w:tc>
      </w:tr>
      <w:tr w:rsidR="00BA6F4B" w:rsidRPr="00DA3997" w14:paraId="6B5E6234" w14:textId="77777777" w:rsidTr="00BE6F82">
        <w:trPr>
          <w:trHeight w:val="290"/>
        </w:trPr>
        <w:tc>
          <w:tcPr>
            <w:tcW w:w="1380" w:type="dxa"/>
            <w:noWrap/>
            <w:hideMark/>
          </w:tcPr>
          <w:p w14:paraId="289E9A61" w14:textId="77777777" w:rsidR="00BA6F4B" w:rsidRPr="00DA3997" w:rsidRDefault="00BA6F4B" w:rsidP="00BE6F82">
            <w:pPr>
              <w:pStyle w:val="DokTabellentext"/>
            </w:pPr>
            <w:r w:rsidRPr="00DA3997">
              <w:t>SWFRG029-19</w:t>
            </w:r>
          </w:p>
        </w:tc>
        <w:tc>
          <w:tcPr>
            <w:tcW w:w="1480" w:type="dxa"/>
            <w:noWrap/>
            <w:hideMark/>
          </w:tcPr>
          <w:p w14:paraId="679552FA" w14:textId="77777777" w:rsidR="00BA6F4B" w:rsidRPr="00DA3997" w:rsidRDefault="00BA6F4B" w:rsidP="00BE6F82">
            <w:pPr>
              <w:pStyle w:val="DokTabellentext"/>
            </w:pPr>
            <w:r w:rsidRPr="00DA3997">
              <w:t>Poaceae</w:t>
            </w:r>
          </w:p>
        </w:tc>
        <w:tc>
          <w:tcPr>
            <w:tcW w:w="2260" w:type="dxa"/>
            <w:noWrap/>
            <w:hideMark/>
          </w:tcPr>
          <w:p w14:paraId="669D358E"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381C88A4" w14:textId="77777777" w:rsidR="00BA6F4B" w:rsidRPr="00DA3997" w:rsidRDefault="00BA6F4B" w:rsidP="00BE6F82">
            <w:pPr>
              <w:pStyle w:val="DokTabellentext"/>
            </w:pPr>
            <w:r w:rsidRPr="00DA3997">
              <w:t>BBYUK2081-12</w:t>
            </w:r>
          </w:p>
        </w:tc>
        <w:tc>
          <w:tcPr>
            <w:tcW w:w="1160" w:type="dxa"/>
            <w:noWrap/>
            <w:hideMark/>
          </w:tcPr>
          <w:p w14:paraId="39B2BF50" w14:textId="77777777" w:rsidR="00BA6F4B" w:rsidRPr="00DA3997" w:rsidRDefault="00BA6F4B" w:rsidP="00BE6F82">
            <w:pPr>
              <w:pStyle w:val="DokTabellentext"/>
            </w:pPr>
            <w:r w:rsidRPr="00DA3997">
              <w:t>Poaceae</w:t>
            </w:r>
          </w:p>
        </w:tc>
        <w:tc>
          <w:tcPr>
            <w:tcW w:w="2660" w:type="dxa"/>
            <w:noWrap/>
            <w:hideMark/>
          </w:tcPr>
          <w:p w14:paraId="196241B2"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orsildii</w:t>
            </w:r>
          </w:p>
        </w:tc>
        <w:tc>
          <w:tcPr>
            <w:tcW w:w="640" w:type="dxa"/>
            <w:noWrap/>
            <w:hideMark/>
          </w:tcPr>
          <w:p w14:paraId="697F1723" w14:textId="77777777" w:rsidR="00BA6F4B" w:rsidRPr="00DA3997" w:rsidRDefault="00BA6F4B" w:rsidP="00BE6F82">
            <w:pPr>
              <w:pStyle w:val="DokTabellentext"/>
            </w:pPr>
            <w:r w:rsidRPr="00DA3997">
              <w:t>99.45</w:t>
            </w:r>
          </w:p>
        </w:tc>
        <w:tc>
          <w:tcPr>
            <w:tcW w:w="700" w:type="dxa"/>
            <w:noWrap/>
            <w:hideMark/>
          </w:tcPr>
          <w:p w14:paraId="4BA792E0" w14:textId="77777777" w:rsidR="00BA6F4B" w:rsidRPr="00DA3997" w:rsidRDefault="00BA6F4B" w:rsidP="00BE6F82">
            <w:pPr>
              <w:pStyle w:val="DokTabellentext"/>
            </w:pPr>
            <w:r w:rsidRPr="00DA3997">
              <w:t>985</w:t>
            </w:r>
          </w:p>
        </w:tc>
        <w:tc>
          <w:tcPr>
            <w:tcW w:w="780" w:type="dxa"/>
            <w:noWrap/>
            <w:hideMark/>
          </w:tcPr>
          <w:p w14:paraId="76BA6A32" w14:textId="77777777" w:rsidR="00BA6F4B" w:rsidRPr="00DA3997" w:rsidRDefault="00BA6F4B" w:rsidP="00BE6F82">
            <w:pPr>
              <w:pStyle w:val="DokTabellentext"/>
            </w:pPr>
            <w:r w:rsidRPr="00DA3997">
              <w:t>FALSE</w:t>
            </w:r>
          </w:p>
        </w:tc>
        <w:tc>
          <w:tcPr>
            <w:tcW w:w="1040" w:type="dxa"/>
            <w:noWrap/>
            <w:hideMark/>
          </w:tcPr>
          <w:p w14:paraId="688903A9" w14:textId="77777777" w:rsidR="00BA6F4B" w:rsidRPr="00DA3997" w:rsidRDefault="00BA6F4B" w:rsidP="00BE6F82">
            <w:pPr>
              <w:pStyle w:val="DokTabellentext"/>
            </w:pPr>
            <w:r w:rsidRPr="00DA3997">
              <w:t>rbcLa</w:t>
            </w:r>
          </w:p>
        </w:tc>
      </w:tr>
      <w:tr w:rsidR="00BA6F4B" w:rsidRPr="00DA3997" w14:paraId="5A8A22E2" w14:textId="77777777" w:rsidTr="00BE6F82">
        <w:trPr>
          <w:trHeight w:val="290"/>
        </w:trPr>
        <w:tc>
          <w:tcPr>
            <w:tcW w:w="1380" w:type="dxa"/>
            <w:noWrap/>
            <w:hideMark/>
          </w:tcPr>
          <w:p w14:paraId="1EEA4FBE" w14:textId="77777777" w:rsidR="00BA6F4B" w:rsidRPr="00DA3997" w:rsidRDefault="00BA6F4B" w:rsidP="00BE6F82">
            <w:pPr>
              <w:pStyle w:val="DokTabellentext"/>
            </w:pPr>
            <w:r w:rsidRPr="00DA3997">
              <w:t>SWFRG029-19</w:t>
            </w:r>
          </w:p>
        </w:tc>
        <w:tc>
          <w:tcPr>
            <w:tcW w:w="1480" w:type="dxa"/>
            <w:noWrap/>
            <w:hideMark/>
          </w:tcPr>
          <w:p w14:paraId="1E01E067" w14:textId="77777777" w:rsidR="00BA6F4B" w:rsidRPr="00DA3997" w:rsidRDefault="00BA6F4B" w:rsidP="00BE6F82">
            <w:pPr>
              <w:pStyle w:val="DokTabellentext"/>
            </w:pPr>
            <w:r w:rsidRPr="00DA3997">
              <w:t>Poaceae</w:t>
            </w:r>
          </w:p>
        </w:tc>
        <w:tc>
          <w:tcPr>
            <w:tcW w:w="2260" w:type="dxa"/>
            <w:noWrap/>
            <w:hideMark/>
          </w:tcPr>
          <w:p w14:paraId="490A819F"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331B7F10" w14:textId="77777777" w:rsidR="00BA6F4B" w:rsidRPr="00DA3997" w:rsidRDefault="00BA6F4B" w:rsidP="00BE6F82">
            <w:pPr>
              <w:pStyle w:val="DokTabellentext"/>
            </w:pPr>
            <w:r w:rsidRPr="00DA3997">
              <w:t>BBYUK2080-12</w:t>
            </w:r>
          </w:p>
        </w:tc>
        <w:tc>
          <w:tcPr>
            <w:tcW w:w="1160" w:type="dxa"/>
            <w:noWrap/>
            <w:hideMark/>
          </w:tcPr>
          <w:p w14:paraId="40E65B89" w14:textId="77777777" w:rsidR="00BA6F4B" w:rsidRPr="00DA3997" w:rsidRDefault="00BA6F4B" w:rsidP="00BE6F82">
            <w:pPr>
              <w:pStyle w:val="DokTabellentext"/>
            </w:pPr>
            <w:r w:rsidRPr="00DA3997">
              <w:t>Poaceae</w:t>
            </w:r>
          </w:p>
        </w:tc>
        <w:tc>
          <w:tcPr>
            <w:tcW w:w="2660" w:type="dxa"/>
            <w:noWrap/>
            <w:hideMark/>
          </w:tcPr>
          <w:p w14:paraId="60525EA0"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orsildii</w:t>
            </w:r>
          </w:p>
        </w:tc>
        <w:tc>
          <w:tcPr>
            <w:tcW w:w="640" w:type="dxa"/>
            <w:noWrap/>
            <w:hideMark/>
          </w:tcPr>
          <w:p w14:paraId="53050162" w14:textId="77777777" w:rsidR="00BA6F4B" w:rsidRPr="00DA3997" w:rsidRDefault="00BA6F4B" w:rsidP="00BE6F82">
            <w:pPr>
              <w:pStyle w:val="DokTabellentext"/>
            </w:pPr>
            <w:r w:rsidRPr="00DA3997">
              <w:t>99.45</w:t>
            </w:r>
          </w:p>
        </w:tc>
        <w:tc>
          <w:tcPr>
            <w:tcW w:w="700" w:type="dxa"/>
            <w:noWrap/>
            <w:hideMark/>
          </w:tcPr>
          <w:p w14:paraId="0212DD9A" w14:textId="77777777" w:rsidR="00BA6F4B" w:rsidRPr="00DA3997" w:rsidRDefault="00BA6F4B" w:rsidP="00BE6F82">
            <w:pPr>
              <w:pStyle w:val="DokTabellentext"/>
            </w:pPr>
            <w:r w:rsidRPr="00DA3997">
              <w:t>985</w:t>
            </w:r>
          </w:p>
        </w:tc>
        <w:tc>
          <w:tcPr>
            <w:tcW w:w="780" w:type="dxa"/>
            <w:noWrap/>
            <w:hideMark/>
          </w:tcPr>
          <w:p w14:paraId="28CC1DFC" w14:textId="77777777" w:rsidR="00BA6F4B" w:rsidRPr="00DA3997" w:rsidRDefault="00BA6F4B" w:rsidP="00BE6F82">
            <w:pPr>
              <w:pStyle w:val="DokTabellentext"/>
            </w:pPr>
            <w:r w:rsidRPr="00DA3997">
              <w:t>FALSE</w:t>
            </w:r>
          </w:p>
        </w:tc>
        <w:tc>
          <w:tcPr>
            <w:tcW w:w="1040" w:type="dxa"/>
            <w:noWrap/>
            <w:hideMark/>
          </w:tcPr>
          <w:p w14:paraId="39A71980" w14:textId="77777777" w:rsidR="00BA6F4B" w:rsidRPr="00DA3997" w:rsidRDefault="00BA6F4B" w:rsidP="00BE6F82">
            <w:pPr>
              <w:pStyle w:val="DokTabellentext"/>
            </w:pPr>
            <w:r w:rsidRPr="00DA3997">
              <w:t>rbcLa</w:t>
            </w:r>
          </w:p>
        </w:tc>
      </w:tr>
      <w:tr w:rsidR="00BA6F4B" w:rsidRPr="00DA3997" w14:paraId="6814C8A3" w14:textId="77777777" w:rsidTr="00BE6F82">
        <w:trPr>
          <w:trHeight w:val="290"/>
        </w:trPr>
        <w:tc>
          <w:tcPr>
            <w:tcW w:w="1380" w:type="dxa"/>
            <w:noWrap/>
            <w:hideMark/>
          </w:tcPr>
          <w:p w14:paraId="00691AB6" w14:textId="77777777" w:rsidR="00BA6F4B" w:rsidRPr="00DA3997" w:rsidRDefault="00BA6F4B" w:rsidP="00BE6F82">
            <w:pPr>
              <w:pStyle w:val="DokTabellentext"/>
            </w:pPr>
            <w:r w:rsidRPr="00DA3997">
              <w:t>SWFRG029-19</w:t>
            </w:r>
          </w:p>
        </w:tc>
        <w:tc>
          <w:tcPr>
            <w:tcW w:w="1480" w:type="dxa"/>
            <w:noWrap/>
            <w:hideMark/>
          </w:tcPr>
          <w:p w14:paraId="5B326D17" w14:textId="77777777" w:rsidR="00BA6F4B" w:rsidRPr="00DA3997" w:rsidRDefault="00BA6F4B" w:rsidP="00BE6F82">
            <w:pPr>
              <w:pStyle w:val="DokTabellentext"/>
            </w:pPr>
            <w:r w:rsidRPr="00DA3997">
              <w:t>Poaceae</w:t>
            </w:r>
          </w:p>
        </w:tc>
        <w:tc>
          <w:tcPr>
            <w:tcW w:w="2260" w:type="dxa"/>
            <w:noWrap/>
            <w:hideMark/>
          </w:tcPr>
          <w:p w14:paraId="388FF54E"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05C2936C" w14:textId="77777777" w:rsidR="00BA6F4B" w:rsidRPr="00DA3997" w:rsidRDefault="00BA6F4B" w:rsidP="00BE6F82">
            <w:pPr>
              <w:pStyle w:val="DokTabellentext"/>
            </w:pPr>
            <w:r w:rsidRPr="00DA3997">
              <w:t>BBYUK2078-12</w:t>
            </w:r>
          </w:p>
        </w:tc>
        <w:tc>
          <w:tcPr>
            <w:tcW w:w="1160" w:type="dxa"/>
            <w:noWrap/>
            <w:hideMark/>
          </w:tcPr>
          <w:p w14:paraId="149E40CC" w14:textId="77777777" w:rsidR="00BA6F4B" w:rsidRPr="00DA3997" w:rsidRDefault="00BA6F4B" w:rsidP="00BE6F82">
            <w:pPr>
              <w:pStyle w:val="DokTabellentext"/>
            </w:pPr>
            <w:r w:rsidRPr="00DA3997">
              <w:t>Poaceae</w:t>
            </w:r>
          </w:p>
        </w:tc>
        <w:tc>
          <w:tcPr>
            <w:tcW w:w="2660" w:type="dxa"/>
            <w:noWrap/>
            <w:hideMark/>
          </w:tcPr>
          <w:p w14:paraId="16288C2F"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cusickii</w:t>
            </w:r>
          </w:p>
        </w:tc>
        <w:tc>
          <w:tcPr>
            <w:tcW w:w="640" w:type="dxa"/>
            <w:noWrap/>
            <w:hideMark/>
          </w:tcPr>
          <w:p w14:paraId="2C9691C9" w14:textId="77777777" w:rsidR="00BA6F4B" w:rsidRPr="00DA3997" w:rsidRDefault="00BA6F4B" w:rsidP="00BE6F82">
            <w:pPr>
              <w:pStyle w:val="DokTabellentext"/>
            </w:pPr>
            <w:r w:rsidRPr="00DA3997">
              <w:t>99.45</w:t>
            </w:r>
          </w:p>
        </w:tc>
        <w:tc>
          <w:tcPr>
            <w:tcW w:w="700" w:type="dxa"/>
            <w:noWrap/>
            <w:hideMark/>
          </w:tcPr>
          <w:p w14:paraId="27639407" w14:textId="77777777" w:rsidR="00BA6F4B" w:rsidRPr="00DA3997" w:rsidRDefault="00BA6F4B" w:rsidP="00BE6F82">
            <w:pPr>
              <w:pStyle w:val="DokTabellentext"/>
            </w:pPr>
            <w:r w:rsidRPr="00DA3997">
              <w:t>985</w:t>
            </w:r>
          </w:p>
        </w:tc>
        <w:tc>
          <w:tcPr>
            <w:tcW w:w="780" w:type="dxa"/>
            <w:noWrap/>
            <w:hideMark/>
          </w:tcPr>
          <w:p w14:paraId="32329960" w14:textId="77777777" w:rsidR="00BA6F4B" w:rsidRPr="00DA3997" w:rsidRDefault="00BA6F4B" w:rsidP="00BE6F82">
            <w:pPr>
              <w:pStyle w:val="DokTabellentext"/>
            </w:pPr>
            <w:r w:rsidRPr="00DA3997">
              <w:t>FALSE</w:t>
            </w:r>
          </w:p>
        </w:tc>
        <w:tc>
          <w:tcPr>
            <w:tcW w:w="1040" w:type="dxa"/>
            <w:noWrap/>
            <w:hideMark/>
          </w:tcPr>
          <w:p w14:paraId="5A32C0A1" w14:textId="77777777" w:rsidR="00BA6F4B" w:rsidRPr="00DA3997" w:rsidRDefault="00BA6F4B" w:rsidP="00BE6F82">
            <w:pPr>
              <w:pStyle w:val="DokTabellentext"/>
            </w:pPr>
            <w:r w:rsidRPr="00DA3997">
              <w:t>rbcLa</w:t>
            </w:r>
          </w:p>
        </w:tc>
      </w:tr>
      <w:tr w:rsidR="00BA6F4B" w:rsidRPr="00DA3997" w14:paraId="6773EA44" w14:textId="77777777" w:rsidTr="00BE6F82">
        <w:trPr>
          <w:trHeight w:val="290"/>
        </w:trPr>
        <w:tc>
          <w:tcPr>
            <w:tcW w:w="1380" w:type="dxa"/>
            <w:noWrap/>
            <w:hideMark/>
          </w:tcPr>
          <w:p w14:paraId="0062017E" w14:textId="77777777" w:rsidR="00BA6F4B" w:rsidRPr="00DA3997" w:rsidRDefault="00BA6F4B" w:rsidP="00BE6F82">
            <w:pPr>
              <w:pStyle w:val="DokTabellentext"/>
            </w:pPr>
            <w:r w:rsidRPr="00DA3997">
              <w:t>SWFRG029-19</w:t>
            </w:r>
          </w:p>
        </w:tc>
        <w:tc>
          <w:tcPr>
            <w:tcW w:w="1480" w:type="dxa"/>
            <w:noWrap/>
            <w:hideMark/>
          </w:tcPr>
          <w:p w14:paraId="4ADFDDF1" w14:textId="77777777" w:rsidR="00BA6F4B" w:rsidRPr="00DA3997" w:rsidRDefault="00BA6F4B" w:rsidP="00BE6F82">
            <w:pPr>
              <w:pStyle w:val="DokTabellentext"/>
            </w:pPr>
            <w:r w:rsidRPr="00DA3997">
              <w:t>Poaceae</w:t>
            </w:r>
          </w:p>
        </w:tc>
        <w:tc>
          <w:tcPr>
            <w:tcW w:w="2260" w:type="dxa"/>
            <w:noWrap/>
            <w:hideMark/>
          </w:tcPr>
          <w:p w14:paraId="095255F9"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36B8F724" w14:textId="77777777" w:rsidR="00BA6F4B" w:rsidRPr="00DA3997" w:rsidRDefault="00BA6F4B" w:rsidP="00BE6F82">
            <w:pPr>
              <w:pStyle w:val="DokTabellentext"/>
            </w:pPr>
            <w:r w:rsidRPr="00DA3997">
              <w:t>FOND005-12</w:t>
            </w:r>
          </w:p>
        </w:tc>
        <w:tc>
          <w:tcPr>
            <w:tcW w:w="1160" w:type="dxa"/>
            <w:noWrap/>
            <w:hideMark/>
          </w:tcPr>
          <w:p w14:paraId="70EDF711" w14:textId="77777777" w:rsidR="00BA6F4B" w:rsidRPr="00DA3997" w:rsidRDefault="00BA6F4B" w:rsidP="00BE6F82">
            <w:pPr>
              <w:pStyle w:val="DokTabellentext"/>
            </w:pPr>
            <w:r w:rsidRPr="00DA3997">
              <w:t>Poaceae</w:t>
            </w:r>
          </w:p>
        </w:tc>
        <w:tc>
          <w:tcPr>
            <w:tcW w:w="2660" w:type="dxa"/>
            <w:noWrap/>
            <w:hideMark/>
          </w:tcPr>
          <w:p w14:paraId="742C42F4"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arundinaceus</w:t>
            </w:r>
          </w:p>
        </w:tc>
        <w:tc>
          <w:tcPr>
            <w:tcW w:w="640" w:type="dxa"/>
            <w:noWrap/>
            <w:hideMark/>
          </w:tcPr>
          <w:p w14:paraId="61118D8A" w14:textId="77777777" w:rsidR="00BA6F4B" w:rsidRPr="00DA3997" w:rsidRDefault="00BA6F4B" w:rsidP="00BE6F82">
            <w:pPr>
              <w:pStyle w:val="DokTabellentext"/>
            </w:pPr>
            <w:r w:rsidRPr="00DA3997">
              <w:t>99.81</w:t>
            </w:r>
          </w:p>
        </w:tc>
        <w:tc>
          <w:tcPr>
            <w:tcW w:w="700" w:type="dxa"/>
            <w:noWrap/>
            <w:hideMark/>
          </w:tcPr>
          <w:p w14:paraId="796FCD8E" w14:textId="77777777" w:rsidR="00BA6F4B" w:rsidRPr="00DA3997" w:rsidRDefault="00BA6F4B" w:rsidP="00BE6F82">
            <w:pPr>
              <w:pStyle w:val="DokTabellentext"/>
            </w:pPr>
            <w:r w:rsidRPr="00DA3997">
              <w:t>985</w:t>
            </w:r>
          </w:p>
        </w:tc>
        <w:tc>
          <w:tcPr>
            <w:tcW w:w="780" w:type="dxa"/>
            <w:noWrap/>
            <w:hideMark/>
          </w:tcPr>
          <w:p w14:paraId="512DCC67" w14:textId="77777777" w:rsidR="00BA6F4B" w:rsidRPr="00DA3997" w:rsidRDefault="00BA6F4B" w:rsidP="00BE6F82">
            <w:pPr>
              <w:pStyle w:val="DokTabellentext"/>
            </w:pPr>
            <w:r w:rsidRPr="00DA3997">
              <w:t>FALSE</w:t>
            </w:r>
          </w:p>
        </w:tc>
        <w:tc>
          <w:tcPr>
            <w:tcW w:w="1040" w:type="dxa"/>
            <w:noWrap/>
            <w:hideMark/>
          </w:tcPr>
          <w:p w14:paraId="65076328" w14:textId="77777777" w:rsidR="00BA6F4B" w:rsidRPr="00DA3997" w:rsidRDefault="00BA6F4B" w:rsidP="00BE6F82">
            <w:pPr>
              <w:pStyle w:val="DokTabellentext"/>
            </w:pPr>
            <w:r w:rsidRPr="00DA3997">
              <w:t>rbcLa</w:t>
            </w:r>
          </w:p>
        </w:tc>
      </w:tr>
      <w:tr w:rsidR="00BA6F4B" w:rsidRPr="00DA3997" w14:paraId="5BD0F4E3" w14:textId="77777777" w:rsidTr="00BE6F82">
        <w:trPr>
          <w:trHeight w:val="290"/>
        </w:trPr>
        <w:tc>
          <w:tcPr>
            <w:tcW w:w="1380" w:type="dxa"/>
            <w:noWrap/>
            <w:hideMark/>
          </w:tcPr>
          <w:p w14:paraId="64EF32C1" w14:textId="77777777" w:rsidR="00BA6F4B" w:rsidRPr="00DA3997" w:rsidRDefault="00BA6F4B" w:rsidP="00BE6F82">
            <w:pPr>
              <w:pStyle w:val="DokTabellentext"/>
            </w:pPr>
            <w:r w:rsidRPr="00DA3997">
              <w:t>SWFRG029-19</w:t>
            </w:r>
          </w:p>
        </w:tc>
        <w:tc>
          <w:tcPr>
            <w:tcW w:w="1480" w:type="dxa"/>
            <w:noWrap/>
            <w:hideMark/>
          </w:tcPr>
          <w:p w14:paraId="477B0036" w14:textId="77777777" w:rsidR="00BA6F4B" w:rsidRPr="00DA3997" w:rsidRDefault="00BA6F4B" w:rsidP="00BE6F82">
            <w:pPr>
              <w:pStyle w:val="DokTabellentext"/>
            </w:pPr>
            <w:r w:rsidRPr="00DA3997">
              <w:t>Poaceae</w:t>
            </w:r>
          </w:p>
        </w:tc>
        <w:tc>
          <w:tcPr>
            <w:tcW w:w="2260" w:type="dxa"/>
            <w:noWrap/>
            <w:hideMark/>
          </w:tcPr>
          <w:p w14:paraId="54C3F93F"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7D3DD9B9" w14:textId="77777777" w:rsidR="00BA6F4B" w:rsidRPr="00DA3997" w:rsidRDefault="00BA6F4B" w:rsidP="00BE6F82">
            <w:pPr>
              <w:pStyle w:val="DokTabellentext"/>
            </w:pPr>
            <w:r w:rsidRPr="00DA3997">
              <w:t>PLPAR012-11</w:t>
            </w:r>
          </w:p>
        </w:tc>
        <w:tc>
          <w:tcPr>
            <w:tcW w:w="1160" w:type="dxa"/>
            <w:noWrap/>
            <w:hideMark/>
          </w:tcPr>
          <w:p w14:paraId="48D6875E" w14:textId="77777777" w:rsidR="00BA6F4B" w:rsidRPr="00DA3997" w:rsidRDefault="00BA6F4B" w:rsidP="00BE6F82">
            <w:pPr>
              <w:pStyle w:val="DokTabellentext"/>
            </w:pPr>
            <w:r w:rsidRPr="00DA3997">
              <w:t>Poaceae</w:t>
            </w:r>
          </w:p>
        </w:tc>
        <w:tc>
          <w:tcPr>
            <w:tcW w:w="2660" w:type="dxa"/>
            <w:noWrap/>
            <w:hideMark/>
          </w:tcPr>
          <w:p w14:paraId="6913F00C" w14:textId="77777777" w:rsidR="00BA6F4B" w:rsidRPr="00DA3997" w:rsidRDefault="00BA6F4B" w:rsidP="00BE6F82">
            <w:pPr>
              <w:pStyle w:val="DokTabellentext"/>
              <w:rPr>
                <w:i/>
                <w:iCs/>
              </w:rPr>
            </w:pPr>
            <w:r w:rsidRPr="00DA3997">
              <w:rPr>
                <w:i/>
                <w:iCs/>
              </w:rPr>
              <w:t>Cinna</w:t>
            </w:r>
            <w:r>
              <w:rPr>
                <w:i/>
                <w:iCs/>
              </w:rPr>
              <w:t xml:space="preserve"> </w:t>
            </w:r>
            <w:r w:rsidRPr="00DA3997">
              <w:rPr>
                <w:i/>
                <w:iCs/>
              </w:rPr>
              <w:t>latifolia</w:t>
            </w:r>
          </w:p>
        </w:tc>
        <w:tc>
          <w:tcPr>
            <w:tcW w:w="640" w:type="dxa"/>
            <w:noWrap/>
            <w:hideMark/>
          </w:tcPr>
          <w:p w14:paraId="3CECE077" w14:textId="77777777" w:rsidR="00BA6F4B" w:rsidRPr="00DA3997" w:rsidRDefault="00BA6F4B" w:rsidP="00BE6F82">
            <w:pPr>
              <w:pStyle w:val="DokTabellentext"/>
            </w:pPr>
            <w:r w:rsidRPr="00DA3997">
              <w:t>99.45</w:t>
            </w:r>
          </w:p>
        </w:tc>
        <w:tc>
          <w:tcPr>
            <w:tcW w:w="700" w:type="dxa"/>
            <w:noWrap/>
            <w:hideMark/>
          </w:tcPr>
          <w:p w14:paraId="666C027B" w14:textId="77777777" w:rsidR="00BA6F4B" w:rsidRPr="00DA3997" w:rsidRDefault="00BA6F4B" w:rsidP="00BE6F82">
            <w:pPr>
              <w:pStyle w:val="DokTabellentext"/>
            </w:pPr>
            <w:r w:rsidRPr="00DA3997">
              <w:t>985</w:t>
            </w:r>
          </w:p>
        </w:tc>
        <w:tc>
          <w:tcPr>
            <w:tcW w:w="780" w:type="dxa"/>
            <w:noWrap/>
            <w:hideMark/>
          </w:tcPr>
          <w:p w14:paraId="58A80CF0" w14:textId="77777777" w:rsidR="00BA6F4B" w:rsidRPr="00DA3997" w:rsidRDefault="00BA6F4B" w:rsidP="00BE6F82">
            <w:pPr>
              <w:pStyle w:val="DokTabellentext"/>
            </w:pPr>
            <w:r w:rsidRPr="00DA3997">
              <w:t>FALSE</w:t>
            </w:r>
          </w:p>
        </w:tc>
        <w:tc>
          <w:tcPr>
            <w:tcW w:w="1040" w:type="dxa"/>
            <w:noWrap/>
            <w:hideMark/>
          </w:tcPr>
          <w:p w14:paraId="42052E60" w14:textId="77777777" w:rsidR="00BA6F4B" w:rsidRPr="00DA3997" w:rsidRDefault="00BA6F4B" w:rsidP="00BE6F82">
            <w:pPr>
              <w:pStyle w:val="DokTabellentext"/>
            </w:pPr>
            <w:r w:rsidRPr="00DA3997">
              <w:t>rbcLa</w:t>
            </w:r>
          </w:p>
        </w:tc>
      </w:tr>
      <w:tr w:rsidR="00BA6F4B" w:rsidRPr="00DA3997" w14:paraId="1A974E99" w14:textId="77777777" w:rsidTr="00BE6F82">
        <w:trPr>
          <w:trHeight w:val="290"/>
        </w:trPr>
        <w:tc>
          <w:tcPr>
            <w:tcW w:w="1380" w:type="dxa"/>
            <w:noWrap/>
            <w:hideMark/>
          </w:tcPr>
          <w:p w14:paraId="7A4F8466" w14:textId="77777777" w:rsidR="00BA6F4B" w:rsidRPr="00DA3997" w:rsidRDefault="00BA6F4B" w:rsidP="00BE6F82">
            <w:pPr>
              <w:pStyle w:val="DokTabellentext"/>
            </w:pPr>
            <w:r w:rsidRPr="00DA3997">
              <w:t>SWFRG029-19</w:t>
            </w:r>
          </w:p>
        </w:tc>
        <w:tc>
          <w:tcPr>
            <w:tcW w:w="1480" w:type="dxa"/>
            <w:noWrap/>
            <w:hideMark/>
          </w:tcPr>
          <w:p w14:paraId="57973863" w14:textId="77777777" w:rsidR="00BA6F4B" w:rsidRPr="00DA3997" w:rsidRDefault="00BA6F4B" w:rsidP="00BE6F82">
            <w:pPr>
              <w:pStyle w:val="DokTabellentext"/>
            </w:pPr>
            <w:r w:rsidRPr="00DA3997">
              <w:t>Poaceae</w:t>
            </w:r>
          </w:p>
        </w:tc>
        <w:tc>
          <w:tcPr>
            <w:tcW w:w="2260" w:type="dxa"/>
            <w:noWrap/>
            <w:hideMark/>
          </w:tcPr>
          <w:p w14:paraId="5F5B0734"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42303C8B" w14:textId="77777777" w:rsidR="00BA6F4B" w:rsidRPr="00DA3997" w:rsidRDefault="00BA6F4B" w:rsidP="00BE6F82">
            <w:pPr>
              <w:pStyle w:val="DokTabellentext"/>
            </w:pPr>
            <w:r w:rsidRPr="00DA3997">
              <w:t>PLKEN290-11</w:t>
            </w:r>
          </w:p>
        </w:tc>
        <w:tc>
          <w:tcPr>
            <w:tcW w:w="1160" w:type="dxa"/>
            <w:noWrap/>
            <w:hideMark/>
          </w:tcPr>
          <w:p w14:paraId="4F8F747D" w14:textId="77777777" w:rsidR="00BA6F4B" w:rsidRPr="00DA3997" w:rsidRDefault="00BA6F4B" w:rsidP="00BE6F82">
            <w:pPr>
              <w:pStyle w:val="DokTabellentext"/>
            </w:pPr>
            <w:r w:rsidRPr="00DA3997">
              <w:t>Poaceae</w:t>
            </w:r>
          </w:p>
        </w:tc>
        <w:tc>
          <w:tcPr>
            <w:tcW w:w="2660" w:type="dxa"/>
            <w:noWrap/>
            <w:hideMark/>
          </w:tcPr>
          <w:p w14:paraId="4D74D100"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14:paraId="1582D4EE" w14:textId="77777777" w:rsidR="00BA6F4B" w:rsidRPr="00DA3997" w:rsidRDefault="00BA6F4B" w:rsidP="00BE6F82">
            <w:pPr>
              <w:pStyle w:val="DokTabellentext"/>
            </w:pPr>
            <w:r w:rsidRPr="00DA3997">
              <w:t>99.45</w:t>
            </w:r>
          </w:p>
        </w:tc>
        <w:tc>
          <w:tcPr>
            <w:tcW w:w="700" w:type="dxa"/>
            <w:noWrap/>
            <w:hideMark/>
          </w:tcPr>
          <w:p w14:paraId="572F5F77" w14:textId="77777777" w:rsidR="00BA6F4B" w:rsidRPr="00DA3997" w:rsidRDefault="00BA6F4B" w:rsidP="00BE6F82">
            <w:pPr>
              <w:pStyle w:val="DokTabellentext"/>
            </w:pPr>
            <w:r w:rsidRPr="00DA3997">
              <w:t>985</w:t>
            </w:r>
          </w:p>
        </w:tc>
        <w:tc>
          <w:tcPr>
            <w:tcW w:w="780" w:type="dxa"/>
            <w:noWrap/>
            <w:hideMark/>
          </w:tcPr>
          <w:p w14:paraId="4F6E2A20" w14:textId="77777777" w:rsidR="00BA6F4B" w:rsidRPr="00DA3997" w:rsidRDefault="00BA6F4B" w:rsidP="00BE6F82">
            <w:pPr>
              <w:pStyle w:val="DokTabellentext"/>
            </w:pPr>
            <w:r w:rsidRPr="00DA3997">
              <w:t>FALSE</w:t>
            </w:r>
          </w:p>
        </w:tc>
        <w:tc>
          <w:tcPr>
            <w:tcW w:w="1040" w:type="dxa"/>
            <w:noWrap/>
            <w:hideMark/>
          </w:tcPr>
          <w:p w14:paraId="5052FBEB" w14:textId="77777777" w:rsidR="00BA6F4B" w:rsidRPr="00DA3997" w:rsidRDefault="00BA6F4B" w:rsidP="00BE6F82">
            <w:pPr>
              <w:pStyle w:val="DokTabellentext"/>
            </w:pPr>
            <w:r w:rsidRPr="00DA3997">
              <w:t>rbcLa</w:t>
            </w:r>
          </w:p>
        </w:tc>
      </w:tr>
      <w:tr w:rsidR="00BA6F4B" w:rsidRPr="00DA3997" w14:paraId="67E85A18" w14:textId="77777777" w:rsidTr="00BE6F82">
        <w:trPr>
          <w:trHeight w:val="290"/>
        </w:trPr>
        <w:tc>
          <w:tcPr>
            <w:tcW w:w="1380" w:type="dxa"/>
            <w:noWrap/>
            <w:hideMark/>
          </w:tcPr>
          <w:p w14:paraId="39AF1076" w14:textId="77777777" w:rsidR="00BA6F4B" w:rsidRPr="00DA3997" w:rsidRDefault="00BA6F4B" w:rsidP="00BE6F82">
            <w:pPr>
              <w:pStyle w:val="DokTabellentext"/>
            </w:pPr>
            <w:r w:rsidRPr="00DA3997">
              <w:t>SWFRG029-19</w:t>
            </w:r>
          </w:p>
        </w:tc>
        <w:tc>
          <w:tcPr>
            <w:tcW w:w="1480" w:type="dxa"/>
            <w:noWrap/>
            <w:hideMark/>
          </w:tcPr>
          <w:p w14:paraId="0C174048" w14:textId="77777777" w:rsidR="00BA6F4B" w:rsidRPr="00DA3997" w:rsidRDefault="00BA6F4B" w:rsidP="00BE6F82">
            <w:pPr>
              <w:pStyle w:val="DokTabellentext"/>
            </w:pPr>
            <w:r w:rsidRPr="00DA3997">
              <w:t>Poaceae</w:t>
            </w:r>
          </w:p>
        </w:tc>
        <w:tc>
          <w:tcPr>
            <w:tcW w:w="2260" w:type="dxa"/>
            <w:noWrap/>
            <w:hideMark/>
          </w:tcPr>
          <w:p w14:paraId="7309D395"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5B06FBA1" w14:textId="77777777" w:rsidR="00BA6F4B" w:rsidRPr="00DA3997" w:rsidRDefault="00BA6F4B" w:rsidP="00BE6F82">
            <w:pPr>
              <w:pStyle w:val="DokTabellentext"/>
            </w:pPr>
            <w:r w:rsidRPr="00DA3997">
              <w:t>PLCOC134-11</w:t>
            </w:r>
          </w:p>
        </w:tc>
        <w:tc>
          <w:tcPr>
            <w:tcW w:w="1160" w:type="dxa"/>
            <w:noWrap/>
            <w:hideMark/>
          </w:tcPr>
          <w:p w14:paraId="35F03D1C" w14:textId="77777777" w:rsidR="00BA6F4B" w:rsidRPr="00DA3997" w:rsidRDefault="00BA6F4B" w:rsidP="00BE6F82">
            <w:pPr>
              <w:pStyle w:val="DokTabellentext"/>
            </w:pPr>
            <w:r w:rsidRPr="00DA3997">
              <w:t>Poaceae</w:t>
            </w:r>
          </w:p>
        </w:tc>
        <w:tc>
          <w:tcPr>
            <w:tcW w:w="2660" w:type="dxa"/>
            <w:noWrap/>
            <w:hideMark/>
          </w:tcPr>
          <w:p w14:paraId="5C652B0B" w14:textId="77777777" w:rsidR="00BA6F4B" w:rsidRPr="00DA3997" w:rsidRDefault="00BA6F4B" w:rsidP="00BE6F82">
            <w:pPr>
              <w:pStyle w:val="DokTabellentext"/>
              <w:rPr>
                <w:i/>
                <w:iCs/>
              </w:rPr>
            </w:pPr>
            <w:r w:rsidRPr="00DA3997">
              <w:rPr>
                <w:i/>
                <w:iCs/>
              </w:rPr>
              <w:t>Cinna</w:t>
            </w:r>
            <w:r>
              <w:rPr>
                <w:i/>
                <w:iCs/>
              </w:rPr>
              <w:t xml:space="preserve"> </w:t>
            </w:r>
            <w:r w:rsidRPr="00DA3997">
              <w:rPr>
                <w:i/>
                <w:iCs/>
              </w:rPr>
              <w:t>latifolia</w:t>
            </w:r>
          </w:p>
        </w:tc>
        <w:tc>
          <w:tcPr>
            <w:tcW w:w="640" w:type="dxa"/>
            <w:noWrap/>
            <w:hideMark/>
          </w:tcPr>
          <w:p w14:paraId="303136F7" w14:textId="77777777" w:rsidR="00BA6F4B" w:rsidRPr="00DA3997" w:rsidRDefault="00BA6F4B" w:rsidP="00BE6F82">
            <w:pPr>
              <w:pStyle w:val="DokTabellentext"/>
            </w:pPr>
            <w:r w:rsidRPr="00DA3997">
              <w:t>99.45</w:t>
            </w:r>
          </w:p>
        </w:tc>
        <w:tc>
          <w:tcPr>
            <w:tcW w:w="700" w:type="dxa"/>
            <w:noWrap/>
            <w:hideMark/>
          </w:tcPr>
          <w:p w14:paraId="6B165FC5" w14:textId="77777777" w:rsidR="00BA6F4B" w:rsidRPr="00DA3997" w:rsidRDefault="00BA6F4B" w:rsidP="00BE6F82">
            <w:pPr>
              <w:pStyle w:val="DokTabellentext"/>
            </w:pPr>
            <w:r w:rsidRPr="00DA3997">
              <w:t>985</w:t>
            </w:r>
          </w:p>
        </w:tc>
        <w:tc>
          <w:tcPr>
            <w:tcW w:w="780" w:type="dxa"/>
            <w:noWrap/>
            <w:hideMark/>
          </w:tcPr>
          <w:p w14:paraId="5464F1B1" w14:textId="77777777" w:rsidR="00BA6F4B" w:rsidRPr="00DA3997" w:rsidRDefault="00BA6F4B" w:rsidP="00BE6F82">
            <w:pPr>
              <w:pStyle w:val="DokTabellentext"/>
            </w:pPr>
            <w:r w:rsidRPr="00DA3997">
              <w:t>FALSE</w:t>
            </w:r>
          </w:p>
        </w:tc>
        <w:tc>
          <w:tcPr>
            <w:tcW w:w="1040" w:type="dxa"/>
            <w:noWrap/>
            <w:hideMark/>
          </w:tcPr>
          <w:p w14:paraId="3F98E725" w14:textId="77777777" w:rsidR="00BA6F4B" w:rsidRPr="00DA3997" w:rsidRDefault="00BA6F4B" w:rsidP="00BE6F82">
            <w:pPr>
              <w:pStyle w:val="DokTabellentext"/>
            </w:pPr>
            <w:r w:rsidRPr="00DA3997">
              <w:t>rbcLa</w:t>
            </w:r>
          </w:p>
        </w:tc>
      </w:tr>
      <w:tr w:rsidR="00BA6F4B" w:rsidRPr="00DA3997" w14:paraId="4470A252" w14:textId="77777777" w:rsidTr="00BE6F82">
        <w:trPr>
          <w:trHeight w:val="290"/>
        </w:trPr>
        <w:tc>
          <w:tcPr>
            <w:tcW w:w="1380" w:type="dxa"/>
            <w:noWrap/>
            <w:hideMark/>
          </w:tcPr>
          <w:p w14:paraId="57D53AE3" w14:textId="77777777" w:rsidR="00BA6F4B" w:rsidRPr="00DA3997" w:rsidRDefault="00BA6F4B" w:rsidP="00BE6F82">
            <w:pPr>
              <w:pStyle w:val="DokTabellentext"/>
            </w:pPr>
            <w:r w:rsidRPr="00DA3997">
              <w:t>SWFRG029-19</w:t>
            </w:r>
          </w:p>
        </w:tc>
        <w:tc>
          <w:tcPr>
            <w:tcW w:w="1480" w:type="dxa"/>
            <w:noWrap/>
            <w:hideMark/>
          </w:tcPr>
          <w:p w14:paraId="2A40ED15" w14:textId="77777777" w:rsidR="00BA6F4B" w:rsidRPr="00DA3997" w:rsidRDefault="00BA6F4B" w:rsidP="00BE6F82">
            <w:pPr>
              <w:pStyle w:val="DokTabellentext"/>
            </w:pPr>
            <w:r w:rsidRPr="00DA3997">
              <w:t>Poaceae</w:t>
            </w:r>
          </w:p>
        </w:tc>
        <w:tc>
          <w:tcPr>
            <w:tcW w:w="2260" w:type="dxa"/>
            <w:noWrap/>
            <w:hideMark/>
          </w:tcPr>
          <w:p w14:paraId="17D41792"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3E9906D1" w14:textId="77777777" w:rsidR="00BA6F4B" w:rsidRPr="00DA3997" w:rsidRDefault="00BA6F4B" w:rsidP="00BE6F82">
            <w:pPr>
              <w:pStyle w:val="DokTabellentext"/>
            </w:pPr>
            <w:r w:rsidRPr="00DA3997">
              <w:t>PLTHU150-11</w:t>
            </w:r>
          </w:p>
        </w:tc>
        <w:tc>
          <w:tcPr>
            <w:tcW w:w="1160" w:type="dxa"/>
            <w:noWrap/>
            <w:hideMark/>
          </w:tcPr>
          <w:p w14:paraId="0FA76468" w14:textId="77777777" w:rsidR="00BA6F4B" w:rsidRPr="00DA3997" w:rsidRDefault="00BA6F4B" w:rsidP="00BE6F82">
            <w:pPr>
              <w:pStyle w:val="DokTabellentext"/>
            </w:pPr>
            <w:r w:rsidRPr="00DA3997">
              <w:t>Poaceae</w:t>
            </w:r>
          </w:p>
        </w:tc>
        <w:tc>
          <w:tcPr>
            <w:tcW w:w="2660" w:type="dxa"/>
            <w:noWrap/>
            <w:hideMark/>
          </w:tcPr>
          <w:p w14:paraId="23C3B383"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14:paraId="25CA783E" w14:textId="77777777" w:rsidR="00BA6F4B" w:rsidRPr="00DA3997" w:rsidRDefault="00BA6F4B" w:rsidP="00BE6F82">
            <w:pPr>
              <w:pStyle w:val="DokTabellentext"/>
            </w:pPr>
            <w:r w:rsidRPr="00DA3997">
              <w:t>99.45</w:t>
            </w:r>
          </w:p>
        </w:tc>
        <w:tc>
          <w:tcPr>
            <w:tcW w:w="700" w:type="dxa"/>
            <w:noWrap/>
            <w:hideMark/>
          </w:tcPr>
          <w:p w14:paraId="63739938" w14:textId="77777777" w:rsidR="00BA6F4B" w:rsidRPr="00DA3997" w:rsidRDefault="00BA6F4B" w:rsidP="00BE6F82">
            <w:pPr>
              <w:pStyle w:val="DokTabellentext"/>
            </w:pPr>
            <w:r w:rsidRPr="00DA3997">
              <w:t>985</w:t>
            </w:r>
          </w:p>
        </w:tc>
        <w:tc>
          <w:tcPr>
            <w:tcW w:w="780" w:type="dxa"/>
            <w:noWrap/>
            <w:hideMark/>
          </w:tcPr>
          <w:p w14:paraId="64C9EA1C" w14:textId="77777777" w:rsidR="00BA6F4B" w:rsidRPr="00DA3997" w:rsidRDefault="00BA6F4B" w:rsidP="00BE6F82">
            <w:pPr>
              <w:pStyle w:val="DokTabellentext"/>
            </w:pPr>
            <w:r w:rsidRPr="00DA3997">
              <w:t>FALSE</w:t>
            </w:r>
          </w:p>
        </w:tc>
        <w:tc>
          <w:tcPr>
            <w:tcW w:w="1040" w:type="dxa"/>
            <w:noWrap/>
            <w:hideMark/>
          </w:tcPr>
          <w:p w14:paraId="31271C2C" w14:textId="77777777" w:rsidR="00BA6F4B" w:rsidRPr="00DA3997" w:rsidRDefault="00BA6F4B" w:rsidP="00BE6F82">
            <w:pPr>
              <w:pStyle w:val="DokTabellentext"/>
            </w:pPr>
            <w:r w:rsidRPr="00DA3997">
              <w:t>rbcLa</w:t>
            </w:r>
          </w:p>
        </w:tc>
      </w:tr>
      <w:tr w:rsidR="00BA6F4B" w:rsidRPr="00DA3997" w14:paraId="483F2AF5" w14:textId="77777777" w:rsidTr="00BE6F82">
        <w:trPr>
          <w:trHeight w:val="290"/>
        </w:trPr>
        <w:tc>
          <w:tcPr>
            <w:tcW w:w="1380" w:type="dxa"/>
            <w:noWrap/>
            <w:hideMark/>
          </w:tcPr>
          <w:p w14:paraId="300FF191" w14:textId="77777777" w:rsidR="00BA6F4B" w:rsidRPr="00DA3997" w:rsidRDefault="00BA6F4B" w:rsidP="00BE6F82">
            <w:pPr>
              <w:pStyle w:val="DokTabellentext"/>
            </w:pPr>
            <w:r w:rsidRPr="00DA3997">
              <w:t>SWFRG029-19</w:t>
            </w:r>
          </w:p>
        </w:tc>
        <w:tc>
          <w:tcPr>
            <w:tcW w:w="1480" w:type="dxa"/>
            <w:noWrap/>
            <w:hideMark/>
          </w:tcPr>
          <w:p w14:paraId="6EB30FFB" w14:textId="77777777" w:rsidR="00BA6F4B" w:rsidRPr="00DA3997" w:rsidRDefault="00BA6F4B" w:rsidP="00BE6F82">
            <w:pPr>
              <w:pStyle w:val="DokTabellentext"/>
            </w:pPr>
            <w:r w:rsidRPr="00DA3997">
              <w:t>Poaceae</w:t>
            </w:r>
          </w:p>
        </w:tc>
        <w:tc>
          <w:tcPr>
            <w:tcW w:w="2260" w:type="dxa"/>
            <w:noWrap/>
            <w:hideMark/>
          </w:tcPr>
          <w:p w14:paraId="6678F4E3"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49578719" w14:textId="77777777" w:rsidR="00BA6F4B" w:rsidRPr="00DA3997" w:rsidRDefault="00BA6F4B" w:rsidP="00BE6F82">
            <w:pPr>
              <w:pStyle w:val="DokTabellentext"/>
            </w:pPr>
            <w:r w:rsidRPr="00DA3997">
              <w:t>FCA2986-11</w:t>
            </w:r>
          </w:p>
        </w:tc>
        <w:tc>
          <w:tcPr>
            <w:tcW w:w="1160" w:type="dxa"/>
            <w:noWrap/>
            <w:hideMark/>
          </w:tcPr>
          <w:p w14:paraId="3DE6B3BB" w14:textId="77777777" w:rsidR="00BA6F4B" w:rsidRPr="00DA3997" w:rsidRDefault="00BA6F4B" w:rsidP="00BE6F82">
            <w:pPr>
              <w:pStyle w:val="DokTabellentext"/>
            </w:pPr>
            <w:r w:rsidRPr="00DA3997">
              <w:t>Poaceae</w:t>
            </w:r>
          </w:p>
        </w:tc>
        <w:tc>
          <w:tcPr>
            <w:tcW w:w="2660" w:type="dxa"/>
            <w:noWrap/>
            <w:hideMark/>
          </w:tcPr>
          <w:p w14:paraId="5689EB1E"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aucispicula</w:t>
            </w:r>
          </w:p>
        </w:tc>
        <w:tc>
          <w:tcPr>
            <w:tcW w:w="640" w:type="dxa"/>
            <w:noWrap/>
            <w:hideMark/>
          </w:tcPr>
          <w:p w14:paraId="040DC41B" w14:textId="77777777" w:rsidR="00BA6F4B" w:rsidRPr="00DA3997" w:rsidRDefault="00BA6F4B" w:rsidP="00BE6F82">
            <w:pPr>
              <w:pStyle w:val="DokTabellentext"/>
            </w:pPr>
            <w:r w:rsidRPr="00DA3997">
              <w:t>99.45</w:t>
            </w:r>
          </w:p>
        </w:tc>
        <w:tc>
          <w:tcPr>
            <w:tcW w:w="700" w:type="dxa"/>
            <w:noWrap/>
            <w:hideMark/>
          </w:tcPr>
          <w:p w14:paraId="1F28E9FF" w14:textId="77777777" w:rsidR="00BA6F4B" w:rsidRPr="00DA3997" w:rsidRDefault="00BA6F4B" w:rsidP="00BE6F82">
            <w:pPr>
              <w:pStyle w:val="DokTabellentext"/>
            </w:pPr>
            <w:r w:rsidRPr="00DA3997">
              <w:t>985</w:t>
            </w:r>
          </w:p>
        </w:tc>
        <w:tc>
          <w:tcPr>
            <w:tcW w:w="780" w:type="dxa"/>
            <w:noWrap/>
            <w:hideMark/>
          </w:tcPr>
          <w:p w14:paraId="7FA59939" w14:textId="77777777" w:rsidR="00BA6F4B" w:rsidRPr="00DA3997" w:rsidRDefault="00BA6F4B" w:rsidP="00BE6F82">
            <w:pPr>
              <w:pStyle w:val="DokTabellentext"/>
            </w:pPr>
            <w:r w:rsidRPr="00DA3997">
              <w:t>FALSE</w:t>
            </w:r>
          </w:p>
        </w:tc>
        <w:tc>
          <w:tcPr>
            <w:tcW w:w="1040" w:type="dxa"/>
            <w:noWrap/>
            <w:hideMark/>
          </w:tcPr>
          <w:p w14:paraId="0EF42BC0" w14:textId="77777777" w:rsidR="00BA6F4B" w:rsidRPr="00DA3997" w:rsidRDefault="00BA6F4B" w:rsidP="00BE6F82">
            <w:pPr>
              <w:pStyle w:val="DokTabellentext"/>
            </w:pPr>
            <w:r w:rsidRPr="00DA3997">
              <w:t>rbcLa</w:t>
            </w:r>
          </w:p>
        </w:tc>
      </w:tr>
      <w:tr w:rsidR="00BA6F4B" w:rsidRPr="00DA3997" w14:paraId="50F6FB68" w14:textId="77777777" w:rsidTr="00BE6F82">
        <w:trPr>
          <w:trHeight w:val="290"/>
        </w:trPr>
        <w:tc>
          <w:tcPr>
            <w:tcW w:w="1380" w:type="dxa"/>
            <w:noWrap/>
            <w:hideMark/>
          </w:tcPr>
          <w:p w14:paraId="3A5FDA69" w14:textId="77777777" w:rsidR="00BA6F4B" w:rsidRPr="00DA3997" w:rsidRDefault="00BA6F4B" w:rsidP="00BE6F82">
            <w:pPr>
              <w:pStyle w:val="DokTabellentext"/>
            </w:pPr>
            <w:r w:rsidRPr="00DA3997">
              <w:t>SWFRG029-19</w:t>
            </w:r>
          </w:p>
        </w:tc>
        <w:tc>
          <w:tcPr>
            <w:tcW w:w="1480" w:type="dxa"/>
            <w:noWrap/>
            <w:hideMark/>
          </w:tcPr>
          <w:p w14:paraId="0A4ACD15" w14:textId="77777777" w:rsidR="00BA6F4B" w:rsidRPr="00DA3997" w:rsidRDefault="00BA6F4B" w:rsidP="00BE6F82">
            <w:pPr>
              <w:pStyle w:val="DokTabellentext"/>
            </w:pPr>
            <w:r w:rsidRPr="00DA3997">
              <w:t>Poaceae</w:t>
            </w:r>
          </w:p>
        </w:tc>
        <w:tc>
          <w:tcPr>
            <w:tcW w:w="2260" w:type="dxa"/>
            <w:noWrap/>
            <w:hideMark/>
          </w:tcPr>
          <w:p w14:paraId="72AA576C"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0BE8BE4D" w14:textId="77777777" w:rsidR="00BA6F4B" w:rsidRPr="00DA3997" w:rsidRDefault="00BA6F4B" w:rsidP="00BE6F82">
            <w:pPr>
              <w:pStyle w:val="DokTabellentext"/>
            </w:pPr>
            <w:r w:rsidRPr="00DA3997">
              <w:t>FCA2985-11</w:t>
            </w:r>
          </w:p>
        </w:tc>
        <w:tc>
          <w:tcPr>
            <w:tcW w:w="1160" w:type="dxa"/>
            <w:noWrap/>
            <w:hideMark/>
          </w:tcPr>
          <w:p w14:paraId="7AD95162" w14:textId="77777777" w:rsidR="00BA6F4B" w:rsidRPr="00DA3997" w:rsidRDefault="00BA6F4B" w:rsidP="00BE6F82">
            <w:pPr>
              <w:pStyle w:val="DokTabellentext"/>
            </w:pPr>
            <w:r w:rsidRPr="00DA3997">
              <w:t>Poaceae</w:t>
            </w:r>
          </w:p>
        </w:tc>
        <w:tc>
          <w:tcPr>
            <w:tcW w:w="2660" w:type="dxa"/>
            <w:noWrap/>
            <w:hideMark/>
          </w:tcPr>
          <w:p w14:paraId="7E140C64"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aucispicula</w:t>
            </w:r>
          </w:p>
        </w:tc>
        <w:tc>
          <w:tcPr>
            <w:tcW w:w="640" w:type="dxa"/>
            <w:noWrap/>
            <w:hideMark/>
          </w:tcPr>
          <w:p w14:paraId="622C58D4" w14:textId="77777777" w:rsidR="00BA6F4B" w:rsidRPr="00DA3997" w:rsidRDefault="00BA6F4B" w:rsidP="00BE6F82">
            <w:pPr>
              <w:pStyle w:val="DokTabellentext"/>
            </w:pPr>
            <w:r w:rsidRPr="00DA3997">
              <w:t>99.45</w:t>
            </w:r>
          </w:p>
        </w:tc>
        <w:tc>
          <w:tcPr>
            <w:tcW w:w="700" w:type="dxa"/>
            <w:noWrap/>
            <w:hideMark/>
          </w:tcPr>
          <w:p w14:paraId="5A58AAA2" w14:textId="77777777" w:rsidR="00BA6F4B" w:rsidRPr="00DA3997" w:rsidRDefault="00BA6F4B" w:rsidP="00BE6F82">
            <w:pPr>
              <w:pStyle w:val="DokTabellentext"/>
            </w:pPr>
            <w:r w:rsidRPr="00DA3997">
              <w:t>985</w:t>
            </w:r>
          </w:p>
        </w:tc>
        <w:tc>
          <w:tcPr>
            <w:tcW w:w="780" w:type="dxa"/>
            <w:noWrap/>
            <w:hideMark/>
          </w:tcPr>
          <w:p w14:paraId="1696FF17" w14:textId="77777777" w:rsidR="00BA6F4B" w:rsidRPr="00DA3997" w:rsidRDefault="00BA6F4B" w:rsidP="00BE6F82">
            <w:pPr>
              <w:pStyle w:val="DokTabellentext"/>
            </w:pPr>
            <w:r w:rsidRPr="00DA3997">
              <w:t>FALSE</w:t>
            </w:r>
          </w:p>
        </w:tc>
        <w:tc>
          <w:tcPr>
            <w:tcW w:w="1040" w:type="dxa"/>
            <w:noWrap/>
            <w:hideMark/>
          </w:tcPr>
          <w:p w14:paraId="39C4E0F5" w14:textId="77777777" w:rsidR="00BA6F4B" w:rsidRPr="00DA3997" w:rsidRDefault="00BA6F4B" w:rsidP="00BE6F82">
            <w:pPr>
              <w:pStyle w:val="DokTabellentext"/>
            </w:pPr>
            <w:r w:rsidRPr="00DA3997">
              <w:t>rbcLa</w:t>
            </w:r>
          </w:p>
        </w:tc>
      </w:tr>
      <w:tr w:rsidR="00BA6F4B" w:rsidRPr="00DA3997" w14:paraId="37197A96" w14:textId="77777777" w:rsidTr="00BE6F82">
        <w:trPr>
          <w:trHeight w:val="290"/>
        </w:trPr>
        <w:tc>
          <w:tcPr>
            <w:tcW w:w="1380" w:type="dxa"/>
            <w:noWrap/>
            <w:hideMark/>
          </w:tcPr>
          <w:p w14:paraId="2E17ADE8" w14:textId="77777777" w:rsidR="00BA6F4B" w:rsidRPr="00DA3997" w:rsidRDefault="00BA6F4B" w:rsidP="00BE6F82">
            <w:pPr>
              <w:pStyle w:val="DokTabellentext"/>
            </w:pPr>
            <w:r w:rsidRPr="00DA3997">
              <w:t>SWFRG029-19</w:t>
            </w:r>
          </w:p>
        </w:tc>
        <w:tc>
          <w:tcPr>
            <w:tcW w:w="1480" w:type="dxa"/>
            <w:noWrap/>
            <w:hideMark/>
          </w:tcPr>
          <w:p w14:paraId="5D77710D" w14:textId="77777777" w:rsidR="00BA6F4B" w:rsidRPr="00DA3997" w:rsidRDefault="00BA6F4B" w:rsidP="00BE6F82">
            <w:pPr>
              <w:pStyle w:val="DokTabellentext"/>
            </w:pPr>
            <w:r w:rsidRPr="00DA3997">
              <w:t>Poaceae</w:t>
            </w:r>
          </w:p>
        </w:tc>
        <w:tc>
          <w:tcPr>
            <w:tcW w:w="2260" w:type="dxa"/>
            <w:noWrap/>
            <w:hideMark/>
          </w:tcPr>
          <w:p w14:paraId="4A38DC69"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026C7613" w14:textId="77777777" w:rsidR="00BA6F4B" w:rsidRPr="00DA3997" w:rsidRDefault="00BA6F4B" w:rsidP="00BE6F82">
            <w:pPr>
              <w:pStyle w:val="DokTabellentext"/>
            </w:pPr>
            <w:r w:rsidRPr="00DA3997">
              <w:t>FCA2984-11</w:t>
            </w:r>
          </w:p>
        </w:tc>
        <w:tc>
          <w:tcPr>
            <w:tcW w:w="1160" w:type="dxa"/>
            <w:noWrap/>
            <w:hideMark/>
          </w:tcPr>
          <w:p w14:paraId="15FA66C9" w14:textId="77777777" w:rsidR="00BA6F4B" w:rsidRPr="00DA3997" w:rsidRDefault="00BA6F4B" w:rsidP="00BE6F82">
            <w:pPr>
              <w:pStyle w:val="DokTabellentext"/>
            </w:pPr>
            <w:r w:rsidRPr="00DA3997">
              <w:t>Poaceae</w:t>
            </w:r>
          </w:p>
        </w:tc>
        <w:tc>
          <w:tcPr>
            <w:tcW w:w="2660" w:type="dxa"/>
            <w:noWrap/>
            <w:hideMark/>
          </w:tcPr>
          <w:p w14:paraId="4245E31F"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aucispicula</w:t>
            </w:r>
          </w:p>
        </w:tc>
        <w:tc>
          <w:tcPr>
            <w:tcW w:w="640" w:type="dxa"/>
            <w:noWrap/>
            <w:hideMark/>
          </w:tcPr>
          <w:p w14:paraId="0E26EC4A" w14:textId="77777777" w:rsidR="00BA6F4B" w:rsidRPr="00DA3997" w:rsidRDefault="00BA6F4B" w:rsidP="00BE6F82">
            <w:pPr>
              <w:pStyle w:val="DokTabellentext"/>
            </w:pPr>
            <w:r w:rsidRPr="00DA3997">
              <w:t>99.45</w:t>
            </w:r>
          </w:p>
        </w:tc>
        <w:tc>
          <w:tcPr>
            <w:tcW w:w="700" w:type="dxa"/>
            <w:noWrap/>
            <w:hideMark/>
          </w:tcPr>
          <w:p w14:paraId="06438610" w14:textId="77777777" w:rsidR="00BA6F4B" w:rsidRPr="00DA3997" w:rsidRDefault="00BA6F4B" w:rsidP="00BE6F82">
            <w:pPr>
              <w:pStyle w:val="DokTabellentext"/>
            </w:pPr>
            <w:r w:rsidRPr="00DA3997">
              <w:t>985</w:t>
            </w:r>
          </w:p>
        </w:tc>
        <w:tc>
          <w:tcPr>
            <w:tcW w:w="780" w:type="dxa"/>
            <w:noWrap/>
            <w:hideMark/>
          </w:tcPr>
          <w:p w14:paraId="677AC99C" w14:textId="77777777" w:rsidR="00BA6F4B" w:rsidRPr="00DA3997" w:rsidRDefault="00BA6F4B" w:rsidP="00BE6F82">
            <w:pPr>
              <w:pStyle w:val="DokTabellentext"/>
            </w:pPr>
            <w:r w:rsidRPr="00DA3997">
              <w:t>FALSE</w:t>
            </w:r>
          </w:p>
        </w:tc>
        <w:tc>
          <w:tcPr>
            <w:tcW w:w="1040" w:type="dxa"/>
            <w:noWrap/>
            <w:hideMark/>
          </w:tcPr>
          <w:p w14:paraId="6C954F8B" w14:textId="77777777" w:rsidR="00BA6F4B" w:rsidRPr="00DA3997" w:rsidRDefault="00BA6F4B" w:rsidP="00BE6F82">
            <w:pPr>
              <w:pStyle w:val="DokTabellentext"/>
            </w:pPr>
            <w:r w:rsidRPr="00DA3997">
              <w:t>rbcLa</w:t>
            </w:r>
          </w:p>
        </w:tc>
      </w:tr>
      <w:tr w:rsidR="00BA6F4B" w:rsidRPr="00DA3997" w14:paraId="2A6EDF80" w14:textId="77777777" w:rsidTr="00BE6F82">
        <w:trPr>
          <w:trHeight w:val="290"/>
        </w:trPr>
        <w:tc>
          <w:tcPr>
            <w:tcW w:w="1380" w:type="dxa"/>
            <w:noWrap/>
            <w:hideMark/>
          </w:tcPr>
          <w:p w14:paraId="6780A654" w14:textId="77777777" w:rsidR="00BA6F4B" w:rsidRPr="00DA3997" w:rsidRDefault="00BA6F4B" w:rsidP="00BE6F82">
            <w:pPr>
              <w:pStyle w:val="DokTabellentext"/>
            </w:pPr>
            <w:r w:rsidRPr="00DA3997">
              <w:t>SWFRG029-19</w:t>
            </w:r>
          </w:p>
        </w:tc>
        <w:tc>
          <w:tcPr>
            <w:tcW w:w="1480" w:type="dxa"/>
            <w:noWrap/>
            <w:hideMark/>
          </w:tcPr>
          <w:p w14:paraId="4D79DC8D" w14:textId="77777777" w:rsidR="00BA6F4B" w:rsidRPr="00DA3997" w:rsidRDefault="00BA6F4B" w:rsidP="00BE6F82">
            <w:pPr>
              <w:pStyle w:val="DokTabellentext"/>
            </w:pPr>
            <w:r w:rsidRPr="00DA3997">
              <w:t>Poaceae</w:t>
            </w:r>
          </w:p>
        </w:tc>
        <w:tc>
          <w:tcPr>
            <w:tcW w:w="2260" w:type="dxa"/>
            <w:noWrap/>
            <w:hideMark/>
          </w:tcPr>
          <w:p w14:paraId="570EE69C"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71B1E342" w14:textId="77777777" w:rsidR="00BA6F4B" w:rsidRPr="00DA3997" w:rsidRDefault="00BA6F4B" w:rsidP="00BE6F82">
            <w:pPr>
              <w:pStyle w:val="DokTabellentext"/>
            </w:pPr>
            <w:r w:rsidRPr="00DA3997">
              <w:t>FCA2844-11</w:t>
            </w:r>
          </w:p>
        </w:tc>
        <w:tc>
          <w:tcPr>
            <w:tcW w:w="1160" w:type="dxa"/>
            <w:noWrap/>
            <w:hideMark/>
          </w:tcPr>
          <w:p w14:paraId="50684D17" w14:textId="77777777" w:rsidR="00BA6F4B" w:rsidRPr="00DA3997" w:rsidRDefault="00BA6F4B" w:rsidP="00BE6F82">
            <w:pPr>
              <w:pStyle w:val="DokTabellentext"/>
            </w:pPr>
            <w:r w:rsidRPr="00DA3997">
              <w:t>Poaceae</w:t>
            </w:r>
          </w:p>
        </w:tc>
        <w:tc>
          <w:tcPr>
            <w:tcW w:w="2660" w:type="dxa"/>
            <w:noWrap/>
            <w:hideMark/>
          </w:tcPr>
          <w:p w14:paraId="4C625DC5"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14:paraId="74B4366A" w14:textId="77777777" w:rsidR="00BA6F4B" w:rsidRPr="00DA3997" w:rsidRDefault="00BA6F4B" w:rsidP="00BE6F82">
            <w:pPr>
              <w:pStyle w:val="DokTabellentext"/>
            </w:pPr>
            <w:r w:rsidRPr="00DA3997">
              <w:t>99.45</w:t>
            </w:r>
          </w:p>
        </w:tc>
        <w:tc>
          <w:tcPr>
            <w:tcW w:w="700" w:type="dxa"/>
            <w:noWrap/>
            <w:hideMark/>
          </w:tcPr>
          <w:p w14:paraId="40987745" w14:textId="77777777" w:rsidR="00BA6F4B" w:rsidRPr="00DA3997" w:rsidRDefault="00BA6F4B" w:rsidP="00BE6F82">
            <w:pPr>
              <w:pStyle w:val="DokTabellentext"/>
            </w:pPr>
            <w:r w:rsidRPr="00DA3997">
              <w:t>985</w:t>
            </w:r>
          </w:p>
        </w:tc>
        <w:tc>
          <w:tcPr>
            <w:tcW w:w="780" w:type="dxa"/>
            <w:noWrap/>
            <w:hideMark/>
          </w:tcPr>
          <w:p w14:paraId="34246829" w14:textId="77777777" w:rsidR="00BA6F4B" w:rsidRPr="00DA3997" w:rsidRDefault="00BA6F4B" w:rsidP="00BE6F82">
            <w:pPr>
              <w:pStyle w:val="DokTabellentext"/>
            </w:pPr>
            <w:r w:rsidRPr="00DA3997">
              <w:t>FALSE</w:t>
            </w:r>
          </w:p>
        </w:tc>
        <w:tc>
          <w:tcPr>
            <w:tcW w:w="1040" w:type="dxa"/>
            <w:noWrap/>
            <w:hideMark/>
          </w:tcPr>
          <w:p w14:paraId="73BCBB6B" w14:textId="77777777" w:rsidR="00BA6F4B" w:rsidRPr="00DA3997" w:rsidRDefault="00BA6F4B" w:rsidP="00BE6F82">
            <w:pPr>
              <w:pStyle w:val="DokTabellentext"/>
            </w:pPr>
            <w:r w:rsidRPr="00DA3997">
              <w:t>rbcLa</w:t>
            </w:r>
          </w:p>
        </w:tc>
      </w:tr>
      <w:tr w:rsidR="00BA6F4B" w:rsidRPr="00DA3997" w14:paraId="4FDA3BD0" w14:textId="77777777" w:rsidTr="00BE6F82">
        <w:trPr>
          <w:trHeight w:val="290"/>
        </w:trPr>
        <w:tc>
          <w:tcPr>
            <w:tcW w:w="1380" w:type="dxa"/>
            <w:noWrap/>
            <w:hideMark/>
          </w:tcPr>
          <w:p w14:paraId="7A80ED11" w14:textId="77777777" w:rsidR="00BA6F4B" w:rsidRPr="00DA3997" w:rsidRDefault="00BA6F4B" w:rsidP="00BE6F82">
            <w:pPr>
              <w:pStyle w:val="DokTabellentext"/>
            </w:pPr>
            <w:r w:rsidRPr="00DA3997">
              <w:t>SWFRG029-19</w:t>
            </w:r>
          </w:p>
        </w:tc>
        <w:tc>
          <w:tcPr>
            <w:tcW w:w="1480" w:type="dxa"/>
            <w:noWrap/>
            <w:hideMark/>
          </w:tcPr>
          <w:p w14:paraId="3F138E86" w14:textId="77777777" w:rsidR="00BA6F4B" w:rsidRPr="00DA3997" w:rsidRDefault="00BA6F4B" w:rsidP="00BE6F82">
            <w:pPr>
              <w:pStyle w:val="DokTabellentext"/>
            </w:pPr>
            <w:r w:rsidRPr="00DA3997">
              <w:t>Poaceae</w:t>
            </w:r>
          </w:p>
        </w:tc>
        <w:tc>
          <w:tcPr>
            <w:tcW w:w="2260" w:type="dxa"/>
            <w:noWrap/>
            <w:hideMark/>
          </w:tcPr>
          <w:p w14:paraId="6C4F9381"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43DA9A20" w14:textId="77777777" w:rsidR="00BA6F4B" w:rsidRPr="00DA3997" w:rsidRDefault="00BA6F4B" w:rsidP="00BE6F82">
            <w:pPr>
              <w:pStyle w:val="DokTabellentext"/>
            </w:pPr>
            <w:r w:rsidRPr="00DA3997">
              <w:t>FCA1190-11</w:t>
            </w:r>
          </w:p>
        </w:tc>
        <w:tc>
          <w:tcPr>
            <w:tcW w:w="1160" w:type="dxa"/>
            <w:noWrap/>
            <w:hideMark/>
          </w:tcPr>
          <w:p w14:paraId="34578495" w14:textId="77777777" w:rsidR="00BA6F4B" w:rsidRPr="00DA3997" w:rsidRDefault="00BA6F4B" w:rsidP="00BE6F82">
            <w:pPr>
              <w:pStyle w:val="DokTabellentext"/>
            </w:pPr>
            <w:r w:rsidRPr="00DA3997">
              <w:t>Poaceae</w:t>
            </w:r>
          </w:p>
        </w:tc>
        <w:tc>
          <w:tcPr>
            <w:tcW w:w="2660" w:type="dxa"/>
            <w:noWrap/>
            <w:hideMark/>
          </w:tcPr>
          <w:p w14:paraId="1C86227F"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14:paraId="60E617DC" w14:textId="77777777" w:rsidR="00BA6F4B" w:rsidRPr="00DA3997" w:rsidRDefault="00BA6F4B" w:rsidP="00BE6F82">
            <w:pPr>
              <w:pStyle w:val="DokTabellentext"/>
            </w:pPr>
            <w:r w:rsidRPr="00DA3997">
              <w:t>99.45</w:t>
            </w:r>
          </w:p>
        </w:tc>
        <w:tc>
          <w:tcPr>
            <w:tcW w:w="700" w:type="dxa"/>
            <w:noWrap/>
            <w:hideMark/>
          </w:tcPr>
          <w:p w14:paraId="762E35D3" w14:textId="77777777" w:rsidR="00BA6F4B" w:rsidRPr="00DA3997" w:rsidRDefault="00BA6F4B" w:rsidP="00BE6F82">
            <w:pPr>
              <w:pStyle w:val="DokTabellentext"/>
            </w:pPr>
            <w:r w:rsidRPr="00DA3997">
              <w:t>985</w:t>
            </w:r>
          </w:p>
        </w:tc>
        <w:tc>
          <w:tcPr>
            <w:tcW w:w="780" w:type="dxa"/>
            <w:noWrap/>
            <w:hideMark/>
          </w:tcPr>
          <w:p w14:paraId="65D3D6DC" w14:textId="77777777" w:rsidR="00BA6F4B" w:rsidRPr="00DA3997" w:rsidRDefault="00BA6F4B" w:rsidP="00BE6F82">
            <w:pPr>
              <w:pStyle w:val="DokTabellentext"/>
            </w:pPr>
            <w:r w:rsidRPr="00DA3997">
              <w:t>FALSE</w:t>
            </w:r>
          </w:p>
        </w:tc>
        <w:tc>
          <w:tcPr>
            <w:tcW w:w="1040" w:type="dxa"/>
            <w:noWrap/>
            <w:hideMark/>
          </w:tcPr>
          <w:p w14:paraId="0AE6B5D4" w14:textId="77777777" w:rsidR="00BA6F4B" w:rsidRPr="00DA3997" w:rsidRDefault="00BA6F4B" w:rsidP="00BE6F82">
            <w:pPr>
              <w:pStyle w:val="DokTabellentext"/>
            </w:pPr>
            <w:r w:rsidRPr="00DA3997">
              <w:t>rbcLa</w:t>
            </w:r>
          </w:p>
        </w:tc>
      </w:tr>
      <w:tr w:rsidR="00BA6F4B" w:rsidRPr="00DA3997" w14:paraId="08EE94CB" w14:textId="77777777" w:rsidTr="00BE6F82">
        <w:trPr>
          <w:trHeight w:val="290"/>
        </w:trPr>
        <w:tc>
          <w:tcPr>
            <w:tcW w:w="1380" w:type="dxa"/>
            <w:noWrap/>
            <w:hideMark/>
          </w:tcPr>
          <w:p w14:paraId="02358471" w14:textId="77777777" w:rsidR="00BA6F4B" w:rsidRPr="00DA3997" w:rsidRDefault="00BA6F4B" w:rsidP="00BE6F82">
            <w:pPr>
              <w:pStyle w:val="DokTabellentext"/>
            </w:pPr>
            <w:r w:rsidRPr="00DA3997">
              <w:t>SWFRG029-19</w:t>
            </w:r>
          </w:p>
        </w:tc>
        <w:tc>
          <w:tcPr>
            <w:tcW w:w="1480" w:type="dxa"/>
            <w:noWrap/>
            <w:hideMark/>
          </w:tcPr>
          <w:p w14:paraId="5A26896A" w14:textId="77777777" w:rsidR="00BA6F4B" w:rsidRPr="00DA3997" w:rsidRDefault="00BA6F4B" w:rsidP="00BE6F82">
            <w:pPr>
              <w:pStyle w:val="DokTabellentext"/>
            </w:pPr>
            <w:r w:rsidRPr="00DA3997">
              <w:t>Poaceae</w:t>
            </w:r>
          </w:p>
        </w:tc>
        <w:tc>
          <w:tcPr>
            <w:tcW w:w="2260" w:type="dxa"/>
            <w:noWrap/>
            <w:hideMark/>
          </w:tcPr>
          <w:p w14:paraId="1372815A"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2AD91C02" w14:textId="77777777" w:rsidR="00BA6F4B" w:rsidRPr="00DA3997" w:rsidRDefault="00BA6F4B" w:rsidP="00BE6F82">
            <w:pPr>
              <w:pStyle w:val="DokTabellentext"/>
            </w:pPr>
            <w:r w:rsidRPr="00DA3997">
              <w:t>FCA1189-11</w:t>
            </w:r>
          </w:p>
        </w:tc>
        <w:tc>
          <w:tcPr>
            <w:tcW w:w="1160" w:type="dxa"/>
            <w:noWrap/>
            <w:hideMark/>
          </w:tcPr>
          <w:p w14:paraId="6614490C" w14:textId="77777777" w:rsidR="00BA6F4B" w:rsidRPr="00DA3997" w:rsidRDefault="00BA6F4B" w:rsidP="00BE6F82">
            <w:pPr>
              <w:pStyle w:val="DokTabellentext"/>
            </w:pPr>
            <w:r w:rsidRPr="00DA3997">
              <w:t>Poaceae</w:t>
            </w:r>
          </w:p>
        </w:tc>
        <w:tc>
          <w:tcPr>
            <w:tcW w:w="2660" w:type="dxa"/>
            <w:noWrap/>
            <w:hideMark/>
          </w:tcPr>
          <w:p w14:paraId="334346C6"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14:paraId="36FEE59C" w14:textId="77777777" w:rsidR="00BA6F4B" w:rsidRPr="00DA3997" w:rsidRDefault="00BA6F4B" w:rsidP="00BE6F82">
            <w:pPr>
              <w:pStyle w:val="DokTabellentext"/>
            </w:pPr>
            <w:r w:rsidRPr="00DA3997">
              <w:t>99.45</w:t>
            </w:r>
          </w:p>
        </w:tc>
        <w:tc>
          <w:tcPr>
            <w:tcW w:w="700" w:type="dxa"/>
            <w:noWrap/>
            <w:hideMark/>
          </w:tcPr>
          <w:p w14:paraId="6BBB56AE" w14:textId="77777777" w:rsidR="00BA6F4B" w:rsidRPr="00DA3997" w:rsidRDefault="00BA6F4B" w:rsidP="00BE6F82">
            <w:pPr>
              <w:pStyle w:val="DokTabellentext"/>
            </w:pPr>
            <w:r w:rsidRPr="00DA3997">
              <w:t>985</w:t>
            </w:r>
          </w:p>
        </w:tc>
        <w:tc>
          <w:tcPr>
            <w:tcW w:w="780" w:type="dxa"/>
            <w:noWrap/>
            <w:hideMark/>
          </w:tcPr>
          <w:p w14:paraId="0CF93638" w14:textId="77777777" w:rsidR="00BA6F4B" w:rsidRPr="00DA3997" w:rsidRDefault="00BA6F4B" w:rsidP="00BE6F82">
            <w:pPr>
              <w:pStyle w:val="DokTabellentext"/>
            </w:pPr>
            <w:r w:rsidRPr="00DA3997">
              <w:t>FALSE</w:t>
            </w:r>
          </w:p>
        </w:tc>
        <w:tc>
          <w:tcPr>
            <w:tcW w:w="1040" w:type="dxa"/>
            <w:noWrap/>
            <w:hideMark/>
          </w:tcPr>
          <w:p w14:paraId="4FA1B020" w14:textId="77777777" w:rsidR="00BA6F4B" w:rsidRPr="00DA3997" w:rsidRDefault="00BA6F4B" w:rsidP="00BE6F82">
            <w:pPr>
              <w:pStyle w:val="DokTabellentext"/>
            </w:pPr>
            <w:r w:rsidRPr="00DA3997">
              <w:t>rbcLa</w:t>
            </w:r>
          </w:p>
        </w:tc>
      </w:tr>
      <w:tr w:rsidR="00BA6F4B" w:rsidRPr="00DA3997" w14:paraId="73BA639D" w14:textId="77777777" w:rsidTr="00BE6F82">
        <w:trPr>
          <w:trHeight w:val="290"/>
        </w:trPr>
        <w:tc>
          <w:tcPr>
            <w:tcW w:w="1380" w:type="dxa"/>
            <w:noWrap/>
            <w:hideMark/>
          </w:tcPr>
          <w:p w14:paraId="43CEE911" w14:textId="77777777" w:rsidR="00BA6F4B" w:rsidRPr="00DA3997" w:rsidRDefault="00BA6F4B" w:rsidP="00BE6F82">
            <w:pPr>
              <w:pStyle w:val="DokTabellentext"/>
            </w:pPr>
            <w:r w:rsidRPr="00DA3997">
              <w:t>SWFRG029-19</w:t>
            </w:r>
          </w:p>
        </w:tc>
        <w:tc>
          <w:tcPr>
            <w:tcW w:w="1480" w:type="dxa"/>
            <w:noWrap/>
            <w:hideMark/>
          </w:tcPr>
          <w:p w14:paraId="73D0094A" w14:textId="77777777" w:rsidR="00BA6F4B" w:rsidRPr="00DA3997" w:rsidRDefault="00BA6F4B" w:rsidP="00BE6F82">
            <w:pPr>
              <w:pStyle w:val="DokTabellentext"/>
            </w:pPr>
            <w:r w:rsidRPr="00DA3997">
              <w:t>Poaceae</w:t>
            </w:r>
          </w:p>
        </w:tc>
        <w:tc>
          <w:tcPr>
            <w:tcW w:w="2260" w:type="dxa"/>
            <w:noWrap/>
            <w:hideMark/>
          </w:tcPr>
          <w:p w14:paraId="0F014D1A"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3FF7A39B" w14:textId="77777777" w:rsidR="00BA6F4B" w:rsidRPr="00DA3997" w:rsidRDefault="00BA6F4B" w:rsidP="00BE6F82">
            <w:pPr>
              <w:pStyle w:val="DokTabellentext"/>
            </w:pPr>
            <w:r w:rsidRPr="00DA3997">
              <w:t>FCA1188-11</w:t>
            </w:r>
          </w:p>
        </w:tc>
        <w:tc>
          <w:tcPr>
            <w:tcW w:w="1160" w:type="dxa"/>
            <w:noWrap/>
            <w:hideMark/>
          </w:tcPr>
          <w:p w14:paraId="1A4C3DE3" w14:textId="77777777" w:rsidR="00BA6F4B" w:rsidRPr="00DA3997" w:rsidRDefault="00BA6F4B" w:rsidP="00BE6F82">
            <w:pPr>
              <w:pStyle w:val="DokTabellentext"/>
            </w:pPr>
            <w:r w:rsidRPr="00DA3997">
              <w:t>Poaceae</w:t>
            </w:r>
          </w:p>
        </w:tc>
        <w:tc>
          <w:tcPr>
            <w:tcW w:w="2660" w:type="dxa"/>
            <w:noWrap/>
            <w:hideMark/>
          </w:tcPr>
          <w:p w14:paraId="79EEF95D"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14:paraId="5FE16510" w14:textId="77777777" w:rsidR="00BA6F4B" w:rsidRPr="00DA3997" w:rsidRDefault="00BA6F4B" w:rsidP="00BE6F82">
            <w:pPr>
              <w:pStyle w:val="DokTabellentext"/>
            </w:pPr>
            <w:r w:rsidRPr="00DA3997">
              <w:t>99.45</w:t>
            </w:r>
          </w:p>
        </w:tc>
        <w:tc>
          <w:tcPr>
            <w:tcW w:w="700" w:type="dxa"/>
            <w:noWrap/>
            <w:hideMark/>
          </w:tcPr>
          <w:p w14:paraId="64EEEF73" w14:textId="77777777" w:rsidR="00BA6F4B" w:rsidRPr="00DA3997" w:rsidRDefault="00BA6F4B" w:rsidP="00BE6F82">
            <w:pPr>
              <w:pStyle w:val="DokTabellentext"/>
            </w:pPr>
            <w:r w:rsidRPr="00DA3997">
              <w:t>985</w:t>
            </w:r>
          </w:p>
        </w:tc>
        <w:tc>
          <w:tcPr>
            <w:tcW w:w="780" w:type="dxa"/>
            <w:noWrap/>
            <w:hideMark/>
          </w:tcPr>
          <w:p w14:paraId="3D650A69" w14:textId="77777777" w:rsidR="00BA6F4B" w:rsidRPr="00DA3997" w:rsidRDefault="00BA6F4B" w:rsidP="00BE6F82">
            <w:pPr>
              <w:pStyle w:val="DokTabellentext"/>
            </w:pPr>
            <w:r w:rsidRPr="00DA3997">
              <w:t>FALSE</w:t>
            </w:r>
          </w:p>
        </w:tc>
        <w:tc>
          <w:tcPr>
            <w:tcW w:w="1040" w:type="dxa"/>
            <w:noWrap/>
            <w:hideMark/>
          </w:tcPr>
          <w:p w14:paraId="684D2CBE" w14:textId="77777777" w:rsidR="00BA6F4B" w:rsidRPr="00DA3997" w:rsidRDefault="00BA6F4B" w:rsidP="00BE6F82">
            <w:pPr>
              <w:pStyle w:val="DokTabellentext"/>
            </w:pPr>
            <w:r w:rsidRPr="00DA3997">
              <w:t>rbcLa</w:t>
            </w:r>
          </w:p>
        </w:tc>
      </w:tr>
      <w:tr w:rsidR="00BA6F4B" w:rsidRPr="00DA3997" w14:paraId="6B98D9A6" w14:textId="77777777" w:rsidTr="00BE6F82">
        <w:trPr>
          <w:trHeight w:val="290"/>
        </w:trPr>
        <w:tc>
          <w:tcPr>
            <w:tcW w:w="1380" w:type="dxa"/>
            <w:noWrap/>
            <w:hideMark/>
          </w:tcPr>
          <w:p w14:paraId="508C8222" w14:textId="77777777" w:rsidR="00BA6F4B" w:rsidRPr="00DA3997" w:rsidRDefault="00BA6F4B" w:rsidP="00BE6F82">
            <w:pPr>
              <w:pStyle w:val="DokTabellentext"/>
            </w:pPr>
            <w:r w:rsidRPr="00DA3997">
              <w:t>SWFRG029-19</w:t>
            </w:r>
          </w:p>
        </w:tc>
        <w:tc>
          <w:tcPr>
            <w:tcW w:w="1480" w:type="dxa"/>
            <w:noWrap/>
            <w:hideMark/>
          </w:tcPr>
          <w:p w14:paraId="3969352F" w14:textId="77777777" w:rsidR="00BA6F4B" w:rsidRPr="00DA3997" w:rsidRDefault="00BA6F4B" w:rsidP="00BE6F82">
            <w:pPr>
              <w:pStyle w:val="DokTabellentext"/>
            </w:pPr>
            <w:r w:rsidRPr="00DA3997">
              <w:t>Poaceae</w:t>
            </w:r>
          </w:p>
        </w:tc>
        <w:tc>
          <w:tcPr>
            <w:tcW w:w="2260" w:type="dxa"/>
            <w:noWrap/>
            <w:hideMark/>
          </w:tcPr>
          <w:p w14:paraId="142A15F5"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2D990F3A" w14:textId="77777777" w:rsidR="00BA6F4B" w:rsidRPr="00DA3997" w:rsidRDefault="00BA6F4B" w:rsidP="00BE6F82">
            <w:pPr>
              <w:pStyle w:val="DokTabellentext"/>
            </w:pPr>
            <w:r w:rsidRPr="00DA3997">
              <w:t>FCA1187-11</w:t>
            </w:r>
          </w:p>
        </w:tc>
        <w:tc>
          <w:tcPr>
            <w:tcW w:w="1160" w:type="dxa"/>
            <w:noWrap/>
            <w:hideMark/>
          </w:tcPr>
          <w:p w14:paraId="63E9F8E3" w14:textId="77777777" w:rsidR="00BA6F4B" w:rsidRPr="00DA3997" w:rsidRDefault="00BA6F4B" w:rsidP="00BE6F82">
            <w:pPr>
              <w:pStyle w:val="DokTabellentext"/>
            </w:pPr>
            <w:r w:rsidRPr="00DA3997">
              <w:t>Poaceae</w:t>
            </w:r>
          </w:p>
        </w:tc>
        <w:tc>
          <w:tcPr>
            <w:tcW w:w="2660" w:type="dxa"/>
            <w:noWrap/>
            <w:hideMark/>
          </w:tcPr>
          <w:p w14:paraId="21FE0DFC"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14:paraId="2A6B3724" w14:textId="77777777" w:rsidR="00BA6F4B" w:rsidRPr="00DA3997" w:rsidRDefault="00BA6F4B" w:rsidP="00BE6F82">
            <w:pPr>
              <w:pStyle w:val="DokTabellentext"/>
            </w:pPr>
            <w:r w:rsidRPr="00DA3997">
              <w:t>99.45</w:t>
            </w:r>
          </w:p>
        </w:tc>
        <w:tc>
          <w:tcPr>
            <w:tcW w:w="700" w:type="dxa"/>
            <w:noWrap/>
            <w:hideMark/>
          </w:tcPr>
          <w:p w14:paraId="6E2F3B90" w14:textId="77777777" w:rsidR="00BA6F4B" w:rsidRPr="00DA3997" w:rsidRDefault="00BA6F4B" w:rsidP="00BE6F82">
            <w:pPr>
              <w:pStyle w:val="DokTabellentext"/>
            </w:pPr>
            <w:r w:rsidRPr="00DA3997">
              <w:t>985</w:t>
            </w:r>
          </w:p>
        </w:tc>
        <w:tc>
          <w:tcPr>
            <w:tcW w:w="780" w:type="dxa"/>
            <w:noWrap/>
            <w:hideMark/>
          </w:tcPr>
          <w:p w14:paraId="250CFB33" w14:textId="77777777" w:rsidR="00BA6F4B" w:rsidRPr="00DA3997" w:rsidRDefault="00BA6F4B" w:rsidP="00BE6F82">
            <w:pPr>
              <w:pStyle w:val="DokTabellentext"/>
            </w:pPr>
            <w:r w:rsidRPr="00DA3997">
              <w:t>FALSE</w:t>
            </w:r>
          </w:p>
        </w:tc>
        <w:tc>
          <w:tcPr>
            <w:tcW w:w="1040" w:type="dxa"/>
            <w:noWrap/>
            <w:hideMark/>
          </w:tcPr>
          <w:p w14:paraId="7E0D9EFA" w14:textId="77777777" w:rsidR="00BA6F4B" w:rsidRPr="00DA3997" w:rsidRDefault="00BA6F4B" w:rsidP="00BE6F82">
            <w:pPr>
              <w:pStyle w:val="DokTabellentext"/>
            </w:pPr>
            <w:r w:rsidRPr="00DA3997">
              <w:t>rbcLa</w:t>
            </w:r>
          </w:p>
        </w:tc>
      </w:tr>
      <w:tr w:rsidR="00BA6F4B" w:rsidRPr="00DA3997" w14:paraId="0F442A94" w14:textId="77777777" w:rsidTr="00BE6F82">
        <w:trPr>
          <w:trHeight w:val="290"/>
        </w:trPr>
        <w:tc>
          <w:tcPr>
            <w:tcW w:w="1380" w:type="dxa"/>
            <w:noWrap/>
            <w:hideMark/>
          </w:tcPr>
          <w:p w14:paraId="61E2A6D2" w14:textId="77777777" w:rsidR="00BA6F4B" w:rsidRPr="00DA3997" w:rsidRDefault="00BA6F4B" w:rsidP="00BE6F82">
            <w:pPr>
              <w:pStyle w:val="DokTabellentext"/>
            </w:pPr>
            <w:r w:rsidRPr="00DA3997">
              <w:t>SWFRG029-19</w:t>
            </w:r>
          </w:p>
        </w:tc>
        <w:tc>
          <w:tcPr>
            <w:tcW w:w="1480" w:type="dxa"/>
            <w:noWrap/>
            <w:hideMark/>
          </w:tcPr>
          <w:p w14:paraId="4F26A752" w14:textId="77777777" w:rsidR="00BA6F4B" w:rsidRPr="00DA3997" w:rsidRDefault="00BA6F4B" w:rsidP="00BE6F82">
            <w:pPr>
              <w:pStyle w:val="DokTabellentext"/>
            </w:pPr>
            <w:r w:rsidRPr="00DA3997">
              <w:t>Poaceae</w:t>
            </w:r>
          </w:p>
        </w:tc>
        <w:tc>
          <w:tcPr>
            <w:tcW w:w="2260" w:type="dxa"/>
            <w:noWrap/>
            <w:hideMark/>
          </w:tcPr>
          <w:p w14:paraId="18EDD73F"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77675949" w14:textId="77777777" w:rsidR="00BA6F4B" w:rsidRPr="00DA3997" w:rsidRDefault="00BA6F4B" w:rsidP="00BE6F82">
            <w:pPr>
              <w:pStyle w:val="DokTabellentext"/>
            </w:pPr>
            <w:r w:rsidRPr="00DA3997">
              <w:t>FCA1186-11</w:t>
            </w:r>
          </w:p>
        </w:tc>
        <w:tc>
          <w:tcPr>
            <w:tcW w:w="1160" w:type="dxa"/>
            <w:noWrap/>
            <w:hideMark/>
          </w:tcPr>
          <w:p w14:paraId="52D937B6" w14:textId="77777777" w:rsidR="00BA6F4B" w:rsidRPr="00DA3997" w:rsidRDefault="00BA6F4B" w:rsidP="00BE6F82">
            <w:pPr>
              <w:pStyle w:val="DokTabellentext"/>
            </w:pPr>
            <w:r w:rsidRPr="00DA3997">
              <w:t>Poaceae</w:t>
            </w:r>
          </w:p>
        </w:tc>
        <w:tc>
          <w:tcPr>
            <w:tcW w:w="2660" w:type="dxa"/>
            <w:noWrap/>
            <w:hideMark/>
          </w:tcPr>
          <w:p w14:paraId="723B140F"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14:paraId="5F7D8692" w14:textId="77777777" w:rsidR="00BA6F4B" w:rsidRPr="00DA3997" w:rsidRDefault="00BA6F4B" w:rsidP="00BE6F82">
            <w:pPr>
              <w:pStyle w:val="DokTabellentext"/>
            </w:pPr>
            <w:r w:rsidRPr="00DA3997">
              <w:t>99.45</w:t>
            </w:r>
          </w:p>
        </w:tc>
        <w:tc>
          <w:tcPr>
            <w:tcW w:w="700" w:type="dxa"/>
            <w:noWrap/>
            <w:hideMark/>
          </w:tcPr>
          <w:p w14:paraId="6DA08A72" w14:textId="77777777" w:rsidR="00BA6F4B" w:rsidRPr="00DA3997" w:rsidRDefault="00BA6F4B" w:rsidP="00BE6F82">
            <w:pPr>
              <w:pStyle w:val="DokTabellentext"/>
            </w:pPr>
            <w:r w:rsidRPr="00DA3997">
              <w:t>985</w:t>
            </w:r>
          </w:p>
        </w:tc>
        <w:tc>
          <w:tcPr>
            <w:tcW w:w="780" w:type="dxa"/>
            <w:noWrap/>
            <w:hideMark/>
          </w:tcPr>
          <w:p w14:paraId="42EC1779" w14:textId="77777777" w:rsidR="00BA6F4B" w:rsidRPr="00DA3997" w:rsidRDefault="00BA6F4B" w:rsidP="00BE6F82">
            <w:pPr>
              <w:pStyle w:val="DokTabellentext"/>
            </w:pPr>
            <w:r w:rsidRPr="00DA3997">
              <w:t>FALSE</w:t>
            </w:r>
          </w:p>
        </w:tc>
        <w:tc>
          <w:tcPr>
            <w:tcW w:w="1040" w:type="dxa"/>
            <w:noWrap/>
            <w:hideMark/>
          </w:tcPr>
          <w:p w14:paraId="764D51B3" w14:textId="77777777" w:rsidR="00BA6F4B" w:rsidRPr="00DA3997" w:rsidRDefault="00BA6F4B" w:rsidP="00BE6F82">
            <w:pPr>
              <w:pStyle w:val="DokTabellentext"/>
            </w:pPr>
            <w:r w:rsidRPr="00DA3997">
              <w:t>rbcLa</w:t>
            </w:r>
          </w:p>
        </w:tc>
      </w:tr>
      <w:tr w:rsidR="00BA6F4B" w:rsidRPr="00DA3997" w14:paraId="2464725A" w14:textId="77777777" w:rsidTr="00BE6F82">
        <w:trPr>
          <w:trHeight w:val="290"/>
        </w:trPr>
        <w:tc>
          <w:tcPr>
            <w:tcW w:w="1380" w:type="dxa"/>
            <w:noWrap/>
            <w:hideMark/>
          </w:tcPr>
          <w:p w14:paraId="45222EA1" w14:textId="77777777" w:rsidR="00BA6F4B" w:rsidRPr="00DA3997" w:rsidRDefault="00BA6F4B" w:rsidP="00BE6F82">
            <w:pPr>
              <w:pStyle w:val="DokTabellentext"/>
            </w:pPr>
            <w:r w:rsidRPr="00DA3997">
              <w:t>SWFRG029-19</w:t>
            </w:r>
          </w:p>
        </w:tc>
        <w:tc>
          <w:tcPr>
            <w:tcW w:w="1480" w:type="dxa"/>
            <w:noWrap/>
            <w:hideMark/>
          </w:tcPr>
          <w:p w14:paraId="4B63BF8A" w14:textId="77777777" w:rsidR="00BA6F4B" w:rsidRPr="00DA3997" w:rsidRDefault="00BA6F4B" w:rsidP="00BE6F82">
            <w:pPr>
              <w:pStyle w:val="DokTabellentext"/>
            </w:pPr>
            <w:r w:rsidRPr="00DA3997">
              <w:t>Poaceae</w:t>
            </w:r>
          </w:p>
        </w:tc>
        <w:tc>
          <w:tcPr>
            <w:tcW w:w="2260" w:type="dxa"/>
            <w:noWrap/>
            <w:hideMark/>
          </w:tcPr>
          <w:p w14:paraId="4CB7DDEF"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44C9FAA2" w14:textId="77777777" w:rsidR="00BA6F4B" w:rsidRPr="00DA3997" w:rsidRDefault="00BA6F4B" w:rsidP="00BE6F82">
            <w:pPr>
              <w:pStyle w:val="DokTabellentext"/>
            </w:pPr>
            <w:r w:rsidRPr="00DA3997">
              <w:t>FCA1185-11</w:t>
            </w:r>
          </w:p>
        </w:tc>
        <w:tc>
          <w:tcPr>
            <w:tcW w:w="1160" w:type="dxa"/>
            <w:noWrap/>
            <w:hideMark/>
          </w:tcPr>
          <w:p w14:paraId="13A0E668" w14:textId="77777777" w:rsidR="00BA6F4B" w:rsidRPr="00DA3997" w:rsidRDefault="00BA6F4B" w:rsidP="00BE6F82">
            <w:pPr>
              <w:pStyle w:val="DokTabellentext"/>
            </w:pPr>
            <w:r w:rsidRPr="00DA3997">
              <w:t>Poaceae</w:t>
            </w:r>
          </w:p>
        </w:tc>
        <w:tc>
          <w:tcPr>
            <w:tcW w:w="2660" w:type="dxa"/>
            <w:noWrap/>
            <w:hideMark/>
          </w:tcPr>
          <w:p w14:paraId="1EB3D72F"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14:paraId="7452F0C6" w14:textId="77777777" w:rsidR="00BA6F4B" w:rsidRPr="00DA3997" w:rsidRDefault="00BA6F4B" w:rsidP="00BE6F82">
            <w:pPr>
              <w:pStyle w:val="DokTabellentext"/>
            </w:pPr>
            <w:r w:rsidRPr="00DA3997">
              <w:t>99.45</w:t>
            </w:r>
          </w:p>
        </w:tc>
        <w:tc>
          <w:tcPr>
            <w:tcW w:w="700" w:type="dxa"/>
            <w:noWrap/>
            <w:hideMark/>
          </w:tcPr>
          <w:p w14:paraId="2CEBDFCE" w14:textId="77777777" w:rsidR="00BA6F4B" w:rsidRPr="00DA3997" w:rsidRDefault="00BA6F4B" w:rsidP="00BE6F82">
            <w:pPr>
              <w:pStyle w:val="DokTabellentext"/>
            </w:pPr>
            <w:r w:rsidRPr="00DA3997">
              <w:t>985</w:t>
            </w:r>
          </w:p>
        </w:tc>
        <w:tc>
          <w:tcPr>
            <w:tcW w:w="780" w:type="dxa"/>
            <w:noWrap/>
            <w:hideMark/>
          </w:tcPr>
          <w:p w14:paraId="6FF5AFAF" w14:textId="77777777" w:rsidR="00BA6F4B" w:rsidRPr="00DA3997" w:rsidRDefault="00BA6F4B" w:rsidP="00BE6F82">
            <w:pPr>
              <w:pStyle w:val="DokTabellentext"/>
            </w:pPr>
            <w:r w:rsidRPr="00DA3997">
              <w:t>FALSE</w:t>
            </w:r>
          </w:p>
        </w:tc>
        <w:tc>
          <w:tcPr>
            <w:tcW w:w="1040" w:type="dxa"/>
            <w:noWrap/>
            <w:hideMark/>
          </w:tcPr>
          <w:p w14:paraId="3F61C236" w14:textId="77777777" w:rsidR="00BA6F4B" w:rsidRPr="00DA3997" w:rsidRDefault="00BA6F4B" w:rsidP="00BE6F82">
            <w:pPr>
              <w:pStyle w:val="DokTabellentext"/>
            </w:pPr>
            <w:r w:rsidRPr="00DA3997">
              <w:t>rbcLa</w:t>
            </w:r>
          </w:p>
        </w:tc>
      </w:tr>
      <w:tr w:rsidR="00BA6F4B" w:rsidRPr="00DA3997" w14:paraId="243AF374" w14:textId="77777777" w:rsidTr="00BE6F82">
        <w:trPr>
          <w:trHeight w:val="290"/>
        </w:trPr>
        <w:tc>
          <w:tcPr>
            <w:tcW w:w="1380" w:type="dxa"/>
            <w:noWrap/>
            <w:hideMark/>
          </w:tcPr>
          <w:p w14:paraId="3C83AD47" w14:textId="77777777" w:rsidR="00BA6F4B" w:rsidRPr="00DA3997" w:rsidRDefault="00BA6F4B" w:rsidP="00BE6F82">
            <w:pPr>
              <w:pStyle w:val="DokTabellentext"/>
            </w:pPr>
            <w:r w:rsidRPr="00DA3997">
              <w:t>SWFRG029-19</w:t>
            </w:r>
          </w:p>
        </w:tc>
        <w:tc>
          <w:tcPr>
            <w:tcW w:w="1480" w:type="dxa"/>
            <w:noWrap/>
            <w:hideMark/>
          </w:tcPr>
          <w:p w14:paraId="229B5AAE" w14:textId="77777777" w:rsidR="00BA6F4B" w:rsidRPr="00DA3997" w:rsidRDefault="00BA6F4B" w:rsidP="00BE6F82">
            <w:pPr>
              <w:pStyle w:val="DokTabellentext"/>
            </w:pPr>
            <w:r w:rsidRPr="00DA3997">
              <w:t>Poaceae</w:t>
            </w:r>
          </w:p>
        </w:tc>
        <w:tc>
          <w:tcPr>
            <w:tcW w:w="2260" w:type="dxa"/>
            <w:noWrap/>
            <w:hideMark/>
          </w:tcPr>
          <w:p w14:paraId="3CF28F8A"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4079822A" w14:textId="77777777" w:rsidR="00BA6F4B" w:rsidRPr="00DA3997" w:rsidRDefault="00BA6F4B" w:rsidP="00BE6F82">
            <w:pPr>
              <w:pStyle w:val="DokTabellentext"/>
            </w:pPr>
            <w:r w:rsidRPr="00DA3997">
              <w:t>POA176-10</w:t>
            </w:r>
          </w:p>
        </w:tc>
        <w:tc>
          <w:tcPr>
            <w:tcW w:w="1160" w:type="dxa"/>
            <w:noWrap/>
            <w:hideMark/>
          </w:tcPr>
          <w:p w14:paraId="108367B8" w14:textId="77777777" w:rsidR="00BA6F4B" w:rsidRPr="00DA3997" w:rsidRDefault="00BA6F4B" w:rsidP="00BE6F82">
            <w:pPr>
              <w:pStyle w:val="DokTabellentext"/>
            </w:pPr>
            <w:r w:rsidRPr="00DA3997">
              <w:t>Poaceae</w:t>
            </w:r>
          </w:p>
        </w:tc>
        <w:tc>
          <w:tcPr>
            <w:tcW w:w="2660" w:type="dxa"/>
            <w:noWrap/>
            <w:hideMark/>
          </w:tcPr>
          <w:p w14:paraId="1C2EA4E2"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cusickii</w:t>
            </w:r>
          </w:p>
        </w:tc>
        <w:tc>
          <w:tcPr>
            <w:tcW w:w="640" w:type="dxa"/>
            <w:noWrap/>
            <w:hideMark/>
          </w:tcPr>
          <w:p w14:paraId="44783DEE" w14:textId="77777777" w:rsidR="00BA6F4B" w:rsidRPr="00DA3997" w:rsidRDefault="00BA6F4B" w:rsidP="00BE6F82">
            <w:pPr>
              <w:pStyle w:val="DokTabellentext"/>
            </w:pPr>
            <w:r w:rsidRPr="00DA3997">
              <w:t>99.45</w:t>
            </w:r>
          </w:p>
        </w:tc>
        <w:tc>
          <w:tcPr>
            <w:tcW w:w="700" w:type="dxa"/>
            <w:noWrap/>
            <w:hideMark/>
          </w:tcPr>
          <w:p w14:paraId="53ECA668" w14:textId="77777777" w:rsidR="00BA6F4B" w:rsidRPr="00DA3997" w:rsidRDefault="00BA6F4B" w:rsidP="00BE6F82">
            <w:pPr>
              <w:pStyle w:val="DokTabellentext"/>
            </w:pPr>
            <w:r w:rsidRPr="00DA3997">
              <w:t>985</w:t>
            </w:r>
          </w:p>
        </w:tc>
        <w:tc>
          <w:tcPr>
            <w:tcW w:w="780" w:type="dxa"/>
            <w:noWrap/>
            <w:hideMark/>
          </w:tcPr>
          <w:p w14:paraId="38B8C08B" w14:textId="77777777" w:rsidR="00BA6F4B" w:rsidRPr="00DA3997" w:rsidRDefault="00BA6F4B" w:rsidP="00BE6F82">
            <w:pPr>
              <w:pStyle w:val="DokTabellentext"/>
            </w:pPr>
            <w:r w:rsidRPr="00DA3997">
              <w:t>FALSE</w:t>
            </w:r>
          </w:p>
        </w:tc>
        <w:tc>
          <w:tcPr>
            <w:tcW w:w="1040" w:type="dxa"/>
            <w:noWrap/>
            <w:hideMark/>
          </w:tcPr>
          <w:p w14:paraId="22BF6964" w14:textId="77777777" w:rsidR="00BA6F4B" w:rsidRPr="00DA3997" w:rsidRDefault="00BA6F4B" w:rsidP="00BE6F82">
            <w:pPr>
              <w:pStyle w:val="DokTabellentext"/>
            </w:pPr>
            <w:r w:rsidRPr="00DA3997">
              <w:t>rbcLa</w:t>
            </w:r>
          </w:p>
        </w:tc>
      </w:tr>
      <w:tr w:rsidR="00BA6F4B" w:rsidRPr="00DA3997" w14:paraId="55B329E3" w14:textId="77777777" w:rsidTr="00BE6F82">
        <w:trPr>
          <w:trHeight w:val="290"/>
        </w:trPr>
        <w:tc>
          <w:tcPr>
            <w:tcW w:w="1380" w:type="dxa"/>
            <w:noWrap/>
            <w:hideMark/>
          </w:tcPr>
          <w:p w14:paraId="049A5F9E" w14:textId="77777777" w:rsidR="00BA6F4B" w:rsidRPr="00DA3997" w:rsidRDefault="00BA6F4B" w:rsidP="00BE6F82">
            <w:pPr>
              <w:pStyle w:val="DokTabellentext"/>
            </w:pPr>
            <w:r w:rsidRPr="00DA3997">
              <w:t>SWFRG029-19</w:t>
            </w:r>
          </w:p>
        </w:tc>
        <w:tc>
          <w:tcPr>
            <w:tcW w:w="1480" w:type="dxa"/>
            <w:noWrap/>
            <w:hideMark/>
          </w:tcPr>
          <w:p w14:paraId="3152E5E6" w14:textId="77777777" w:rsidR="00BA6F4B" w:rsidRPr="00DA3997" w:rsidRDefault="00BA6F4B" w:rsidP="00BE6F82">
            <w:pPr>
              <w:pStyle w:val="DokTabellentext"/>
            </w:pPr>
            <w:r w:rsidRPr="00DA3997">
              <w:t>Poaceae</w:t>
            </w:r>
          </w:p>
        </w:tc>
        <w:tc>
          <w:tcPr>
            <w:tcW w:w="2260" w:type="dxa"/>
            <w:noWrap/>
            <w:hideMark/>
          </w:tcPr>
          <w:p w14:paraId="544A768E"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47B302CC" w14:textId="77777777" w:rsidR="00BA6F4B" w:rsidRPr="00DA3997" w:rsidRDefault="00BA6F4B" w:rsidP="00BE6F82">
            <w:pPr>
              <w:pStyle w:val="DokTabellentext"/>
            </w:pPr>
            <w:r w:rsidRPr="00DA3997">
              <w:t>POA167-10</w:t>
            </w:r>
          </w:p>
        </w:tc>
        <w:tc>
          <w:tcPr>
            <w:tcW w:w="1160" w:type="dxa"/>
            <w:noWrap/>
            <w:hideMark/>
          </w:tcPr>
          <w:p w14:paraId="397F2473" w14:textId="77777777" w:rsidR="00BA6F4B" w:rsidRPr="00DA3997" w:rsidRDefault="00BA6F4B" w:rsidP="00BE6F82">
            <w:pPr>
              <w:pStyle w:val="DokTabellentext"/>
            </w:pPr>
            <w:r w:rsidRPr="00DA3997">
              <w:t>Poaceae</w:t>
            </w:r>
          </w:p>
        </w:tc>
        <w:tc>
          <w:tcPr>
            <w:tcW w:w="2660" w:type="dxa"/>
            <w:noWrap/>
            <w:hideMark/>
          </w:tcPr>
          <w:p w14:paraId="5DA62F89"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marcida</w:t>
            </w:r>
          </w:p>
        </w:tc>
        <w:tc>
          <w:tcPr>
            <w:tcW w:w="640" w:type="dxa"/>
            <w:noWrap/>
            <w:hideMark/>
          </w:tcPr>
          <w:p w14:paraId="4B7A79DA" w14:textId="77777777" w:rsidR="00BA6F4B" w:rsidRPr="00DA3997" w:rsidRDefault="00BA6F4B" w:rsidP="00BE6F82">
            <w:pPr>
              <w:pStyle w:val="DokTabellentext"/>
            </w:pPr>
            <w:r w:rsidRPr="00DA3997">
              <w:t>99.45</w:t>
            </w:r>
          </w:p>
        </w:tc>
        <w:tc>
          <w:tcPr>
            <w:tcW w:w="700" w:type="dxa"/>
            <w:noWrap/>
            <w:hideMark/>
          </w:tcPr>
          <w:p w14:paraId="34A18D4B" w14:textId="77777777" w:rsidR="00BA6F4B" w:rsidRPr="00DA3997" w:rsidRDefault="00BA6F4B" w:rsidP="00BE6F82">
            <w:pPr>
              <w:pStyle w:val="DokTabellentext"/>
            </w:pPr>
            <w:r w:rsidRPr="00DA3997">
              <w:t>985</w:t>
            </w:r>
          </w:p>
        </w:tc>
        <w:tc>
          <w:tcPr>
            <w:tcW w:w="780" w:type="dxa"/>
            <w:noWrap/>
            <w:hideMark/>
          </w:tcPr>
          <w:p w14:paraId="34B63BB5" w14:textId="77777777" w:rsidR="00BA6F4B" w:rsidRPr="00DA3997" w:rsidRDefault="00BA6F4B" w:rsidP="00BE6F82">
            <w:pPr>
              <w:pStyle w:val="DokTabellentext"/>
            </w:pPr>
            <w:r w:rsidRPr="00DA3997">
              <w:t>FALSE</w:t>
            </w:r>
          </w:p>
        </w:tc>
        <w:tc>
          <w:tcPr>
            <w:tcW w:w="1040" w:type="dxa"/>
            <w:noWrap/>
            <w:hideMark/>
          </w:tcPr>
          <w:p w14:paraId="4E1D50D7" w14:textId="77777777" w:rsidR="00BA6F4B" w:rsidRPr="00DA3997" w:rsidRDefault="00BA6F4B" w:rsidP="00BE6F82">
            <w:pPr>
              <w:pStyle w:val="DokTabellentext"/>
            </w:pPr>
            <w:r w:rsidRPr="00DA3997">
              <w:t>rbcLa</w:t>
            </w:r>
          </w:p>
        </w:tc>
      </w:tr>
      <w:tr w:rsidR="00BA6F4B" w:rsidRPr="00DA3997" w14:paraId="640D26D9" w14:textId="77777777" w:rsidTr="00BE6F82">
        <w:trPr>
          <w:trHeight w:val="290"/>
        </w:trPr>
        <w:tc>
          <w:tcPr>
            <w:tcW w:w="1380" w:type="dxa"/>
            <w:noWrap/>
            <w:hideMark/>
          </w:tcPr>
          <w:p w14:paraId="555AC4E0" w14:textId="77777777" w:rsidR="00BA6F4B" w:rsidRPr="00DA3997" w:rsidRDefault="00BA6F4B" w:rsidP="00BE6F82">
            <w:pPr>
              <w:pStyle w:val="DokTabellentext"/>
            </w:pPr>
            <w:r w:rsidRPr="00DA3997">
              <w:t>SWFRG029-19</w:t>
            </w:r>
          </w:p>
        </w:tc>
        <w:tc>
          <w:tcPr>
            <w:tcW w:w="1480" w:type="dxa"/>
            <w:noWrap/>
            <w:hideMark/>
          </w:tcPr>
          <w:p w14:paraId="163FB64B" w14:textId="77777777" w:rsidR="00BA6F4B" w:rsidRPr="00DA3997" w:rsidRDefault="00BA6F4B" w:rsidP="00BE6F82">
            <w:pPr>
              <w:pStyle w:val="DokTabellentext"/>
            </w:pPr>
            <w:r w:rsidRPr="00DA3997">
              <w:t>Poaceae</w:t>
            </w:r>
          </w:p>
        </w:tc>
        <w:tc>
          <w:tcPr>
            <w:tcW w:w="2260" w:type="dxa"/>
            <w:noWrap/>
            <w:hideMark/>
          </w:tcPr>
          <w:p w14:paraId="25412AD2"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50149062" w14:textId="77777777" w:rsidR="00BA6F4B" w:rsidRPr="00DA3997" w:rsidRDefault="00BA6F4B" w:rsidP="00BE6F82">
            <w:pPr>
              <w:pStyle w:val="DokTabellentext"/>
            </w:pPr>
            <w:r w:rsidRPr="00DA3997">
              <w:t>POA166-10</w:t>
            </w:r>
          </w:p>
        </w:tc>
        <w:tc>
          <w:tcPr>
            <w:tcW w:w="1160" w:type="dxa"/>
            <w:noWrap/>
            <w:hideMark/>
          </w:tcPr>
          <w:p w14:paraId="3FF3CE20" w14:textId="77777777" w:rsidR="00BA6F4B" w:rsidRPr="00DA3997" w:rsidRDefault="00BA6F4B" w:rsidP="00BE6F82">
            <w:pPr>
              <w:pStyle w:val="DokTabellentext"/>
            </w:pPr>
            <w:r w:rsidRPr="00DA3997">
              <w:t>Poaceae</w:t>
            </w:r>
          </w:p>
        </w:tc>
        <w:tc>
          <w:tcPr>
            <w:tcW w:w="2660" w:type="dxa"/>
            <w:noWrap/>
            <w:hideMark/>
          </w:tcPr>
          <w:p w14:paraId="07378941"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howellii</w:t>
            </w:r>
          </w:p>
        </w:tc>
        <w:tc>
          <w:tcPr>
            <w:tcW w:w="640" w:type="dxa"/>
            <w:noWrap/>
            <w:hideMark/>
          </w:tcPr>
          <w:p w14:paraId="78993E1A" w14:textId="77777777" w:rsidR="00BA6F4B" w:rsidRPr="00DA3997" w:rsidRDefault="00BA6F4B" w:rsidP="00BE6F82">
            <w:pPr>
              <w:pStyle w:val="DokTabellentext"/>
            </w:pPr>
            <w:r w:rsidRPr="00DA3997">
              <w:t>99.45</w:t>
            </w:r>
          </w:p>
        </w:tc>
        <w:tc>
          <w:tcPr>
            <w:tcW w:w="700" w:type="dxa"/>
            <w:noWrap/>
            <w:hideMark/>
          </w:tcPr>
          <w:p w14:paraId="29F07431" w14:textId="77777777" w:rsidR="00BA6F4B" w:rsidRPr="00DA3997" w:rsidRDefault="00BA6F4B" w:rsidP="00BE6F82">
            <w:pPr>
              <w:pStyle w:val="DokTabellentext"/>
            </w:pPr>
            <w:r w:rsidRPr="00DA3997">
              <w:t>985</w:t>
            </w:r>
          </w:p>
        </w:tc>
        <w:tc>
          <w:tcPr>
            <w:tcW w:w="780" w:type="dxa"/>
            <w:noWrap/>
            <w:hideMark/>
          </w:tcPr>
          <w:p w14:paraId="08A64250" w14:textId="77777777" w:rsidR="00BA6F4B" w:rsidRPr="00DA3997" w:rsidRDefault="00BA6F4B" w:rsidP="00BE6F82">
            <w:pPr>
              <w:pStyle w:val="DokTabellentext"/>
            </w:pPr>
            <w:r w:rsidRPr="00DA3997">
              <w:t>FALSE</w:t>
            </w:r>
          </w:p>
        </w:tc>
        <w:tc>
          <w:tcPr>
            <w:tcW w:w="1040" w:type="dxa"/>
            <w:noWrap/>
            <w:hideMark/>
          </w:tcPr>
          <w:p w14:paraId="6D4AA79D" w14:textId="77777777" w:rsidR="00BA6F4B" w:rsidRPr="00DA3997" w:rsidRDefault="00BA6F4B" w:rsidP="00BE6F82">
            <w:pPr>
              <w:pStyle w:val="DokTabellentext"/>
            </w:pPr>
            <w:r w:rsidRPr="00DA3997">
              <w:t>rbcLa</w:t>
            </w:r>
          </w:p>
        </w:tc>
      </w:tr>
      <w:tr w:rsidR="00BA6F4B" w:rsidRPr="00DA3997" w14:paraId="5D08DDF2" w14:textId="77777777" w:rsidTr="00BE6F82">
        <w:trPr>
          <w:trHeight w:val="290"/>
        </w:trPr>
        <w:tc>
          <w:tcPr>
            <w:tcW w:w="1380" w:type="dxa"/>
            <w:noWrap/>
            <w:hideMark/>
          </w:tcPr>
          <w:p w14:paraId="67983390" w14:textId="77777777" w:rsidR="00BA6F4B" w:rsidRPr="00DA3997" w:rsidRDefault="00BA6F4B" w:rsidP="00BE6F82">
            <w:pPr>
              <w:pStyle w:val="DokTabellentext"/>
            </w:pPr>
            <w:r w:rsidRPr="00DA3997">
              <w:t>SWFRG029-19</w:t>
            </w:r>
          </w:p>
        </w:tc>
        <w:tc>
          <w:tcPr>
            <w:tcW w:w="1480" w:type="dxa"/>
            <w:noWrap/>
            <w:hideMark/>
          </w:tcPr>
          <w:p w14:paraId="54FF0842" w14:textId="77777777" w:rsidR="00BA6F4B" w:rsidRPr="00DA3997" w:rsidRDefault="00BA6F4B" w:rsidP="00BE6F82">
            <w:pPr>
              <w:pStyle w:val="DokTabellentext"/>
            </w:pPr>
            <w:r w:rsidRPr="00DA3997">
              <w:t>Poaceae</w:t>
            </w:r>
          </w:p>
        </w:tc>
        <w:tc>
          <w:tcPr>
            <w:tcW w:w="2260" w:type="dxa"/>
            <w:noWrap/>
            <w:hideMark/>
          </w:tcPr>
          <w:p w14:paraId="56ECA9DC"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503D4D9D" w14:textId="77777777" w:rsidR="00BA6F4B" w:rsidRPr="00DA3997" w:rsidRDefault="00BA6F4B" w:rsidP="00BE6F82">
            <w:pPr>
              <w:pStyle w:val="DokTabellentext"/>
            </w:pPr>
            <w:r w:rsidRPr="00DA3997">
              <w:t>POA158-10</w:t>
            </w:r>
          </w:p>
        </w:tc>
        <w:tc>
          <w:tcPr>
            <w:tcW w:w="1160" w:type="dxa"/>
            <w:noWrap/>
            <w:hideMark/>
          </w:tcPr>
          <w:p w14:paraId="5AD76111" w14:textId="77777777" w:rsidR="00BA6F4B" w:rsidRPr="00DA3997" w:rsidRDefault="00BA6F4B" w:rsidP="00BE6F82">
            <w:pPr>
              <w:pStyle w:val="DokTabellentext"/>
            </w:pPr>
            <w:r w:rsidRPr="00DA3997">
              <w:t>Poaceae</w:t>
            </w:r>
          </w:p>
        </w:tc>
        <w:tc>
          <w:tcPr>
            <w:tcW w:w="2660" w:type="dxa"/>
            <w:noWrap/>
            <w:hideMark/>
          </w:tcPr>
          <w:p w14:paraId="13B3ABA2"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macrantha</w:t>
            </w:r>
          </w:p>
        </w:tc>
        <w:tc>
          <w:tcPr>
            <w:tcW w:w="640" w:type="dxa"/>
            <w:noWrap/>
            <w:hideMark/>
          </w:tcPr>
          <w:p w14:paraId="6ECC3340" w14:textId="77777777" w:rsidR="00BA6F4B" w:rsidRPr="00DA3997" w:rsidRDefault="00BA6F4B" w:rsidP="00BE6F82">
            <w:pPr>
              <w:pStyle w:val="DokTabellentext"/>
            </w:pPr>
            <w:r w:rsidRPr="00DA3997">
              <w:t>99.45</w:t>
            </w:r>
          </w:p>
        </w:tc>
        <w:tc>
          <w:tcPr>
            <w:tcW w:w="700" w:type="dxa"/>
            <w:noWrap/>
            <w:hideMark/>
          </w:tcPr>
          <w:p w14:paraId="2AD71071" w14:textId="77777777" w:rsidR="00BA6F4B" w:rsidRPr="00DA3997" w:rsidRDefault="00BA6F4B" w:rsidP="00BE6F82">
            <w:pPr>
              <w:pStyle w:val="DokTabellentext"/>
            </w:pPr>
            <w:r w:rsidRPr="00DA3997">
              <w:t>985</w:t>
            </w:r>
          </w:p>
        </w:tc>
        <w:tc>
          <w:tcPr>
            <w:tcW w:w="780" w:type="dxa"/>
            <w:noWrap/>
            <w:hideMark/>
          </w:tcPr>
          <w:p w14:paraId="179E9200" w14:textId="77777777" w:rsidR="00BA6F4B" w:rsidRPr="00DA3997" w:rsidRDefault="00BA6F4B" w:rsidP="00BE6F82">
            <w:pPr>
              <w:pStyle w:val="DokTabellentext"/>
            </w:pPr>
            <w:r w:rsidRPr="00DA3997">
              <w:t>FALSE</w:t>
            </w:r>
          </w:p>
        </w:tc>
        <w:tc>
          <w:tcPr>
            <w:tcW w:w="1040" w:type="dxa"/>
            <w:noWrap/>
            <w:hideMark/>
          </w:tcPr>
          <w:p w14:paraId="3953C066" w14:textId="77777777" w:rsidR="00BA6F4B" w:rsidRPr="00DA3997" w:rsidRDefault="00BA6F4B" w:rsidP="00BE6F82">
            <w:pPr>
              <w:pStyle w:val="DokTabellentext"/>
            </w:pPr>
            <w:r w:rsidRPr="00DA3997">
              <w:t>rbcLa</w:t>
            </w:r>
          </w:p>
        </w:tc>
      </w:tr>
      <w:tr w:rsidR="00BA6F4B" w:rsidRPr="00DA3997" w14:paraId="74286A71" w14:textId="77777777" w:rsidTr="00BE6F82">
        <w:trPr>
          <w:trHeight w:val="290"/>
        </w:trPr>
        <w:tc>
          <w:tcPr>
            <w:tcW w:w="1380" w:type="dxa"/>
            <w:noWrap/>
            <w:hideMark/>
          </w:tcPr>
          <w:p w14:paraId="38378566" w14:textId="77777777" w:rsidR="00BA6F4B" w:rsidRPr="00DA3997" w:rsidRDefault="00BA6F4B" w:rsidP="00BE6F82">
            <w:pPr>
              <w:pStyle w:val="DokTabellentext"/>
            </w:pPr>
            <w:r w:rsidRPr="00DA3997">
              <w:t>SWFRG029-19</w:t>
            </w:r>
          </w:p>
        </w:tc>
        <w:tc>
          <w:tcPr>
            <w:tcW w:w="1480" w:type="dxa"/>
            <w:noWrap/>
            <w:hideMark/>
          </w:tcPr>
          <w:p w14:paraId="450576E4" w14:textId="77777777" w:rsidR="00BA6F4B" w:rsidRPr="00DA3997" w:rsidRDefault="00BA6F4B" w:rsidP="00BE6F82">
            <w:pPr>
              <w:pStyle w:val="DokTabellentext"/>
            </w:pPr>
            <w:r w:rsidRPr="00DA3997">
              <w:t>Poaceae</w:t>
            </w:r>
          </w:p>
        </w:tc>
        <w:tc>
          <w:tcPr>
            <w:tcW w:w="2260" w:type="dxa"/>
            <w:noWrap/>
            <w:hideMark/>
          </w:tcPr>
          <w:p w14:paraId="7DAEE4B0"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3988284D" w14:textId="77777777" w:rsidR="00BA6F4B" w:rsidRPr="00DA3997" w:rsidRDefault="00BA6F4B" w:rsidP="00BE6F82">
            <w:pPr>
              <w:pStyle w:val="DokTabellentext"/>
            </w:pPr>
            <w:r w:rsidRPr="00DA3997">
              <w:t>POA141-10</w:t>
            </w:r>
          </w:p>
        </w:tc>
        <w:tc>
          <w:tcPr>
            <w:tcW w:w="1160" w:type="dxa"/>
            <w:noWrap/>
            <w:hideMark/>
          </w:tcPr>
          <w:p w14:paraId="377EEF42" w14:textId="77777777" w:rsidR="00BA6F4B" w:rsidRPr="00DA3997" w:rsidRDefault="00BA6F4B" w:rsidP="00BE6F82">
            <w:pPr>
              <w:pStyle w:val="DokTabellentext"/>
            </w:pPr>
            <w:r w:rsidRPr="00DA3997">
              <w:t>Poaceae</w:t>
            </w:r>
          </w:p>
        </w:tc>
        <w:tc>
          <w:tcPr>
            <w:tcW w:w="2660" w:type="dxa"/>
            <w:noWrap/>
            <w:hideMark/>
          </w:tcPr>
          <w:p w14:paraId="1BAD964A"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sylvestris</w:t>
            </w:r>
          </w:p>
        </w:tc>
        <w:tc>
          <w:tcPr>
            <w:tcW w:w="640" w:type="dxa"/>
            <w:noWrap/>
            <w:hideMark/>
          </w:tcPr>
          <w:p w14:paraId="6D6B4A28" w14:textId="77777777" w:rsidR="00BA6F4B" w:rsidRPr="00DA3997" w:rsidRDefault="00BA6F4B" w:rsidP="00BE6F82">
            <w:pPr>
              <w:pStyle w:val="DokTabellentext"/>
            </w:pPr>
            <w:r w:rsidRPr="00DA3997">
              <w:t>99.45</w:t>
            </w:r>
          </w:p>
        </w:tc>
        <w:tc>
          <w:tcPr>
            <w:tcW w:w="700" w:type="dxa"/>
            <w:noWrap/>
            <w:hideMark/>
          </w:tcPr>
          <w:p w14:paraId="4808BFFD" w14:textId="77777777" w:rsidR="00BA6F4B" w:rsidRPr="00DA3997" w:rsidRDefault="00BA6F4B" w:rsidP="00BE6F82">
            <w:pPr>
              <w:pStyle w:val="DokTabellentext"/>
            </w:pPr>
            <w:r w:rsidRPr="00DA3997">
              <w:t>985</w:t>
            </w:r>
          </w:p>
        </w:tc>
        <w:tc>
          <w:tcPr>
            <w:tcW w:w="780" w:type="dxa"/>
            <w:noWrap/>
            <w:hideMark/>
          </w:tcPr>
          <w:p w14:paraId="12BA36A3" w14:textId="77777777" w:rsidR="00BA6F4B" w:rsidRPr="00DA3997" w:rsidRDefault="00BA6F4B" w:rsidP="00BE6F82">
            <w:pPr>
              <w:pStyle w:val="DokTabellentext"/>
            </w:pPr>
            <w:r w:rsidRPr="00DA3997">
              <w:t>FALSE</w:t>
            </w:r>
          </w:p>
        </w:tc>
        <w:tc>
          <w:tcPr>
            <w:tcW w:w="1040" w:type="dxa"/>
            <w:noWrap/>
            <w:hideMark/>
          </w:tcPr>
          <w:p w14:paraId="0CCECA02" w14:textId="77777777" w:rsidR="00BA6F4B" w:rsidRPr="00DA3997" w:rsidRDefault="00BA6F4B" w:rsidP="00BE6F82">
            <w:pPr>
              <w:pStyle w:val="DokTabellentext"/>
            </w:pPr>
            <w:r w:rsidRPr="00DA3997">
              <w:t>rbcLa</w:t>
            </w:r>
          </w:p>
        </w:tc>
      </w:tr>
      <w:tr w:rsidR="00BA6F4B" w:rsidRPr="00DA3997" w14:paraId="01788594" w14:textId="77777777" w:rsidTr="00BE6F82">
        <w:trPr>
          <w:trHeight w:val="290"/>
        </w:trPr>
        <w:tc>
          <w:tcPr>
            <w:tcW w:w="1380" w:type="dxa"/>
            <w:noWrap/>
            <w:hideMark/>
          </w:tcPr>
          <w:p w14:paraId="4D886856" w14:textId="77777777" w:rsidR="00BA6F4B" w:rsidRPr="00DA3997" w:rsidRDefault="00BA6F4B" w:rsidP="00BE6F82">
            <w:pPr>
              <w:pStyle w:val="DokTabellentext"/>
            </w:pPr>
            <w:r w:rsidRPr="00DA3997">
              <w:t>SWFRG029-19</w:t>
            </w:r>
          </w:p>
        </w:tc>
        <w:tc>
          <w:tcPr>
            <w:tcW w:w="1480" w:type="dxa"/>
            <w:noWrap/>
            <w:hideMark/>
          </w:tcPr>
          <w:p w14:paraId="05178BAE" w14:textId="77777777" w:rsidR="00BA6F4B" w:rsidRPr="00DA3997" w:rsidRDefault="00BA6F4B" w:rsidP="00BE6F82">
            <w:pPr>
              <w:pStyle w:val="DokTabellentext"/>
            </w:pPr>
            <w:r w:rsidRPr="00DA3997">
              <w:t>Poaceae</w:t>
            </w:r>
          </w:p>
        </w:tc>
        <w:tc>
          <w:tcPr>
            <w:tcW w:w="2260" w:type="dxa"/>
            <w:noWrap/>
            <w:hideMark/>
          </w:tcPr>
          <w:p w14:paraId="73563CEB"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4E6BF1BD" w14:textId="77777777" w:rsidR="00BA6F4B" w:rsidRPr="00DA3997" w:rsidRDefault="00BA6F4B" w:rsidP="00BE6F82">
            <w:pPr>
              <w:pStyle w:val="DokTabellentext"/>
            </w:pPr>
            <w:r w:rsidRPr="00DA3997">
              <w:t>POA117-10</w:t>
            </w:r>
          </w:p>
        </w:tc>
        <w:tc>
          <w:tcPr>
            <w:tcW w:w="1160" w:type="dxa"/>
            <w:noWrap/>
            <w:hideMark/>
          </w:tcPr>
          <w:p w14:paraId="1E25CEEE" w14:textId="77777777" w:rsidR="00BA6F4B" w:rsidRPr="00DA3997" w:rsidRDefault="00BA6F4B" w:rsidP="00BE6F82">
            <w:pPr>
              <w:pStyle w:val="DokTabellentext"/>
            </w:pPr>
            <w:r w:rsidRPr="00DA3997">
              <w:t>Poaceae</w:t>
            </w:r>
          </w:p>
        </w:tc>
        <w:tc>
          <w:tcPr>
            <w:tcW w:w="2660" w:type="dxa"/>
            <w:noWrap/>
            <w:hideMark/>
          </w:tcPr>
          <w:p w14:paraId="2B805030"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saltuensis</w:t>
            </w:r>
          </w:p>
        </w:tc>
        <w:tc>
          <w:tcPr>
            <w:tcW w:w="640" w:type="dxa"/>
            <w:noWrap/>
            <w:hideMark/>
          </w:tcPr>
          <w:p w14:paraId="7490FF1A" w14:textId="77777777" w:rsidR="00BA6F4B" w:rsidRPr="00DA3997" w:rsidRDefault="00BA6F4B" w:rsidP="00BE6F82">
            <w:pPr>
              <w:pStyle w:val="DokTabellentext"/>
            </w:pPr>
            <w:r w:rsidRPr="00DA3997">
              <w:t>99.45</w:t>
            </w:r>
          </w:p>
        </w:tc>
        <w:tc>
          <w:tcPr>
            <w:tcW w:w="700" w:type="dxa"/>
            <w:noWrap/>
            <w:hideMark/>
          </w:tcPr>
          <w:p w14:paraId="79977517" w14:textId="77777777" w:rsidR="00BA6F4B" w:rsidRPr="00DA3997" w:rsidRDefault="00BA6F4B" w:rsidP="00BE6F82">
            <w:pPr>
              <w:pStyle w:val="DokTabellentext"/>
            </w:pPr>
            <w:r w:rsidRPr="00DA3997">
              <w:t>985</w:t>
            </w:r>
          </w:p>
        </w:tc>
        <w:tc>
          <w:tcPr>
            <w:tcW w:w="780" w:type="dxa"/>
            <w:noWrap/>
            <w:hideMark/>
          </w:tcPr>
          <w:p w14:paraId="4273DBE1" w14:textId="77777777" w:rsidR="00BA6F4B" w:rsidRPr="00DA3997" w:rsidRDefault="00BA6F4B" w:rsidP="00BE6F82">
            <w:pPr>
              <w:pStyle w:val="DokTabellentext"/>
            </w:pPr>
            <w:r w:rsidRPr="00DA3997">
              <w:t>FALSE</w:t>
            </w:r>
          </w:p>
        </w:tc>
        <w:tc>
          <w:tcPr>
            <w:tcW w:w="1040" w:type="dxa"/>
            <w:noWrap/>
            <w:hideMark/>
          </w:tcPr>
          <w:p w14:paraId="71C72F8F" w14:textId="77777777" w:rsidR="00BA6F4B" w:rsidRPr="00DA3997" w:rsidRDefault="00BA6F4B" w:rsidP="00BE6F82">
            <w:pPr>
              <w:pStyle w:val="DokTabellentext"/>
            </w:pPr>
            <w:r w:rsidRPr="00DA3997">
              <w:t>rbcLa</w:t>
            </w:r>
          </w:p>
        </w:tc>
      </w:tr>
      <w:tr w:rsidR="00BA6F4B" w:rsidRPr="00DA3997" w14:paraId="668FD9F5" w14:textId="77777777" w:rsidTr="00BE6F82">
        <w:trPr>
          <w:trHeight w:val="290"/>
        </w:trPr>
        <w:tc>
          <w:tcPr>
            <w:tcW w:w="1380" w:type="dxa"/>
            <w:noWrap/>
            <w:hideMark/>
          </w:tcPr>
          <w:p w14:paraId="07A91F5D" w14:textId="77777777" w:rsidR="00BA6F4B" w:rsidRPr="00DA3997" w:rsidRDefault="00BA6F4B" w:rsidP="00BE6F82">
            <w:pPr>
              <w:pStyle w:val="DokTabellentext"/>
            </w:pPr>
            <w:r w:rsidRPr="00DA3997">
              <w:t>SWFRG029-19</w:t>
            </w:r>
          </w:p>
        </w:tc>
        <w:tc>
          <w:tcPr>
            <w:tcW w:w="1480" w:type="dxa"/>
            <w:noWrap/>
            <w:hideMark/>
          </w:tcPr>
          <w:p w14:paraId="7E24E6C8" w14:textId="77777777" w:rsidR="00BA6F4B" w:rsidRPr="00DA3997" w:rsidRDefault="00BA6F4B" w:rsidP="00BE6F82">
            <w:pPr>
              <w:pStyle w:val="DokTabellentext"/>
            </w:pPr>
            <w:r w:rsidRPr="00DA3997">
              <w:t>Poaceae</w:t>
            </w:r>
          </w:p>
        </w:tc>
        <w:tc>
          <w:tcPr>
            <w:tcW w:w="2260" w:type="dxa"/>
            <w:noWrap/>
            <w:hideMark/>
          </w:tcPr>
          <w:p w14:paraId="68B6949B"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3F6FEFFA" w14:textId="77777777" w:rsidR="00BA6F4B" w:rsidRPr="00DA3997" w:rsidRDefault="00BA6F4B" w:rsidP="00BE6F82">
            <w:pPr>
              <w:pStyle w:val="DokTabellentext"/>
            </w:pPr>
            <w:r w:rsidRPr="00DA3997">
              <w:t>POA107-10</w:t>
            </w:r>
          </w:p>
        </w:tc>
        <w:tc>
          <w:tcPr>
            <w:tcW w:w="1160" w:type="dxa"/>
            <w:noWrap/>
            <w:hideMark/>
          </w:tcPr>
          <w:p w14:paraId="4456125A" w14:textId="77777777" w:rsidR="00BA6F4B" w:rsidRPr="00DA3997" w:rsidRDefault="00BA6F4B" w:rsidP="00BE6F82">
            <w:pPr>
              <w:pStyle w:val="DokTabellentext"/>
            </w:pPr>
            <w:r w:rsidRPr="00DA3997">
              <w:t>Poaceae</w:t>
            </w:r>
          </w:p>
        </w:tc>
        <w:tc>
          <w:tcPr>
            <w:tcW w:w="2660" w:type="dxa"/>
            <w:noWrap/>
            <w:hideMark/>
          </w:tcPr>
          <w:p w14:paraId="350AD9F1"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lsodes</w:t>
            </w:r>
          </w:p>
        </w:tc>
        <w:tc>
          <w:tcPr>
            <w:tcW w:w="640" w:type="dxa"/>
            <w:noWrap/>
            <w:hideMark/>
          </w:tcPr>
          <w:p w14:paraId="7C57C4D2" w14:textId="77777777" w:rsidR="00BA6F4B" w:rsidRPr="00DA3997" w:rsidRDefault="00BA6F4B" w:rsidP="00BE6F82">
            <w:pPr>
              <w:pStyle w:val="DokTabellentext"/>
            </w:pPr>
            <w:r w:rsidRPr="00DA3997">
              <w:t>99.45</w:t>
            </w:r>
          </w:p>
        </w:tc>
        <w:tc>
          <w:tcPr>
            <w:tcW w:w="700" w:type="dxa"/>
            <w:noWrap/>
            <w:hideMark/>
          </w:tcPr>
          <w:p w14:paraId="4E269710" w14:textId="77777777" w:rsidR="00BA6F4B" w:rsidRPr="00DA3997" w:rsidRDefault="00BA6F4B" w:rsidP="00BE6F82">
            <w:pPr>
              <w:pStyle w:val="DokTabellentext"/>
            </w:pPr>
            <w:r w:rsidRPr="00DA3997">
              <w:t>985</w:t>
            </w:r>
          </w:p>
        </w:tc>
        <w:tc>
          <w:tcPr>
            <w:tcW w:w="780" w:type="dxa"/>
            <w:noWrap/>
            <w:hideMark/>
          </w:tcPr>
          <w:p w14:paraId="397E1482" w14:textId="77777777" w:rsidR="00BA6F4B" w:rsidRPr="00DA3997" w:rsidRDefault="00BA6F4B" w:rsidP="00BE6F82">
            <w:pPr>
              <w:pStyle w:val="DokTabellentext"/>
            </w:pPr>
            <w:r w:rsidRPr="00DA3997">
              <w:t>FALSE</w:t>
            </w:r>
          </w:p>
        </w:tc>
        <w:tc>
          <w:tcPr>
            <w:tcW w:w="1040" w:type="dxa"/>
            <w:noWrap/>
            <w:hideMark/>
          </w:tcPr>
          <w:p w14:paraId="34E594F2" w14:textId="77777777" w:rsidR="00BA6F4B" w:rsidRPr="00DA3997" w:rsidRDefault="00BA6F4B" w:rsidP="00BE6F82">
            <w:pPr>
              <w:pStyle w:val="DokTabellentext"/>
            </w:pPr>
            <w:r w:rsidRPr="00DA3997">
              <w:t>rbcLa</w:t>
            </w:r>
          </w:p>
        </w:tc>
      </w:tr>
      <w:tr w:rsidR="00BA6F4B" w:rsidRPr="00DA3997" w14:paraId="772BB047" w14:textId="77777777" w:rsidTr="00BE6F82">
        <w:trPr>
          <w:trHeight w:val="290"/>
        </w:trPr>
        <w:tc>
          <w:tcPr>
            <w:tcW w:w="1380" w:type="dxa"/>
            <w:noWrap/>
            <w:hideMark/>
          </w:tcPr>
          <w:p w14:paraId="37A9883C" w14:textId="77777777" w:rsidR="00BA6F4B" w:rsidRPr="00DA3997" w:rsidRDefault="00BA6F4B" w:rsidP="00BE6F82">
            <w:pPr>
              <w:pStyle w:val="DokTabellentext"/>
            </w:pPr>
            <w:r w:rsidRPr="00DA3997">
              <w:t>SWFRG029-19</w:t>
            </w:r>
          </w:p>
        </w:tc>
        <w:tc>
          <w:tcPr>
            <w:tcW w:w="1480" w:type="dxa"/>
            <w:noWrap/>
            <w:hideMark/>
          </w:tcPr>
          <w:p w14:paraId="7DDC45C7" w14:textId="77777777" w:rsidR="00BA6F4B" w:rsidRPr="00DA3997" w:rsidRDefault="00BA6F4B" w:rsidP="00BE6F82">
            <w:pPr>
              <w:pStyle w:val="DokTabellentext"/>
            </w:pPr>
            <w:r w:rsidRPr="00DA3997">
              <w:t>Poaceae</w:t>
            </w:r>
          </w:p>
        </w:tc>
        <w:tc>
          <w:tcPr>
            <w:tcW w:w="2260" w:type="dxa"/>
            <w:noWrap/>
            <w:hideMark/>
          </w:tcPr>
          <w:p w14:paraId="066DD749"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3EE8C5E4" w14:textId="77777777" w:rsidR="00BA6F4B" w:rsidRPr="00DA3997" w:rsidRDefault="00BA6F4B" w:rsidP="00BE6F82">
            <w:pPr>
              <w:pStyle w:val="DokTabellentext"/>
            </w:pPr>
            <w:r w:rsidRPr="00DA3997">
              <w:t>POA046-10</w:t>
            </w:r>
          </w:p>
        </w:tc>
        <w:tc>
          <w:tcPr>
            <w:tcW w:w="1160" w:type="dxa"/>
            <w:noWrap/>
            <w:hideMark/>
          </w:tcPr>
          <w:p w14:paraId="02FC826A" w14:textId="77777777" w:rsidR="00BA6F4B" w:rsidRPr="00DA3997" w:rsidRDefault="00BA6F4B" w:rsidP="00BE6F82">
            <w:pPr>
              <w:pStyle w:val="DokTabellentext"/>
            </w:pPr>
            <w:r w:rsidRPr="00DA3997">
              <w:t>Poaceae</w:t>
            </w:r>
          </w:p>
        </w:tc>
        <w:tc>
          <w:tcPr>
            <w:tcW w:w="2660" w:type="dxa"/>
            <w:noWrap/>
            <w:hideMark/>
          </w:tcPr>
          <w:p w14:paraId="2C23D408"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lsodes</w:t>
            </w:r>
          </w:p>
        </w:tc>
        <w:tc>
          <w:tcPr>
            <w:tcW w:w="640" w:type="dxa"/>
            <w:noWrap/>
            <w:hideMark/>
          </w:tcPr>
          <w:p w14:paraId="758A013C" w14:textId="77777777" w:rsidR="00BA6F4B" w:rsidRPr="00DA3997" w:rsidRDefault="00BA6F4B" w:rsidP="00BE6F82">
            <w:pPr>
              <w:pStyle w:val="DokTabellentext"/>
            </w:pPr>
            <w:r w:rsidRPr="00DA3997">
              <w:t>99.45</w:t>
            </w:r>
          </w:p>
        </w:tc>
        <w:tc>
          <w:tcPr>
            <w:tcW w:w="700" w:type="dxa"/>
            <w:noWrap/>
            <w:hideMark/>
          </w:tcPr>
          <w:p w14:paraId="4A5E52D5" w14:textId="77777777" w:rsidR="00BA6F4B" w:rsidRPr="00DA3997" w:rsidRDefault="00BA6F4B" w:rsidP="00BE6F82">
            <w:pPr>
              <w:pStyle w:val="DokTabellentext"/>
            </w:pPr>
            <w:r w:rsidRPr="00DA3997">
              <w:t>985</w:t>
            </w:r>
          </w:p>
        </w:tc>
        <w:tc>
          <w:tcPr>
            <w:tcW w:w="780" w:type="dxa"/>
            <w:noWrap/>
            <w:hideMark/>
          </w:tcPr>
          <w:p w14:paraId="1F9C8EEC" w14:textId="77777777" w:rsidR="00BA6F4B" w:rsidRPr="00DA3997" w:rsidRDefault="00BA6F4B" w:rsidP="00BE6F82">
            <w:pPr>
              <w:pStyle w:val="DokTabellentext"/>
            </w:pPr>
            <w:r w:rsidRPr="00DA3997">
              <w:t>FALSE</w:t>
            </w:r>
          </w:p>
        </w:tc>
        <w:tc>
          <w:tcPr>
            <w:tcW w:w="1040" w:type="dxa"/>
            <w:noWrap/>
            <w:hideMark/>
          </w:tcPr>
          <w:p w14:paraId="5423A988" w14:textId="77777777" w:rsidR="00BA6F4B" w:rsidRPr="00DA3997" w:rsidRDefault="00BA6F4B" w:rsidP="00BE6F82">
            <w:pPr>
              <w:pStyle w:val="DokTabellentext"/>
            </w:pPr>
            <w:r w:rsidRPr="00DA3997">
              <w:t>rbcLa</w:t>
            </w:r>
          </w:p>
        </w:tc>
      </w:tr>
      <w:tr w:rsidR="00BA6F4B" w:rsidRPr="00DA3997" w14:paraId="62AF335A" w14:textId="77777777" w:rsidTr="00BE6F82">
        <w:trPr>
          <w:trHeight w:val="290"/>
        </w:trPr>
        <w:tc>
          <w:tcPr>
            <w:tcW w:w="1380" w:type="dxa"/>
            <w:noWrap/>
            <w:hideMark/>
          </w:tcPr>
          <w:p w14:paraId="621686E2" w14:textId="77777777" w:rsidR="00BA6F4B" w:rsidRPr="00DA3997" w:rsidRDefault="00BA6F4B" w:rsidP="00BE6F82">
            <w:pPr>
              <w:pStyle w:val="DokTabellentext"/>
            </w:pPr>
            <w:r w:rsidRPr="00DA3997">
              <w:t>SWFRG029-19</w:t>
            </w:r>
          </w:p>
        </w:tc>
        <w:tc>
          <w:tcPr>
            <w:tcW w:w="1480" w:type="dxa"/>
            <w:noWrap/>
            <w:hideMark/>
          </w:tcPr>
          <w:p w14:paraId="154165F2" w14:textId="77777777" w:rsidR="00BA6F4B" w:rsidRPr="00DA3997" w:rsidRDefault="00BA6F4B" w:rsidP="00BE6F82">
            <w:pPr>
              <w:pStyle w:val="DokTabellentext"/>
            </w:pPr>
            <w:r w:rsidRPr="00DA3997">
              <w:t>Poaceae</w:t>
            </w:r>
          </w:p>
        </w:tc>
        <w:tc>
          <w:tcPr>
            <w:tcW w:w="2260" w:type="dxa"/>
            <w:noWrap/>
            <w:hideMark/>
          </w:tcPr>
          <w:p w14:paraId="08F0A03A"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123F8419" w14:textId="77777777" w:rsidR="00BA6F4B" w:rsidRPr="00DA3997" w:rsidRDefault="00BA6F4B" w:rsidP="00BE6F82">
            <w:pPr>
              <w:pStyle w:val="DokTabellentext"/>
            </w:pPr>
            <w:r w:rsidRPr="00DA3997">
              <w:t>FCA492-10</w:t>
            </w:r>
          </w:p>
        </w:tc>
        <w:tc>
          <w:tcPr>
            <w:tcW w:w="1160" w:type="dxa"/>
            <w:noWrap/>
            <w:hideMark/>
          </w:tcPr>
          <w:p w14:paraId="29BB814F" w14:textId="77777777" w:rsidR="00BA6F4B" w:rsidRPr="00DA3997" w:rsidRDefault="00BA6F4B" w:rsidP="00BE6F82">
            <w:pPr>
              <w:pStyle w:val="DokTabellentext"/>
            </w:pPr>
            <w:r w:rsidRPr="00DA3997">
              <w:t>Poaceae</w:t>
            </w:r>
          </w:p>
        </w:tc>
        <w:tc>
          <w:tcPr>
            <w:tcW w:w="2660" w:type="dxa"/>
            <w:noWrap/>
            <w:hideMark/>
          </w:tcPr>
          <w:p w14:paraId="195C7F74"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aucispicula</w:t>
            </w:r>
          </w:p>
        </w:tc>
        <w:tc>
          <w:tcPr>
            <w:tcW w:w="640" w:type="dxa"/>
            <w:noWrap/>
            <w:hideMark/>
          </w:tcPr>
          <w:p w14:paraId="0C92511F" w14:textId="77777777" w:rsidR="00BA6F4B" w:rsidRPr="00DA3997" w:rsidRDefault="00BA6F4B" w:rsidP="00BE6F82">
            <w:pPr>
              <w:pStyle w:val="DokTabellentext"/>
            </w:pPr>
            <w:r w:rsidRPr="00DA3997">
              <w:t>99.45</w:t>
            </w:r>
          </w:p>
        </w:tc>
        <w:tc>
          <w:tcPr>
            <w:tcW w:w="700" w:type="dxa"/>
            <w:noWrap/>
            <w:hideMark/>
          </w:tcPr>
          <w:p w14:paraId="643ECCC7" w14:textId="77777777" w:rsidR="00BA6F4B" w:rsidRPr="00DA3997" w:rsidRDefault="00BA6F4B" w:rsidP="00BE6F82">
            <w:pPr>
              <w:pStyle w:val="DokTabellentext"/>
            </w:pPr>
            <w:r w:rsidRPr="00DA3997">
              <w:t>985</w:t>
            </w:r>
          </w:p>
        </w:tc>
        <w:tc>
          <w:tcPr>
            <w:tcW w:w="780" w:type="dxa"/>
            <w:noWrap/>
            <w:hideMark/>
          </w:tcPr>
          <w:p w14:paraId="5842E92D" w14:textId="77777777" w:rsidR="00BA6F4B" w:rsidRPr="00DA3997" w:rsidRDefault="00BA6F4B" w:rsidP="00BE6F82">
            <w:pPr>
              <w:pStyle w:val="DokTabellentext"/>
            </w:pPr>
            <w:r w:rsidRPr="00DA3997">
              <w:t>FALSE</w:t>
            </w:r>
          </w:p>
        </w:tc>
        <w:tc>
          <w:tcPr>
            <w:tcW w:w="1040" w:type="dxa"/>
            <w:noWrap/>
            <w:hideMark/>
          </w:tcPr>
          <w:p w14:paraId="19F838FE" w14:textId="77777777" w:rsidR="00BA6F4B" w:rsidRPr="00DA3997" w:rsidRDefault="00BA6F4B" w:rsidP="00BE6F82">
            <w:pPr>
              <w:pStyle w:val="DokTabellentext"/>
            </w:pPr>
            <w:r w:rsidRPr="00DA3997">
              <w:t>rbcLa</w:t>
            </w:r>
          </w:p>
        </w:tc>
      </w:tr>
      <w:tr w:rsidR="00BA6F4B" w:rsidRPr="00DA3997" w14:paraId="59B4B58D" w14:textId="77777777" w:rsidTr="00BE6F82">
        <w:trPr>
          <w:trHeight w:val="290"/>
        </w:trPr>
        <w:tc>
          <w:tcPr>
            <w:tcW w:w="1380" w:type="dxa"/>
            <w:noWrap/>
            <w:hideMark/>
          </w:tcPr>
          <w:p w14:paraId="7651DDAE" w14:textId="77777777" w:rsidR="00BA6F4B" w:rsidRPr="00DA3997" w:rsidRDefault="00BA6F4B" w:rsidP="00BE6F82">
            <w:pPr>
              <w:pStyle w:val="DokTabellentext"/>
            </w:pPr>
            <w:r w:rsidRPr="00DA3997">
              <w:lastRenderedPageBreak/>
              <w:t>SWFRG029-19</w:t>
            </w:r>
          </w:p>
        </w:tc>
        <w:tc>
          <w:tcPr>
            <w:tcW w:w="1480" w:type="dxa"/>
            <w:noWrap/>
            <w:hideMark/>
          </w:tcPr>
          <w:p w14:paraId="3DB2622F" w14:textId="77777777" w:rsidR="00BA6F4B" w:rsidRPr="00DA3997" w:rsidRDefault="00BA6F4B" w:rsidP="00BE6F82">
            <w:pPr>
              <w:pStyle w:val="DokTabellentext"/>
            </w:pPr>
            <w:r w:rsidRPr="00DA3997">
              <w:t>Poaceae</w:t>
            </w:r>
          </w:p>
        </w:tc>
        <w:tc>
          <w:tcPr>
            <w:tcW w:w="2260" w:type="dxa"/>
            <w:noWrap/>
            <w:hideMark/>
          </w:tcPr>
          <w:p w14:paraId="7F6D7638"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255D37AF" w14:textId="77777777" w:rsidR="00BA6F4B" w:rsidRPr="00DA3997" w:rsidRDefault="00BA6F4B" w:rsidP="00BE6F82">
            <w:pPr>
              <w:pStyle w:val="DokTabellentext"/>
            </w:pPr>
            <w:r w:rsidRPr="00DA3997">
              <w:t>FCA426-10</w:t>
            </w:r>
          </w:p>
        </w:tc>
        <w:tc>
          <w:tcPr>
            <w:tcW w:w="1160" w:type="dxa"/>
            <w:noWrap/>
            <w:hideMark/>
          </w:tcPr>
          <w:p w14:paraId="042DF970" w14:textId="77777777" w:rsidR="00BA6F4B" w:rsidRPr="00DA3997" w:rsidRDefault="00BA6F4B" w:rsidP="00BE6F82">
            <w:pPr>
              <w:pStyle w:val="DokTabellentext"/>
            </w:pPr>
            <w:r w:rsidRPr="00DA3997">
              <w:t>Poaceae</w:t>
            </w:r>
          </w:p>
        </w:tc>
        <w:tc>
          <w:tcPr>
            <w:tcW w:w="2660" w:type="dxa"/>
            <w:noWrap/>
            <w:hideMark/>
          </w:tcPr>
          <w:p w14:paraId="72C6EE63"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magellanicus</w:t>
            </w:r>
          </w:p>
        </w:tc>
        <w:tc>
          <w:tcPr>
            <w:tcW w:w="640" w:type="dxa"/>
            <w:noWrap/>
            <w:hideMark/>
          </w:tcPr>
          <w:p w14:paraId="54B44EB7" w14:textId="77777777" w:rsidR="00BA6F4B" w:rsidRPr="00DA3997" w:rsidRDefault="00BA6F4B" w:rsidP="00BE6F82">
            <w:pPr>
              <w:pStyle w:val="DokTabellentext"/>
            </w:pPr>
            <w:r w:rsidRPr="00DA3997">
              <w:t>99.45</w:t>
            </w:r>
          </w:p>
        </w:tc>
        <w:tc>
          <w:tcPr>
            <w:tcW w:w="700" w:type="dxa"/>
            <w:noWrap/>
            <w:hideMark/>
          </w:tcPr>
          <w:p w14:paraId="243C9AF9" w14:textId="77777777" w:rsidR="00BA6F4B" w:rsidRPr="00DA3997" w:rsidRDefault="00BA6F4B" w:rsidP="00BE6F82">
            <w:pPr>
              <w:pStyle w:val="DokTabellentext"/>
            </w:pPr>
            <w:r w:rsidRPr="00DA3997">
              <w:t>985</w:t>
            </w:r>
          </w:p>
        </w:tc>
        <w:tc>
          <w:tcPr>
            <w:tcW w:w="780" w:type="dxa"/>
            <w:noWrap/>
            <w:hideMark/>
          </w:tcPr>
          <w:p w14:paraId="441209CA" w14:textId="77777777" w:rsidR="00BA6F4B" w:rsidRPr="00DA3997" w:rsidRDefault="00BA6F4B" w:rsidP="00BE6F82">
            <w:pPr>
              <w:pStyle w:val="DokTabellentext"/>
            </w:pPr>
            <w:r w:rsidRPr="00DA3997">
              <w:t>FALSE</w:t>
            </w:r>
          </w:p>
        </w:tc>
        <w:tc>
          <w:tcPr>
            <w:tcW w:w="1040" w:type="dxa"/>
            <w:noWrap/>
            <w:hideMark/>
          </w:tcPr>
          <w:p w14:paraId="030E613B" w14:textId="77777777" w:rsidR="00BA6F4B" w:rsidRPr="00DA3997" w:rsidRDefault="00BA6F4B" w:rsidP="00BE6F82">
            <w:pPr>
              <w:pStyle w:val="DokTabellentext"/>
            </w:pPr>
            <w:r w:rsidRPr="00DA3997">
              <w:t>rbcLa</w:t>
            </w:r>
          </w:p>
        </w:tc>
      </w:tr>
      <w:tr w:rsidR="00BA6F4B" w:rsidRPr="00DA3997" w14:paraId="7394DF84" w14:textId="77777777" w:rsidTr="00BE6F82">
        <w:trPr>
          <w:trHeight w:val="290"/>
        </w:trPr>
        <w:tc>
          <w:tcPr>
            <w:tcW w:w="1380" w:type="dxa"/>
            <w:noWrap/>
            <w:hideMark/>
          </w:tcPr>
          <w:p w14:paraId="04A5C702" w14:textId="77777777" w:rsidR="00BA6F4B" w:rsidRPr="00DA3997" w:rsidRDefault="00BA6F4B" w:rsidP="00BE6F82">
            <w:pPr>
              <w:pStyle w:val="DokTabellentext"/>
            </w:pPr>
            <w:r w:rsidRPr="00DA3997">
              <w:t>SWFRG029-19</w:t>
            </w:r>
          </w:p>
        </w:tc>
        <w:tc>
          <w:tcPr>
            <w:tcW w:w="1480" w:type="dxa"/>
            <w:noWrap/>
            <w:hideMark/>
          </w:tcPr>
          <w:p w14:paraId="66D0479B" w14:textId="77777777" w:rsidR="00BA6F4B" w:rsidRPr="00DA3997" w:rsidRDefault="00BA6F4B" w:rsidP="00BE6F82">
            <w:pPr>
              <w:pStyle w:val="DokTabellentext"/>
            </w:pPr>
            <w:r w:rsidRPr="00DA3997">
              <w:t>Poaceae</w:t>
            </w:r>
          </w:p>
        </w:tc>
        <w:tc>
          <w:tcPr>
            <w:tcW w:w="2260" w:type="dxa"/>
            <w:noWrap/>
            <w:hideMark/>
          </w:tcPr>
          <w:p w14:paraId="5F57E1C5"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497D21F3" w14:textId="77777777" w:rsidR="00BA6F4B" w:rsidRPr="00DA3997" w:rsidRDefault="00BA6F4B" w:rsidP="00BE6F82">
            <w:pPr>
              <w:pStyle w:val="DokTabellentext"/>
            </w:pPr>
            <w:r w:rsidRPr="00DA3997">
              <w:t>FCA425-10</w:t>
            </w:r>
          </w:p>
        </w:tc>
        <w:tc>
          <w:tcPr>
            <w:tcW w:w="1160" w:type="dxa"/>
            <w:noWrap/>
            <w:hideMark/>
          </w:tcPr>
          <w:p w14:paraId="608C49E2" w14:textId="77777777" w:rsidR="00BA6F4B" w:rsidRPr="00DA3997" w:rsidRDefault="00BA6F4B" w:rsidP="00BE6F82">
            <w:pPr>
              <w:pStyle w:val="DokTabellentext"/>
            </w:pPr>
            <w:r w:rsidRPr="00DA3997">
              <w:t>Poaceae</w:t>
            </w:r>
          </w:p>
        </w:tc>
        <w:tc>
          <w:tcPr>
            <w:tcW w:w="2660" w:type="dxa"/>
            <w:noWrap/>
            <w:hideMark/>
          </w:tcPr>
          <w:p w14:paraId="00FB3E71"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14:paraId="419738A3" w14:textId="77777777" w:rsidR="00BA6F4B" w:rsidRPr="00DA3997" w:rsidRDefault="00BA6F4B" w:rsidP="00BE6F82">
            <w:pPr>
              <w:pStyle w:val="DokTabellentext"/>
            </w:pPr>
            <w:r w:rsidRPr="00DA3997">
              <w:t>99.45</w:t>
            </w:r>
          </w:p>
        </w:tc>
        <w:tc>
          <w:tcPr>
            <w:tcW w:w="700" w:type="dxa"/>
            <w:noWrap/>
            <w:hideMark/>
          </w:tcPr>
          <w:p w14:paraId="616498E9" w14:textId="77777777" w:rsidR="00BA6F4B" w:rsidRPr="00DA3997" w:rsidRDefault="00BA6F4B" w:rsidP="00BE6F82">
            <w:pPr>
              <w:pStyle w:val="DokTabellentext"/>
            </w:pPr>
            <w:r w:rsidRPr="00DA3997">
              <w:t>985</w:t>
            </w:r>
          </w:p>
        </w:tc>
        <w:tc>
          <w:tcPr>
            <w:tcW w:w="780" w:type="dxa"/>
            <w:noWrap/>
            <w:hideMark/>
          </w:tcPr>
          <w:p w14:paraId="6B4B03D3" w14:textId="77777777" w:rsidR="00BA6F4B" w:rsidRPr="00DA3997" w:rsidRDefault="00BA6F4B" w:rsidP="00BE6F82">
            <w:pPr>
              <w:pStyle w:val="DokTabellentext"/>
            </w:pPr>
            <w:r w:rsidRPr="00DA3997">
              <w:t>FALSE</w:t>
            </w:r>
          </w:p>
        </w:tc>
        <w:tc>
          <w:tcPr>
            <w:tcW w:w="1040" w:type="dxa"/>
            <w:noWrap/>
            <w:hideMark/>
          </w:tcPr>
          <w:p w14:paraId="37DEA60C" w14:textId="77777777" w:rsidR="00BA6F4B" w:rsidRPr="00DA3997" w:rsidRDefault="00BA6F4B" w:rsidP="00BE6F82">
            <w:pPr>
              <w:pStyle w:val="DokTabellentext"/>
            </w:pPr>
            <w:r w:rsidRPr="00DA3997">
              <w:t>rbcLa</w:t>
            </w:r>
          </w:p>
        </w:tc>
      </w:tr>
      <w:tr w:rsidR="00BA6F4B" w:rsidRPr="00DA3997" w14:paraId="392BA52F" w14:textId="77777777" w:rsidTr="00BE6F82">
        <w:trPr>
          <w:trHeight w:val="290"/>
        </w:trPr>
        <w:tc>
          <w:tcPr>
            <w:tcW w:w="1380" w:type="dxa"/>
            <w:noWrap/>
            <w:hideMark/>
          </w:tcPr>
          <w:p w14:paraId="314FBDE5" w14:textId="77777777" w:rsidR="00BA6F4B" w:rsidRPr="00DA3997" w:rsidRDefault="00BA6F4B" w:rsidP="00BE6F82">
            <w:pPr>
              <w:pStyle w:val="DokTabellentext"/>
            </w:pPr>
            <w:r w:rsidRPr="00DA3997">
              <w:t>SWFRG029-19</w:t>
            </w:r>
          </w:p>
        </w:tc>
        <w:tc>
          <w:tcPr>
            <w:tcW w:w="1480" w:type="dxa"/>
            <w:noWrap/>
            <w:hideMark/>
          </w:tcPr>
          <w:p w14:paraId="5B34C63E" w14:textId="77777777" w:rsidR="00BA6F4B" w:rsidRPr="00DA3997" w:rsidRDefault="00BA6F4B" w:rsidP="00BE6F82">
            <w:pPr>
              <w:pStyle w:val="DokTabellentext"/>
            </w:pPr>
            <w:r w:rsidRPr="00DA3997">
              <w:t>Poaceae</w:t>
            </w:r>
          </w:p>
        </w:tc>
        <w:tc>
          <w:tcPr>
            <w:tcW w:w="2260" w:type="dxa"/>
            <w:noWrap/>
            <w:hideMark/>
          </w:tcPr>
          <w:p w14:paraId="12A62061"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0A34D347" w14:textId="77777777" w:rsidR="00BA6F4B" w:rsidRPr="00DA3997" w:rsidRDefault="00BA6F4B" w:rsidP="00BE6F82">
            <w:pPr>
              <w:pStyle w:val="DokTabellentext"/>
            </w:pPr>
            <w:r w:rsidRPr="00DA3997">
              <w:t>GRASS1414-10</w:t>
            </w:r>
          </w:p>
        </w:tc>
        <w:tc>
          <w:tcPr>
            <w:tcW w:w="1160" w:type="dxa"/>
            <w:noWrap/>
            <w:hideMark/>
          </w:tcPr>
          <w:p w14:paraId="2799FA73" w14:textId="77777777" w:rsidR="00BA6F4B" w:rsidRPr="00DA3997" w:rsidRDefault="00BA6F4B" w:rsidP="00BE6F82">
            <w:pPr>
              <w:pStyle w:val="DokTabellentext"/>
            </w:pPr>
            <w:r w:rsidRPr="00DA3997">
              <w:t>Poaceae</w:t>
            </w:r>
          </w:p>
        </w:tc>
        <w:tc>
          <w:tcPr>
            <w:tcW w:w="2660" w:type="dxa"/>
            <w:noWrap/>
            <w:hideMark/>
          </w:tcPr>
          <w:p w14:paraId="5929D555"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wheeleri</w:t>
            </w:r>
          </w:p>
        </w:tc>
        <w:tc>
          <w:tcPr>
            <w:tcW w:w="640" w:type="dxa"/>
            <w:noWrap/>
            <w:hideMark/>
          </w:tcPr>
          <w:p w14:paraId="34EA09A0" w14:textId="77777777" w:rsidR="00BA6F4B" w:rsidRPr="00DA3997" w:rsidRDefault="00BA6F4B" w:rsidP="00BE6F82">
            <w:pPr>
              <w:pStyle w:val="DokTabellentext"/>
            </w:pPr>
            <w:r w:rsidRPr="00DA3997">
              <w:t>99.45</w:t>
            </w:r>
          </w:p>
        </w:tc>
        <w:tc>
          <w:tcPr>
            <w:tcW w:w="700" w:type="dxa"/>
            <w:noWrap/>
            <w:hideMark/>
          </w:tcPr>
          <w:p w14:paraId="1180209C" w14:textId="77777777" w:rsidR="00BA6F4B" w:rsidRPr="00DA3997" w:rsidRDefault="00BA6F4B" w:rsidP="00BE6F82">
            <w:pPr>
              <w:pStyle w:val="DokTabellentext"/>
            </w:pPr>
            <w:r w:rsidRPr="00DA3997">
              <w:t>985</w:t>
            </w:r>
          </w:p>
        </w:tc>
        <w:tc>
          <w:tcPr>
            <w:tcW w:w="780" w:type="dxa"/>
            <w:noWrap/>
            <w:hideMark/>
          </w:tcPr>
          <w:p w14:paraId="7B6FC035" w14:textId="77777777" w:rsidR="00BA6F4B" w:rsidRPr="00DA3997" w:rsidRDefault="00BA6F4B" w:rsidP="00BE6F82">
            <w:pPr>
              <w:pStyle w:val="DokTabellentext"/>
            </w:pPr>
            <w:r w:rsidRPr="00DA3997">
              <w:t>FALSE</w:t>
            </w:r>
          </w:p>
        </w:tc>
        <w:tc>
          <w:tcPr>
            <w:tcW w:w="1040" w:type="dxa"/>
            <w:noWrap/>
            <w:hideMark/>
          </w:tcPr>
          <w:p w14:paraId="092DB2A9" w14:textId="77777777" w:rsidR="00BA6F4B" w:rsidRPr="00DA3997" w:rsidRDefault="00BA6F4B" w:rsidP="00BE6F82">
            <w:pPr>
              <w:pStyle w:val="DokTabellentext"/>
            </w:pPr>
            <w:r w:rsidRPr="00DA3997">
              <w:t>rbcLa</w:t>
            </w:r>
          </w:p>
        </w:tc>
      </w:tr>
      <w:tr w:rsidR="00BA6F4B" w:rsidRPr="00DA3997" w14:paraId="722DDCFA" w14:textId="77777777" w:rsidTr="00BE6F82">
        <w:trPr>
          <w:trHeight w:val="290"/>
        </w:trPr>
        <w:tc>
          <w:tcPr>
            <w:tcW w:w="1380" w:type="dxa"/>
            <w:noWrap/>
            <w:hideMark/>
          </w:tcPr>
          <w:p w14:paraId="5A6CC0DB" w14:textId="77777777" w:rsidR="00BA6F4B" w:rsidRPr="00DA3997" w:rsidRDefault="00BA6F4B" w:rsidP="00BE6F82">
            <w:pPr>
              <w:pStyle w:val="DokTabellentext"/>
            </w:pPr>
            <w:r w:rsidRPr="00DA3997">
              <w:t>SWFRG029-19</w:t>
            </w:r>
          </w:p>
        </w:tc>
        <w:tc>
          <w:tcPr>
            <w:tcW w:w="1480" w:type="dxa"/>
            <w:noWrap/>
            <w:hideMark/>
          </w:tcPr>
          <w:p w14:paraId="192F8806" w14:textId="77777777" w:rsidR="00BA6F4B" w:rsidRPr="00DA3997" w:rsidRDefault="00BA6F4B" w:rsidP="00BE6F82">
            <w:pPr>
              <w:pStyle w:val="DokTabellentext"/>
            </w:pPr>
            <w:r w:rsidRPr="00DA3997">
              <w:t>Poaceae</w:t>
            </w:r>
          </w:p>
        </w:tc>
        <w:tc>
          <w:tcPr>
            <w:tcW w:w="2260" w:type="dxa"/>
            <w:noWrap/>
            <w:hideMark/>
          </w:tcPr>
          <w:p w14:paraId="4F820853"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4A863031" w14:textId="77777777" w:rsidR="00BA6F4B" w:rsidRPr="00DA3997" w:rsidRDefault="00BA6F4B" w:rsidP="00BE6F82">
            <w:pPr>
              <w:pStyle w:val="DokTabellentext"/>
            </w:pPr>
            <w:r w:rsidRPr="00DA3997">
              <w:t>GRASS1411-10</w:t>
            </w:r>
          </w:p>
        </w:tc>
        <w:tc>
          <w:tcPr>
            <w:tcW w:w="1160" w:type="dxa"/>
            <w:noWrap/>
            <w:hideMark/>
          </w:tcPr>
          <w:p w14:paraId="18F3B20D" w14:textId="77777777" w:rsidR="00BA6F4B" w:rsidRPr="00DA3997" w:rsidRDefault="00BA6F4B" w:rsidP="00BE6F82">
            <w:pPr>
              <w:pStyle w:val="DokTabellentext"/>
            </w:pPr>
            <w:r w:rsidRPr="00DA3997">
              <w:t>Poaceae</w:t>
            </w:r>
          </w:p>
        </w:tc>
        <w:tc>
          <w:tcPr>
            <w:tcW w:w="2660" w:type="dxa"/>
            <w:noWrap/>
            <w:hideMark/>
          </w:tcPr>
          <w:p w14:paraId="580265ED"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640" w:type="dxa"/>
            <w:noWrap/>
            <w:hideMark/>
          </w:tcPr>
          <w:p w14:paraId="6F0D20B1" w14:textId="77777777" w:rsidR="00BA6F4B" w:rsidRPr="00DA3997" w:rsidRDefault="00BA6F4B" w:rsidP="00BE6F82">
            <w:pPr>
              <w:pStyle w:val="DokTabellentext"/>
            </w:pPr>
            <w:r w:rsidRPr="00DA3997">
              <w:t>99.81</w:t>
            </w:r>
          </w:p>
        </w:tc>
        <w:tc>
          <w:tcPr>
            <w:tcW w:w="700" w:type="dxa"/>
            <w:noWrap/>
            <w:hideMark/>
          </w:tcPr>
          <w:p w14:paraId="65AC2035" w14:textId="77777777" w:rsidR="00BA6F4B" w:rsidRPr="00DA3997" w:rsidRDefault="00BA6F4B" w:rsidP="00BE6F82">
            <w:pPr>
              <w:pStyle w:val="DokTabellentext"/>
            </w:pPr>
            <w:r w:rsidRPr="00DA3997">
              <w:t>985</w:t>
            </w:r>
          </w:p>
        </w:tc>
        <w:tc>
          <w:tcPr>
            <w:tcW w:w="780" w:type="dxa"/>
            <w:noWrap/>
            <w:hideMark/>
          </w:tcPr>
          <w:p w14:paraId="175C7F7A" w14:textId="77777777" w:rsidR="00BA6F4B" w:rsidRPr="00DA3997" w:rsidRDefault="00BA6F4B" w:rsidP="00BE6F82">
            <w:pPr>
              <w:pStyle w:val="DokTabellentext"/>
            </w:pPr>
            <w:r w:rsidRPr="00DA3997">
              <w:t>FALSE</w:t>
            </w:r>
          </w:p>
        </w:tc>
        <w:tc>
          <w:tcPr>
            <w:tcW w:w="1040" w:type="dxa"/>
            <w:noWrap/>
            <w:hideMark/>
          </w:tcPr>
          <w:p w14:paraId="52932637" w14:textId="77777777" w:rsidR="00BA6F4B" w:rsidRPr="00DA3997" w:rsidRDefault="00BA6F4B" w:rsidP="00BE6F82">
            <w:pPr>
              <w:pStyle w:val="DokTabellentext"/>
            </w:pPr>
            <w:r w:rsidRPr="00DA3997">
              <w:t>rbcLa</w:t>
            </w:r>
          </w:p>
        </w:tc>
      </w:tr>
      <w:tr w:rsidR="00BA6F4B" w:rsidRPr="00DA3997" w14:paraId="3A525CA2" w14:textId="77777777" w:rsidTr="00BE6F82">
        <w:trPr>
          <w:trHeight w:val="290"/>
        </w:trPr>
        <w:tc>
          <w:tcPr>
            <w:tcW w:w="1380" w:type="dxa"/>
            <w:noWrap/>
            <w:hideMark/>
          </w:tcPr>
          <w:p w14:paraId="64834A38" w14:textId="77777777" w:rsidR="00BA6F4B" w:rsidRPr="00DA3997" w:rsidRDefault="00BA6F4B" w:rsidP="00BE6F82">
            <w:pPr>
              <w:pStyle w:val="DokTabellentext"/>
            </w:pPr>
            <w:r w:rsidRPr="00DA3997">
              <w:t>SWFRG029-19</w:t>
            </w:r>
          </w:p>
        </w:tc>
        <w:tc>
          <w:tcPr>
            <w:tcW w:w="1480" w:type="dxa"/>
            <w:noWrap/>
            <w:hideMark/>
          </w:tcPr>
          <w:p w14:paraId="1BC339A9" w14:textId="77777777" w:rsidR="00BA6F4B" w:rsidRPr="00DA3997" w:rsidRDefault="00BA6F4B" w:rsidP="00BE6F82">
            <w:pPr>
              <w:pStyle w:val="DokTabellentext"/>
            </w:pPr>
            <w:r w:rsidRPr="00DA3997">
              <w:t>Poaceae</w:t>
            </w:r>
          </w:p>
        </w:tc>
        <w:tc>
          <w:tcPr>
            <w:tcW w:w="2260" w:type="dxa"/>
            <w:noWrap/>
            <w:hideMark/>
          </w:tcPr>
          <w:p w14:paraId="2B87D0C7"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1461279B" w14:textId="77777777" w:rsidR="00BA6F4B" w:rsidRPr="00DA3997" w:rsidRDefault="00BA6F4B" w:rsidP="00BE6F82">
            <w:pPr>
              <w:pStyle w:val="DokTabellentext"/>
            </w:pPr>
            <w:r w:rsidRPr="00DA3997">
              <w:t>GRASS1407-10</w:t>
            </w:r>
          </w:p>
        </w:tc>
        <w:tc>
          <w:tcPr>
            <w:tcW w:w="1160" w:type="dxa"/>
            <w:noWrap/>
            <w:hideMark/>
          </w:tcPr>
          <w:p w14:paraId="6E391975" w14:textId="77777777" w:rsidR="00BA6F4B" w:rsidRPr="00DA3997" w:rsidRDefault="00BA6F4B" w:rsidP="00BE6F82">
            <w:pPr>
              <w:pStyle w:val="DokTabellentext"/>
            </w:pPr>
            <w:r w:rsidRPr="00DA3997">
              <w:t>Poaceae</w:t>
            </w:r>
          </w:p>
        </w:tc>
        <w:tc>
          <w:tcPr>
            <w:tcW w:w="2660" w:type="dxa"/>
            <w:noWrap/>
            <w:hideMark/>
          </w:tcPr>
          <w:p w14:paraId="1F928788"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640" w:type="dxa"/>
            <w:noWrap/>
            <w:hideMark/>
          </w:tcPr>
          <w:p w14:paraId="536620C8" w14:textId="77777777" w:rsidR="00BA6F4B" w:rsidRPr="00DA3997" w:rsidRDefault="00BA6F4B" w:rsidP="00BE6F82">
            <w:pPr>
              <w:pStyle w:val="DokTabellentext"/>
            </w:pPr>
            <w:r w:rsidRPr="00DA3997">
              <w:t>99.81</w:t>
            </w:r>
          </w:p>
        </w:tc>
        <w:tc>
          <w:tcPr>
            <w:tcW w:w="700" w:type="dxa"/>
            <w:noWrap/>
            <w:hideMark/>
          </w:tcPr>
          <w:p w14:paraId="1004713A" w14:textId="77777777" w:rsidR="00BA6F4B" w:rsidRPr="00DA3997" w:rsidRDefault="00BA6F4B" w:rsidP="00BE6F82">
            <w:pPr>
              <w:pStyle w:val="DokTabellentext"/>
            </w:pPr>
            <w:r w:rsidRPr="00DA3997">
              <w:t>985</w:t>
            </w:r>
          </w:p>
        </w:tc>
        <w:tc>
          <w:tcPr>
            <w:tcW w:w="780" w:type="dxa"/>
            <w:noWrap/>
            <w:hideMark/>
          </w:tcPr>
          <w:p w14:paraId="15786603" w14:textId="77777777" w:rsidR="00BA6F4B" w:rsidRPr="00DA3997" w:rsidRDefault="00BA6F4B" w:rsidP="00BE6F82">
            <w:pPr>
              <w:pStyle w:val="DokTabellentext"/>
            </w:pPr>
            <w:r w:rsidRPr="00DA3997">
              <w:t>FALSE</w:t>
            </w:r>
          </w:p>
        </w:tc>
        <w:tc>
          <w:tcPr>
            <w:tcW w:w="1040" w:type="dxa"/>
            <w:noWrap/>
            <w:hideMark/>
          </w:tcPr>
          <w:p w14:paraId="46EE2D73" w14:textId="77777777" w:rsidR="00BA6F4B" w:rsidRPr="00DA3997" w:rsidRDefault="00BA6F4B" w:rsidP="00BE6F82">
            <w:pPr>
              <w:pStyle w:val="DokTabellentext"/>
            </w:pPr>
            <w:r w:rsidRPr="00DA3997">
              <w:t>rbcLa</w:t>
            </w:r>
          </w:p>
        </w:tc>
      </w:tr>
      <w:tr w:rsidR="00BA6F4B" w:rsidRPr="00DA3997" w14:paraId="32D46E0B" w14:textId="77777777" w:rsidTr="00BE6F82">
        <w:trPr>
          <w:trHeight w:val="290"/>
        </w:trPr>
        <w:tc>
          <w:tcPr>
            <w:tcW w:w="1380" w:type="dxa"/>
            <w:noWrap/>
            <w:hideMark/>
          </w:tcPr>
          <w:p w14:paraId="04B8941D" w14:textId="77777777" w:rsidR="00BA6F4B" w:rsidRPr="00DA3997" w:rsidRDefault="00BA6F4B" w:rsidP="00BE6F82">
            <w:pPr>
              <w:pStyle w:val="DokTabellentext"/>
            </w:pPr>
            <w:r w:rsidRPr="00DA3997">
              <w:t>SWFRG029-19</w:t>
            </w:r>
          </w:p>
        </w:tc>
        <w:tc>
          <w:tcPr>
            <w:tcW w:w="1480" w:type="dxa"/>
            <w:noWrap/>
            <w:hideMark/>
          </w:tcPr>
          <w:p w14:paraId="3816C72C" w14:textId="77777777" w:rsidR="00BA6F4B" w:rsidRPr="00DA3997" w:rsidRDefault="00BA6F4B" w:rsidP="00BE6F82">
            <w:pPr>
              <w:pStyle w:val="DokTabellentext"/>
            </w:pPr>
            <w:r w:rsidRPr="00DA3997">
              <w:t>Poaceae</w:t>
            </w:r>
          </w:p>
        </w:tc>
        <w:tc>
          <w:tcPr>
            <w:tcW w:w="2260" w:type="dxa"/>
            <w:noWrap/>
            <w:hideMark/>
          </w:tcPr>
          <w:p w14:paraId="5CE3A405"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24184722" w14:textId="77777777" w:rsidR="00BA6F4B" w:rsidRPr="00DA3997" w:rsidRDefault="00BA6F4B" w:rsidP="00BE6F82">
            <w:pPr>
              <w:pStyle w:val="DokTabellentext"/>
            </w:pPr>
            <w:r w:rsidRPr="00DA3997">
              <w:t>GRASS1394-10</w:t>
            </w:r>
          </w:p>
        </w:tc>
        <w:tc>
          <w:tcPr>
            <w:tcW w:w="1160" w:type="dxa"/>
            <w:noWrap/>
            <w:hideMark/>
          </w:tcPr>
          <w:p w14:paraId="526DABBB" w14:textId="77777777" w:rsidR="00BA6F4B" w:rsidRPr="00DA3997" w:rsidRDefault="00BA6F4B" w:rsidP="00BE6F82">
            <w:pPr>
              <w:pStyle w:val="DokTabellentext"/>
            </w:pPr>
            <w:r w:rsidRPr="00DA3997">
              <w:t>Poaceae</w:t>
            </w:r>
          </w:p>
        </w:tc>
        <w:tc>
          <w:tcPr>
            <w:tcW w:w="2660" w:type="dxa"/>
            <w:noWrap/>
            <w:hideMark/>
          </w:tcPr>
          <w:p w14:paraId="5462109B"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wheeleri</w:t>
            </w:r>
          </w:p>
        </w:tc>
        <w:tc>
          <w:tcPr>
            <w:tcW w:w="640" w:type="dxa"/>
            <w:noWrap/>
            <w:hideMark/>
          </w:tcPr>
          <w:p w14:paraId="5123E4D2" w14:textId="77777777" w:rsidR="00BA6F4B" w:rsidRPr="00DA3997" w:rsidRDefault="00BA6F4B" w:rsidP="00BE6F82">
            <w:pPr>
              <w:pStyle w:val="DokTabellentext"/>
            </w:pPr>
            <w:r w:rsidRPr="00DA3997">
              <w:t>99.45</w:t>
            </w:r>
          </w:p>
        </w:tc>
        <w:tc>
          <w:tcPr>
            <w:tcW w:w="700" w:type="dxa"/>
            <w:noWrap/>
            <w:hideMark/>
          </w:tcPr>
          <w:p w14:paraId="690E364F" w14:textId="77777777" w:rsidR="00BA6F4B" w:rsidRPr="00DA3997" w:rsidRDefault="00BA6F4B" w:rsidP="00BE6F82">
            <w:pPr>
              <w:pStyle w:val="DokTabellentext"/>
            </w:pPr>
            <w:r w:rsidRPr="00DA3997">
              <w:t>985</w:t>
            </w:r>
          </w:p>
        </w:tc>
        <w:tc>
          <w:tcPr>
            <w:tcW w:w="780" w:type="dxa"/>
            <w:noWrap/>
            <w:hideMark/>
          </w:tcPr>
          <w:p w14:paraId="614675B9" w14:textId="77777777" w:rsidR="00BA6F4B" w:rsidRPr="00DA3997" w:rsidRDefault="00BA6F4B" w:rsidP="00BE6F82">
            <w:pPr>
              <w:pStyle w:val="DokTabellentext"/>
            </w:pPr>
            <w:r w:rsidRPr="00DA3997">
              <w:t>FALSE</w:t>
            </w:r>
          </w:p>
        </w:tc>
        <w:tc>
          <w:tcPr>
            <w:tcW w:w="1040" w:type="dxa"/>
            <w:noWrap/>
            <w:hideMark/>
          </w:tcPr>
          <w:p w14:paraId="671F322A" w14:textId="77777777" w:rsidR="00BA6F4B" w:rsidRPr="00DA3997" w:rsidRDefault="00BA6F4B" w:rsidP="00BE6F82">
            <w:pPr>
              <w:pStyle w:val="DokTabellentext"/>
            </w:pPr>
            <w:r w:rsidRPr="00DA3997">
              <w:t>rbcLa</w:t>
            </w:r>
          </w:p>
        </w:tc>
      </w:tr>
      <w:tr w:rsidR="00BA6F4B" w:rsidRPr="00DA3997" w14:paraId="1BECFD00" w14:textId="77777777" w:rsidTr="00BE6F82">
        <w:trPr>
          <w:trHeight w:val="290"/>
        </w:trPr>
        <w:tc>
          <w:tcPr>
            <w:tcW w:w="1380" w:type="dxa"/>
            <w:noWrap/>
            <w:hideMark/>
          </w:tcPr>
          <w:p w14:paraId="1A8E6E58" w14:textId="77777777" w:rsidR="00BA6F4B" w:rsidRPr="00DA3997" w:rsidRDefault="00BA6F4B" w:rsidP="00BE6F82">
            <w:pPr>
              <w:pStyle w:val="DokTabellentext"/>
            </w:pPr>
            <w:r w:rsidRPr="00DA3997">
              <w:t>SWFRG029-19</w:t>
            </w:r>
          </w:p>
        </w:tc>
        <w:tc>
          <w:tcPr>
            <w:tcW w:w="1480" w:type="dxa"/>
            <w:noWrap/>
            <w:hideMark/>
          </w:tcPr>
          <w:p w14:paraId="652BF158" w14:textId="77777777" w:rsidR="00BA6F4B" w:rsidRPr="00DA3997" w:rsidRDefault="00BA6F4B" w:rsidP="00BE6F82">
            <w:pPr>
              <w:pStyle w:val="DokTabellentext"/>
            </w:pPr>
            <w:r w:rsidRPr="00DA3997">
              <w:t>Poaceae</w:t>
            </w:r>
          </w:p>
        </w:tc>
        <w:tc>
          <w:tcPr>
            <w:tcW w:w="2260" w:type="dxa"/>
            <w:noWrap/>
            <w:hideMark/>
          </w:tcPr>
          <w:p w14:paraId="61D6B2D4"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04976482" w14:textId="77777777" w:rsidR="00BA6F4B" w:rsidRPr="00DA3997" w:rsidRDefault="00BA6F4B" w:rsidP="00BE6F82">
            <w:pPr>
              <w:pStyle w:val="DokTabellentext"/>
            </w:pPr>
            <w:r w:rsidRPr="00DA3997">
              <w:t>GRASS1393-10</w:t>
            </w:r>
          </w:p>
        </w:tc>
        <w:tc>
          <w:tcPr>
            <w:tcW w:w="1160" w:type="dxa"/>
            <w:noWrap/>
            <w:hideMark/>
          </w:tcPr>
          <w:p w14:paraId="3EF77B82" w14:textId="77777777" w:rsidR="00BA6F4B" w:rsidRPr="00DA3997" w:rsidRDefault="00BA6F4B" w:rsidP="00BE6F82">
            <w:pPr>
              <w:pStyle w:val="DokTabellentext"/>
            </w:pPr>
            <w:r w:rsidRPr="00DA3997">
              <w:t>Poaceae</w:t>
            </w:r>
          </w:p>
        </w:tc>
        <w:tc>
          <w:tcPr>
            <w:tcW w:w="2660" w:type="dxa"/>
            <w:noWrap/>
            <w:hideMark/>
          </w:tcPr>
          <w:p w14:paraId="374A117B"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640" w:type="dxa"/>
            <w:noWrap/>
            <w:hideMark/>
          </w:tcPr>
          <w:p w14:paraId="2F8D5AB3" w14:textId="77777777" w:rsidR="00BA6F4B" w:rsidRPr="00DA3997" w:rsidRDefault="00BA6F4B" w:rsidP="00BE6F82">
            <w:pPr>
              <w:pStyle w:val="DokTabellentext"/>
            </w:pPr>
            <w:r w:rsidRPr="00DA3997">
              <w:t>99.81</w:t>
            </w:r>
          </w:p>
        </w:tc>
        <w:tc>
          <w:tcPr>
            <w:tcW w:w="700" w:type="dxa"/>
            <w:noWrap/>
            <w:hideMark/>
          </w:tcPr>
          <w:p w14:paraId="5CDD55A6" w14:textId="77777777" w:rsidR="00BA6F4B" w:rsidRPr="00DA3997" w:rsidRDefault="00BA6F4B" w:rsidP="00BE6F82">
            <w:pPr>
              <w:pStyle w:val="DokTabellentext"/>
            </w:pPr>
            <w:r w:rsidRPr="00DA3997">
              <w:t>985</w:t>
            </w:r>
          </w:p>
        </w:tc>
        <w:tc>
          <w:tcPr>
            <w:tcW w:w="780" w:type="dxa"/>
            <w:noWrap/>
            <w:hideMark/>
          </w:tcPr>
          <w:p w14:paraId="322BAC3B" w14:textId="77777777" w:rsidR="00BA6F4B" w:rsidRPr="00DA3997" w:rsidRDefault="00BA6F4B" w:rsidP="00BE6F82">
            <w:pPr>
              <w:pStyle w:val="DokTabellentext"/>
            </w:pPr>
            <w:r w:rsidRPr="00DA3997">
              <w:t>FALSE</w:t>
            </w:r>
          </w:p>
        </w:tc>
        <w:tc>
          <w:tcPr>
            <w:tcW w:w="1040" w:type="dxa"/>
            <w:noWrap/>
            <w:hideMark/>
          </w:tcPr>
          <w:p w14:paraId="507B0EA0" w14:textId="77777777" w:rsidR="00BA6F4B" w:rsidRPr="00DA3997" w:rsidRDefault="00BA6F4B" w:rsidP="00BE6F82">
            <w:pPr>
              <w:pStyle w:val="DokTabellentext"/>
            </w:pPr>
            <w:r w:rsidRPr="00DA3997">
              <w:t>rbcLa</w:t>
            </w:r>
          </w:p>
        </w:tc>
      </w:tr>
      <w:tr w:rsidR="00BA6F4B" w:rsidRPr="00DA3997" w14:paraId="6E774A5B" w14:textId="77777777" w:rsidTr="00BE6F82">
        <w:trPr>
          <w:trHeight w:val="290"/>
        </w:trPr>
        <w:tc>
          <w:tcPr>
            <w:tcW w:w="1380" w:type="dxa"/>
            <w:noWrap/>
            <w:hideMark/>
          </w:tcPr>
          <w:p w14:paraId="6DB2998D" w14:textId="77777777" w:rsidR="00BA6F4B" w:rsidRPr="00DA3997" w:rsidRDefault="00BA6F4B" w:rsidP="00BE6F82">
            <w:pPr>
              <w:pStyle w:val="DokTabellentext"/>
            </w:pPr>
            <w:r w:rsidRPr="00DA3997">
              <w:t>SWFRG029-19</w:t>
            </w:r>
          </w:p>
        </w:tc>
        <w:tc>
          <w:tcPr>
            <w:tcW w:w="1480" w:type="dxa"/>
            <w:noWrap/>
            <w:hideMark/>
          </w:tcPr>
          <w:p w14:paraId="77B9AB08" w14:textId="77777777" w:rsidR="00BA6F4B" w:rsidRPr="00DA3997" w:rsidRDefault="00BA6F4B" w:rsidP="00BE6F82">
            <w:pPr>
              <w:pStyle w:val="DokTabellentext"/>
            </w:pPr>
            <w:r w:rsidRPr="00DA3997">
              <w:t>Poaceae</w:t>
            </w:r>
          </w:p>
        </w:tc>
        <w:tc>
          <w:tcPr>
            <w:tcW w:w="2260" w:type="dxa"/>
            <w:noWrap/>
            <w:hideMark/>
          </w:tcPr>
          <w:p w14:paraId="28E35901"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34DA4206" w14:textId="77777777" w:rsidR="00BA6F4B" w:rsidRPr="00DA3997" w:rsidRDefault="00BA6F4B" w:rsidP="00BE6F82">
            <w:pPr>
              <w:pStyle w:val="DokTabellentext"/>
            </w:pPr>
            <w:r w:rsidRPr="00DA3997">
              <w:t>GRASS1377-10</w:t>
            </w:r>
          </w:p>
        </w:tc>
        <w:tc>
          <w:tcPr>
            <w:tcW w:w="1160" w:type="dxa"/>
            <w:noWrap/>
            <w:hideMark/>
          </w:tcPr>
          <w:p w14:paraId="34239EAC" w14:textId="77777777" w:rsidR="00BA6F4B" w:rsidRPr="00DA3997" w:rsidRDefault="00BA6F4B" w:rsidP="00BE6F82">
            <w:pPr>
              <w:pStyle w:val="DokTabellentext"/>
            </w:pPr>
            <w:r w:rsidRPr="00DA3997">
              <w:t>Poaceae</w:t>
            </w:r>
          </w:p>
        </w:tc>
        <w:tc>
          <w:tcPr>
            <w:tcW w:w="2660" w:type="dxa"/>
            <w:noWrap/>
            <w:hideMark/>
          </w:tcPr>
          <w:p w14:paraId="558AF2B1"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640" w:type="dxa"/>
            <w:noWrap/>
            <w:hideMark/>
          </w:tcPr>
          <w:p w14:paraId="4E8D51B5" w14:textId="77777777" w:rsidR="00BA6F4B" w:rsidRPr="00DA3997" w:rsidRDefault="00BA6F4B" w:rsidP="00BE6F82">
            <w:pPr>
              <w:pStyle w:val="DokTabellentext"/>
            </w:pPr>
            <w:r w:rsidRPr="00DA3997">
              <w:t>99.81</w:t>
            </w:r>
          </w:p>
        </w:tc>
        <w:tc>
          <w:tcPr>
            <w:tcW w:w="700" w:type="dxa"/>
            <w:noWrap/>
            <w:hideMark/>
          </w:tcPr>
          <w:p w14:paraId="1E846BB1" w14:textId="77777777" w:rsidR="00BA6F4B" w:rsidRPr="00DA3997" w:rsidRDefault="00BA6F4B" w:rsidP="00BE6F82">
            <w:pPr>
              <w:pStyle w:val="DokTabellentext"/>
            </w:pPr>
            <w:r w:rsidRPr="00DA3997">
              <w:t>985</w:t>
            </w:r>
          </w:p>
        </w:tc>
        <w:tc>
          <w:tcPr>
            <w:tcW w:w="780" w:type="dxa"/>
            <w:noWrap/>
            <w:hideMark/>
          </w:tcPr>
          <w:p w14:paraId="59241E18" w14:textId="77777777" w:rsidR="00BA6F4B" w:rsidRPr="00DA3997" w:rsidRDefault="00BA6F4B" w:rsidP="00BE6F82">
            <w:pPr>
              <w:pStyle w:val="DokTabellentext"/>
            </w:pPr>
            <w:r w:rsidRPr="00DA3997">
              <w:t>FALSE</w:t>
            </w:r>
          </w:p>
        </w:tc>
        <w:tc>
          <w:tcPr>
            <w:tcW w:w="1040" w:type="dxa"/>
            <w:noWrap/>
            <w:hideMark/>
          </w:tcPr>
          <w:p w14:paraId="59A372C8" w14:textId="77777777" w:rsidR="00BA6F4B" w:rsidRPr="00DA3997" w:rsidRDefault="00BA6F4B" w:rsidP="00BE6F82">
            <w:pPr>
              <w:pStyle w:val="DokTabellentext"/>
            </w:pPr>
            <w:r w:rsidRPr="00DA3997">
              <w:t>rbcLa</w:t>
            </w:r>
          </w:p>
        </w:tc>
      </w:tr>
      <w:tr w:rsidR="00BA6F4B" w:rsidRPr="00DA3997" w14:paraId="625D14E0" w14:textId="77777777" w:rsidTr="00BE6F82">
        <w:trPr>
          <w:trHeight w:val="290"/>
        </w:trPr>
        <w:tc>
          <w:tcPr>
            <w:tcW w:w="1380" w:type="dxa"/>
            <w:noWrap/>
            <w:hideMark/>
          </w:tcPr>
          <w:p w14:paraId="716C6DE1" w14:textId="77777777" w:rsidR="00BA6F4B" w:rsidRPr="00DA3997" w:rsidRDefault="00BA6F4B" w:rsidP="00BE6F82">
            <w:pPr>
              <w:pStyle w:val="DokTabellentext"/>
            </w:pPr>
            <w:r w:rsidRPr="00DA3997">
              <w:t>SWFRG029-19</w:t>
            </w:r>
          </w:p>
        </w:tc>
        <w:tc>
          <w:tcPr>
            <w:tcW w:w="1480" w:type="dxa"/>
            <w:noWrap/>
            <w:hideMark/>
          </w:tcPr>
          <w:p w14:paraId="67C0556F" w14:textId="77777777" w:rsidR="00BA6F4B" w:rsidRPr="00DA3997" w:rsidRDefault="00BA6F4B" w:rsidP="00BE6F82">
            <w:pPr>
              <w:pStyle w:val="DokTabellentext"/>
            </w:pPr>
            <w:r w:rsidRPr="00DA3997">
              <w:t>Poaceae</w:t>
            </w:r>
          </w:p>
        </w:tc>
        <w:tc>
          <w:tcPr>
            <w:tcW w:w="2260" w:type="dxa"/>
            <w:noWrap/>
            <w:hideMark/>
          </w:tcPr>
          <w:p w14:paraId="589A7789"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38E8B868" w14:textId="77777777" w:rsidR="00BA6F4B" w:rsidRPr="00DA3997" w:rsidRDefault="00BA6F4B" w:rsidP="00BE6F82">
            <w:pPr>
              <w:pStyle w:val="DokTabellentext"/>
            </w:pPr>
            <w:r w:rsidRPr="00DA3997">
              <w:t>GRASS1356-10</w:t>
            </w:r>
          </w:p>
        </w:tc>
        <w:tc>
          <w:tcPr>
            <w:tcW w:w="1160" w:type="dxa"/>
            <w:noWrap/>
            <w:hideMark/>
          </w:tcPr>
          <w:p w14:paraId="52F74E5D" w14:textId="77777777" w:rsidR="00BA6F4B" w:rsidRPr="00DA3997" w:rsidRDefault="00BA6F4B" w:rsidP="00BE6F82">
            <w:pPr>
              <w:pStyle w:val="DokTabellentext"/>
            </w:pPr>
            <w:r w:rsidRPr="00DA3997">
              <w:t>Poaceae</w:t>
            </w:r>
          </w:p>
        </w:tc>
        <w:tc>
          <w:tcPr>
            <w:tcW w:w="2660" w:type="dxa"/>
            <w:noWrap/>
            <w:hideMark/>
          </w:tcPr>
          <w:p w14:paraId="748624CB"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wheeleri</w:t>
            </w:r>
          </w:p>
        </w:tc>
        <w:tc>
          <w:tcPr>
            <w:tcW w:w="640" w:type="dxa"/>
            <w:noWrap/>
            <w:hideMark/>
          </w:tcPr>
          <w:p w14:paraId="593E65DF" w14:textId="77777777" w:rsidR="00BA6F4B" w:rsidRPr="00DA3997" w:rsidRDefault="00BA6F4B" w:rsidP="00BE6F82">
            <w:pPr>
              <w:pStyle w:val="DokTabellentext"/>
            </w:pPr>
            <w:r w:rsidRPr="00DA3997">
              <w:t>99.45</w:t>
            </w:r>
          </w:p>
        </w:tc>
        <w:tc>
          <w:tcPr>
            <w:tcW w:w="700" w:type="dxa"/>
            <w:noWrap/>
            <w:hideMark/>
          </w:tcPr>
          <w:p w14:paraId="49D70C07" w14:textId="77777777" w:rsidR="00BA6F4B" w:rsidRPr="00DA3997" w:rsidRDefault="00BA6F4B" w:rsidP="00BE6F82">
            <w:pPr>
              <w:pStyle w:val="DokTabellentext"/>
            </w:pPr>
            <w:r w:rsidRPr="00DA3997">
              <w:t>985</w:t>
            </w:r>
          </w:p>
        </w:tc>
        <w:tc>
          <w:tcPr>
            <w:tcW w:w="780" w:type="dxa"/>
            <w:noWrap/>
            <w:hideMark/>
          </w:tcPr>
          <w:p w14:paraId="59F55796" w14:textId="77777777" w:rsidR="00BA6F4B" w:rsidRPr="00DA3997" w:rsidRDefault="00BA6F4B" w:rsidP="00BE6F82">
            <w:pPr>
              <w:pStyle w:val="DokTabellentext"/>
            </w:pPr>
            <w:r w:rsidRPr="00DA3997">
              <w:t>FALSE</w:t>
            </w:r>
          </w:p>
        </w:tc>
        <w:tc>
          <w:tcPr>
            <w:tcW w:w="1040" w:type="dxa"/>
            <w:noWrap/>
            <w:hideMark/>
          </w:tcPr>
          <w:p w14:paraId="342DF6AD" w14:textId="77777777" w:rsidR="00BA6F4B" w:rsidRPr="00DA3997" w:rsidRDefault="00BA6F4B" w:rsidP="00BE6F82">
            <w:pPr>
              <w:pStyle w:val="DokTabellentext"/>
            </w:pPr>
            <w:r w:rsidRPr="00DA3997">
              <w:t>rbcLa</w:t>
            </w:r>
          </w:p>
        </w:tc>
      </w:tr>
      <w:tr w:rsidR="00BA6F4B" w:rsidRPr="00DA3997" w14:paraId="66206AD8" w14:textId="77777777" w:rsidTr="00BE6F82">
        <w:trPr>
          <w:trHeight w:val="290"/>
        </w:trPr>
        <w:tc>
          <w:tcPr>
            <w:tcW w:w="1380" w:type="dxa"/>
            <w:noWrap/>
            <w:hideMark/>
          </w:tcPr>
          <w:p w14:paraId="27F6C0E6" w14:textId="77777777" w:rsidR="00BA6F4B" w:rsidRPr="00DA3997" w:rsidRDefault="00BA6F4B" w:rsidP="00BE6F82">
            <w:pPr>
              <w:pStyle w:val="DokTabellentext"/>
            </w:pPr>
            <w:r w:rsidRPr="00DA3997">
              <w:t>SWFRG029-19</w:t>
            </w:r>
          </w:p>
        </w:tc>
        <w:tc>
          <w:tcPr>
            <w:tcW w:w="1480" w:type="dxa"/>
            <w:noWrap/>
            <w:hideMark/>
          </w:tcPr>
          <w:p w14:paraId="40530422" w14:textId="77777777" w:rsidR="00BA6F4B" w:rsidRPr="00DA3997" w:rsidRDefault="00BA6F4B" w:rsidP="00BE6F82">
            <w:pPr>
              <w:pStyle w:val="DokTabellentext"/>
            </w:pPr>
            <w:r w:rsidRPr="00DA3997">
              <w:t>Poaceae</w:t>
            </w:r>
          </w:p>
        </w:tc>
        <w:tc>
          <w:tcPr>
            <w:tcW w:w="2260" w:type="dxa"/>
            <w:noWrap/>
            <w:hideMark/>
          </w:tcPr>
          <w:p w14:paraId="4BD25841"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5F908F87" w14:textId="77777777" w:rsidR="00BA6F4B" w:rsidRPr="00DA3997" w:rsidRDefault="00BA6F4B" w:rsidP="00BE6F82">
            <w:pPr>
              <w:pStyle w:val="DokTabellentext"/>
            </w:pPr>
            <w:r w:rsidRPr="00DA3997">
              <w:t>GRASS1355-10</w:t>
            </w:r>
          </w:p>
        </w:tc>
        <w:tc>
          <w:tcPr>
            <w:tcW w:w="1160" w:type="dxa"/>
            <w:noWrap/>
            <w:hideMark/>
          </w:tcPr>
          <w:p w14:paraId="47DF06AF" w14:textId="77777777" w:rsidR="00BA6F4B" w:rsidRPr="00DA3997" w:rsidRDefault="00BA6F4B" w:rsidP="00BE6F82">
            <w:pPr>
              <w:pStyle w:val="DokTabellentext"/>
            </w:pPr>
            <w:r w:rsidRPr="00DA3997">
              <w:t>Poaceae</w:t>
            </w:r>
          </w:p>
        </w:tc>
        <w:tc>
          <w:tcPr>
            <w:tcW w:w="2660" w:type="dxa"/>
            <w:noWrap/>
            <w:hideMark/>
          </w:tcPr>
          <w:p w14:paraId="52103CD8"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howellii</w:t>
            </w:r>
          </w:p>
        </w:tc>
        <w:tc>
          <w:tcPr>
            <w:tcW w:w="640" w:type="dxa"/>
            <w:noWrap/>
            <w:hideMark/>
          </w:tcPr>
          <w:p w14:paraId="53FAF911" w14:textId="77777777" w:rsidR="00BA6F4B" w:rsidRPr="00DA3997" w:rsidRDefault="00BA6F4B" w:rsidP="00BE6F82">
            <w:pPr>
              <w:pStyle w:val="DokTabellentext"/>
            </w:pPr>
            <w:r w:rsidRPr="00DA3997">
              <w:t>99.45</w:t>
            </w:r>
          </w:p>
        </w:tc>
        <w:tc>
          <w:tcPr>
            <w:tcW w:w="700" w:type="dxa"/>
            <w:noWrap/>
            <w:hideMark/>
          </w:tcPr>
          <w:p w14:paraId="5E31EFC5" w14:textId="77777777" w:rsidR="00BA6F4B" w:rsidRPr="00DA3997" w:rsidRDefault="00BA6F4B" w:rsidP="00BE6F82">
            <w:pPr>
              <w:pStyle w:val="DokTabellentext"/>
            </w:pPr>
            <w:r w:rsidRPr="00DA3997">
              <w:t>985</w:t>
            </w:r>
          </w:p>
        </w:tc>
        <w:tc>
          <w:tcPr>
            <w:tcW w:w="780" w:type="dxa"/>
            <w:noWrap/>
            <w:hideMark/>
          </w:tcPr>
          <w:p w14:paraId="3CC8364D" w14:textId="77777777" w:rsidR="00BA6F4B" w:rsidRPr="00DA3997" w:rsidRDefault="00BA6F4B" w:rsidP="00BE6F82">
            <w:pPr>
              <w:pStyle w:val="DokTabellentext"/>
            </w:pPr>
            <w:r w:rsidRPr="00DA3997">
              <w:t>FALSE</w:t>
            </w:r>
          </w:p>
        </w:tc>
        <w:tc>
          <w:tcPr>
            <w:tcW w:w="1040" w:type="dxa"/>
            <w:noWrap/>
            <w:hideMark/>
          </w:tcPr>
          <w:p w14:paraId="67D80ABA" w14:textId="77777777" w:rsidR="00BA6F4B" w:rsidRPr="00DA3997" w:rsidRDefault="00BA6F4B" w:rsidP="00BE6F82">
            <w:pPr>
              <w:pStyle w:val="DokTabellentext"/>
            </w:pPr>
            <w:r w:rsidRPr="00DA3997">
              <w:t>rbcLa</w:t>
            </w:r>
          </w:p>
        </w:tc>
      </w:tr>
      <w:tr w:rsidR="00BA6F4B" w:rsidRPr="00DA3997" w14:paraId="428733F5" w14:textId="77777777" w:rsidTr="00BE6F82">
        <w:trPr>
          <w:trHeight w:val="290"/>
        </w:trPr>
        <w:tc>
          <w:tcPr>
            <w:tcW w:w="1380" w:type="dxa"/>
            <w:noWrap/>
            <w:hideMark/>
          </w:tcPr>
          <w:p w14:paraId="04AFC22E" w14:textId="77777777" w:rsidR="00BA6F4B" w:rsidRPr="00DA3997" w:rsidRDefault="00BA6F4B" w:rsidP="00BE6F82">
            <w:pPr>
              <w:pStyle w:val="DokTabellentext"/>
            </w:pPr>
            <w:r w:rsidRPr="00DA3997">
              <w:t>SWFRG029-19</w:t>
            </w:r>
          </w:p>
        </w:tc>
        <w:tc>
          <w:tcPr>
            <w:tcW w:w="1480" w:type="dxa"/>
            <w:noWrap/>
            <w:hideMark/>
          </w:tcPr>
          <w:p w14:paraId="65B90CCA" w14:textId="77777777" w:rsidR="00BA6F4B" w:rsidRPr="00DA3997" w:rsidRDefault="00BA6F4B" w:rsidP="00BE6F82">
            <w:pPr>
              <w:pStyle w:val="DokTabellentext"/>
            </w:pPr>
            <w:r w:rsidRPr="00DA3997">
              <w:t>Poaceae</w:t>
            </w:r>
          </w:p>
        </w:tc>
        <w:tc>
          <w:tcPr>
            <w:tcW w:w="2260" w:type="dxa"/>
            <w:noWrap/>
            <w:hideMark/>
          </w:tcPr>
          <w:p w14:paraId="072C966D"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54937C6F" w14:textId="77777777" w:rsidR="00BA6F4B" w:rsidRPr="00DA3997" w:rsidRDefault="00BA6F4B" w:rsidP="00BE6F82">
            <w:pPr>
              <w:pStyle w:val="DokTabellentext"/>
            </w:pPr>
            <w:r w:rsidRPr="00DA3997">
              <w:t>GRASS1353-10</w:t>
            </w:r>
          </w:p>
        </w:tc>
        <w:tc>
          <w:tcPr>
            <w:tcW w:w="1160" w:type="dxa"/>
            <w:noWrap/>
            <w:hideMark/>
          </w:tcPr>
          <w:p w14:paraId="391987F0" w14:textId="77777777" w:rsidR="00BA6F4B" w:rsidRPr="00DA3997" w:rsidRDefault="00BA6F4B" w:rsidP="00BE6F82">
            <w:pPr>
              <w:pStyle w:val="DokTabellentext"/>
            </w:pPr>
            <w:r w:rsidRPr="00DA3997">
              <w:t>Poaceae</w:t>
            </w:r>
          </w:p>
        </w:tc>
        <w:tc>
          <w:tcPr>
            <w:tcW w:w="2660" w:type="dxa"/>
            <w:noWrap/>
            <w:hideMark/>
          </w:tcPr>
          <w:p w14:paraId="2380E552"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wheeleri</w:t>
            </w:r>
          </w:p>
        </w:tc>
        <w:tc>
          <w:tcPr>
            <w:tcW w:w="640" w:type="dxa"/>
            <w:noWrap/>
            <w:hideMark/>
          </w:tcPr>
          <w:p w14:paraId="22EA3A2E" w14:textId="77777777" w:rsidR="00BA6F4B" w:rsidRPr="00DA3997" w:rsidRDefault="00BA6F4B" w:rsidP="00BE6F82">
            <w:pPr>
              <w:pStyle w:val="DokTabellentext"/>
            </w:pPr>
            <w:r w:rsidRPr="00DA3997">
              <w:t>99.45</w:t>
            </w:r>
          </w:p>
        </w:tc>
        <w:tc>
          <w:tcPr>
            <w:tcW w:w="700" w:type="dxa"/>
            <w:noWrap/>
            <w:hideMark/>
          </w:tcPr>
          <w:p w14:paraId="0EC6C3D1" w14:textId="77777777" w:rsidR="00BA6F4B" w:rsidRPr="00DA3997" w:rsidRDefault="00BA6F4B" w:rsidP="00BE6F82">
            <w:pPr>
              <w:pStyle w:val="DokTabellentext"/>
            </w:pPr>
            <w:r w:rsidRPr="00DA3997">
              <w:t>985</w:t>
            </w:r>
          </w:p>
        </w:tc>
        <w:tc>
          <w:tcPr>
            <w:tcW w:w="780" w:type="dxa"/>
            <w:noWrap/>
            <w:hideMark/>
          </w:tcPr>
          <w:p w14:paraId="7A52D8E0" w14:textId="77777777" w:rsidR="00BA6F4B" w:rsidRPr="00DA3997" w:rsidRDefault="00BA6F4B" w:rsidP="00BE6F82">
            <w:pPr>
              <w:pStyle w:val="DokTabellentext"/>
            </w:pPr>
            <w:r w:rsidRPr="00DA3997">
              <w:t>FALSE</w:t>
            </w:r>
          </w:p>
        </w:tc>
        <w:tc>
          <w:tcPr>
            <w:tcW w:w="1040" w:type="dxa"/>
            <w:noWrap/>
            <w:hideMark/>
          </w:tcPr>
          <w:p w14:paraId="5757132B" w14:textId="77777777" w:rsidR="00BA6F4B" w:rsidRPr="00DA3997" w:rsidRDefault="00BA6F4B" w:rsidP="00BE6F82">
            <w:pPr>
              <w:pStyle w:val="DokTabellentext"/>
            </w:pPr>
            <w:r w:rsidRPr="00DA3997">
              <w:t>rbcLa</w:t>
            </w:r>
          </w:p>
        </w:tc>
      </w:tr>
      <w:tr w:rsidR="00BA6F4B" w:rsidRPr="00DA3997" w14:paraId="1EC46091" w14:textId="77777777" w:rsidTr="00BE6F82">
        <w:trPr>
          <w:trHeight w:val="290"/>
        </w:trPr>
        <w:tc>
          <w:tcPr>
            <w:tcW w:w="1380" w:type="dxa"/>
            <w:noWrap/>
            <w:hideMark/>
          </w:tcPr>
          <w:p w14:paraId="57E127F4" w14:textId="77777777" w:rsidR="00BA6F4B" w:rsidRPr="00DA3997" w:rsidRDefault="00BA6F4B" w:rsidP="00BE6F82">
            <w:pPr>
              <w:pStyle w:val="DokTabellentext"/>
            </w:pPr>
            <w:r w:rsidRPr="00DA3997">
              <w:t>SWFRG029-19</w:t>
            </w:r>
          </w:p>
        </w:tc>
        <w:tc>
          <w:tcPr>
            <w:tcW w:w="1480" w:type="dxa"/>
            <w:noWrap/>
            <w:hideMark/>
          </w:tcPr>
          <w:p w14:paraId="73C68F55" w14:textId="77777777" w:rsidR="00BA6F4B" w:rsidRPr="00DA3997" w:rsidRDefault="00BA6F4B" w:rsidP="00BE6F82">
            <w:pPr>
              <w:pStyle w:val="DokTabellentext"/>
            </w:pPr>
            <w:r w:rsidRPr="00DA3997">
              <w:t>Poaceae</w:t>
            </w:r>
          </w:p>
        </w:tc>
        <w:tc>
          <w:tcPr>
            <w:tcW w:w="2260" w:type="dxa"/>
            <w:noWrap/>
            <w:hideMark/>
          </w:tcPr>
          <w:p w14:paraId="2375ABF6"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7452CE69" w14:textId="77777777" w:rsidR="00BA6F4B" w:rsidRPr="00DA3997" w:rsidRDefault="00BA6F4B" w:rsidP="00BE6F82">
            <w:pPr>
              <w:pStyle w:val="DokTabellentext"/>
            </w:pPr>
            <w:r w:rsidRPr="00DA3997">
              <w:t>GRASS1352-10</w:t>
            </w:r>
          </w:p>
        </w:tc>
        <w:tc>
          <w:tcPr>
            <w:tcW w:w="1160" w:type="dxa"/>
            <w:noWrap/>
            <w:hideMark/>
          </w:tcPr>
          <w:p w14:paraId="27C58E61" w14:textId="77777777" w:rsidR="00BA6F4B" w:rsidRPr="00DA3997" w:rsidRDefault="00BA6F4B" w:rsidP="00BE6F82">
            <w:pPr>
              <w:pStyle w:val="DokTabellentext"/>
            </w:pPr>
            <w:r w:rsidRPr="00DA3997">
              <w:t>Poaceae</w:t>
            </w:r>
          </w:p>
        </w:tc>
        <w:tc>
          <w:tcPr>
            <w:tcW w:w="2660" w:type="dxa"/>
            <w:noWrap/>
            <w:hideMark/>
          </w:tcPr>
          <w:p w14:paraId="60F3D902"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marcida</w:t>
            </w:r>
          </w:p>
        </w:tc>
        <w:tc>
          <w:tcPr>
            <w:tcW w:w="640" w:type="dxa"/>
            <w:noWrap/>
            <w:hideMark/>
          </w:tcPr>
          <w:p w14:paraId="05D8FD4B" w14:textId="77777777" w:rsidR="00BA6F4B" w:rsidRPr="00DA3997" w:rsidRDefault="00BA6F4B" w:rsidP="00BE6F82">
            <w:pPr>
              <w:pStyle w:val="DokTabellentext"/>
            </w:pPr>
            <w:r w:rsidRPr="00DA3997">
              <w:t>99.45</w:t>
            </w:r>
          </w:p>
        </w:tc>
        <w:tc>
          <w:tcPr>
            <w:tcW w:w="700" w:type="dxa"/>
            <w:noWrap/>
            <w:hideMark/>
          </w:tcPr>
          <w:p w14:paraId="7079D85F" w14:textId="77777777" w:rsidR="00BA6F4B" w:rsidRPr="00DA3997" w:rsidRDefault="00BA6F4B" w:rsidP="00BE6F82">
            <w:pPr>
              <w:pStyle w:val="DokTabellentext"/>
            </w:pPr>
            <w:r w:rsidRPr="00DA3997">
              <w:t>985</w:t>
            </w:r>
          </w:p>
        </w:tc>
        <w:tc>
          <w:tcPr>
            <w:tcW w:w="780" w:type="dxa"/>
            <w:noWrap/>
            <w:hideMark/>
          </w:tcPr>
          <w:p w14:paraId="0D6EA236" w14:textId="77777777" w:rsidR="00BA6F4B" w:rsidRPr="00DA3997" w:rsidRDefault="00BA6F4B" w:rsidP="00BE6F82">
            <w:pPr>
              <w:pStyle w:val="DokTabellentext"/>
            </w:pPr>
            <w:r w:rsidRPr="00DA3997">
              <w:t>FALSE</w:t>
            </w:r>
          </w:p>
        </w:tc>
        <w:tc>
          <w:tcPr>
            <w:tcW w:w="1040" w:type="dxa"/>
            <w:noWrap/>
            <w:hideMark/>
          </w:tcPr>
          <w:p w14:paraId="6851A218" w14:textId="77777777" w:rsidR="00BA6F4B" w:rsidRPr="00DA3997" w:rsidRDefault="00BA6F4B" w:rsidP="00BE6F82">
            <w:pPr>
              <w:pStyle w:val="DokTabellentext"/>
            </w:pPr>
            <w:r w:rsidRPr="00DA3997">
              <w:t>rbcLa</w:t>
            </w:r>
          </w:p>
        </w:tc>
      </w:tr>
      <w:tr w:rsidR="00BA6F4B" w:rsidRPr="00DA3997" w14:paraId="2BD0F483" w14:textId="77777777" w:rsidTr="00BE6F82">
        <w:trPr>
          <w:trHeight w:val="290"/>
        </w:trPr>
        <w:tc>
          <w:tcPr>
            <w:tcW w:w="1380" w:type="dxa"/>
            <w:noWrap/>
            <w:hideMark/>
          </w:tcPr>
          <w:p w14:paraId="6EB95917" w14:textId="77777777" w:rsidR="00BA6F4B" w:rsidRPr="00DA3997" w:rsidRDefault="00BA6F4B" w:rsidP="00BE6F82">
            <w:pPr>
              <w:pStyle w:val="DokTabellentext"/>
            </w:pPr>
            <w:r w:rsidRPr="00DA3997">
              <w:t>SWFRG029-19</w:t>
            </w:r>
          </w:p>
        </w:tc>
        <w:tc>
          <w:tcPr>
            <w:tcW w:w="1480" w:type="dxa"/>
            <w:noWrap/>
            <w:hideMark/>
          </w:tcPr>
          <w:p w14:paraId="579BACF5" w14:textId="77777777" w:rsidR="00BA6F4B" w:rsidRPr="00DA3997" w:rsidRDefault="00BA6F4B" w:rsidP="00BE6F82">
            <w:pPr>
              <w:pStyle w:val="DokTabellentext"/>
            </w:pPr>
            <w:r w:rsidRPr="00DA3997">
              <w:t>Poaceae</w:t>
            </w:r>
          </w:p>
        </w:tc>
        <w:tc>
          <w:tcPr>
            <w:tcW w:w="2260" w:type="dxa"/>
            <w:noWrap/>
            <w:hideMark/>
          </w:tcPr>
          <w:p w14:paraId="0A471889"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6484F7F7" w14:textId="77777777" w:rsidR="00BA6F4B" w:rsidRPr="00DA3997" w:rsidRDefault="00BA6F4B" w:rsidP="00BE6F82">
            <w:pPr>
              <w:pStyle w:val="DokTabellentext"/>
            </w:pPr>
            <w:r w:rsidRPr="00DA3997">
              <w:t>GRASS1349-10</w:t>
            </w:r>
          </w:p>
        </w:tc>
        <w:tc>
          <w:tcPr>
            <w:tcW w:w="1160" w:type="dxa"/>
            <w:noWrap/>
            <w:hideMark/>
          </w:tcPr>
          <w:p w14:paraId="5C29A169" w14:textId="77777777" w:rsidR="00BA6F4B" w:rsidRPr="00DA3997" w:rsidRDefault="00BA6F4B" w:rsidP="00BE6F82">
            <w:pPr>
              <w:pStyle w:val="DokTabellentext"/>
            </w:pPr>
            <w:r w:rsidRPr="00DA3997">
              <w:t>Poaceae</w:t>
            </w:r>
          </w:p>
        </w:tc>
        <w:tc>
          <w:tcPr>
            <w:tcW w:w="2660" w:type="dxa"/>
            <w:noWrap/>
            <w:hideMark/>
          </w:tcPr>
          <w:p w14:paraId="44221B73"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confinis</w:t>
            </w:r>
          </w:p>
        </w:tc>
        <w:tc>
          <w:tcPr>
            <w:tcW w:w="640" w:type="dxa"/>
            <w:noWrap/>
            <w:hideMark/>
          </w:tcPr>
          <w:p w14:paraId="6B83F09A" w14:textId="77777777" w:rsidR="00BA6F4B" w:rsidRPr="00DA3997" w:rsidRDefault="00BA6F4B" w:rsidP="00BE6F82">
            <w:pPr>
              <w:pStyle w:val="DokTabellentext"/>
            </w:pPr>
            <w:r w:rsidRPr="00DA3997">
              <w:t>99.45</w:t>
            </w:r>
          </w:p>
        </w:tc>
        <w:tc>
          <w:tcPr>
            <w:tcW w:w="700" w:type="dxa"/>
            <w:noWrap/>
            <w:hideMark/>
          </w:tcPr>
          <w:p w14:paraId="3FB23E61" w14:textId="77777777" w:rsidR="00BA6F4B" w:rsidRPr="00DA3997" w:rsidRDefault="00BA6F4B" w:rsidP="00BE6F82">
            <w:pPr>
              <w:pStyle w:val="DokTabellentext"/>
            </w:pPr>
            <w:r w:rsidRPr="00DA3997">
              <w:t>985</w:t>
            </w:r>
          </w:p>
        </w:tc>
        <w:tc>
          <w:tcPr>
            <w:tcW w:w="780" w:type="dxa"/>
            <w:noWrap/>
            <w:hideMark/>
          </w:tcPr>
          <w:p w14:paraId="340FE196" w14:textId="77777777" w:rsidR="00BA6F4B" w:rsidRPr="00DA3997" w:rsidRDefault="00BA6F4B" w:rsidP="00BE6F82">
            <w:pPr>
              <w:pStyle w:val="DokTabellentext"/>
            </w:pPr>
            <w:r w:rsidRPr="00DA3997">
              <w:t>FALSE</w:t>
            </w:r>
          </w:p>
        </w:tc>
        <w:tc>
          <w:tcPr>
            <w:tcW w:w="1040" w:type="dxa"/>
            <w:noWrap/>
            <w:hideMark/>
          </w:tcPr>
          <w:p w14:paraId="604E02DE" w14:textId="77777777" w:rsidR="00BA6F4B" w:rsidRPr="00DA3997" w:rsidRDefault="00BA6F4B" w:rsidP="00BE6F82">
            <w:pPr>
              <w:pStyle w:val="DokTabellentext"/>
            </w:pPr>
            <w:r w:rsidRPr="00DA3997">
              <w:t>rbcLa</w:t>
            </w:r>
          </w:p>
        </w:tc>
      </w:tr>
      <w:tr w:rsidR="00BA6F4B" w:rsidRPr="00DA3997" w14:paraId="6645A9D0" w14:textId="77777777" w:rsidTr="00BE6F82">
        <w:trPr>
          <w:trHeight w:val="290"/>
        </w:trPr>
        <w:tc>
          <w:tcPr>
            <w:tcW w:w="1380" w:type="dxa"/>
            <w:noWrap/>
            <w:hideMark/>
          </w:tcPr>
          <w:p w14:paraId="0A4114B8" w14:textId="77777777" w:rsidR="00BA6F4B" w:rsidRPr="00DA3997" w:rsidRDefault="00BA6F4B" w:rsidP="00BE6F82">
            <w:pPr>
              <w:pStyle w:val="DokTabellentext"/>
            </w:pPr>
            <w:r w:rsidRPr="00DA3997">
              <w:t>SWFRG029-19</w:t>
            </w:r>
          </w:p>
        </w:tc>
        <w:tc>
          <w:tcPr>
            <w:tcW w:w="1480" w:type="dxa"/>
            <w:noWrap/>
            <w:hideMark/>
          </w:tcPr>
          <w:p w14:paraId="7DC4831F" w14:textId="77777777" w:rsidR="00BA6F4B" w:rsidRPr="00DA3997" w:rsidRDefault="00BA6F4B" w:rsidP="00BE6F82">
            <w:pPr>
              <w:pStyle w:val="DokTabellentext"/>
            </w:pPr>
            <w:r w:rsidRPr="00DA3997">
              <w:t>Poaceae</w:t>
            </w:r>
          </w:p>
        </w:tc>
        <w:tc>
          <w:tcPr>
            <w:tcW w:w="2260" w:type="dxa"/>
            <w:noWrap/>
            <w:hideMark/>
          </w:tcPr>
          <w:p w14:paraId="76E749E0"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2209FBE8" w14:textId="77777777" w:rsidR="00BA6F4B" w:rsidRPr="00DA3997" w:rsidRDefault="00BA6F4B" w:rsidP="00BE6F82">
            <w:pPr>
              <w:pStyle w:val="DokTabellentext"/>
            </w:pPr>
            <w:r w:rsidRPr="00DA3997">
              <w:t>GRASS1348-10</w:t>
            </w:r>
          </w:p>
        </w:tc>
        <w:tc>
          <w:tcPr>
            <w:tcW w:w="1160" w:type="dxa"/>
            <w:noWrap/>
            <w:hideMark/>
          </w:tcPr>
          <w:p w14:paraId="7411AB8D" w14:textId="77777777" w:rsidR="00BA6F4B" w:rsidRPr="00DA3997" w:rsidRDefault="00BA6F4B" w:rsidP="00BE6F82">
            <w:pPr>
              <w:pStyle w:val="DokTabellentext"/>
            </w:pPr>
            <w:r w:rsidRPr="00DA3997">
              <w:t>Poaceae</w:t>
            </w:r>
          </w:p>
        </w:tc>
        <w:tc>
          <w:tcPr>
            <w:tcW w:w="2660" w:type="dxa"/>
            <w:noWrap/>
            <w:hideMark/>
          </w:tcPr>
          <w:p w14:paraId="64EF29DF"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confinis</w:t>
            </w:r>
          </w:p>
        </w:tc>
        <w:tc>
          <w:tcPr>
            <w:tcW w:w="640" w:type="dxa"/>
            <w:noWrap/>
            <w:hideMark/>
          </w:tcPr>
          <w:p w14:paraId="46262E59" w14:textId="77777777" w:rsidR="00BA6F4B" w:rsidRPr="00DA3997" w:rsidRDefault="00BA6F4B" w:rsidP="00BE6F82">
            <w:pPr>
              <w:pStyle w:val="DokTabellentext"/>
            </w:pPr>
            <w:r w:rsidRPr="00DA3997">
              <w:t>99.45</w:t>
            </w:r>
          </w:p>
        </w:tc>
        <w:tc>
          <w:tcPr>
            <w:tcW w:w="700" w:type="dxa"/>
            <w:noWrap/>
            <w:hideMark/>
          </w:tcPr>
          <w:p w14:paraId="41CCDA1C" w14:textId="77777777" w:rsidR="00BA6F4B" w:rsidRPr="00DA3997" w:rsidRDefault="00BA6F4B" w:rsidP="00BE6F82">
            <w:pPr>
              <w:pStyle w:val="DokTabellentext"/>
            </w:pPr>
            <w:r w:rsidRPr="00DA3997">
              <w:t>985</w:t>
            </w:r>
          </w:p>
        </w:tc>
        <w:tc>
          <w:tcPr>
            <w:tcW w:w="780" w:type="dxa"/>
            <w:noWrap/>
            <w:hideMark/>
          </w:tcPr>
          <w:p w14:paraId="6AD82C7A" w14:textId="77777777" w:rsidR="00BA6F4B" w:rsidRPr="00DA3997" w:rsidRDefault="00BA6F4B" w:rsidP="00BE6F82">
            <w:pPr>
              <w:pStyle w:val="DokTabellentext"/>
            </w:pPr>
            <w:r w:rsidRPr="00DA3997">
              <w:t>FALSE</w:t>
            </w:r>
          </w:p>
        </w:tc>
        <w:tc>
          <w:tcPr>
            <w:tcW w:w="1040" w:type="dxa"/>
            <w:noWrap/>
            <w:hideMark/>
          </w:tcPr>
          <w:p w14:paraId="022F2907" w14:textId="77777777" w:rsidR="00BA6F4B" w:rsidRPr="00DA3997" w:rsidRDefault="00BA6F4B" w:rsidP="00BE6F82">
            <w:pPr>
              <w:pStyle w:val="DokTabellentext"/>
            </w:pPr>
            <w:r w:rsidRPr="00DA3997">
              <w:t>rbcLa</w:t>
            </w:r>
          </w:p>
        </w:tc>
      </w:tr>
      <w:tr w:rsidR="00BA6F4B" w:rsidRPr="00DA3997" w14:paraId="0BEF4655" w14:textId="77777777" w:rsidTr="00BE6F82">
        <w:trPr>
          <w:trHeight w:val="290"/>
        </w:trPr>
        <w:tc>
          <w:tcPr>
            <w:tcW w:w="1380" w:type="dxa"/>
            <w:noWrap/>
            <w:hideMark/>
          </w:tcPr>
          <w:p w14:paraId="19907A37" w14:textId="77777777" w:rsidR="00BA6F4B" w:rsidRPr="00DA3997" w:rsidRDefault="00BA6F4B" w:rsidP="00BE6F82">
            <w:pPr>
              <w:pStyle w:val="DokTabellentext"/>
            </w:pPr>
            <w:r w:rsidRPr="00DA3997">
              <w:t>SWFRG029-19</w:t>
            </w:r>
          </w:p>
        </w:tc>
        <w:tc>
          <w:tcPr>
            <w:tcW w:w="1480" w:type="dxa"/>
            <w:noWrap/>
            <w:hideMark/>
          </w:tcPr>
          <w:p w14:paraId="56AD5ECE" w14:textId="77777777" w:rsidR="00BA6F4B" w:rsidRPr="00DA3997" w:rsidRDefault="00BA6F4B" w:rsidP="00BE6F82">
            <w:pPr>
              <w:pStyle w:val="DokTabellentext"/>
            </w:pPr>
            <w:r w:rsidRPr="00DA3997">
              <w:t>Poaceae</w:t>
            </w:r>
          </w:p>
        </w:tc>
        <w:tc>
          <w:tcPr>
            <w:tcW w:w="2260" w:type="dxa"/>
            <w:noWrap/>
            <w:hideMark/>
          </w:tcPr>
          <w:p w14:paraId="541AE1F9"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265BDED5" w14:textId="77777777" w:rsidR="00BA6F4B" w:rsidRPr="00DA3997" w:rsidRDefault="00BA6F4B" w:rsidP="00BE6F82">
            <w:pPr>
              <w:pStyle w:val="DokTabellentext"/>
            </w:pPr>
            <w:r w:rsidRPr="00DA3997">
              <w:t>GRASS1339-10</w:t>
            </w:r>
          </w:p>
        </w:tc>
        <w:tc>
          <w:tcPr>
            <w:tcW w:w="1160" w:type="dxa"/>
            <w:noWrap/>
            <w:hideMark/>
          </w:tcPr>
          <w:p w14:paraId="2D804EE6" w14:textId="77777777" w:rsidR="00BA6F4B" w:rsidRPr="00DA3997" w:rsidRDefault="00BA6F4B" w:rsidP="00BE6F82">
            <w:pPr>
              <w:pStyle w:val="DokTabellentext"/>
            </w:pPr>
            <w:r w:rsidRPr="00DA3997">
              <w:t>Poaceae</w:t>
            </w:r>
          </w:p>
        </w:tc>
        <w:tc>
          <w:tcPr>
            <w:tcW w:w="2660" w:type="dxa"/>
            <w:noWrap/>
            <w:hideMark/>
          </w:tcPr>
          <w:p w14:paraId="2E5F85E7"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wheeleri</w:t>
            </w:r>
          </w:p>
        </w:tc>
        <w:tc>
          <w:tcPr>
            <w:tcW w:w="640" w:type="dxa"/>
            <w:noWrap/>
            <w:hideMark/>
          </w:tcPr>
          <w:p w14:paraId="21A0B92D" w14:textId="77777777" w:rsidR="00BA6F4B" w:rsidRPr="00DA3997" w:rsidRDefault="00BA6F4B" w:rsidP="00BE6F82">
            <w:pPr>
              <w:pStyle w:val="DokTabellentext"/>
            </w:pPr>
            <w:r w:rsidRPr="00DA3997">
              <w:t>99.45</w:t>
            </w:r>
          </w:p>
        </w:tc>
        <w:tc>
          <w:tcPr>
            <w:tcW w:w="700" w:type="dxa"/>
            <w:noWrap/>
            <w:hideMark/>
          </w:tcPr>
          <w:p w14:paraId="2DECA70D" w14:textId="77777777" w:rsidR="00BA6F4B" w:rsidRPr="00DA3997" w:rsidRDefault="00BA6F4B" w:rsidP="00BE6F82">
            <w:pPr>
              <w:pStyle w:val="DokTabellentext"/>
            </w:pPr>
            <w:r w:rsidRPr="00DA3997">
              <w:t>985</w:t>
            </w:r>
          </w:p>
        </w:tc>
        <w:tc>
          <w:tcPr>
            <w:tcW w:w="780" w:type="dxa"/>
            <w:noWrap/>
            <w:hideMark/>
          </w:tcPr>
          <w:p w14:paraId="6AD15DEF" w14:textId="77777777" w:rsidR="00BA6F4B" w:rsidRPr="00DA3997" w:rsidRDefault="00BA6F4B" w:rsidP="00BE6F82">
            <w:pPr>
              <w:pStyle w:val="DokTabellentext"/>
            </w:pPr>
            <w:r w:rsidRPr="00DA3997">
              <w:t>FALSE</w:t>
            </w:r>
          </w:p>
        </w:tc>
        <w:tc>
          <w:tcPr>
            <w:tcW w:w="1040" w:type="dxa"/>
            <w:noWrap/>
            <w:hideMark/>
          </w:tcPr>
          <w:p w14:paraId="7D0D8D36" w14:textId="77777777" w:rsidR="00BA6F4B" w:rsidRPr="00DA3997" w:rsidRDefault="00BA6F4B" w:rsidP="00BE6F82">
            <w:pPr>
              <w:pStyle w:val="DokTabellentext"/>
            </w:pPr>
            <w:r w:rsidRPr="00DA3997">
              <w:t>rbcLa</w:t>
            </w:r>
          </w:p>
        </w:tc>
      </w:tr>
      <w:tr w:rsidR="00BA6F4B" w:rsidRPr="00DA3997" w14:paraId="3EDF108D" w14:textId="77777777" w:rsidTr="00BE6F82">
        <w:trPr>
          <w:trHeight w:val="290"/>
        </w:trPr>
        <w:tc>
          <w:tcPr>
            <w:tcW w:w="1380" w:type="dxa"/>
            <w:noWrap/>
            <w:hideMark/>
          </w:tcPr>
          <w:p w14:paraId="7569EC23" w14:textId="77777777" w:rsidR="00BA6F4B" w:rsidRPr="00DA3997" w:rsidRDefault="00BA6F4B" w:rsidP="00BE6F82">
            <w:pPr>
              <w:pStyle w:val="DokTabellentext"/>
            </w:pPr>
            <w:r w:rsidRPr="00DA3997">
              <w:t>SWFRG029-19</w:t>
            </w:r>
          </w:p>
        </w:tc>
        <w:tc>
          <w:tcPr>
            <w:tcW w:w="1480" w:type="dxa"/>
            <w:noWrap/>
            <w:hideMark/>
          </w:tcPr>
          <w:p w14:paraId="7B9502EE" w14:textId="77777777" w:rsidR="00BA6F4B" w:rsidRPr="00DA3997" w:rsidRDefault="00BA6F4B" w:rsidP="00BE6F82">
            <w:pPr>
              <w:pStyle w:val="DokTabellentext"/>
            </w:pPr>
            <w:r w:rsidRPr="00DA3997">
              <w:t>Poaceae</w:t>
            </w:r>
          </w:p>
        </w:tc>
        <w:tc>
          <w:tcPr>
            <w:tcW w:w="2260" w:type="dxa"/>
            <w:noWrap/>
            <w:hideMark/>
          </w:tcPr>
          <w:p w14:paraId="1E9E6D5B"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3ED61081" w14:textId="77777777" w:rsidR="00BA6F4B" w:rsidRPr="00DA3997" w:rsidRDefault="00BA6F4B" w:rsidP="00BE6F82">
            <w:pPr>
              <w:pStyle w:val="DokTabellentext"/>
            </w:pPr>
            <w:r w:rsidRPr="00DA3997">
              <w:t>FCA377-10</w:t>
            </w:r>
          </w:p>
        </w:tc>
        <w:tc>
          <w:tcPr>
            <w:tcW w:w="1160" w:type="dxa"/>
            <w:noWrap/>
            <w:hideMark/>
          </w:tcPr>
          <w:p w14:paraId="3543F38A" w14:textId="77777777" w:rsidR="00BA6F4B" w:rsidRPr="00DA3997" w:rsidRDefault="00BA6F4B" w:rsidP="00BE6F82">
            <w:pPr>
              <w:pStyle w:val="DokTabellentext"/>
            </w:pPr>
            <w:r w:rsidRPr="00DA3997">
              <w:t>Poaceae</w:t>
            </w:r>
          </w:p>
        </w:tc>
        <w:tc>
          <w:tcPr>
            <w:tcW w:w="2660" w:type="dxa"/>
            <w:noWrap/>
            <w:hideMark/>
          </w:tcPr>
          <w:p w14:paraId="0AE2C456"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14:paraId="3892CA7E" w14:textId="77777777" w:rsidR="00BA6F4B" w:rsidRPr="00DA3997" w:rsidRDefault="00BA6F4B" w:rsidP="00BE6F82">
            <w:pPr>
              <w:pStyle w:val="DokTabellentext"/>
            </w:pPr>
            <w:r w:rsidRPr="00DA3997">
              <w:t>99.45</w:t>
            </w:r>
          </w:p>
        </w:tc>
        <w:tc>
          <w:tcPr>
            <w:tcW w:w="700" w:type="dxa"/>
            <w:noWrap/>
            <w:hideMark/>
          </w:tcPr>
          <w:p w14:paraId="726F26E7" w14:textId="77777777" w:rsidR="00BA6F4B" w:rsidRPr="00DA3997" w:rsidRDefault="00BA6F4B" w:rsidP="00BE6F82">
            <w:pPr>
              <w:pStyle w:val="DokTabellentext"/>
            </w:pPr>
            <w:r w:rsidRPr="00DA3997">
              <w:t>985</w:t>
            </w:r>
          </w:p>
        </w:tc>
        <w:tc>
          <w:tcPr>
            <w:tcW w:w="780" w:type="dxa"/>
            <w:noWrap/>
            <w:hideMark/>
          </w:tcPr>
          <w:p w14:paraId="2D3451AC" w14:textId="77777777" w:rsidR="00BA6F4B" w:rsidRPr="00DA3997" w:rsidRDefault="00BA6F4B" w:rsidP="00BE6F82">
            <w:pPr>
              <w:pStyle w:val="DokTabellentext"/>
            </w:pPr>
            <w:r w:rsidRPr="00DA3997">
              <w:t>FALSE</w:t>
            </w:r>
          </w:p>
        </w:tc>
        <w:tc>
          <w:tcPr>
            <w:tcW w:w="1040" w:type="dxa"/>
            <w:noWrap/>
            <w:hideMark/>
          </w:tcPr>
          <w:p w14:paraId="4B2E00BC" w14:textId="77777777" w:rsidR="00BA6F4B" w:rsidRPr="00DA3997" w:rsidRDefault="00BA6F4B" w:rsidP="00BE6F82">
            <w:pPr>
              <w:pStyle w:val="DokTabellentext"/>
            </w:pPr>
            <w:r w:rsidRPr="00DA3997">
              <w:t>rbcLa</w:t>
            </w:r>
          </w:p>
        </w:tc>
      </w:tr>
      <w:tr w:rsidR="00BA6F4B" w:rsidRPr="00DA3997" w14:paraId="207CB36F" w14:textId="77777777" w:rsidTr="00BE6F82">
        <w:trPr>
          <w:trHeight w:val="290"/>
        </w:trPr>
        <w:tc>
          <w:tcPr>
            <w:tcW w:w="1380" w:type="dxa"/>
            <w:noWrap/>
            <w:hideMark/>
          </w:tcPr>
          <w:p w14:paraId="0E8ACC6A" w14:textId="77777777" w:rsidR="00BA6F4B" w:rsidRPr="00DA3997" w:rsidRDefault="00BA6F4B" w:rsidP="00BE6F82">
            <w:pPr>
              <w:pStyle w:val="DokTabellentext"/>
            </w:pPr>
            <w:r w:rsidRPr="00DA3997">
              <w:t>SWFRG029-19</w:t>
            </w:r>
          </w:p>
        </w:tc>
        <w:tc>
          <w:tcPr>
            <w:tcW w:w="1480" w:type="dxa"/>
            <w:noWrap/>
            <w:hideMark/>
          </w:tcPr>
          <w:p w14:paraId="7DD0B427" w14:textId="77777777" w:rsidR="00BA6F4B" w:rsidRPr="00DA3997" w:rsidRDefault="00BA6F4B" w:rsidP="00BE6F82">
            <w:pPr>
              <w:pStyle w:val="DokTabellentext"/>
            </w:pPr>
            <w:r w:rsidRPr="00DA3997">
              <w:t>Poaceae</w:t>
            </w:r>
          </w:p>
        </w:tc>
        <w:tc>
          <w:tcPr>
            <w:tcW w:w="2260" w:type="dxa"/>
            <w:noWrap/>
            <w:hideMark/>
          </w:tcPr>
          <w:p w14:paraId="4A9C3E78"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671556A3" w14:textId="77777777" w:rsidR="00BA6F4B" w:rsidRPr="00DA3997" w:rsidRDefault="00BA6F4B" w:rsidP="00BE6F82">
            <w:pPr>
              <w:pStyle w:val="DokTabellentext"/>
            </w:pPr>
            <w:r w:rsidRPr="00DA3997">
              <w:t>IASVF148-09</w:t>
            </w:r>
          </w:p>
        </w:tc>
        <w:tc>
          <w:tcPr>
            <w:tcW w:w="1160" w:type="dxa"/>
            <w:noWrap/>
            <w:hideMark/>
          </w:tcPr>
          <w:p w14:paraId="38A98B46" w14:textId="77777777" w:rsidR="00BA6F4B" w:rsidRPr="00DA3997" w:rsidRDefault="00BA6F4B" w:rsidP="00BE6F82">
            <w:pPr>
              <w:pStyle w:val="DokTabellentext"/>
            </w:pPr>
            <w:r w:rsidRPr="00DA3997">
              <w:t>Poaceae</w:t>
            </w:r>
          </w:p>
        </w:tc>
        <w:tc>
          <w:tcPr>
            <w:tcW w:w="2660" w:type="dxa"/>
            <w:noWrap/>
            <w:hideMark/>
          </w:tcPr>
          <w:p w14:paraId="5B50D106"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magellanicus</w:t>
            </w:r>
          </w:p>
        </w:tc>
        <w:tc>
          <w:tcPr>
            <w:tcW w:w="640" w:type="dxa"/>
            <w:noWrap/>
            <w:hideMark/>
          </w:tcPr>
          <w:p w14:paraId="466FAFCA" w14:textId="77777777" w:rsidR="00BA6F4B" w:rsidRPr="00DA3997" w:rsidRDefault="00BA6F4B" w:rsidP="00BE6F82">
            <w:pPr>
              <w:pStyle w:val="DokTabellentext"/>
            </w:pPr>
            <w:r w:rsidRPr="00DA3997">
              <w:t>99.45</w:t>
            </w:r>
          </w:p>
        </w:tc>
        <w:tc>
          <w:tcPr>
            <w:tcW w:w="700" w:type="dxa"/>
            <w:noWrap/>
            <w:hideMark/>
          </w:tcPr>
          <w:p w14:paraId="45B7C5B4" w14:textId="77777777" w:rsidR="00BA6F4B" w:rsidRPr="00DA3997" w:rsidRDefault="00BA6F4B" w:rsidP="00BE6F82">
            <w:pPr>
              <w:pStyle w:val="DokTabellentext"/>
            </w:pPr>
            <w:r w:rsidRPr="00DA3997">
              <w:t>985</w:t>
            </w:r>
          </w:p>
        </w:tc>
        <w:tc>
          <w:tcPr>
            <w:tcW w:w="780" w:type="dxa"/>
            <w:noWrap/>
            <w:hideMark/>
          </w:tcPr>
          <w:p w14:paraId="362864C1" w14:textId="77777777" w:rsidR="00BA6F4B" w:rsidRPr="00DA3997" w:rsidRDefault="00BA6F4B" w:rsidP="00BE6F82">
            <w:pPr>
              <w:pStyle w:val="DokTabellentext"/>
            </w:pPr>
            <w:r w:rsidRPr="00DA3997">
              <w:t>FALSE</w:t>
            </w:r>
          </w:p>
        </w:tc>
        <w:tc>
          <w:tcPr>
            <w:tcW w:w="1040" w:type="dxa"/>
            <w:noWrap/>
            <w:hideMark/>
          </w:tcPr>
          <w:p w14:paraId="46AE1C33" w14:textId="77777777" w:rsidR="00BA6F4B" w:rsidRPr="00DA3997" w:rsidRDefault="00BA6F4B" w:rsidP="00BE6F82">
            <w:pPr>
              <w:pStyle w:val="DokTabellentext"/>
            </w:pPr>
            <w:r w:rsidRPr="00DA3997">
              <w:t>rbcLa</w:t>
            </w:r>
          </w:p>
        </w:tc>
      </w:tr>
      <w:tr w:rsidR="00BA6F4B" w:rsidRPr="00DA3997" w14:paraId="715DB4D8" w14:textId="77777777" w:rsidTr="00BE6F82">
        <w:trPr>
          <w:trHeight w:val="290"/>
        </w:trPr>
        <w:tc>
          <w:tcPr>
            <w:tcW w:w="1380" w:type="dxa"/>
            <w:noWrap/>
            <w:hideMark/>
          </w:tcPr>
          <w:p w14:paraId="6AFC7A2B" w14:textId="77777777" w:rsidR="00BA6F4B" w:rsidRPr="00DA3997" w:rsidRDefault="00BA6F4B" w:rsidP="00BE6F82">
            <w:pPr>
              <w:pStyle w:val="DokTabellentext"/>
            </w:pPr>
            <w:r w:rsidRPr="00DA3997">
              <w:t>SWFRG029-19</w:t>
            </w:r>
          </w:p>
        </w:tc>
        <w:tc>
          <w:tcPr>
            <w:tcW w:w="1480" w:type="dxa"/>
            <w:noWrap/>
            <w:hideMark/>
          </w:tcPr>
          <w:p w14:paraId="72E7C372" w14:textId="77777777" w:rsidR="00BA6F4B" w:rsidRPr="00DA3997" w:rsidRDefault="00BA6F4B" w:rsidP="00BE6F82">
            <w:pPr>
              <w:pStyle w:val="DokTabellentext"/>
            </w:pPr>
            <w:r w:rsidRPr="00DA3997">
              <w:t>Poaceae</w:t>
            </w:r>
          </w:p>
        </w:tc>
        <w:tc>
          <w:tcPr>
            <w:tcW w:w="2260" w:type="dxa"/>
            <w:noWrap/>
            <w:hideMark/>
          </w:tcPr>
          <w:p w14:paraId="4041E81F"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3B72C2E8" w14:textId="77777777" w:rsidR="00BA6F4B" w:rsidRPr="00DA3997" w:rsidRDefault="00BA6F4B" w:rsidP="00BE6F82">
            <w:pPr>
              <w:pStyle w:val="DokTabellentext"/>
            </w:pPr>
            <w:r w:rsidRPr="00DA3997">
              <w:t>FCA256-09</w:t>
            </w:r>
          </w:p>
        </w:tc>
        <w:tc>
          <w:tcPr>
            <w:tcW w:w="1160" w:type="dxa"/>
            <w:noWrap/>
            <w:hideMark/>
          </w:tcPr>
          <w:p w14:paraId="3CAC095C" w14:textId="77777777" w:rsidR="00BA6F4B" w:rsidRPr="00DA3997" w:rsidRDefault="00BA6F4B" w:rsidP="00BE6F82">
            <w:pPr>
              <w:pStyle w:val="DokTabellentext"/>
            </w:pPr>
            <w:r w:rsidRPr="00DA3997">
              <w:t>Poaceae</w:t>
            </w:r>
          </w:p>
        </w:tc>
        <w:tc>
          <w:tcPr>
            <w:tcW w:w="2660" w:type="dxa"/>
            <w:noWrap/>
            <w:hideMark/>
          </w:tcPr>
          <w:p w14:paraId="2EEFE86A"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14:paraId="44B3E3C1" w14:textId="77777777" w:rsidR="00BA6F4B" w:rsidRPr="00DA3997" w:rsidRDefault="00BA6F4B" w:rsidP="00BE6F82">
            <w:pPr>
              <w:pStyle w:val="DokTabellentext"/>
            </w:pPr>
            <w:r w:rsidRPr="00DA3997">
              <w:t>99.45</w:t>
            </w:r>
          </w:p>
        </w:tc>
        <w:tc>
          <w:tcPr>
            <w:tcW w:w="700" w:type="dxa"/>
            <w:noWrap/>
            <w:hideMark/>
          </w:tcPr>
          <w:p w14:paraId="44353443" w14:textId="77777777" w:rsidR="00BA6F4B" w:rsidRPr="00DA3997" w:rsidRDefault="00BA6F4B" w:rsidP="00BE6F82">
            <w:pPr>
              <w:pStyle w:val="DokTabellentext"/>
            </w:pPr>
            <w:r w:rsidRPr="00DA3997">
              <w:t>985</w:t>
            </w:r>
          </w:p>
        </w:tc>
        <w:tc>
          <w:tcPr>
            <w:tcW w:w="780" w:type="dxa"/>
            <w:noWrap/>
            <w:hideMark/>
          </w:tcPr>
          <w:p w14:paraId="4822BD50" w14:textId="77777777" w:rsidR="00BA6F4B" w:rsidRPr="00DA3997" w:rsidRDefault="00BA6F4B" w:rsidP="00BE6F82">
            <w:pPr>
              <w:pStyle w:val="DokTabellentext"/>
            </w:pPr>
            <w:r w:rsidRPr="00DA3997">
              <w:t>FALSE</w:t>
            </w:r>
          </w:p>
        </w:tc>
        <w:tc>
          <w:tcPr>
            <w:tcW w:w="1040" w:type="dxa"/>
            <w:noWrap/>
            <w:hideMark/>
          </w:tcPr>
          <w:p w14:paraId="77C59122" w14:textId="77777777" w:rsidR="00BA6F4B" w:rsidRPr="00DA3997" w:rsidRDefault="00BA6F4B" w:rsidP="00BE6F82">
            <w:pPr>
              <w:pStyle w:val="DokTabellentext"/>
            </w:pPr>
            <w:r w:rsidRPr="00DA3997">
              <w:t>rbcLa</w:t>
            </w:r>
          </w:p>
        </w:tc>
      </w:tr>
      <w:tr w:rsidR="00BA6F4B" w:rsidRPr="00DA3997" w14:paraId="0293B569" w14:textId="77777777" w:rsidTr="00BE6F82">
        <w:trPr>
          <w:trHeight w:val="290"/>
        </w:trPr>
        <w:tc>
          <w:tcPr>
            <w:tcW w:w="1380" w:type="dxa"/>
            <w:noWrap/>
            <w:hideMark/>
          </w:tcPr>
          <w:p w14:paraId="32EFA719" w14:textId="77777777" w:rsidR="00BA6F4B" w:rsidRPr="00DA3997" w:rsidRDefault="00BA6F4B" w:rsidP="00BE6F82">
            <w:pPr>
              <w:pStyle w:val="DokTabellentext"/>
            </w:pPr>
            <w:r w:rsidRPr="00DA3997">
              <w:t>SWFRG029-19</w:t>
            </w:r>
          </w:p>
        </w:tc>
        <w:tc>
          <w:tcPr>
            <w:tcW w:w="1480" w:type="dxa"/>
            <w:noWrap/>
            <w:hideMark/>
          </w:tcPr>
          <w:p w14:paraId="2EEA41D3" w14:textId="77777777" w:rsidR="00BA6F4B" w:rsidRPr="00DA3997" w:rsidRDefault="00BA6F4B" w:rsidP="00BE6F82">
            <w:pPr>
              <w:pStyle w:val="DokTabellentext"/>
            </w:pPr>
            <w:r w:rsidRPr="00DA3997">
              <w:t>Poaceae</w:t>
            </w:r>
          </w:p>
        </w:tc>
        <w:tc>
          <w:tcPr>
            <w:tcW w:w="2260" w:type="dxa"/>
            <w:noWrap/>
            <w:hideMark/>
          </w:tcPr>
          <w:p w14:paraId="6BEC0A06"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5949883B" w14:textId="77777777" w:rsidR="00BA6F4B" w:rsidRPr="00DA3997" w:rsidRDefault="00BA6F4B" w:rsidP="00BE6F82">
            <w:pPr>
              <w:pStyle w:val="DokTabellentext"/>
            </w:pPr>
            <w:r w:rsidRPr="00DA3997">
              <w:t>FCA218-09</w:t>
            </w:r>
          </w:p>
        </w:tc>
        <w:tc>
          <w:tcPr>
            <w:tcW w:w="1160" w:type="dxa"/>
            <w:noWrap/>
            <w:hideMark/>
          </w:tcPr>
          <w:p w14:paraId="74FC299B" w14:textId="77777777" w:rsidR="00BA6F4B" w:rsidRPr="00DA3997" w:rsidRDefault="00BA6F4B" w:rsidP="00BE6F82">
            <w:pPr>
              <w:pStyle w:val="DokTabellentext"/>
            </w:pPr>
            <w:r w:rsidRPr="00DA3997">
              <w:t>Poaceae</w:t>
            </w:r>
          </w:p>
        </w:tc>
        <w:tc>
          <w:tcPr>
            <w:tcW w:w="2660" w:type="dxa"/>
            <w:noWrap/>
            <w:hideMark/>
          </w:tcPr>
          <w:p w14:paraId="08D507EA"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14:paraId="6F9D3EFF" w14:textId="77777777" w:rsidR="00BA6F4B" w:rsidRPr="00DA3997" w:rsidRDefault="00BA6F4B" w:rsidP="00BE6F82">
            <w:pPr>
              <w:pStyle w:val="DokTabellentext"/>
            </w:pPr>
            <w:r w:rsidRPr="00DA3997">
              <w:t>99.45</w:t>
            </w:r>
          </w:p>
        </w:tc>
        <w:tc>
          <w:tcPr>
            <w:tcW w:w="700" w:type="dxa"/>
            <w:noWrap/>
            <w:hideMark/>
          </w:tcPr>
          <w:p w14:paraId="7E86B62B" w14:textId="77777777" w:rsidR="00BA6F4B" w:rsidRPr="00DA3997" w:rsidRDefault="00BA6F4B" w:rsidP="00BE6F82">
            <w:pPr>
              <w:pStyle w:val="DokTabellentext"/>
            </w:pPr>
            <w:r w:rsidRPr="00DA3997">
              <w:t>985</w:t>
            </w:r>
          </w:p>
        </w:tc>
        <w:tc>
          <w:tcPr>
            <w:tcW w:w="780" w:type="dxa"/>
            <w:noWrap/>
            <w:hideMark/>
          </w:tcPr>
          <w:p w14:paraId="11078171" w14:textId="77777777" w:rsidR="00BA6F4B" w:rsidRPr="00DA3997" w:rsidRDefault="00BA6F4B" w:rsidP="00BE6F82">
            <w:pPr>
              <w:pStyle w:val="DokTabellentext"/>
            </w:pPr>
            <w:r w:rsidRPr="00DA3997">
              <w:t>FALSE</w:t>
            </w:r>
          </w:p>
        </w:tc>
        <w:tc>
          <w:tcPr>
            <w:tcW w:w="1040" w:type="dxa"/>
            <w:noWrap/>
            <w:hideMark/>
          </w:tcPr>
          <w:p w14:paraId="67FD7C3A" w14:textId="77777777" w:rsidR="00BA6F4B" w:rsidRPr="00DA3997" w:rsidRDefault="00BA6F4B" w:rsidP="00BE6F82">
            <w:pPr>
              <w:pStyle w:val="DokTabellentext"/>
            </w:pPr>
            <w:r w:rsidRPr="00DA3997">
              <w:t>rbcLa</w:t>
            </w:r>
          </w:p>
        </w:tc>
      </w:tr>
      <w:tr w:rsidR="00BA6F4B" w:rsidRPr="00DA3997" w14:paraId="519CDFE3" w14:textId="77777777" w:rsidTr="00BE6F82">
        <w:trPr>
          <w:trHeight w:val="290"/>
        </w:trPr>
        <w:tc>
          <w:tcPr>
            <w:tcW w:w="1380" w:type="dxa"/>
            <w:noWrap/>
            <w:hideMark/>
          </w:tcPr>
          <w:p w14:paraId="77A325AD" w14:textId="77777777" w:rsidR="00BA6F4B" w:rsidRPr="00DA3997" w:rsidRDefault="00BA6F4B" w:rsidP="00BE6F82">
            <w:pPr>
              <w:pStyle w:val="DokTabellentext"/>
            </w:pPr>
            <w:r w:rsidRPr="00DA3997">
              <w:t>SWFRG029-19</w:t>
            </w:r>
          </w:p>
        </w:tc>
        <w:tc>
          <w:tcPr>
            <w:tcW w:w="1480" w:type="dxa"/>
            <w:noWrap/>
            <w:hideMark/>
          </w:tcPr>
          <w:p w14:paraId="48E96851" w14:textId="77777777" w:rsidR="00BA6F4B" w:rsidRPr="00DA3997" w:rsidRDefault="00BA6F4B" w:rsidP="00BE6F82">
            <w:pPr>
              <w:pStyle w:val="DokTabellentext"/>
            </w:pPr>
            <w:r w:rsidRPr="00DA3997">
              <w:t>Poaceae</w:t>
            </w:r>
          </w:p>
        </w:tc>
        <w:tc>
          <w:tcPr>
            <w:tcW w:w="2260" w:type="dxa"/>
            <w:noWrap/>
            <w:hideMark/>
          </w:tcPr>
          <w:p w14:paraId="3D53CFC1"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53560145" w14:textId="77777777" w:rsidR="00BA6F4B" w:rsidRPr="00DA3997" w:rsidRDefault="00BA6F4B" w:rsidP="00BE6F82">
            <w:pPr>
              <w:pStyle w:val="DokTabellentext"/>
            </w:pPr>
            <w:r w:rsidRPr="00DA3997">
              <w:t>FCA055-09</w:t>
            </w:r>
          </w:p>
        </w:tc>
        <w:tc>
          <w:tcPr>
            <w:tcW w:w="1160" w:type="dxa"/>
            <w:noWrap/>
            <w:hideMark/>
          </w:tcPr>
          <w:p w14:paraId="257B8BF6" w14:textId="77777777" w:rsidR="00BA6F4B" w:rsidRPr="00DA3997" w:rsidRDefault="00BA6F4B" w:rsidP="00BE6F82">
            <w:pPr>
              <w:pStyle w:val="DokTabellentext"/>
            </w:pPr>
            <w:r w:rsidRPr="00DA3997">
              <w:t>Poaceae</w:t>
            </w:r>
          </w:p>
        </w:tc>
        <w:tc>
          <w:tcPr>
            <w:tcW w:w="2660" w:type="dxa"/>
            <w:noWrap/>
            <w:hideMark/>
          </w:tcPr>
          <w:p w14:paraId="0FB51252"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14:paraId="308C7EE0" w14:textId="77777777" w:rsidR="00BA6F4B" w:rsidRPr="00DA3997" w:rsidRDefault="00BA6F4B" w:rsidP="00BE6F82">
            <w:pPr>
              <w:pStyle w:val="DokTabellentext"/>
            </w:pPr>
            <w:r w:rsidRPr="00DA3997">
              <w:t>99.45</w:t>
            </w:r>
          </w:p>
        </w:tc>
        <w:tc>
          <w:tcPr>
            <w:tcW w:w="700" w:type="dxa"/>
            <w:noWrap/>
            <w:hideMark/>
          </w:tcPr>
          <w:p w14:paraId="18EC1BDD" w14:textId="77777777" w:rsidR="00BA6F4B" w:rsidRPr="00DA3997" w:rsidRDefault="00BA6F4B" w:rsidP="00BE6F82">
            <w:pPr>
              <w:pStyle w:val="DokTabellentext"/>
            </w:pPr>
            <w:r w:rsidRPr="00DA3997">
              <w:t>985</w:t>
            </w:r>
          </w:p>
        </w:tc>
        <w:tc>
          <w:tcPr>
            <w:tcW w:w="780" w:type="dxa"/>
            <w:noWrap/>
            <w:hideMark/>
          </w:tcPr>
          <w:p w14:paraId="34F5A183" w14:textId="77777777" w:rsidR="00BA6F4B" w:rsidRPr="00DA3997" w:rsidRDefault="00BA6F4B" w:rsidP="00BE6F82">
            <w:pPr>
              <w:pStyle w:val="DokTabellentext"/>
            </w:pPr>
            <w:r w:rsidRPr="00DA3997">
              <w:t>FALSE</w:t>
            </w:r>
          </w:p>
        </w:tc>
        <w:tc>
          <w:tcPr>
            <w:tcW w:w="1040" w:type="dxa"/>
            <w:noWrap/>
            <w:hideMark/>
          </w:tcPr>
          <w:p w14:paraId="4E41E938" w14:textId="77777777" w:rsidR="00BA6F4B" w:rsidRPr="00DA3997" w:rsidRDefault="00BA6F4B" w:rsidP="00BE6F82">
            <w:pPr>
              <w:pStyle w:val="DokTabellentext"/>
            </w:pPr>
            <w:r w:rsidRPr="00DA3997">
              <w:t>rbcLa</w:t>
            </w:r>
          </w:p>
        </w:tc>
      </w:tr>
      <w:tr w:rsidR="00BA6F4B" w:rsidRPr="00DA3997" w14:paraId="5C6A3C2F" w14:textId="77777777" w:rsidTr="00BE6F82">
        <w:trPr>
          <w:trHeight w:val="290"/>
        </w:trPr>
        <w:tc>
          <w:tcPr>
            <w:tcW w:w="1380" w:type="dxa"/>
            <w:noWrap/>
            <w:hideMark/>
          </w:tcPr>
          <w:p w14:paraId="0A45D971" w14:textId="77777777" w:rsidR="00BA6F4B" w:rsidRPr="00DA3997" w:rsidRDefault="00BA6F4B" w:rsidP="00BE6F82">
            <w:pPr>
              <w:pStyle w:val="DokTabellentext"/>
            </w:pPr>
            <w:r w:rsidRPr="00DA3997">
              <w:t>SWFRG029-19</w:t>
            </w:r>
          </w:p>
        </w:tc>
        <w:tc>
          <w:tcPr>
            <w:tcW w:w="1480" w:type="dxa"/>
            <w:noWrap/>
            <w:hideMark/>
          </w:tcPr>
          <w:p w14:paraId="34B36C97" w14:textId="77777777" w:rsidR="00BA6F4B" w:rsidRPr="00DA3997" w:rsidRDefault="00BA6F4B" w:rsidP="00BE6F82">
            <w:pPr>
              <w:pStyle w:val="DokTabellentext"/>
            </w:pPr>
            <w:r w:rsidRPr="00DA3997">
              <w:t>Poaceae</w:t>
            </w:r>
          </w:p>
        </w:tc>
        <w:tc>
          <w:tcPr>
            <w:tcW w:w="2260" w:type="dxa"/>
            <w:noWrap/>
            <w:hideMark/>
          </w:tcPr>
          <w:p w14:paraId="62599A98"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228CACD6" w14:textId="77777777" w:rsidR="00BA6F4B" w:rsidRPr="00DA3997" w:rsidRDefault="00BA6F4B" w:rsidP="00BE6F82">
            <w:pPr>
              <w:pStyle w:val="DokTabellentext"/>
            </w:pPr>
            <w:r w:rsidRPr="00DA3997">
              <w:t>MKPCH022-09</w:t>
            </w:r>
          </w:p>
        </w:tc>
        <w:tc>
          <w:tcPr>
            <w:tcW w:w="1160" w:type="dxa"/>
            <w:noWrap/>
            <w:hideMark/>
          </w:tcPr>
          <w:p w14:paraId="09CF4BA3" w14:textId="77777777" w:rsidR="00BA6F4B" w:rsidRPr="00DA3997" w:rsidRDefault="00BA6F4B" w:rsidP="00BE6F82">
            <w:pPr>
              <w:pStyle w:val="DokTabellentext"/>
            </w:pPr>
            <w:r w:rsidRPr="00DA3997">
              <w:t>Poaceae</w:t>
            </w:r>
          </w:p>
        </w:tc>
        <w:tc>
          <w:tcPr>
            <w:tcW w:w="2660" w:type="dxa"/>
            <w:noWrap/>
            <w:hideMark/>
          </w:tcPr>
          <w:p w14:paraId="70956109"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14:paraId="2DB898A5" w14:textId="77777777" w:rsidR="00BA6F4B" w:rsidRPr="00DA3997" w:rsidRDefault="00BA6F4B" w:rsidP="00BE6F82">
            <w:pPr>
              <w:pStyle w:val="DokTabellentext"/>
            </w:pPr>
            <w:r w:rsidRPr="00DA3997">
              <w:t>99.45</w:t>
            </w:r>
          </w:p>
        </w:tc>
        <w:tc>
          <w:tcPr>
            <w:tcW w:w="700" w:type="dxa"/>
            <w:noWrap/>
            <w:hideMark/>
          </w:tcPr>
          <w:p w14:paraId="1DC4CDE1" w14:textId="77777777" w:rsidR="00BA6F4B" w:rsidRPr="00DA3997" w:rsidRDefault="00BA6F4B" w:rsidP="00BE6F82">
            <w:pPr>
              <w:pStyle w:val="DokTabellentext"/>
            </w:pPr>
            <w:r w:rsidRPr="00DA3997">
              <w:t>985</w:t>
            </w:r>
          </w:p>
        </w:tc>
        <w:tc>
          <w:tcPr>
            <w:tcW w:w="780" w:type="dxa"/>
            <w:noWrap/>
            <w:hideMark/>
          </w:tcPr>
          <w:p w14:paraId="221B05B6" w14:textId="77777777" w:rsidR="00BA6F4B" w:rsidRPr="00DA3997" w:rsidRDefault="00BA6F4B" w:rsidP="00BE6F82">
            <w:pPr>
              <w:pStyle w:val="DokTabellentext"/>
            </w:pPr>
            <w:r w:rsidRPr="00DA3997">
              <w:t>FALSE</w:t>
            </w:r>
          </w:p>
        </w:tc>
        <w:tc>
          <w:tcPr>
            <w:tcW w:w="1040" w:type="dxa"/>
            <w:noWrap/>
            <w:hideMark/>
          </w:tcPr>
          <w:p w14:paraId="01B6C9D9" w14:textId="77777777" w:rsidR="00BA6F4B" w:rsidRPr="00DA3997" w:rsidRDefault="00BA6F4B" w:rsidP="00BE6F82">
            <w:pPr>
              <w:pStyle w:val="DokTabellentext"/>
            </w:pPr>
            <w:r w:rsidRPr="00DA3997">
              <w:t>rbcLa</w:t>
            </w:r>
          </w:p>
        </w:tc>
      </w:tr>
      <w:tr w:rsidR="00BA6F4B" w:rsidRPr="00DA3997" w14:paraId="5C7334E8" w14:textId="77777777" w:rsidTr="00BE6F82">
        <w:trPr>
          <w:trHeight w:val="290"/>
        </w:trPr>
        <w:tc>
          <w:tcPr>
            <w:tcW w:w="1380" w:type="dxa"/>
            <w:noWrap/>
            <w:hideMark/>
          </w:tcPr>
          <w:p w14:paraId="7293B34F" w14:textId="77777777" w:rsidR="00BA6F4B" w:rsidRPr="00DA3997" w:rsidRDefault="00BA6F4B" w:rsidP="00BE6F82">
            <w:pPr>
              <w:pStyle w:val="DokTabellentext"/>
            </w:pPr>
            <w:r w:rsidRPr="00DA3997">
              <w:t>SWFRG029-19</w:t>
            </w:r>
          </w:p>
        </w:tc>
        <w:tc>
          <w:tcPr>
            <w:tcW w:w="1480" w:type="dxa"/>
            <w:noWrap/>
            <w:hideMark/>
          </w:tcPr>
          <w:p w14:paraId="2752E58C" w14:textId="77777777" w:rsidR="00BA6F4B" w:rsidRPr="00DA3997" w:rsidRDefault="00BA6F4B" w:rsidP="00BE6F82">
            <w:pPr>
              <w:pStyle w:val="DokTabellentext"/>
            </w:pPr>
            <w:r w:rsidRPr="00DA3997">
              <w:t>Poaceae</w:t>
            </w:r>
          </w:p>
        </w:tc>
        <w:tc>
          <w:tcPr>
            <w:tcW w:w="2260" w:type="dxa"/>
            <w:noWrap/>
            <w:hideMark/>
          </w:tcPr>
          <w:p w14:paraId="323CEB7A"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662262F6" w14:textId="77777777" w:rsidR="00BA6F4B" w:rsidRPr="00DA3997" w:rsidRDefault="00BA6F4B" w:rsidP="00BE6F82">
            <w:pPr>
              <w:pStyle w:val="DokTabellentext"/>
            </w:pPr>
            <w:r w:rsidRPr="00DA3997">
              <w:t>MKPCH021-09</w:t>
            </w:r>
          </w:p>
        </w:tc>
        <w:tc>
          <w:tcPr>
            <w:tcW w:w="1160" w:type="dxa"/>
            <w:noWrap/>
            <w:hideMark/>
          </w:tcPr>
          <w:p w14:paraId="503B67AF" w14:textId="77777777" w:rsidR="00BA6F4B" w:rsidRPr="00DA3997" w:rsidRDefault="00BA6F4B" w:rsidP="00BE6F82">
            <w:pPr>
              <w:pStyle w:val="DokTabellentext"/>
            </w:pPr>
            <w:r w:rsidRPr="00DA3997">
              <w:t>Poaceae</w:t>
            </w:r>
          </w:p>
        </w:tc>
        <w:tc>
          <w:tcPr>
            <w:tcW w:w="2660" w:type="dxa"/>
            <w:noWrap/>
            <w:hideMark/>
          </w:tcPr>
          <w:p w14:paraId="12058922"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14:paraId="796A87AF" w14:textId="77777777" w:rsidR="00BA6F4B" w:rsidRPr="00DA3997" w:rsidRDefault="00BA6F4B" w:rsidP="00BE6F82">
            <w:pPr>
              <w:pStyle w:val="DokTabellentext"/>
            </w:pPr>
            <w:r w:rsidRPr="00DA3997">
              <w:t>99.45</w:t>
            </w:r>
          </w:p>
        </w:tc>
        <w:tc>
          <w:tcPr>
            <w:tcW w:w="700" w:type="dxa"/>
            <w:noWrap/>
            <w:hideMark/>
          </w:tcPr>
          <w:p w14:paraId="06E43678" w14:textId="77777777" w:rsidR="00BA6F4B" w:rsidRPr="00DA3997" w:rsidRDefault="00BA6F4B" w:rsidP="00BE6F82">
            <w:pPr>
              <w:pStyle w:val="DokTabellentext"/>
            </w:pPr>
            <w:r w:rsidRPr="00DA3997">
              <w:t>985</w:t>
            </w:r>
          </w:p>
        </w:tc>
        <w:tc>
          <w:tcPr>
            <w:tcW w:w="780" w:type="dxa"/>
            <w:noWrap/>
            <w:hideMark/>
          </w:tcPr>
          <w:p w14:paraId="7C0A50AA" w14:textId="77777777" w:rsidR="00BA6F4B" w:rsidRPr="00DA3997" w:rsidRDefault="00BA6F4B" w:rsidP="00BE6F82">
            <w:pPr>
              <w:pStyle w:val="DokTabellentext"/>
            </w:pPr>
            <w:r w:rsidRPr="00DA3997">
              <w:t>FALSE</w:t>
            </w:r>
          </w:p>
        </w:tc>
        <w:tc>
          <w:tcPr>
            <w:tcW w:w="1040" w:type="dxa"/>
            <w:noWrap/>
            <w:hideMark/>
          </w:tcPr>
          <w:p w14:paraId="32C57701" w14:textId="77777777" w:rsidR="00BA6F4B" w:rsidRPr="00DA3997" w:rsidRDefault="00BA6F4B" w:rsidP="00BE6F82">
            <w:pPr>
              <w:pStyle w:val="DokTabellentext"/>
            </w:pPr>
            <w:r w:rsidRPr="00DA3997">
              <w:t>rbcLa</w:t>
            </w:r>
          </w:p>
        </w:tc>
      </w:tr>
      <w:tr w:rsidR="00BA6F4B" w:rsidRPr="00DA3997" w14:paraId="1F484F4B" w14:textId="77777777" w:rsidTr="00BE6F82">
        <w:trPr>
          <w:trHeight w:val="290"/>
        </w:trPr>
        <w:tc>
          <w:tcPr>
            <w:tcW w:w="1380" w:type="dxa"/>
            <w:noWrap/>
            <w:hideMark/>
          </w:tcPr>
          <w:p w14:paraId="4AC1966D" w14:textId="77777777" w:rsidR="00BA6F4B" w:rsidRPr="00DA3997" w:rsidRDefault="00BA6F4B" w:rsidP="00BE6F82">
            <w:pPr>
              <w:pStyle w:val="DokTabellentext"/>
            </w:pPr>
            <w:r w:rsidRPr="00DA3997">
              <w:t>SWFRG029-19</w:t>
            </w:r>
          </w:p>
        </w:tc>
        <w:tc>
          <w:tcPr>
            <w:tcW w:w="1480" w:type="dxa"/>
            <w:noWrap/>
            <w:hideMark/>
          </w:tcPr>
          <w:p w14:paraId="7FB4ADE2" w14:textId="77777777" w:rsidR="00BA6F4B" w:rsidRPr="00DA3997" w:rsidRDefault="00BA6F4B" w:rsidP="00BE6F82">
            <w:pPr>
              <w:pStyle w:val="DokTabellentext"/>
            </w:pPr>
            <w:r w:rsidRPr="00DA3997">
              <w:t>Poaceae</w:t>
            </w:r>
          </w:p>
        </w:tc>
        <w:tc>
          <w:tcPr>
            <w:tcW w:w="2260" w:type="dxa"/>
            <w:noWrap/>
            <w:hideMark/>
          </w:tcPr>
          <w:p w14:paraId="517FB295"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2AF2E528" w14:textId="77777777" w:rsidR="00BA6F4B" w:rsidRPr="00DA3997" w:rsidRDefault="00BA6F4B" w:rsidP="00BE6F82">
            <w:pPr>
              <w:pStyle w:val="DokTabellentext"/>
            </w:pPr>
            <w:r w:rsidRPr="00DA3997">
              <w:t>MKPCH020-09</w:t>
            </w:r>
          </w:p>
        </w:tc>
        <w:tc>
          <w:tcPr>
            <w:tcW w:w="1160" w:type="dxa"/>
            <w:noWrap/>
            <w:hideMark/>
          </w:tcPr>
          <w:p w14:paraId="434E0001" w14:textId="77777777" w:rsidR="00BA6F4B" w:rsidRPr="00DA3997" w:rsidRDefault="00BA6F4B" w:rsidP="00BE6F82">
            <w:pPr>
              <w:pStyle w:val="DokTabellentext"/>
            </w:pPr>
            <w:r w:rsidRPr="00DA3997">
              <w:t>Poaceae</w:t>
            </w:r>
          </w:p>
        </w:tc>
        <w:tc>
          <w:tcPr>
            <w:tcW w:w="2660" w:type="dxa"/>
            <w:noWrap/>
            <w:hideMark/>
          </w:tcPr>
          <w:p w14:paraId="2263035A"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14:paraId="4B845721" w14:textId="77777777" w:rsidR="00BA6F4B" w:rsidRPr="00DA3997" w:rsidRDefault="00BA6F4B" w:rsidP="00BE6F82">
            <w:pPr>
              <w:pStyle w:val="DokTabellentext"/>
            </w:pPr>
            <w:r w:rsidRPr="00DA3997">
              <w:t>99.45</w:t>
            </w:r>
          </w:p>
        </w:tc>
        <w:tc>
          <w:tcPr>
            <w:tcW w:w="700" w:type="dxa"/>
            <w:noWrap/>
            <w:hideMark/>
          </w:tcPr>
          <w:p w14:paraId="2F0F791C" w14:textId="77777777" w:rsidR="00BA6F4B" w:rsidRPr="00DA3997" w:rsidRDefault="00BA6F4B" w:rsidP="00BE6F82">
            <w:pPr>
              <w:pStyle w:val="DokTabellentext"/>
            </w:pPr>
            <w:r w:rsidRPr="00DA3997">
              <w:t>985</w:t>
            </w:r>
          </w:p>
        </w:tc>
        <w:tc>
          <w:tcPr>
            <w:tcW w:w="780" w:type="dxa"/>
            <w:noWrap/>
            <w:hideMark/>
          </w:tcPr>
          <w:p w14:paraId="7FA60521" w14:textId="77777777" w:rsidR="00BA6F4B" w:rsidRPr="00DA3997" w:rsidRDefault="00BA6F4B" w:rsidP="00BE6F82">
            <w:pPr>
              <w:pStyle w:val="DokTabellentext"/>
            </w:pPr>
            <w:r w:rsidRPr="00DA3997">
              <w:t>FALSE</w:t>
            </w:r>
          </w:p>
        </w:tc>
        <w:tc>
          <w:tcPr>
            <w:tcW w:w="1040" w:type="dxa"/>
            <w:noWrap/>
            <w:hideMark/>
          </w:tcPr>
          <w:p w14:paraId="1F1FBAA7" w14:textId="77777777" w:rsidR="00BA6F4B" w:rsidRPr="00DA3997" w:rsidRDefault="00BA6F4B" w:rsidP="00BE6F82">
            <w:pPr>
              <w:pStyle w:val="DokTabellentext"/>
            </w:pPr>
            <w:r w:rsidRPr="00DA3997">
              <w:t>rbcLa</w:t>
            </w:r>
          </w:p>
        </w:tc>
      </w:tr>
      <w:tr w:rsidR="00BA6F4B" w:rsidRPr="00DA3997" w14:paraId="2187AEF6" w14:textId="77777777" w:rsidTr="00BE6F82">
        <w:trPr>
          <w:trHeight w:val="290"/>
        </w:trPr>
        <w:tc>
          <w:tcPr>
            <w:tcW w:w="1380" w:type="dxa"/>
            <w:noWrap/>
            <w:hideMark/>
          </w:tcPr>
          <w:p w14:paraId="3416B3AF" w14:textId="77777777" w:rsidR="00BA6F4B" w:rsidRPr="00DA3997" w:rsidRDefault="00BA6F4B" w:rsidP="00BE6F82">
            <w:pPr>
              <w:pStyle w:val="DokTabellentext"/>
            </w:pPr>
            <w:r w:rsidRPr="00DA3997">
              <w:t>SWFRG029-19</w:t>
            </w:r>
          </w:p>
        </w:tc>
        <w:tc>
          <w:tcPr>
            <w:tcW w:w="1480" w:type="dxa"/>
            <w:noWrap/>
            <w:hideMark/>
          </w:tcPr>
          <w:p w14:paraId="65F80655" w14:textId="77777777" w:rsidR="00BA6F4B" w:rsidRPr="00DA3997" w:rsidRDefault="00BA6F4B" w:rsidP="00BE6F82">
            <w:pPr>
              <w:pStyle w:val="DokTabellentext"/>
            </w:pPr>
            <w:r w:rsidRPr="00DA3997">
              <w:t>Poaceae</w:t>
            </w:r>
          </w:p>
        </w:tc>
        <w:tc>
          <w:tcPr>
            <w:tcW w:w="2260" w:type="dxa"/>
            <w:noWrap/>
            <w:hideMark/>
          </w:tcPr>
          <w:p w14:paraId="7717C8D6"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6680B167" w14:textId="77777777" w:rsidR="00BA6F4B" w:rsidRPr="00DA3997" w:rsidRDefault="00BA6F4B" w:rsidP="00BE6F82">
            <w:pPr>
              <w:pStyle w:val="DokTabellentext"/>
            </w:pPr>
            <w:r w:rsidRPr="00DA3997">
              <w:t>PLCHA007-08</w:t>
            </w:r>
          </w:p>
        </w:tc>
        <w:tc>
          <w:tcPr>
            <w:tcW w:w="1160" w:type="dxa"/>
            <w:noWrap/>
            <w:hideMark/>
          </w:tcPr>
          <w:p w14:paraId="72229967" w14:textId="77777777" w:rsidR="00BA6F4B" w:rsidRPr="00DA3997" w:rsidRDefault="00BA6F4B" w:rsidP="00BE6F82">
            <w:pPr>
              <w:pStyle w:val="DokTabellentext"/>
            </w:pPr>
            <w:r w:rsidRPr="00DA3997">
              <w:t>Poaceae</w:t>
            </w:r>
          </w:p>
        </w:tc>
        <w:tc>
          <w:tcPr>
            <w:tcW w:w="2660" w:type="dxa"/>
            <w:noWrap/>
            <w:hideMark/>
          </w:tcPr>
          <w:p w14:paraId="3463EE38"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lsodes</w:t>
            </w:r>
          </w:p>
        </w:tc>
        <w:tc>
          <w:tcPr>
            <w:tcW w:w="640" w:type="dxa"/>
            <w:noWrap/>
            <w:hideMark/>
          </w:tcPr>
          <w:p w14:paraId="78B6A019" w14:textId="77777777" w:rsidR="00BA6F4B" w:rsidRPr="00DA3997" w:rsidRDefault="00BA6F4B" w:rsidP="00BE6F82">
            <w:pPr>
              <w:pStyle w:val="DokTabellentext"/>
            </w:pPr>
            <w:r w:rsidRPr="00DA3997">
              <w:t>99.45</w:t>
            </w:r>
          </w:p>
        </w:tc>
        <w:tc>
          <w:tcPr>
            <w:tcW w:w="700" w:type="dxa"/>
            <w:noWrap/>
            <w:hideMark/>
          </w:tcPr>
          <w:p w14:paraId="1128E369" w14:textId="77777777" w:rsidR="00BA6F4B" w:rsidRPr="00DA3997" w:rsidRDefault="00BA6F4B" w:rsidP="00BE6F82">
            <w:pPr>
              <w:pStyle w:val="DokTabellentext"/>
            </w:pPr>
            <w:r w:rsidRPr="00DA3997">
              <w:t>985</w:t>
            </w:r>
          </w:p>
        </w:tc>
        <w:tc>
          <w:tcPr>
            <w:tcW w:w="780" w:type="dxa"/>
            <w:noWrap/>
            <w:hideMark/>
          </w:tcPr>
          <w:p w14:paraId="68A8DE3A" w14:textId="77777777" w:rsidR="00BA6F4B" w:rsidRPr="00DA3997" w:rsidRDefault="00BA6F4B" w:rsidP="00BE6F82">
            <w:pPr>
              <w:pStyle w:val="DokTabellentext"/>
            </w:pPr>
            <w:r w:rsidRPr="00DA3997">
              <w:t>FALSE</w:t>
            </w:r>
          </w:p>
        </w:tc>
        <w:tc>
          <w:tcPr>
            <w:tcW w:w="1040" w:type="dxa"/>
            <w:noWrap/>
            <w:hideMark/>
          </w:tcPr>
          <w:p w14:paraId="316241EB" w14:textId="77777777" w:rsidR="00BA6F4B" w:rsidRPr="00DA3997" w:rsidRDefault="00BA6F4B" w:rsidP="00BE6F82">
            <w:pPr>
              <w:pStyle w:val="DokTabellentext"/>
            </w:pPr>
            <w:r w:rsidRPr="00DA3997">
              <w:t>rbcLa</w:t>
            </w:r>
          </w:p>
        </w:tc>
      </w:tr>
      <w:tr w:rsidR="00BA6F4B" w:rsidRPr="00DA3997" w14:paraId="4DB23620" w14:textId="77777777" w:rsidTr="00BE6F82">
        <w:trPr>
          <w:trHeight w:val="290"/>
        </w:trPr>
        <w:tc>
          <w:tcPr>
            <w:tcW w:w="1380" w:type="dxa"/>
            <w:noWrap/>
            <w:hideMark/>
          </w:tcPr>
          <w:p w14:paraId="6D4FDDFE" w14:textId="77777777" w:rsidR="00BA6F4B" w:rsidRPr="00DA3997" w:rsidRDefault="00BA6F4B" w:rsidP="00BE6F82">
            <w:pPr>
              <w:pStyle w:val="DokTabellentext"/>
            </w:pPr>
            <w:r w:rsidRPr="00DA3997">
              <w:t>SWFRG029-19</w:t>
            </w:r>
          </w:p>
        </w:tc>
        <w:tc>
          <w:tcPr>
            <w:tcW w:w="1480" w:type="dxa"/>
            <w:noWrap/>
            <w:hideMark/>
          </w:tcPr>
          <w:p w14:paraId="2C04562E" w14:textId="77777777" w:rsidR="00BA6F4B" w:rsidRPr="00DA3997" w:rsidRDefault="00BA6F4B" w:rsidP="00BE6F82">
            <w:pPr>
              <w:pStyle w:val="DokTabellentext"/>
            </w:pPr>
            <w:r w:rsidRPr="00DA3997">
              <w:t>Poaceae</w:t>
            </w:r>
          </w:p>
        </w:tc>
        <w:tc>
          <w:tcPr>
            <w:tcW w:w="2260" w:type="dxa"/>
            <w:noWrap/>
            <w:hideMark/>
          </w:tcPr>
          <w:p w14:paraId="3D6AF4C2"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4B3C8C58" w14:textId="77777777" w:rsidR="00BA6F4B" w:rsidRPr="00DA3997" w:rsidRDefault="00BA6F4B" w:rsidP="00BE6F82">
            <w:pPr>
              <w:pStyle w:val="DokTabellentext"/>
            </w:pPr>
            <w:r w:rsidRPr="00DA3997">
              <w:t>GRASS1268-07</w:t>
            </w:r>
          </w:p>
        </w:tc>
        <w:tc>
          <w:tcPr>
            <w:tcW w:w="1160" w:type="dxa"/>
            <w:noWrap/>
            <w:hideMark/>
          </w:tcPr>
          <w:p w14:paraId="6CE0EBF3" w14:textId="77777777" w:rsidR="00BA6F4B" w:rsidRPr="00DA3997" w:rsidRDefault="00BA6F4B" w:rsidP="00BE6F82">
            <w:pPr>
              <w:pStyle w:val="DokTabellentext"/>
            </w:pPr>
            <w:r w:rsidRPr="00DA3997">
              <w:t>Poaceae</w:t>
            </w:r>
          </w:p>
        </w:tc>
        <w:tc>
          <w:tcPr>
            <w:tcW w:w="2660" w:type="dxa"/>
            <w:noWrap/>
            <w:hideMark/>
          </w:tcPr>
          <w:p w14:paraId="0BC8BD45"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geniculatus</w:t>
            </w:r>
          </w:p>
        </w:tc>
        <w:tc>
          <w:tcPr>
            <w:tcW w:w="640" w:type="dxa"/>
            <w:noWrap/>
            <w:hideMark/>
          </w:tcPr>
          <w:p w14:paraId="2F11BA70" w14:textId="77777777" w:rsidR="00BA6F4B" w:rsidRPr="00DA3997" w:rsidRDefault="00BA6F4B" w:rsidP="00BE6F82">
            <w:pPr>
              <w:pStyle w:val="DokTabellentext"/>
            </w:pPr>
            <w:r w:rsidRPr="00DA3997">
              <w:t>99.45</w:t>
            </w:r>
          </w:p>
        </w:tc>
        <w:tc>
          <w:tcPr>
            <w:tcW w:w="700" w:type="dxa"/>
            <w:noWrap/>
            <w:hideMark/>
          </w:tcPr>
          <w:p w14:paraId="562A2145" w14:textId="77777777" w:rsidR="00BA6F4B" w:rsidRPr="00DA3997" w:rsidRDefault="00BA6F4B" w:rsidP="00BE6F82">
            <w:pPr>
              <w:pStyle w:val="DokTabellentext"/>
            </w:pPr>
            <w:r w:rsidRPr="00DA3997">
              <w:t>985</w:t>
            </w:r>
          </w:p>
        </w:tc>
        <w:tc>
          <w:tcPr>
            <w:tcW w:w="780" w:type="dxa"/>
            <w:noWrap/>
            <w:hideMark/>
          </w:tcPr>
          <w:p w14:paraId="294B31F4" w14:textId="77777777" w:rsidR="00BA6F4B" w:rsidRPr="00DA3997" w:rsidRDefault="00BA6F4B" w:rsidP="00BE6F82">
            <w:pPr>
              <w:pStyle w:val="DokTabellentext"/>
            </w:pPr>
            <w:r w:rsidRPr="00DA3997">
              <w:t>FALSE</w:t>
            </w:r>
          </w:p>
        </w:tc>
        <w:tc>
          <w:tcPr>
            <w:tcW w:w="1040" w:type="dxa"/>
            <w:noWrap/>
            <w:hideMark/>
          </w:tcPr>
          <w:p w14:paraId="44C827F8" w14:textId="77777777" w:rsidR="00BA6F4B" w:rsidRPr="00DA3997" w:rsidRDefault="00BA6F4B" w:rsidP="00BE6F82">
            <w:pPr>
              <w:pStyle w:val="DokTabellentext"/>
            </w:pPr>
            <w:r w:rsidRPr="00DA3997">
              <w:t>rbcLa</w:t>
            </w:r>
          </w:p>
        </w:tc>
      </w:tr>
      <w:tr w:rsidR="00BA6F4B" w:rsidRPr="00DA3997" w14:paraId="10D96D2B" w14:textId="77777777" w:rsidTr="00BE6F82">
        <w:trPr>
          <w:trHeight w:val="290"/>
        </w:trPr>
        <w:tc>
          <w:tcPr>
            <w:tcW w:w="1380" w:type="dxa"/>
            <w:noWrap/>
            <w:hideMark/>
          </w:tcPr>
          <w:p w14:paraId="48D34C15" w14:textId="77777777" w:rsidR="00BA6F4B" w:rsidRPr="00DA3997" w:rsidRDefault="00BA6F4B" w:rsidP="00BE6F82">
            <w:pPr>
              <w:pStyle w:val="DokTabellentext"/>
            </w:pPr>
            <w:r w:rsidRPr="00DA3997">
              <w:t>SWFRG029-19</w:t>
            </w:r>
          </w:p>
        </w:tc>
        <w:tc>
          <w:tcPr>
            <w:tcW w:w="1480" w:type="dxa"/>
            <w:noWrap/>
            <w:hideMark/>
          </w:tcPr>
          <w:p w14:paraId="6D1A8F07" w14:textId="77777777" w:rsidR="00BA6F4B" w:rsidRPr="00DA3997" w:rsidRDefault="00BA6F4B" w:rsidP="00BE6F82">
            <w:pPr>
              <w:pStyle w:val="DokTabellentext"/>
            </w:pPr>
            <w:r w:rsidRPr="00DA3997">
              <w:t>Poaceae</w:t>
            </w:r>
          </w:p>
        </w:tc>
        <w:tc>
          <w:tcPr>
            <w:tcW w:w="2260" w:type="dxa"/>
            <w:noWrap/>
            <w:hideMark/>
          </w:tcPr>
          <w:p w14:paraId="2EEDF1BC"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795F8C3D" w14:textId="77777777" w:rsidR="00BA6F4B" w:rsidRPr="00DA3997" w:rsidRDefault="00BA6F4B" w:rsidP="00BE6F82">
            <w:pPr>
              <w:pStyle w:val="DokTabellentext"/>
            </w:pPr>
            <w:r w:rsidRPr="00DA3997">
              <w:t>GRASS1212-07</w:t>
            </w:r>
          </w:p>
        </w:tc>
        <w:tc>
          <w:tcPr>
            <w:tcW w:w="1160" w:type="dxa"/>
            <w:noWrap/>
            <w:hideMark/>
          </w:tcPr>
          <w:p w14:paraId="61940348" w14:textId="77777777" w:rsidR="00BA6F4B" w:rsidRPr="00DA3997" w:rsidRDefault="00BA6F4B" w:rsidP="00BE6F82">
            <w:pPr>
              <w:pStyle w:val="DokTabellentext"/>
            </w:pPr>
            <w:r w:rsidRPr="00DA3997">
              <w:t>Poaceae</w:t>
            </w:r>
          </w:p>
        </w:tc>
        <w:tc>
          <w:tcPr>
            <w:tcW w:w="2660" w:type="dxa"/>
            <w:noWrap/>
            <w:hideMark/>
          </w:tcPr>
          <w:p w14:paraId="064EDC91"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macrantha</w:t>
            </w:r>
          </w:p>
        </w:tc>
        <w:tc>
          <w:tcPr>
            <w:tcW w:w="640" w:type="dxa"/>
            <w:noWrap/>
            <w:hideMark/>
          </w:tcPr>
          <w:p w14:paraId="1A706060" w14:textId="77777777" w:rsidR="00BA6F4B" w:rsidRPr="00DA3997" w:rsidRDefault="00BA6F4B" w:rsidP="00BE6F82">
            <w:pPr>
              <w:pStyle w:val="DokTabellentext"/>
            </w:pPr>
            <w:r w:rsidRPr="00DA3997">
              <w:t>99.45</w:t>
            </w:r>
          </w:p>
        </w:tc>
        <w:tc>
          <w:tcPr>
            <w:tcW w:w="700" w:type="dxa"/>
            <w:noWrap/>
            <w:hideMark/>
          </w:tcPr>
          <w:p w14:paraId="642DF11B" w14:textId="77777777" w:rsidR="00BA6F4B" w:rsidRPr="00DA3997" w:rsidRDefault="00BA6F4B" w:rsidP="00BE6F82">
            <w:pPr>
              <w:pStyle w:val="DokTabellentext"/>
            </w:pPr>
            <w:r w:rsidRPr="00DA3997">
              <w:t>985</w:t>
            </w:r>
          </w:p>
        </w:tc>
        <w:tc>
          <w:tcPr>
            <w:tcW w:w="780" w:type="dxa"/>
            <w:noWrap/>
            <w:hideMark/>
          </w:tcPr>
          <w:p w14:paraId="5187756B" w14:textId="77777777" w:rsidR="00BA6F4B" w:rsidRPr="00DA3997" w:rsidRDefault="00BA6F4B" w:rsidP="00BE6F82">
            <w:pPr>
              <w:pStyle w:val="DokTabellentext"/>
            </w:pPr>
            <w:r w:rsidRPr="00DA3997">
              <w:t>FALSE</w:t>
            </w:r>
          </w:p>
        </w:tc>
        <w:tc>
          <w:tcPr>
            <w:tcW w:w="1040" w:type="dxa"/>
            <w:noWrap/>
            <w:hideMark/>
          </w:tcPr>
          <w:p w14:paraId="54B07731" w14:textId="77777777" w:rsidR="00BA6F4B" w:rsidRPr="00DA3997" w:rsidRDefault="00BA6F4B" w:rsidP="00BE6F82">
            <w:pPr>
              <w:pStyle w:val="DokTabellentext"/>
            </w:pPr>
            <w:r w:rsidRPr="00DA3997">
              <w:t>rbcLa</w:t>
            </w:r>
          </w:p>
        </w:tc>
      </w:tr>
      <w:tr w:rsidR="00BA6F4B" w:rsidRPr="00DA3997" w14:paraId="0F92F172" w14:textId="77777777" w:rsidTr="00BE6F82">
        <w:trPr>
          <w:trHeight w:val="290"/>
        </w:trPr>
        <w:tc>
          <w:tcPr>
            <w:tcW w:w="1380" w:type="dxa"/>
            <w:noWrap/>
            <w:hideMark/>
          </w:tcPr>
          <w:p w14:paraId="003DC059" w14:textId="77777777" w:rsidR="00BA6F4B" w:rsidRPr="00DA3997" w:rsidRDefault="00BA6F4B" w:rsidP="00BE6F82">
            <w:pPr>
              <w:pStyle w:val="DokTabellentext"/>
            </w:pPr>
            <w:r w:rsidRPr="00DA3997">
              <w:t>SWFRG029-19</w:t>
            </w:r>
          </w:p>
        </w:tc>
        <w:tc>
          <w:tcPr>
            <w:tcW w:w="1480" w:type="dxa"/>
            <w:noWrap/>
            <w:hideMark/>
          </w:tcPr>
          <w:p w14:paraId="5C08D2DF" w14:textId="77777777" w:rsidR="00BA6F4B" w:rsidRPr="00DA3997" w:rsidRDefault="00BA6F4B" w:rsidP="00BE6F82">
            <w:pPr>
              <w:pStyle w:val="DokTabellentext"/>
            </w:pPr>
            <w:r w:rsidRPr="00DA3997">
              <w:t>Poaceae</w:t>
            </w:r>
          </w:p>
        </w:tc>
        <w:tc>
          <w:tcPr>
            <w:tcW w:w="2260" w:type="dxa"/>
            <w:noWrap/>
            <w:hideMark/>
          </w:tcPr>
          <w:p w14:paraId="598EAC39"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5171EE8F" w14:textId="77777777" w:rsidR="00BA6F4B" w:rsidRPr="00DA3997" w:rsidRDefault="00BA6F4B" w:rsidP="00BE6F82">
            <w:pPr>
              <w:pStyle w:val="DokTabellentext"/>
            </w:pPr>
            <w:r w:rsidRPr="00DA3997">
              <w:t>GRASS1191-07</w:t>
            </w:r>
          </w:p>
        </w:tc>
        <w:tc>
          <w:tcPr>
            <w:tcW w:w="1160" w:type="dxa"/>
            <w:noWrap/>
            <w:hideMark/>
          </w:tcPr>
          <w:p w14:paraId="1AD9B45A" w14:textId="77777777" w:rsidR="00BA6F4B" w:rsidRPr="00DA3997" w:rsidRDefault="00BA6F4B" w:rsidP="00BE6F82">
            <w:pPr>
              <w:pStyle w:val="DokTabellentext"/>
            </w:pPr>
            <w:r w:rsidRPr="00DA3997">
              <w:t>Poaceae</w:t>
            </w:r>
          </w:p>
        </w:tc>
        <w:tc>
          <w:tcPr>
            <w:tcW w:w="2660" w:type="dxa"/>
            <w:noWrap/>
            <w:hideMark/>
          </w:tcPr>
          <w:p w14:paraId="2CE8905A" w14:textId="77777777" w:rsidR="00BA6F4B" w:rsidRPr="00DA3997" w:rsidRDefault="00BA6F4B" w:rsidP="00BE6F82">
            <w:pPr>
              <w:pStyle w:val="DokTabellentext"/>
              <w:rPr>
                <w:i/>
                <w:iCs/>
              </w:rPr>
            </w:pPr>
            <w:r w:rsidRPr="00DA3997">
              <w:rPr>
                <w:i/>
                <w:iCs/>
              </w:rPr>
              <w:t>Cinna</w:t>
            </w:r>
            <w:r>
              <w:rPr>
                <w:i/>
                <w:iCs/>
              </w:rPr>
              <w:t xml:space="preserve"> </w:t>
            </w:r>
            <w:r w:rsidRPr="00DA3997">
              <w:rPr>
                <w:i/>
                <w:iCs/>
              </w:rPr>
              <w:t>latifolia</w:t>
            </w:r>
          </w:p>
        </w:tc>
        <w:tc>
          <w:tcPr>
            <w:tcW w:w="640" w:type="dxa"/>
            <w:noWrap/>
            <w:hideMark/>
          </w:tcPr>
          <w:p w14:paraId="70F69440" w14:textId="77777777" w:rsidR="00BA6F4B" w:rsidRPr="00DA3997" w:rsidRDefault="00BA6F4B" w:rsidP="00BE6F82">
            <w:pPr>
              <w:pStyle w:val="DokTabellentext"/>
            </w:pPr>
            <w:r w:rsidRPr="00DA3997">
              <w:t>99.45</w:t>
            </w:r>
          </w:p>
        </w:tc>
        <w:tc>
          <w:tcPr>
            <w:tcW w:w="700" w:type="dxa"/>
            <w:noWrap/>
            <w:hideMark/>
          </w:tcPr>
          <w:p w14:paraId="3EA246FF" w14:textId="77777777" w:rsidR="00BA6F4B" w:rsidRPr="00DA3997" w:rsidRDefault="00BA6F4B" w:rsidP="00BE6F82">
            <w:pPr>
              <w:pStyle w:val="DokTabellentext"/>
            </w:pPr>
            <w:r w:rsidRPr="00DA3997">
              <w:t>985</w:t>
            </w:r>
          </w:p>
        </w:tc>
        <w:tc>
          <w:tcPr>
            <w:tcW w:w="780" w:type="dxa"/>
            <w:noWrap/>
            <w:hideMark/>
          </w:tcPr>
          <w:p w14:paraId="728A8644" w14:textId="77777777" w:rsidR="00BA6F4B" w:rsidRPr="00DA3997" w:rsidRDefault="00BA6F4B" w:rsidP="00BE6F82">
            <w:pPr>
              <w:pStyle w:val="DokTabellentext"/>
            </w:pPr>
            <w:r w:rsidRPr="00DA3997">
              <w:t>FALSE</w:t>
            </w:r>
          </w:p>
        </w:tc>
        <w:tc>
          <w:tcPr>
            <w:tcW w:w="1040" w:type="dxa"/>
            <w:noWrap/>
            <w:hideMark/>
          </w:tcPr>
          <w:p w14:paraId="474DD28B" w14:textId="77777777" w:rsidR="00BA6F4B" w:rsidRPr="00DA3997" w:rsidRDefault="00BA6F4B" w:rsidP="00BE6F82">
            <w:pPr>
              <w:pStyle w:val="DokTabellentext"/>
            </w:pPr>
            <w:r w:rsidRPr="00DA3997">
              <w:t>rbcLa</w:t>
            </w:r>
          </w:p>
        </w:tc>
      </w:tr>
      <w:tr w:rsidR="00BA6F4B" w:rsidRPr="00DA3997" w14:paraId="072E90F4" w14:textId="77777777" w:rsidTr="00BE6F82">
        <w:trPr>
          <w:trHeight w:val="290"/>
        </w:trPr>
        <w:tc>
          <w:tcPr>
            <w:tcW w:w="1380" w:type="dxa"/>
            <w:noWrap/>
            <w:hideMark/>
          </w:tcPr>
          <w:p w14:paraId="134558D1" w14:textId="77777777" w:rsidR="00BA6F4B" w:rsidRPr="00DA3997" w:rsidRDefault="00BA6F4B" w:rsidP="00BE6F82">
            <w:pPr>
              <w:pStyle w:val="DokTabellentext"/>
            </w:pPr>
            <w:r w:rsidRPr="00DA3997">
              <w:t>SWFRG029-19</w:t>
            </w:r>
          </w:p>
        </w:tc>
        <w:tc>
          <w:tcPr>
            <w:tcW w:w="1480" w:type="dxa"/>
            <w:noWrap/>
            <w:hideMark/>
          </w:tcPr>
          <w:p w14:paraId="666CF874" w14:textId="77777777" w:rsidR="00BA6F4B" w:rsidRPr="00DA3997" w:rsidRDefault="00BA6F4B" w:rsidP="00BE6F82">
            <w:pPr>
              <w:pStyle w:val="DokTabellentext"/>
            </w:pPr>
            <w:r w:rsidRPr="00DA3997">
              <w:t>Poaceae</w:t>
            </w:r>
          </w:p>
        </w:tc>
        <w:tc>
          <w:tcPr>
            <w:tcW w:w="2260" w:type="dxa"/>
            <w:noWrap/>
            <w:hideMark/>
          </w:tcPr>
          <w:p w14:paraId="7D84729F"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5D2E40F6" w14:textId="77777777" w:rsidR="00BA6F4B" w:rsidRPr="00DA3997" w:rsidRDefault="00BA6F4B" w:rsidP="00BE6F82">
            <w:pPr>
              <w:pStyle w:val="DokTabellentext"/>
            </w:pPr>
            <w:r w:rsidRPr="00DA3997">
              <w:t>GRASS1177-07</w:t>
            </w:r>
          </w:p>
        </w:tc>
        <w:tc>
          <w:tcPr>
            <w:tcW w:w="1160" w:type="dxa"/>
            <w:noWrap/>
            <w:hideMark/>
          </w:tcPr>
          <w:p w14:paraId="527EF94E" w14:textId="77777777" w:rsidR="00BA6F4B" w:rsidRPr="00DA3997" w:rsidRDefault="00BA6F4B" w:rsidP="00BE6F82">
            <w:pPr>
              <w:pStyle w:val="DokTabellentext"/>
            </w:pPr>
            <w:r w:rsidRPr="00DA3997">
              <w:t>Poaceae</w:t>
            </w:r>
          </w:p>
        </w:tc>
        <w:tc>
          <w:tcPr>
            <w:tcW w:w="2660" w:type="dxa"/>
            <w:noWrap/>
            <w:hideMark/>
          </w:tcPr>
          <w:p w14:paraId="6C2EFA4D"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macrantha</w:t>
            </w:r>
          </w:p>
        </w:tc>
        <w:tc>
          <w:tcPr>
            <w:tcW w:w="640" w:type="dxa"/>
            <w:noWrap/>
            <w:hideMark/>
          </w:tcPr>
          <w:p w14:paraId="61455B6D" w14:textId="77777777" w:rsidR="00BA6F4B" w:rsidRPr="00DA3997" w:rsidRDefault="00BA6F4B" w:rsidP="00BE6F82">
            <w:pPr>
              <w:pStyle w:val="DokTabellentext"/>
            </w:pPr>
            <w:r w:rsidRPr="00DA3997">
              <w:t>99.45</w:t>
            </w:r>
          </w:p>
        </w:tc>
        <w:tc>
          <w:tcPr>
            <w:tcW w:w="700" w:type="dxa"/>
            <w:noWrap/>
            <w:hideMark/>
          </w:tcPr>
          <w:p w14:paraId="3CD13D63" w14:textId="77777777" w:rsidR="00BA6F4B" w:rsidRPr="00DA3997" w:rsidRDefault="00BA6F4B" w:rsidP="00BE6F82">
            <w:pPr>
              <w:pStyle w:val="DokTabellentext"/>
            </w:pPr>
            <w:r w:rsidRPr="00DA3997">
              <w:t>985</w:t>
            </w:r>
          </w:p>
        </w:tc>
        <w:tc>
          <w:tcPr>
            <w:tcW w:w="780" w:type="dxa"/>
            <w:noWrap/>
            <w:hideMark/>
          </w:tcPr>
          <w:p w14:paraId="422CE22C" w14:textId="77777777" w:rsidR="00BA6F4B" w:rsidRPr="00DA3997" w:rsidRDefault="00BA6F4B" w:rsidP="00BE6F82">
            <w:pPr>
              <w:pStyle w:val="DokTabellentext"/>
            </w:pPr>
            <w:r w:rsidRPr="00DA3997">
              <w:t>FALSE</w:t>
            </w:r>
          </w:p>
        </w:tc>
        <w:tc>
          <w:tcPr>
            <w:tcW w:w="1040" w:type="dxa"/>
            <w:noWrap/>
            <w:hideMark/>
          </w:tcPr>
          <w:p w14:paraId="4EED7857" w14:textId="77777777" w:rsidR="00BA6F4B" w:rsidRPr="00DA3997" w:rsidRDefault="00BA6F4B" w:rsidP="00BE6F82">
            <w:pPr>
              <w:pStyle w:val="DokTabellentext"/>
            </w:pPr>
            <w:r w:rsidRPr="00DA3997">
              <w:t>rbcLa</w:t>
            </w:r>
          </w:p>
        </w:tc>
      </w:tr>
      <w:tr w:rsidR="00BA6F4B" w:rsidRPr="00DA3997" w14:paraId="3AB52DCA" w14:textId="77777777" w:rsidTr="00BE6F82">
        <w:trPr>
          <w:trHeight w:val="290"/>
        </w:trPr>
        <w:tc>
          <w:tcPr>
            <w:tcW w:w="1380" w:type="dxa"/>
            <w:noWrap/>
            <w:hideMark/>
          </w:tcPr>
          <w:p w14:paraId="207B90F9" w14:textId="77777777" w:rsidR="00BA6F4B" w:rsidRPr="00DA3997" w:rsidRDefault="00BA6F4B" w:rsidP="00BE6F82">
            <w:pPr>
              <w:pStyle w:val="DokTabellentext"/>
            </w:pPr>
            <w:r w:rsidRPr="00DA3997">
              <w:t>SWFRG029-19</w:t>
            </w:r>
          </w:p>
        </w:tc>
        <w:tc>
          <w:tcPr>
            <w:tcW w:w="1480" w:type="dxa"/>
            <w:noWrap/>
            <w:hideMark/>
          </w:tcPr>
          <w:p w14:paraId="3F755A01" w14:textId="77777777" w:rsidR="00BA6F4B" w:rsidRPr="00DA3997" w:rsidRDefault="00BA6F4B" w:rsidP="00BE6F82">
            <w:pPr>
              <w:pStyle w:val="DokTabellentext"/>
            </w:pPr>
            <w:r w:rsidRPr="00DA3997">
              <w:t>Poaceae</w:t>
            </w:r>
          </w:p>
        </w:tc>
        <w:tc>
          <w:tcPr>
            <w:tcW w:w="2260" w:type="dxa"/>
            <w:noWrap/>
            <w:hideMark/>
          </w:tcPr>
          <w:p w14:paraId="140A9F06"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768367AB" w14:textId="77777777" w:rsidR="00BA6F4B" w:rsidRPr="00DA3997" w:rsidRDefault="00BA6F4B" w:rsidP="00BE6F82">
            <w:pPr>
              <w:pStyle w:val="DokTabellentext"/>
            </w:pPr>
            <w:r w:rsidRPr="00DA3997">
              <w:t>GRASS1171-07</w:t>
            </w:r>
          </w:p>
        </w:tc>
        <w:tc>
          <w:tcPr>
            <w:tcW w:w="1160" w:type="dxa"/>
            <w:noWrap/>
            <w:hideMark/>
          </w:tcPr>
          <w:p w14:paraId="2A2CF7B2" w14:textId="77777777" w:rsidR="00BA6F4B" w:rsidRPr="00DA3997" w:rsidRDefault="00BA6F4B" w:rsidP="00BE6F82">
            <w:pPr>
              <w:pStyle w:val="DokTabellentext"/>
            </w:pPr>
            <w:r w:rsidRPr="00DA3997">
              <w:t>Poaceae</w:t>
            </w:r>
          </w:p>
        </w:tc>
        <w:tc>
          <w:tcPr>
            <w:tcW w:w="2660" w:type="dxa"/>
            <w:noWrap/>
            <w:hideMark/>
          </w:tcPr>
          <w:p w14:paraId="1A2722C9"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macrantha</w:t>
            </w:r>
          </w:p>
        </w:tc>
        <w:tc>
          <w:tcPr>
            <w:tcW w:w="640" w:type="dxa"/>
            <w:noWrap/>
            <w:hideMark/>
          </w:tcPr>
          <w:p w14:paraId="6A6E388E" w14:textId="77777777" w:rsidR="00BA6F4B" w:rsidRPr="00DA3997" w:rsidRDefault="00BA6F4B" w:rsidP="00BE6F82">
            <w:pPr>
              <w:pStyle w:val="DokTabellentext"/>
            </w:pPr>
            <w:r w:rsidRPr="00DA3997">
              <w:t>99.45</w:t>
            </w:r>
          </w:p>
        </w:tc>
        <w:tc>
          <w:tcPr>
            <w:tcW w:w="700" w:type="dxa"/>
            <w:noWrap/>
            <w:hideMark/>
          </w:tcPr>
          <w:p w14:paraId="217CA0FD" w14:textId="77777777" w:rsidR="00BA6F4B" w:rsidRPr="00DA3997" w:rsidRDefault="00BA6F4B" w:rsidP="00BE6F82">
            <w:pPr>
              <w:pStyle w:val="DokTabellentext"/>
            </w:pPr>
            <w:r w:rsidRPr="00DA3997">
              <w:t>985</w:t>
            </w:r>
          </w:p>
        </w:tc>
        <w:tc>
          <w:tcPr>
            <w:tcW w:w="780" w:type="dxa"/>
            <w:noWrap/>
            <w:hideMark/>
          </w:tcPr>
          <w:p w14:paraId="4538D7FC" w14:textId="77777777" w:rsidR="00BA6F4B" w:rsidRPr="00DA3997" w:rsidRDefault="00BA6F4B" w:rsidP="00BE6F82">
            <w:pPr>
              <w:pStyle w:val="DokTabellentext"/>
            </w:pPr>
            <w:r w:rsidRPr="00DA3997">
              <w:t>FALSE</w:t>
            </w:r>
          </w:p>
        </w:tc>
        <w:tc>
          <w:tcPr>
            <w:tcW w:w="1040" w:type="dxa"/>
            <w:noWrap/>
            <w:hideMark/>
          </w:tcPr>
          <w:p w14:paraId="30C2C2BA" w14:textId="77777777" w:rsidR="00BA6F4B" w:rsidRPr="00DA3997" w:rsidRDefault="00BA6F4B" w:rsidP="00BE6F82">
            <w:pPr>
              <w:pStyle w:val="DokTabellentext"/>
            </w:pPr>
            <w:r w:rsidRPr="00DA3997">
              <w:t>rbcLa</w:t>
            </w:r>
          </w:p>
        </w:tc>
      </w:tr>
      <w:tr w:rsidR="00BA6F4B" w:rsidRPr="00DA3997" w14:paraId="4A5CCD0B" w14:textId="77777777" w:rsidTr="00BE6F82">
        <w:trPr>
          <w:trHeight w:val="290"/>
        </w:trPr>
        <w:tc>
          <w:tcPr>
            <w:tcW w:w="1380" w:type="dxa"/>
            <w:noWrap/>
            <w:hideMark/>
          </w:tcPr>
          <w:p w14:paraId="53AA7E84" w14:textId="77777777" w:rsidR="00BA6F4B" w:rsidRPr="00DA3997" w:rsidRDefault="00BA6F4B" w:rsidP="00BE6F82">
            <w:pPr>
              <w:pStyle w:val="DokTabellentext"/>
            </w:pPr>
            <w:r w:rsidRPr="00DA3997">
              <w:t>SWFRG029-19</w:t>
            </w:r>
          </w:p>
        </w:tc>
        <w:tc>
          <w:tcPr>
            <w:tcW w:w="1480" w:type="dxa"/>
            <w:noWrap/>
            <w:hideMark/>
          </w:tcPr>
          <w:p w14:paraId="4EC46984" w14:textId="77777777" w:rsidR="00BA6F4B" w:rsidRPr="00DA3997" w:rsidRDefault="00BA6F4B" w:rsidP="00BE6F82">
            <w:pPr>
              <w:pStyle w:val="DokTabellentext"/>
            </w:pPr>
            <w:r w:rsidRPr="00DA3997">
              <w:t>Poaceae</w:t>
            </w:r>
          </w:p>
        </w:tc>
        <w:tc>
          <w:tcPr>
            <w:tcW w:w="2260" w:type="dxa"/>
            <w:noWrap/>
            <w:hideMark/>
          </w:tcPr>
          <w:p w14:paraId="6010C571"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7E736DBE" w14:textId="77777777" w:rsidR="00BA6F4B" w:rsidRPr="00DA3997" w:rsidRDefault="00BA6F4B" w:rsidP="00BE6F82">
            <w:pPr>
              <w:pStyle w:val="DokTabellentext"/>
            </w:pPr>
            <w:r w:rsidRPr="00DA3997">
              <w:t>GRASS1111-07</w:t>
            </w:r>
          </w:p>
        </w:tc>
        <w:tc>
          <w:tcPr>
            <w:tcW w:w="1160" w:type="dxa"/>
            <w:noWrap/>
            <w:hideMark/>
          </w:tcPr>
          <w:p w14:paraId="2D460F3B" w14:textId="77777777" w:rsidR="00BA6F4B" w:rsidRPr="00DA3997" w:rsidRDefault="00BA6F4B" w:rsidP="00BE6F82">
            <w:pPr>
              <w:pStyle w:val="DokTabellentext"/>
            </w:pPr>
            <w:r w:rsidRPr="00DA3997">
              <w:t>Poaceae</w:t>
            </w:r>
          </w:p>
        </w:tc>
        <w:tc>
          <w:tcPr>
            <w:tcW w:w="2660" w:type="dxa"/>
            <w:noWrap/>
            <w:hideMark/>
          </w:tcPr>
          <w:p w14:paraId="73C311FD" w14:textId="77777777" w:rsidR="00BA6F4B" w:rsidRPr="00DA3997" w:rsidRDefault="00BA6F4B" w:rsidP="00BE6F82">
            <w:pPr>
              <w:pStyle w:val="DokTabellentext"/>
              <w:rPr>
                <w:i/>
                <w:iCs/>
              </w:rPr>
            </w:pPr>
            <w:r w:rsidRPr="00DA3997">
              <w:rPr>
                <w:i/>
                <w:iCs/>
              </w:rPr>
              <w:t>Cinna</w:t>
            </w:r>
            <w:r>
              <w:rPr>
                <w:i/>
                <w:iCs/>
              </w:rPr>
              <w:t xml:space="preserve"> </w:t>
            </w:r>
            <w:r w:rsidRPr="00DA3997">
              <w:rPr>
                <w:i/>
                <w:iCs/>
              </w:rPr>
              <w:t>latifolia</w:t>
            </w:r>
          </w:p>
        </w:tc>
        <w:tc>
          <w:tcPr>
            <w:tcW w:w="640" w:type="dxa"/>
            <w:noWrap/>
            <w:hideMark/>
          </w:tcPr>
          <w:p w14:paraId="1D9602A9" w14:textId="77777777" w:rsidR="00BA6F4B" w:rsidRPr="00DA3997" w:rsidRDefault="00BA6F4B" w:rsidP="00BE6F82">
            <w:pPr>
              <w:pStyle w:val="DokTabellentext"/>
            </w:pPr>
            <w:r w:rsidRPr="00DA3997">
              <w:t>99.45</w:t>
            </w:r>
          </w:p>
        </w:tc>
        <w:tc>
          <w:tcPr>
            <w:tcW w:w="700" w:type="dxa"/>
            <w:noWrap/>
            <w:hideMark/>
          </w:tcPr>
          <w:p w14:paraId="1EF0C8AA" w14:textId="77777777" w:rsidR="00BA6F4B" w:rsidRPr="00DA3997" w:rsidRDefault="00BA6F4B" w:rsidP="00BE6F82">
            <w:pPr>
              <w:pStyle w:val="DokTabellentext"/>
            </w:pPr>
            <w:r w:rsidRPr="00DA3997">
              <w:t>985</w:t>
            </w:r>
          </w:p>
        </w:tc>
        <w:tc>
          <w:tcPr>
            <w:tcW w:w="780" w:type="dxa"/>
            <w:noWrap/>
            <w:hideMark/>
          </w:tcPr>
          <w:p w14:paraId="164EEF3D" w14:textId="77777777" w:rsidR="00BA6F4B" w:rsidRPr="00DA3997" w:rsidRDefault="00BA6F4B" w:rsidP="00BE6F82">
            <w:pPr>
              <w:pStyle w:val="DokTabellentext"/>
            </w:pPr>
            <w:r w:rsidRPr="00DA3997">
              <w:t>FALSE</w:t>
            </w:r>
          </w:p>
        </w:tc>
        <w:tc>
          <w:tcPr>
            <w:tcW w:w="1040" w:type="dxa"/>
            <w:noWrap/>
            <w:hideMark/>
          </w:tcPr>
          <w:p w14:paraId="6D3CA397" w14:textId="77777777" w:rsidR="00BA6F4B" w:rsidRPr="00DA3997" w:rsidRDefault="00BA6F4B" w:rsidP="00BE6F82">
            <w:pPr>
              <w:pStyle w:val="DokTabellentext"/>
            </w:pPr>
            <w:r w:rsidRPr="00DA3997">
              <w:t>rbcLa</w:t>
            </w:r>
          </w:p>
        </w:tc>
      </w:tr>
      <w:tr w:rsidR="00BA6F4B" w:rsidRPr="00DA3997" w14:paraId="64DF2F57" w14:textId="77777777" w:rsidTr="00BE6F82">
        <w:trPr>
          <w:trHeight w:val="290"/>
        </w:trPr>
        <w:tc>
          <w:tcPr>
            <w:tcW w:w="1380" w:type="dxa"/>
            <w:noWrap/>
            <w:hideMark/>
          </w:tcPr>
          <w:p w14:paraId="6532FC21" w14:textId="77777777" w:rsidR="00BA6F4B" w:rsidRPr="00DA3997" w:rsidRDefault="00BA6F4B" w:rsidP="00BE6F82">
            <w:pPr>
              <w:pStyle w:val="DokTabellentext"/>
            </w:pPr>
            <w:r w:rsidRPr="00DA3997">
              <w:t>SWFRG029-19</w:t>
            </w:r>
          </w:p>
        </w:tc>
        <w:tc>
          <w:tcPr>
            <w:tcW w:w="1480" w:type="dxa"/>
            <w:noWrap/>
            <w:hideMark/>
          </w:tcPr>
          <w:p w14:paraId="6FFF75B9" w14:textId="77777777" w:rsidR="00BA6F4B" w:rsidRPr="00DA3997" w:rsidRDefault="00BA6F4B" w:rsidP="00BE6F82">
            <w:pPr>
              <w:pStyle w:val="DokTabellentext"/>
            </w:pPr>
            <w:r w:rsidRPr="00DA3997">
              <w:t>Poaceae</w:t>
            </w:r>
          </w:p>
        </w:tc>
        <w:tc>
          <w:tcPr>
            <w:tcW w:w="2260" w:type="dxa"/>
            <w:noWrap/>
            <w:hideMark/>
          </w:tcPr>
          <w:p w14:paraId="36541E16"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541310C7" w14:textId="77777777" w:rsidR="00BA6F4B" w:rsidRPr="00DA3997" w:rsidRDefault="00BA6F4B" w:rsidP="00BE6F82">
            <w:pPr>
              <w:pStyle w:val="DokTabellentext"/>
            </w:pPr>
            <w:r w:rsidRPr="00DA3997">
              <w:t>GRASS1016-07</w:t>
            </w:r>
          </w:p>
        </w:tc>
        <w:tc>
          <w:tcPr>
            <w:tcW w:w="1160" w:type="dxa"/>
            <w:noWrap/>
            <w:hideMark/>
          </w:tcPr>
          <w:p w14:paraId="7A777383" w14:textId="77777777" w:rsidR="00BA6F4B" w:rsidRPr="00DA3997" w:rsidRDefault="00BA6F4B" w:rsidP="00BE6F82">
            <w:pPr>
              <w:pStyle w:val="DokTabellentext"/>
            </w:pPr>
            <w:r w:rsidRPr="00DA3997">
              <w:t>Poaceae</w:t>
            </w:r>
          </w:p>
        </w:tc>
        <w:tc>
          <w:tcPr>
            <w:tcW w:w="2660" w:type="dxa"/>
            <w:noWrap/>
            <w:hideMark/>
          </w:tcPr>
          <w:p w14:paraId="539764E5"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640" w:type="dxa"/>
            <w:noWrap/>
            <w:hideMark/>
          </w:tcPr>
          <w:p w14:paraId="72068C37" w14:textId="77777777" w:rsidR="00BA6F4B" w:rsidRPr="00DA3997" w:rsidRDefault="00BA6F4B" w:rsidP="00BE6F82">
            <w:pPr>
              <w:pStyle w:val="DokTabellentext"/>
            </w:pPr>
            <w:r w:rsidRPr="00DA3997">
              <w:t>99.81</w:t>
            </w:r>
          </w:p>
        </w:tc>
        <w:tc>
          <w:tcPr>
            <w:tcW w:w="700" w:type="dxa"/>
            <w:noWrap/>
            <w:hideMark/>
          </w:tcPr>
          <w:p w14:paraId="003E10D2" w14:textId="77777777" w:rsidR="00BA6F4B" w:rsidRPr="00DA3997" w:rsidRDefault="00BA6F4B" w:rsidP="00BE6F82">
            <w:pPr>
              <w:pStyle w:val="DokTabellentext"/>
            </w:pPr>
            <w:r w:rsidRPr="00DA3997">
              <w:t>985</w:t>
            </w:r>
          </w:p>
        </w:tc>
        <w:tc>
          <w:tcPr>
            <w:tcW w:w="780" w:type="dxa"/>
            <w:noWrap/>
            <w:hideMark/>
          </w:tcPr>
          <w:p w14:paraId="6817FF0F" w14:textId="77777777" w:rsidR="00BA6F4B" w:rsidRPr="00DA3997" w:rsidRDefault="00BA6F4B" w:rsidP="00BE6F82">
            <w:pPr>
              <w:pStyle w:val="DokTabellentext"/>
            </w:pPr>
            <w:r w:rsidRPr="00DA3997">
              <w:t>FALSE</w:t>
            </w:r>
          </w:p>
        </w:tc>
        <w:tc>
          <w:tcPr>
            <w:tcW w:w="1040" w:type="dxa"/>
            <w:noWrap/>
            <w:hideMark/>
          </w:tcPr>
          <w:p w14:paraId="7BA0DA2F" w14:textId="77777777" w:rsidR="00BA6F4B" w:rsidRPr="00DA3997" w:rsidRDefault="00BA6F4B" w:rsidP="00BE6F82">
            <w:pPr>
              <w:pStyle w:val="DokTabellentext"/>
            </w:pPr>
            <w:r w:rsidRPr="00DA3997">
              <w:t>rbcLa</w:t>
            </w:r>
          </w:p>
        </w:tc>
      </w:tr>
      <w:tr w:rsidR="00BA6F4B" w:rsidRPr="00DA3997" w14:paraId="7BB8F48D" w14:textId="77777777" w:rsidTr="00BE6F82">
        <w:trPr>
          <w:trHeight w:val="290"/>
        </w:trPr>
        <w:tc>
          <w:tcPr>
            <w:tcW w:w="1380" w:type="dxa"/>
            <w:noWrap/>
            <w:hideMark/>
          </w:tcPr>
          <w:p w14:paraId="6127F698" w14:textId="77777777" w:rsidR="00BA6F4B" w:rsidRPr="00DA3997" w:rsidRDefault="00BA6F4B" w:rsidP="00BE6F82">
            <w:pPr>
              <w:pStyle w:val="DokTabellentext"/>
            </w:pPr>
            <w:r w:rsidRPr="00DA3997">
              <w:lastRenderedPageBreak/>
              <w:t>SWFRG029-19</w:t>
            </w:r>
          </w:p>
        </w:tc>
        <w:tc>
          <w:tcPr>
            <w:tcW w:w="1480" w:type="dxa"/>
            <w:noWrap/>
            <w:hideMark/>
          </w:tcPr>
          <w:p w14:paraId="552C04D4" w14:textId="77777777" w:rsidR="00BA6F4B" w:rsidRPr="00DA3997" w:rsidRDefault="00BA6F4B" w:rsidP="00BE6F82">
            <w:pPr>
              <w:pStyle w:val="DokTabellentext"/>
            </w:pPr>
            <w:r w:rsidRPr="00DA3997">
              <w:t>Poaceae</w:t>
            </w:r>
          </w:p>
        </w:tc>
        <w:tc>
          <w:tcPr>
            <w:tcW w:w="2260" w:type="dxa"/>
            <w:noWrap/>
            <w:hideMark/>
          </w:tcPr>
          <w:p w14:paraId="14C20A2A"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730CBC3B" w14:textId="77777777" w:rsidR="00BA6F4B" w:rsidRPr="00DA3997" w:rsidRDefault="00BA6F4B" w:rsidP="00BE6F82">
            <w:pPr>
              <w:pStyle w:val="DokTabellentext"/>
            </w:pPr>
            <w:r w:rsidRPr="00DA3997">
              <w:t>GRASS1011-07</w:t>
            </w:r>
          </w:p>
        </w:tc>
        <w:tc>
          <w:tcPr>
            <w:tcW w:w="1160" w:type="dxa"/>
            <w:noWrap/>
            <w:hideMark/>
          </w:tcPr>
          <w:p w14:paraId="4A9E0E81" w14:textId="77777777" w:rsidR="00BA6F4B" w:rsidRPr="00DA3997" w:rsidRDefault="00BA6F4B" w:rsidP="00BE6F82">
            <w:pPr>
              <w:pStyle w:val="DokTabellentext"/>
            </w:pPr>
            <w:r w:rsidRPr="00DA3997">
              <w:t>Poaceae</w:t>
            </w:r>
          </w:p>
        </w:tc>
        <w:tc>
          <w:tcPr>
            <w:tcW w:w="2660" w:type="dxa"/>
            <w:noWrap/>
            <w:hideMark/>
          </w:tcPr>
          <w:p w14:paraId="2C9F5A6F"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geniculatus</w:t>
            </w:r>
          </w:p>
        </w:tc>
        <w:tc>
          <w:tcPr>
            <w:tcW w:w="640" w:type="dxa"/>
            <w:noWrap/>
            <w:hideMark/>
          </w:tcPr>
          <w:p w14:paraId="785D198E" w14:textId="77777777" w:rsidR="00BA6F4B" w:rsidRPr="00DA3997" w:rsidRDefault="00BA6F4B" w:rsidP="00BE6F82">
            <w:pPr>
              <w:pStyle w:val="DokTabellentext"/>
            </w:pPr>
            <w:r w:rsidRPr="00DA3997">
              <w:t>99.45</w:t>
            </w:r>
          </w:p>
        </w:tc>
        <w:tc>
          <w:tcPr>
            <w:tcW w:w="700" w:type="dxa"/>
            <w:noWrap/>
            <w:hideMark/>
          </w:tcPr>
          <w:p w14:paraId="26AA567F" w14:textId="77777777" w:rsidR="00BA6F4B" w:rsidRPr="00DA3997" w:rsidRDefault="00BA6F4B" w:rsidP="00BE6F82">
            <w:pPr>
              <w:pStyle w:val="DokTabellentext"/>
            </w:pPr>
            <w:r w:rsidRPr="00DA3997">
              <w:t>985</w:t>
            </w:r>
          </w:p>
        </w:tc>
        <w:tc>
          <w:tcPr>
            <w:tcW w:w="780" w:type="dxa"/>
            <w:noWrap/>
            <w:hideMark/>
          </w:tcPr>
          <w:p w14:paraId="6FC50DFE" w14:textId="77777777" w:rsidR="00BA6F4B" w:rsidRPr="00DA3997" w:rsidRDefault="00BA6F4B" w:rsidP="00BE6F82">
            <w:pPr>
              <w:pStyle w:val="DokTabellentext"/>
            </w:pPr>
            <w:r w:rsidRPr="00DA3997">
              <w:t>FALSE</w:t>
            </w:r>
          </w:p>
        </w:tc>
        <w:tc>
          <w:tcPr>
            <w:tcW w:w="1040" w:type="dxa"/>
            <w:noWrap/>
            <w:hideMark/>
          </w:tcPr>
          <w:p w14:paraId="75B6AA87" w14:textId="77777777" w:rsidR="00BA6F4B" w:rsidRPr="00DA3997" w:rsidRDefault="00BA6F4B" w:rsidP="00BE6F82">
            <w:pPr>
              <w:pStyle w:val="DokTabellentext"/>
            </w:pPr>
            <w:r w:rsidRPr="00DA3997">
              <w:t>rbcLa</w:t>
            </w:r>
          </w:p>
        </w:tc>
      </w:tr>
      <w:tr w:rsidR="00BA6F4B" w:rsidRPr="00DA3997" w14:paraId="4F04D05E" w14:textId="77777777" w:rsidTr="00BE6F82">
        <w:trPr>
          <w:trHeight w:val="290"/>
        </w:trPr>
        <w:tc>
          <w:tcPr>
            <w:tcW w:w="1380" w:type="dxa"/>
            <w:noWrap/>
            <w:hideMark/>
          </w:tcPr>
          <w:p w14:paraId="018ABAA4" w14:textId="77777777" w:rsidR="00BA6F4B" w:rsidRPr="00DA3997" w:rsidRDefault="00BA6F4B" w:rsidP="00BE6F82">
            <w:pPr>
              <w:pStyle w:val="DokTabellentext"/>
            </w:pPr>
            <w:r w:rsidRPr="00DA3997">
              <w:t>SWFRG029-19</w:t>
            </w:r>
          </w:p>
        </w:tc>
        <w:tc>
          <w:tcPr>
            <w:tcW w:w="1480" w:type="dxa"/>
            <w:noWrap/>
            <w:hideMark/>
          </w:tcPr>
          <w:p w14:paraId="4226CAF8" w14:textId="77777777" w:rsidR="00BA6F4B" w:rsidRPr="00DA3997" w:rsidRDefault="00BA6F4B" w:rsidP="00BE6F82">
            <w:pPr>
              <w:pStyle w:val="DokTabellentext"/>
            </w:pPr>
            <w:r w:rsidRPr="00DA3997">
              <w:t>Poaceae</w:t>
            </w:r>
          </w:p>
        </w:tc>
        <w:tc>
          <w:tcPr>
            <w:tcW w:w="2260" w:type="dxa"/>
            <w:noWrap/>
            <w:hideMark/>
          </w:tcPr>
          <w:p w14:paraId="65455812"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305096E3" w14:textId="77777777" w:rsidR="00BA6F4B" w:rsidRPr="00DA3997" w:rsidRDefault="00BA6F4B" w:rsidP="00BE6F82">
            <w:pPr>
              <w:pStyle w:val="DokTabellentext"/>
            </w:pPr>
            <w:r w:rsidRPr="00DA3997">
              <w:t>KSR357-07</w:t>
            </w:r>
          </w:p>
        </w:tc>
        <w:tc>
          <w:tcPr>
            <w:tcW w:w="1160" w:type="dxa"/>
            <w:noWrap/>
            <w:hideMark/>
          </w:tcPr>
          <w:p w14:paraId="1EB94EF8" w14:textId="77777777" w:rsidR="00BA6F4B" w:rsidRPr="00DA3997" w:rsidRDefault="00BA6F4B" w:rsidP="00BE6F82">
            <w:pPr>
              <w:pStyle w:val="DokTabellentext"/>
            </w:pPr>
            <w:r w:rsidRPr="00DA3997">
              <w:t>Poaceae</w:t>
            </w:r>
          </w:p>
        </w:tc>
        <w:tc>
          <w:tcPr>
            <w:tcW w:w="2660" w:type="dxa"/>
            <w:noWrap/>
            <w:hideMark/>
          </w:tcPr>
          <w:p w14:paraId="46174507"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lsodes</w:t>
            </w:r>
          </w:p>
        </w:tc>
        <w:tc>
          <w:tcPr>
            <w:tcW w:w="640" w:type="dxa"/>
            <w:noWrap/>
            <w:hideMark/>
          </w:tcPr>
          <w:p w14:paraId="05BFFB95" w14:textId="77777777" w:rsidR="00BA6F4B" w:rsidRPr="00DA3997" w:rsidRDefault="00BA6F4B" w:rsidP="00BE6F82">
            <w:pPr>
              <w:pStyle w:val="DokTabellentext"/>
            </w:pPr>
            <w:r w:rsidRPr="00DA3997">
              <w:t>99.45</w:t>
            </w:r>
          </w:p>
        </w:tc>
        <w:tc>
          <w:tcPr>
            <w:tcW w:w="700" w:type="dxa"/>
            <w:noWrap/>
            <w:hideMark/>
          </w:tcPr>
          <w:p w14:paraId="31233508" w14:textId="77777777" w:rsidR="00BA6F4B" w:rsidRPr="00DA3997" w:rsidRDefault="00BA6F4B" w:rsidP="00BE6F82">
            <w:pPr>
              <w:pStyle w:val="DokTabellentext"/>
            </w:pPr>
            <w:r w:rsidRPr="00DA3997">
              <w:t>985</w:t>
            </w:r>
          </w:p>
        </w:tc>
        <w:tc>
          <w:tcPr>
            <w:tcW w:w="780" w:type="dxa"/>
            <w:noWrap/>
            <w:hideMark/>
          </w:tcPr>
          <w:p w14:paraId="2EB64CB3" w14:textId="77777777" w:rsidR="00BA6F4B" w:rsidRPr="00DA3997" w:rsidRDefault="00BA6F4B" w:rsidP="00BE6F82">
            <w:pPr>
              <w:pStyle w:val="DokTabellentext"/>
            </w:pPr>
            <w:r w:rsidRPr="00DA3997">
              <w:t>FALSE</w:t>
            </w:r>
          </w:p>
        </w:tc>
        <w:tc>
          <w:tcPr>
            <w:tcW w:w="1040" w:type="dxa"/>
            <w:noWrap/>
            <w:hideMark/>
          </w:tcPr>
          <w:p w14:paraId="22A92BDF" w14:textId="77777777" w:rsidR="00BA6F4B" w:rsidRPr="00DA3997" w:rsidRDefault="00BA6F4B" w:rsidP="00BE6F82">
            <w:pPr>
              <w:pStyle w:val="DokTabellentext"/>
            </w:pPr>
            <w:r w:rsidRPr="00DA3997">
              <w:t>rbcLa</w:t>
            </w:r>
          </w:p>
        </w:tc>
      </w:tr>
      <w:tr w:rsidR="00BA6F4B" w:rsidRPr="00DA3997" w14:paraId="60AE2368" w14:textId="77777777" w:rsidTr="00BE6F82">
        <w:trPr>
          <w:trHeight w:val="290"/>
        </w:trPr>
        <w:tc>
          <w:tcPr>
            <w:tcW w:w="1380" w:type="dxa"/>
            <w:noWrap/>
            <w:hideMark/>
          </w:tcPr>
          <w:p w14:paraId="06BA957F" w14:textId="77777777" w:rsidR="00BA6F4B" w:rsidRPr="00DA3997" w:rsidRDefault="00BA6F4B" w:rsidP="00BE6F82">
            <w:pPr>
              <w:pStyle w:val="DokTabellentext"/>
            </w:pPr>
            <w:r w:rsidRPr="00DA3997">
              <w:t>SWFRG029-19</w:t>
            </w:r>
          </w:p>
        </w:tc>
        <w:tc>
          <w:tcPr>
            <w:tcW w:w="1480" w:type="dxa"/>
            <w:noWrap/>
            <w:hideMark/>
          </w:tcPr>
          <w:p w14:paraId="3F05D977" w14:textId="77777777" w:rsidR="00BA6F4B" w:rsidRPr="00DA3997" w:rsidRDefault="00BA6F4B" w:rsidP="00BE6F82">
            <w:pPr>
              <w:pStyle w:val="DokTabellentext"/>
            </w:pPr>
            <w:r w:rsidRPr="00DA3997">
              <w:t>Poaceae</w:t>
            </w:r>
          </w:p>
        </w:tc>
        <w:tc>
          <w:tcPr>
            <w:tcW w:w="2260" w:type="dxa"/>
            <w:noWrap/>
            <w:hideMark/>
          </w:tcPr>
          <w:p w14:paraId="5E748A23"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37E44DBC" w14:textId="77777777" w:rsidR="00BA6F4B" w:rsidRPr="00DA3997" w:rsidRDefault="00BA6F4B" w:rsidP="00BE6F82">
            <w:pPr>
              <w:pStyle w:val="DokTabellentext"/>
            </w:pPr>
            <w:r w:rsidRPr="00DA3997">
              <w:t>GRASS857-07</w:t>
            </w:r>
          </w:p>
        </w:tc>
        <w:tc>
          <w:tcPr>
            <w:tcW w:w="1160" w:type="dxa"/>
            <w:noWrap/>
            <w:hideMark/>
          </w:tcPr>
          <w:p w14:paraId="4C870A26" w14:textId="77777777" w:rsidR="00BA6F4B" w:rsidRPr="00DA3997" w:rsidRDefault="00BA6F4B" w:rsidP="00BE6F82">
            <w:pPr>
              <w:pStyle w:val="DokTabellentext"/>
            </w:pPr>
            <w:r w:rsidRPr="00DA3997">
              <w:t>Poaceae</w:t>
            </w:r>
          </w:p>
        </w:tc>
        <w:tc>
          <w:tcPr>
            <w:tcW w:w="2660" w:type="dxa"/>
            <w:noWrap/>
            <w:hideMark/>
          </w:tcPr>
          <w:p w14:paraId="739D405F"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macrantha</w:t>
            </w:r>
          </w:p>
        </w:tc>
        <w:tc>
          <w:tcPr>
            <w:tcW w:w="640" w:type="dxa"/>
            <w:noWrap/>
            <w:hideMark/>
          </w:tcPr>
          <w:p w14:paraId="72BB8447" w14:textId="77777777" w:rsidR="00BA6F4B" w:rsidRPr="00DA3997" w:rsidRDefault="00BA6F4B" w:rsidP="00BE6F82">
            <w:pPr>
              <w:pStyle w:val="DokTabellentext"/>
            </w:pPr>
            <w:r w:rsidRPr="00DA3997">
              <w:t>99.45</w:t>
            </w:r>
          </w:p>
        </w:tc>
        <w:tc>
          <w:tcPr>
            <w:tcW w:w="700" w:type="dxa"/>
            <w:noWrap/>
            <w:hideMark/>
          </w:tcPr>
          <w:p w14:paraId="1ECE9D18" w14:textId="77777777" w:rsidR="00BA6F4B" w:rsidRPr="00DA3997" w:rsidRDefault="00BA6F4B" w:rsidP="00BE6F82">
            <w:pPr>
              <w:pStyle w:val="DokTabellentext"/>
            </w:pPr>
            <w:r w:rsidRPr="00DA3997">
              <w:t>985</w:t>
            </w:r>
          </w:p>
        </w:tc>
        <w:tc>
          <w:tcPr>
            <w:tcW w:w="780" w:type="dxa"/>
            <w:noWrap/>
            <w:hideMark/>
          </w:tcPr>
          <w:p w14:paraId="776D5A96" w14:textId="77777777" w:rsidR="00BA6F4B" w:rsidRPr="00DA3997" w:rsidRDefault="00BA6F4B" w:rsidP="00BE6F82">
            <w:pPr>
              <w:pStyle w:val="DokTabellentext"/>
            </w:pPr>
            <w:r w:rsidRPr="00DA3997">
              <w:t>FALSE</w:t>
            </w:r>
          </w:p>
        </w:tc>
        <w:tc>
          <w:tcPr>
            <w:tcW w:w="1040" w:type="dxa"/>
            <w:noWrap/>
            <w:hideMark/>
          </w:tcPr>
          <w:p w14:paraId="39392786" w14:textId="77777777" w:rsidR="00BA6F4B" w:rsidRPr="00DA3997" w:rsidRDefault="00BA6F4B" w:rsidP="00BE6F82">
            <w:pPr>
              <w:pStyle w:val="DokTabellentext"/>
            </w:pPr>
            <w:r w:rsidRPr="00DA3997">
              <w:t>rbcLa</w:t>
            </w:r>
          </w:p>
        </w:tc>
      </w:tr>
      <w:tr w:rsidR="00BA6F4B" w:rsidRPr="00DA3997" w14:paraId="32768644" w14:textId="77777777" w:rsidTr="00BE6F82">
        <w:trPr>
          <w:trHeight w:val="290"/>
        </w:trPr>
        <w:tc>
          <w:tcPr>
            <w:tcW w:w="1380" w:type="dxa"/>
            <w:noWrap/>
            <w:hideMark/>
          </w:tcPr>
          <w:p w14:paraId="139143EC" w14:textId="77777777" w:rsidR="00BA6F4B" w:rsidRPr="00DA3997" w:rsidRDefault="00BA6F4B" w:rsidP="00BE6F82">
            <w:pPr>
              <w:pStyle w:val="DokTabellentext"/>
            </w:pPr>
            <w:r w:rsidRPr="00DA3997">
              <w:t>SWFRG029-19</w:t>
            </w:r>
          </w:p>
        </w:tc>
        <w:tc>
          <w:tcPr>
            <w:tcW w:w="1480" w:type="dxa"/>
            <w:noWrap/>
            <w:hideMark/>
          </w:tcPr>
          <w:p w14:paraId="46E760DE" w14:textId="77777777" w:rsidR="00BA6F4B" w:rsidRPr="00DA3997" w:rsidRDefault="00BA6F4B" w:rsidP="00BE6F82">
            <w:pPr>
              <w:pStyle w:val="DokTabellentext"/>
            </w:pPr>
            <w:r w:rsidRPr="00DA3997">
              <w:t>Poaceae</w:t>
            </w:r>
          </w:p>
        </w:tc>
        <w:tc>
          <w:tcPr>
            <w:tcW w:w="2260" w:type="dxa"/>
            <w:noWrap/>
            <w:hideMark/>
          </w:tcPr>
          <w:p w14:paraId="357BFDF7"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70CAB3FC" w14:textId="77777777" w:rsidR="00BA6F4B" w:rsidRPr="00DA3997" w:rsidRDefault="00BA6F4B" w:rsidP="00BE6F82">
            <w:pPr>
              <w:pStyle w:val="DokTabellentext"/>
            </w:pPr>
            <w:r w:rsidRPr="00DA3997">
              <w:t>GRASS791-07</w:t>
            </w:r>
          </w:p>
        </w:tc>
        <w:tc>
          <w:tcPr>
            <w:tcW w:w="1160" w:type="dxa"/>
            <w:noWrap/>
            <w:hideMark/>
          </w:tcPr>
          <w:p w14:paraId="2B67C0C9" w14:textId="77777777" w:rsidR="00BA6F4B" w:rsidRPr="00DA3997" w:rsidRDefault="00BA6F4B" w:rsidP="00BE6F82">
            <w:pPr>
              <w:pStyle w:val="DokTabellentext"/>
            </w:pPr>
            <w:r w:rsidRPr="00DA3997">
              <w:t>Poaceae</w:t>
            </w:r>
          </w:p>
        </w:tc>
        <w:tc>
          <w:tcPr>
            <w:tcW w:w="2660" w:type="dxa"/>
            <w:noWrap/>
            <w:hideMark/>
          </w:tcPr>
          <w:p w14:paraId="465BAAC6"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geniculatus</w:t>
            </w:r>
          </w:p>
        </w:tc>
        <w:tc>
          <w:tcPr>
            <w:tcW w:w="640" w:type="dxa"/>
            <w:noWrap/>
            <w:hideMark/>
          </w:tcPr>
          <w:p w14:paraId="45B339E8" w14:textId="77777777" w:rsidR="00BA6F4B" w:rsidRPr="00DA3997" w:rsidRDefault="00BA6F4B" w:rsidP="00BE6F82">
            <w:pPr>
              <w:pStyle w:val="DokTabellentext"/>
            </w:pPr>
            <w:r w:rsidRPr="00DA3997">
              <w:t>99.45</w:t>
            </w:r>
          </w:p>
        </w:tc>
        <w:tc>
          <w:tcPr>
            <w:tcW w:w="700" w:type="dxa"/>
            <w:noWrap/>
            <w:hideMark/>
          </w:tcPr>
          <w:p w14:paraId="07C15A2B" w14:textId="77777777" w:rsidR="00BA6F4B" w:rsidRPr="00DA3997" w:rsidRDefault="00BA6F4B" w:rsidP="00BE6F82">
            <w:pPr>
              <w:pStyle w:val="DokTabellentext"/>
            </w:pPr>
            <w:r w:rsidRPr="00DA3997">
              <w:t>985</w:t>
            </w:r>
          </w:p>
        </w:tc>
        <w:tc>
          <w:tcPr>
            <w:tcW w:w="780" w:type="dxa"/>
            <w:noWrap/>
            <w:hideMark/>
          </w:tcPr>
          <w:p w14:paraId="1FACD1C7" w14:textId="77777777" w:rsidR="00BA6F4B" w:rsidRPr="00DA3997" w:rsidRDefault="00BA6F4B" w:rsidP="00BE6F82">
            <w:pPr>
              <w:pStyle w:val="DokTabellentext"/>
            </w:pPr>
            <w:r w:rsidRPr="00DA3997">
              <w:t>FALSE</w:t>
            </w:r>
          </w:p>
        </w:tc>
        <w:tc>
          <w:tcPr>
            <w:tcW w:w="1040" w:type="dxa"/>
            <w:noWrap/>
            <w:hideMark/>
          </w:tcPr>
          <w:p w14:paraId="43F894F0" w14:textId="77777777" w:rsidR="00BA6F4B" w:rsidRPr="00DA3997" w:rsidRDefault="00BA6F4B" w:rsidP="00BE6F82">
            <w:pPr>
              <w:pStyle w:val="DokTabellentext"/>
            </w:pPr>
            <w:r w:rsidRPr="00DA3997">
              <w:t>rbcLa</w:t>
            </w:r>
          </w:p>
        </w:tc>
      </w:tr>
      <w:tr w:rsidR="00BA6F4B" w:rsidRPr="00DA3997" w14:paraId="5A10B5AC" w14:textId="77777777" w:rsidTr="00BE6F82">
        <w:trPr>
          <w:trHeight w:val="290"/>
        </w:trPr>
        <w:tc>
          <w:tcPr>
            <w:tcW w:w="1380" w:type="dxa"/>
            <w:noWrap/>
            <w:hideMark/>
          </w:tcPr>
          <w:p w14:paraId="0809B8B2" w14:textId="77777777" w:rsidR="00BA6F4B" w:rsidRPr="00DA3997" w:rsidRDefault="00BA6F4B" w:rsidP="00BE6F82">
            <w:pPr>
              <w:pStyle w:val="DokTabellentext"/>
            </w:pPr>
            <w:r w:rsidRPr="00DA3997">
              <w:t>SWFRG029-19</w:t>
            </w:r>
          </w:p>
        </w:tc>
        <w:tc>
          <w:tcPr>
            <w:tcW w:w="1480" w:type="dxa"/>
            <w:noWrap/>
            <w:hideMark/>
          </w:tcPr>
          <w:p w14:paraId="77FF3DE8" w14:textId="77777777" w:rsidR="00BA6F4B" w:rsidRPr="00DA3997" w:rsidRDefault="00BA6F4B" w:rsidP="00BE6F82">
            <w:pPr>
              <w:pStyle w:val="DokTabellentext"/>
            </w:pPr>
            <w:r w:rsidRPr="00DA3997">
              <w:t>Poaceae</w:t>
            </w:r>
          </w:p>
        </w:tc>
        <w:tc>
          <w:tcPr>
            <w:tcW w:w="2260" w:type="dxa"/>
            <w:noWrap/>
            <w:hideMark/>
          </w:tcPr>
          <w:p w14:paraId="15F6E4CB"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3BB40ECC" w14:textId="77777777" w:rsidR="00BA6F4B" w:rsidRPr="00DA3997" w:rsidRDefault="00BA6F4B" w:rsidP="00BE6F82">
            <w:pPr>
              <w:pStyle w:val="DokTabellentext"/>
            </w:pPr>
            <w:r w:rsidRPr="00DA3997">
              <w:t>GRASS237-07</w:t>
            </w:r>
          </w:p>
        </w:tc>
        <w:tc>
          <w:tcPr>
            <w:tcW w:w="1160" w:type="dxa"/>
            <w:noWrap/>
            <w:hideMark/>
          </w:tcPr>
          <w:p w14:paraId="05A873CA" w14:textId="77777777" w:rsidR="00BA6F4B" w:rsidRPr="00DA3997" w:rsidRDefault="00BA6F4B" w:rsidP="00BE6F82">
            <w:pPr>
              <w:pStyle w:val="DokTabellentext"/>
            </w:pPr>
            <w:r w:rsidRPr="00DA3997">
              <w:t>Poaceae</w:t>
            </w:r>
          </w:p>
        </w:tc>
        <w:tc>
          <w:tcPr>
            <w:tcW w:w="2660" w:type="dxa"/>
            <w:noWrap/>
            <w:hideMark/>
          </w:tcPr>
          <w:p w14:paraId="2A6ED165" w14:textId="77777777" w:rsidR="00BA6F4B" w:rsidRPr="00DA3997" w:rsidRDefault="00BA6F4B" w:rsidP="00BE6F82">
            <w:pPr>
              <w:pStyle w:val="DokTabellentext"/>
              <w:rPr>
                <w:i/>
                <w:iCs/>
              </w:rPr>
            </w:pPr>
            <w:r w:rsidRPr="00DA3997">
              <w:rPr>
                <w:i/>
                <w:iCs/>
              </w:rPr>
              <w:t>Cinna</w:t>
            </w:r>
            <w:r>
              <w:rPr>
                <w:i/>
                <w:iCs/>
              </w:rPr>
              <w:t xml:space="preserve"> </w:t>
            </w:r>
            <w:r w:rsidRPr="00DA3997">
              <w:rPr>
                <w:i/>
                <w:iCs/>
              </w:rPr>
              <w:t>latifolia</w:t>
            </w:r>
          </w:p>
        </w:tc>
        <w:tc>
          <w:tcPr>
            <w:tcW w:w="640" w:type="dxa"/>
            <w:noWrap/>
            <w:hideMark/>
          </w:tcPr>
          <w:p w14:paraId="7863CE54" w14:textId="77777777" w:rsidR="00BA6F4B" w:rsidRPr="00DA3997" w:rsidRDefault="00BA6F4B" w:rsidP="00BE6F82">
            <w:pPr>
              <w:pStyle w:val="DokTabellentext"/>
            </w:pPr>
            <w:r w:rsidRPr="00DA3997">
              <w:t>99.45</w:t>
            </w:r>
          </w:p>
        </w:tc>
        <w:tc>
          <w:tcPr>
            <w:tcW w:w="700" w:type="dxa"/>
            <w:noWrap/>
            <w:hideMark/>
          </w:tcPr>
          <w:p w14:paraId="27EF6706" w14:textId="77777777" w:rsidR="00BA6F4B" w:rsidRPr="00DA3997" w:rsidRDefault="00BA6F4B" w:rsidP="00BE6F82">
            <w:pPr>
              <w:pStyle w:val="DokTabellentext"/>
            </w:pPr>
            <w:r w:rsidRPr="00DA3997">
              <w:t>985</w:t>
            </w:r>
          </w:p>
        </w:tc>
        <w:tc>
          <w:tcPr>
            <w:tcW w:w="780" w:type="dxa"/>
            <w:noWrap/>
            <w:hideMark/>
          </w:tcPr>
          <w:p w14:paraId="26502A6C" w14:textId="77777777" w:rsidR="00BA6F4B" w:rsidRPr="00DA3997" w:rsidRDefault="00BA6F4B" w:rsidP="00BE6F82">
            <w:pPr>
              <w:pStyle w:val="DokTabellentext"/>
            </w:pPr>
            <w:r w:rsidRPr="00DA3997">
              <w:t>FALSE</w:t>
            </w:r>
          </w:p>
        </w:tc>
        <w:tc>
          <w:tcPr>
            <w:tcW w:w="1040" w:type="dxa"/>
            <w:noWrap/>
            <w:hideMark/>
          </w:tcPr>
          <w:p w14:paraId="6C783185" w14:textId="77777777" w:rsidR="00BA6F4B" w:rsidRPr="00DA3997" w:rsidRDefault="00BA6F4B" w:rsidP="00BE6F82">
            <w:pPr>
              <w:pStyle w:val="DokTabellentext"/>
            </w:pPr>
            <w:r w:rsidRPr="00DA3997">
              <w:t>rbcLa</w:t>
            </w:r>
          </w:p>
        </w:tc>
      </w:tr>
      <w:tr w:rsidR="00BA6F4B" w:rsidRPr="00DA3997" w14:paraId="72438ED4" w14:textId="77777777" w:rsidTr="00BE6F82">
        <w:trPr>
          <w:trHeight w:val="290"/>
        </w:trPr>
        <w:tc>
          <w:tcPr>
            <w:tcW w:w="1380" w:type="dxa"/>
            <w:noWrap/>
            <w:hideMark/>
          </w:tcPr>
          <w:p w14:paraId="4E167926" w14:textId="77777777" w:rsidR="00BA6F4B" w:rsidRPr="00DA3997" w:rsidRDefault="00BA6F4B" w:rsidP="00BE6F82">
            <w:pPr>
              <w:pStyle w:val="DokTabellentext"/>
            </w:pPr>
            <w:r w:rsidRPr="00DA3997">
              <w:t>SWFRG030-19</w:t>
            </w:r>
          </w:p>
        </w:tc>
        <w:tc>
          <w:tcPr>
            <w:tcW w:w="1480" w:type="dxa"/>
            <w:noWrap/>
            <w:hideMark/>
          </w:tcPr>
          <w:p w14:paraId="4F3295B3" w14:textId="77777777" w:rsidR="00BA6F4B" w:rsidRPr="00DA3997" w:rsidRDefault="00BA6F4B" w:rsidP="00BE6F82">
            <w:pPr>
              <w:pStyle w:val="DokTabellentext"/>
            </w:pPr>
            <w:r w:rsidRPr="00DA3997">
              <w:t>Poaceae</w:t>
            </w:r>
          </w:p>
        </w:tc>
        <w:tc>
          <w:tcPr>
            <w:tcW w:w="2260" w:type="dxa"/>
            <w:noWrap/>
            <w:hideMark/>
          </w:tcPr>
          <w:p w14:paraId="62A5C745" w14:textId="77777777"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1560" w:type="dxa"/>
            <w:noWrap/>
            <w:hideMark/>
          </w:tcPr>
          <w:p w14:paraId="0CDA9AB4" w14:textId="77777777" w:rsidR="00BA6F4B" w:rsidRPr="00DA3997" w:rsidRDefault="00BA6F4B" w:rsidP="00BE6F82">
            <w:pPr>
              <w:pStyle w:val="DokTabellentext"/>
            </w:pPr>
            <w:r w:rsidRPr="00DA3997">
              <w:t>SWFRG045-19</w:t>
            </w:r>
          </w:p>
        </w:tc>
        <w:tc>
          <w:tcPr>
            <w:tcW w:w="1160" w:type="dxa"/>
            <w:noWrap/>
            <w:hideMark/>
          </w:tcPr>
          <w:p w14:paraId="396DAFCD" w14:textId="77777777" w:rsidR="00BA6F4B" w:rsidRPr="00DA3997" w:rsidRDefault="00BA6F4B" w:rsidP="00BE6F82">
            <w:pPr>
              <w:pStyle w:val="DokTabellentext"/>
            </w:pPr>
            <w:r w:rsidRPr="00DA3997">
              <w:t>Poaceae</w:t>
            </w:r>
          </w:p>
        </w:tc>
        <w:tc>
          <w:tcPr>
            <w:tcW w:w="2660" w:type="dxa"/>
            <w:noWrap/>
            <w:hideMark/>
          </w:tcPr>
          <w:p w14:paraId="3FFE1F18" w14:textId="77777777"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640" w:type="dxa"/>
            <w:noWrap/>
            <w:hideMark/>
          </w:tcPr>
          <w:p w14:paraId="12FBAA79" w14:textId="77777777" w:rsidR="00BA6F4B" w:rsidRPr="00DA3997" w:rsidRDefault="00BA6F4B" w:rsidP="00BE6F82">
            <w:pPr>
              <w:pStyle w:val="DokTabellentext"/>
            </w:pPr>
            <w:r w:rsidRPr="00DA3997">
              <w:t>99.81</w:t>
            </w:r>
          </w:p>
        </w:tc>
        <w:tc>
          <w:tcPr>
            <w:tcW w:w="700" w:type="dxa"/>
            <w:noWrap/>
            <w:hideMark/>
          </w:tcPr>
          <w:p w14:paraId="5BC793C3" w14:textId="77777777" w:rsidR="00BA6F4B" w:rsidRPr="00DA3997" w:rsidRDefault="00BA6F4B" w:rsidP="00BE6F82">
            <w:pPr>
              <w:pStyle w:val="DokTabellentext"/>
            </w:pPr>
            <w:r w:rsidRPr="00DA3997">
              <w:t>990</w:t>
            </w:r>
          </w:p>
        </w:tc>
        <w:tc>
          <w:tcPr>
            <w:tcW w:w="780" w:type="dxa"/>
            <w:noWrap/>
            <w:hideMark/>
          </w:tcPr>
          <w:p w14:paraId="127C7556" w14:textId="77777777" w:rsidR="00BA6F4B" w:rsidRPr="00DA3997" w:rsidRDefault="00BA6F4B" w:rsidP="00BE6F82">
            <w:pPr>
              <w:pStyle w:val="DokTabellentext"/>
            </w:pPr>
            <w:r w:rsidRPr="00DA3997">
              <w:t>TRUE</w:t>
            </w:r>
          </w:p>
        </w:tc>
        <w:tc>
          <w:tcPr>
            <w:tcW w:w="1040" w:type="dxa"/>
            <w:noWrap/>
            <w:hideMark/>
          </w:tcPr>
          <w:p w14:paraId="4BAE2162" w14:textId="77777777" w:rsidR="00BA6F4B" w:rsidRPr="00DA3997" w:rsidRDefault="00BA6F4B" w:rsidP="00BE6F82">
            <w:pPr>
              <w:pStyle w:val="DokTabellentext"/>
            </w:pPr>
            <w:r w:rsidRPr="00DA3997">
              <w:t>rbcLa</w:t>
            </w:r>
          </w:p>
        </w:tc>
      </w:tr>
      <w:tr w:rsidR="00BA6F4B" w:rsidRPr="00DA3997" w14:paraId="2EDA3F9F" w14:textId="77777777" w:rsidTr="00BE6F82">
        <w:trPr>
          <w:trHeight w:val="290"/>
        </w:trPr>
        <w:tc>
          <w:tcPr>
            <w:tcW w:w="1380" w:type="dxa"/>
            <w:noWrap/>
            <w:hideMark/>
          </w:tcPr>
          <w:p w14:paraId="24CB603D" w14:textId="77777777" w:rsidR="00BA6F4B" w:rsidRPr="00DA3997" w:rsidRDefault="00BA6F4B" w:rsidP="00BE6F82">
            <w:pPr>
              <w:pStyle w:val="DokTabellentext"/>
            </w:pPr>
            <w:r w:rsidRPr="00DA3997">
              <w:t>SWFRG032-19</w:t>
            </w:r>
          </w:p>
        </w:tc>
        <w:tc>
          <w:tcPr>
            <w:tcW w:w="1480" w:type="dxa"/>
            <w:noWrap/>
            <w:hideMark/>
          </w:tcPr>
          <w:p w14:paraId="2937DC81" w14:textId="77777777" w:rsidR="00BA6F4B" w:rsidRPr="00DA3997" w:rsidRDefault="00BA6F4B" w:rsidP="00BE6F82">
            <w:pPr>
              <w:pStyle w:val="DokTabellentext"/>
            </w:pPr>
            <w:r w:rsidRPr="00DA3997">
              <w:t>Poaceae</w:t>
            </w:r>
          </w:p>
        </w:tc>
        <w:tc>
          <w:tcPr>
            <w:tcW w:w="2260" w:type="dxa"/>
            <w:noWrap/>
            <w:hideMark/>
          </w:tcPr>
          <w:p w14:paraId="5F12FA42" w14:textId="77777777" w:rsidR="00BA6F4B" w:rsidRPr="00DA3997" w:rsidRDefault="00BA6F4B" w:rsidP="00BE6F82">
            <w:pPr>
              <w:pStyle w:val="DokTabellentext"/>
              <w:rPr>
                <w:i/>
                <w:iCs/>
              </w:rPr>
            </w:pPr>
            <w:r w:rsidRPr="00DA3997">
              <w:rPr>
                <w:i/>
                <w:iCs/>
              </w:rPr>
              <w:t>Phleum</w:t>
            </w:r>
            <w:r>
              <w:rPr>
                <w:i/>
                <w:iCs/>
              </w:rPr>
              <w:t xml:space="preserve"> </w:t>
            </w:r>
            <w:r w:rsidRPr="00DA3997">
              <w:rPr>
                <w:i/>
                <w:iCs/>
              </w:rPr>
              <w:t>pratense</w:t>
            </w:r>
          </w:p>
        </w:tc>
        <w:tc>
          <w:tcPr>
            <w:tcW w:w="1560" w:type="dxa"/>
            <w:noWrap/>
            <w:hideMark/>
          </w:tcPr>
          <w:p w14:paraId="7617950F" w14:textId="77777777" w:rsidR="00BA6F4B" w:rsidRPr="00DA3997" w:rsidRDefault="00BA6F4B" w:rsidP="00BE6F82">
            <w:pPr>
              <w:pStyle w:val="DokTabellentext"/>
            </w:pPr>
            <w:r w:rsidRPr="00DA3997">
              <w:t>SWFRG016-19</w:t>
            </w:r>
          </w:p>
        </w:tc>
        <w:tc>
          <w:tcPr>
            <w:tcW w:w="1160" w:type="dxa"/>
            <w:noWrap/>
            <w:hideMark/>
          </w:tcPr>
          <w:p w14:paraId="01BE4D8D" w14:textId="77777777" w:rsidR="00BA6F4B" w:rsidRPr="00DA3997" w:rsidRDefault="00BA6F4B" w:rsidP="00BE6F82">
            <w:pPr>
              <w:pStyle w:val="DokTabellentext"/>
            </w:pPr>
            <w:r w:rsidRPr="00DA3997">
              <w:t>Poaceae</w:t>
            </w:r>
          </w:p>
        </w:tc>
        <w:tc>
          <w:tcPr>
            <w:tcW w:w="2660" w:type="dxa"/>
            <w:noWrap/>
            <w:hideMark/>
          </w:tcPr>
          <w:p w14:paraId="7CB1B951" w14:textId="77777777" w:rsidR="00BA6F4B" w:rsidRPr="00DA3997" w:rsidRDefault="00BA6F4B" w:rsidP="00BE6F82">
            <w:pPr>
              <w:pStyle w:val="DokTabellentext"/>
              <w:rPr>
                <w:i/>
                <w:iCs/>
              </w:rPr>
            </w:pPr>
            <w:r w:rsidRPr="00DA3997">
              <w:rPr>
                <w:i/>
                <w:iCs/>
              </w:rPr>
              <w:t>Arrhenatherum</w:t>
            </w:r>
            <w:r>
              <w:rPr>
                <w:i/>
                <w:iCs/>
              </w:rPr>
              <w:t xml:space="preserve"> </w:t>
            </w:r>
            <w:r w:rsidRPr="00DA3997">
              <w:rPr>
                <w:i/>
                <w:iCs/>
              </w:rPr>
              <w:t>elatius</w:t>
            </w:r>
          </w:p>
        </w:tc>
        <w:tc>
          <w:tcPr>
            <w:tcW w:w="640" w:type="dxa"/>
            <w:noWrap/>
            <w:hideMark/>
          </w:tcPr>
          <w:p w14:paraId="491F40E1" w14:textId="77777777" w:rsidR="00BA6F4B" w:rsidRPr="00DA3997" w:rsidRDefault="00BA6F4B" w:rsidP="00BE6F82">
            <w:pPr>
              <w:pStyle w:val="DokTabellentext"/>
            </w:pPr>
            <w:r w:rsidRPr="00DA3997">
              <w:t>98.1</w:t>
            </w:r>
          </w:p>
        </w:tc>
        <w:tc>
          <w:tcPr>
            <w:tcW w:w="700" w:type="dxa"/>
            <w:noWrap/>
            <w:hideMark/>
          </w:tcPr>
          <w:p w14:paraId="4F08CA3C" w14:textId="77777777" w:rsidR="00BA6F4B" w:rsidRPr="00DA3997" w:rsidRDefault="00BA6F4B" w:rsidP="00BE6F82">
            <w:pPr>
              <w:pStyle w:val="DokTabellentext"/>
            </w:pPr>
            <w:r w:rsidRPr="00DA3997">
              <w:t>917</w:t>
            </w:r>
          </w:p>
        </w:tc>
        <w:tc>
          <w:tcPr>
            <w:tcW w:w="780" w:type="dxa"/>
            <w:noWrap/>
            <w:hideMark/>
          </w:tcPr>
          <w:p w14:paraId="1F43391D" w14:textId="77777777" w:rsidR="00BA6F4B" w:rsidRPr="00DA3997" w:rsidRDefault="00BA6F4B" w:rsidP="00BE6F82">
            <w:pPr>
              <w:pStyle w:val="DokTabellentext"/>
            </w:pPr>
            <w:r w:rsidRPr="00DA3997">
              <w:t>FALSE</w:t>
            </w:r>
          </w:p>
        </w:tc>
        <w:tc>
          <w:tcPr>
            <w:tcW w:w="1040" w:type="dxa"/>
            <w:noWrap/>
            <w:hideMark/>
          </w:tcPr>
          <w:p w14:paraId="70F2D4CA" w14:textId="77777777" w:rsidR="00BA6F4B" w:rsidRPr="00DA3997" w:rsidRDefault="00BA6F4B" w:rsidP="00BE6F82">
            <w:pPr>
              <w:pStyle w:val="DokTabellentext"/>
            </w:pPr>
            <w:r w:rsidRPr="00DA3997">
              <w:t>rbcLa</w:t>
            </w:r>
          </w:p>
        </w:tc>
      </w:tr>
      <w:tr w:rsidR="00BA6F4B" w:rsidRPr="00DA3997" w14:paraId="54C6BB1F" w14:textId="77777777" w:rsidTr="00BE6F82">
        <w:trPr>
          <w:trHeight w:val="290"/>
        </w:trPr>
        <w:tc>
          <w:tcPr>
            <w:tcW w:w="1380" w:type="dxa"/>
            <w:noWrap/>
            <w:hideMark/>
          </w:tcPr>
          <w:p w14:paraId="05C78285" w14:textId="77777777" w:rsidR="00BA6F4B" w:rsidRPr="00DA3997" w:rsidRDefault="00BA6F4B" w:rsidP="00BE6F82">
            <w:pPr>
              <w:pStyle w:val="DokTabellentext"/>
            </w:pPr>
            <w:r w:rsidRPr="00DA3997">
              <w:t>SWFRG033-19</w:t>
            </w:r>
          </w:p>
        </w:tc>
        <w:tc>
          <w:tcPr>
            <w:tcW w:w="1480" w:type="dxa"/>
            <w:noWrap/>
            <w:hideMark/>
          </w:tcPr>
          <w:p w14:paraId="51E6CDEE" w14:textId="77777777" w:rsidR="00BA6F4B" w:rsidRPr="00DA3997" w:rsidRDefault="00BA6F4B" w:rsidP="00BE6F82">
            <w:pPr>
              <w:pStyle w:val="DokTabellentext"/>
            </w:pPr>
            <w:r w:rsidRPr="00DA3997">
              <w:t>Poaceae</w:t>
            </w:r>
          </w:p>
        </w:tc>
        <w:tc>
          <w:tcPr>
            <w:tcW w:w="2260" w:type="dxa"/>
            <w:noWrap/>
            <w:hideMark/>
          </w:tcPr>
          <w:p w14:paraId="1E770458" w14:textId="77777777" w:rsidR="00BA6F4B" w:rsidRPr="00DA3997" w:rsidRDefault="00BA6F4B" w:rsidP="00BE6F82">
            <w:pPr>
              <w:pStyle w:val="DokTabellentext"/>
              <w:rPr>
                <w:i/>
                <w:iCs/>
              </w:rPr>
            </w:pPr>
            <w:r w:rsidRPr="00DA3997">
              <w:rPr>
                <w:i/>
                <w:iCs/>
              </w:rPr>
              <w:t>Trisetum</w:t>
            </w:r>
            <w:r>
              <w:rPr>
                <w:i/>
                <w:iCs/>
              </w:rPr>
              <w:t xml:space="preserve"> </w:t>
            </w:r>
            <w:r w:rsidRPr="00DA3997">
              <w:rPr>
                <w:i/>
                <w:iCs/>
              </w:rPr>
              <w:t>flavescens</w:t>
            </w:r>
          </w:p>
        </w:tc>
        <w:tc>
          <w:tcPr>
            <w:tcW w:w="1560" w:type="dxa"/>
            <w:noWrap/>
            <w:hideMark/>
          </w:tcPr>
          <w:p w14:paraId="56EE787D" w14:textId="77777777" w:rsidR="00BA6F4B" w:rsidRPr="00DA3997" w:rsidRDefault="00BA6F4B" w:rsidP="00BE6F82">
            <w:pPr>
              <w:pStyle w:val="DokTabellentext"/>
            </w:pPr>
            <w:r w:rsidRPr="00DA3997">
              <w:t>VEMSH209-13</w:t>
            </w:r>
          </w:p>
        </w:tc>
        <w:tc>
          <w:tcPr>
            <w:tcW w:w="1160" w:type="dxa"/>
            <w:noWrap/>
            <w:hideMark/>
          </w:tcPr>
          <w:p w14:paraId="1591290E" w14:textId="77777777" w:rsidR="00BA6F4B" w:rsidRPr="00DA3997" w:rsidRDefault="00BA6F4B" w:rsidP="00BE6F82">
            <w:pPr>
              <w:pStyle w:val="DokTabellentext"/>
            </w:pPr>
            <w:r w:rsidRPr="00DA3997">
              <w:t>Poaceae</w:t>
            </w:r>
          </w:p>
        </w:tc>
        <w:tc>
          <w:tcPr>
            <w:tcW w:w="2660" w:type="dxa"/>
            <w:noWrap/>
            <w:hideMark/>
          </w:tcPr>
          <w:p w14:paraId="7CE0C929" w14:textId="77777777" w:rsidR="00BA6F4B" w:rsidRPr="00DA3997" w:rsidRDefault="00BA6F4B" w:rsidP="00BE6F82">
            <w:pPr>
              <w:pStyle w:val="DokTabellentext"/>
              <w:rPr>
                <w:i/>
                <w:iCs/>
              </w:rPr>
            </w:pPr>
            <w:r w:rsidRPr="00DA3997">
              <w:rPr>
                <w:i/>
                <w:iCs/>
              </w:rPr>
              <w:t>Trisetum</w:t>
            </w:r>
            <w:r>
              <w:rPr>
                <w:i/>
                <w:iCs/>
              </w:rPr>
              <w:t xml:space="preserve"> </w:t>
            </w:r>
            <w:r w:rsidRPr="00DA3997">
              <w:rPr>
                <w:i/>
                <w:iCs/>
              </w:rPr>
              <w:t>spicatum</w:t>
            </w:r>
          </w:p>
        </w:tc>
        <w:tc>
          <w:tcPr>
            <w:tcW w:w="640" w:type="dxa"/>
            <w:noWrap/>
            <w:hideMark/>
          </w:tcPr>
          <w:p w14:paraId="56922A3F" w14:textId="77777777" w:rsidR="00BA6F4B" w:rsidRPr="00DA3997" w:rsidRDefault="00BA6F4B" w:rsidP="00BE6F82">
            <w:pPr>
              <w:pStyle w:val="DokTabellentext"/>
            </w:pPr>
            <w:r w:rsidRPr="00DA3997">
              <w:t>99.47</w:t>
            </w:r>
          </w:p>
        </w:tc>
        <w:tc>
          <w:tcPr>
            <w:tcW w:w="700" w:type="dxa"/>
            <w:noWrap/>
            <w:hideMark/>
          </w:tcPr>
          <w:p w14:paraId="406B9292" w14:textId="77777777" w:rsidR="00BA6F4B" w:rsidRPr="00DA3997" w:rsidRDefault="00BA6F4B" w:rsidP="00BE6F82">
            <w:pPr>
              <w:pStyle w:val="DokTabellentext"/>
            </w:pPr>
            <w:r w:rsidRPr="00DA3997">
              <w:t>1035</w:t>
            </w:r>
          </w:p>
        </w:tc>
        <w:tc>
          <w:tcPr>
            <w:tcW w:w="780" w:type="dxa"/>
            <w:noWrap/>
            <w:hideMark/>
          </w:tcPr>
          <w:p w14:paraId="79E2C327" w14:textId="77777777" w:rsidR="00BA6F4B" w:rsidRPr="00DA3997" w:rsidRDefault="00BA6F4B" w:rsidP="00BE6F82">
            <w:pPr>
              <w:pStyle w:val="DokTabellentext"/>
            </w:pPr>
            <w:r w:rsidRPr="00DA3997">
              <w:t>FALSE</w:t>
            </w:r>
          </w:p>
        </w:tc>
        <w:tc>
          <w:tcPr>
            <w:tcW w:w="1040" w:type="dxa"/>
            <w:noWrap/>
            <w:hideMark/>
          </w:tcPr>
          <w:p w14:paraId="0B65A063" w14:textId="77777777" w:rsidR="00BA6F4B" w:rsidRPr="00DA3997" w:rsidRDefault="00BA6F4B" w:rsidP="00BE6F82">
            <w:pPr>
              <w:pStyle w:val="DokTabellentext"/>
            </w:pPr>
            <w:r w:rsidRPr="00DA3997">
              <w:t>rbcLa</w:t>
            </w:r>
          </w:p>
        </w:tc>
      </w:tr>
      <w:tr w:rsidR="00BA6F4B" w:rsidRPr="00DA3997" w14:paraId="07075A4E" w14:textId="77777777" w:rsidTr="00BE6F82">
        <w:trPr>
          <w:trHeight w:val="290"/>
        </w:trPr>
        <w:tc>
          <w:tcPr>
            <w:tcW w:w="1380" w:type="dxa"/>
            <w:noWrap/>
            <w:hideMark/>
          </w:tcPr>
          <w:p w14:paraId="67058733" w14:textId="77777777" w:rsidR="00BA6F4B" w:rsidRPr="00DA3997" w:rsidRDefault="00BA6F4B" w:rsidP="00BE6F82">
            <w:pPr>
              <w:pStyle w:val="DokTabellentext"/>
            </w:pPr>
            <w:r w:rsidRPr="00DA3997">
              <w:t>SWFRG034-19</w:t>
            </w:r>
          </w:p>
        </w:tc>
        <w:tc>
          <w:tcPr>
            <w:tcW w:w="1480" w:type="dxa"/>
            <w:noWrap/>
            <w:hideMark/>
          </w:tcPr>
          <w:p w14:paraId="5A20A1CB" w14:textId="77777777" w:rsidR="00BA6F4B" w:rsidRPr="00DA3997" w:rsidRDefault="00BA6F4B" w:rsidP="00BE6F82">
            <w:pPr>
              <w:pStyle w:val="DokTabellentext"/>
            </w:pPr>
            <w:r w:rsidRPr="00DA3997">
              <w:t>Poaceae</w:t>
            </w:r>
          </w:p>
        </w:tc>
        <w:tc>
          <w:tcPr>
            <w:tcW w:w="2260" w:type="dxa"/>
            <w:noWrap/>
            <w:hideMark/>
          </w:tcPr>
          <w:p w14:paraId="30EBC2A9" w14:textId="77777777" w:rsidR="00BA6F4B" w:rsidRPr="00DA3997" w:rsidRDefault="00BA6F4B" w:rsidP="00BE6F82">
            <w:pPr>
              <w:pStyle w:val="DokTabellentext"/>
              <w:rPr>
                <w:i/>
                <w:iCs/>
              </w:rPr>
            </w:pPr>
            <w:r w:rsidRPr="00DA3997">
              <w:rPr>
                <w:i/>
                <w:iCs/>
              </w:rPr>
              <w:t>Trisetum</w:t>
            </w:r>
            <w:r>
              <w:rPr>
                <w:i/>
                <w:iCs/>
              </w:rPr>
              <w:t xml:space="preserve"> </w:t>
            </w:r>
            <w:r w:rsidRPr="00DA3997">
              <w:rPr>
                <w:i/>
                <w:iCs/>
              </w:rPr>
              <w:t>flavescens</w:t>
            </w:r>
          </w:p>
        </w:tc>
        <w:tc>
          <w:tcPr>
            <w:tcW w:w="1560" w:type="dxa"/>
            <w:noWrap/>
            <w:hideMark/>
          </w:tcPr>
          <w:p w14:paraId="5F97A608" w14:textId="77777777" w:rsidR="00BA6F4B" w:rsidRPr="00DA3997" w:rsidRDefault="00BA6F4B" w:rsidP="00BE6F82">
            <w:pPr>
              <w:pStyle w:val="DokTabellentext"/>
            </w:pPr>
            <w:r w:rsidRPr="00DA3997">
              <w:t>SWFRG033-19</w:t>
            </w:r>
          </w:p>
        </w:tc>
        <w:tc>
          <w:tcPr>
            <w:tcW w:w="1160" w:type="dxa"/>
            <w:noWrap/>
            <w:hideMark/>
          </w:tcPr>
          <w:p w14:paraId="57C97C89" w14:textId="77777777" w:rsidR="00BA6F4B" w:rsidRPr="00DA3997" w:rsidRDefault="00BA6F4B" w:rsidP="00BE6F82">
            <w:pPr>
              <w:pStyle w:val="DokTabellentext"/>
            </w:pPr>
            <w:r w:rsidRPr="00DA3997">
              <w:t>Poaceae</w:t>
            </w:r>
          </w:p>
        </w:tc>
        <w:tc>
          <w:tcPr>
            <w:tcW w:w="2660" w:type="dxa"/>
            <w:noWrap/>
            <w:hideMark/>
          </w:tcPr>
          <w:p w14:paraId="67BB88BB" w14:textId="77777777" w:rsidR="00BA6F4B" w:rsidRPr="00DA3997" w:rsidRDefault="00BA6F4B" w:rsidP="00BE6F82">
            <w:pPr>
              <w:pStyle w:val="DokTabellentext"/>
              <w:rPr>
                <w:i/>
                <w:iCs/>
              </w:rPr>
            </w:pPr>
            <w:r w:rsidRPr="00DA3997">
              <w:rPr>
                <w:i/>
                <w:iCs/>
              </w:rPr>
              <w:t>Trisetum</w:t>
            </w:r>
            <w:r>
              <w:rPr>
                <w:i/>
                <w:iCs/>
              </w:rPr>
              <w:t xml:space="preserve"> </w:t>
            </w:r>
            <w:r w:rsidRPr="00DA3997">
              <w:rPr>
                <w:i/>
                <w:iCs/>
              </w:rPr>
              <w:t>flavescens</w:t>
            </w:r>
          </w:p>
        </w:tc>
        <w:tc>
          <w:tcPr>
            <w:tcW w:w="640" w:type="dxa"/>
            <w:noWrap/>
            <w:hideMark/>
          </w:tcPr>
          <w:p w14:paraId="20795C88" w14:textId="77777777" w:rsidR="00BA6F4B" w:rsidRPr="00DA3997" w:rsidRDefault="00BA6F4B" w:rsidP="00BE6F82">
            <w:pPr>
              <w:pStyle w:val="DokTabellentext"/>
            </w:pPr>
            <w:r w:rsidRPr="00DA3997">
              <w:t>99.82</w:t>
            </w:r>
          </w:p>
        </w:tc>
        <w:tc>
          <w:tcPr>
            <w:tcW w:w="700" w:type="dxa"/>
            <w:noWrap/>
            <w:hideMark/>
          </w:tcPr>
          <w:p w14:paraId="6ADF84C7" w14:textId="77777777" w:rsidR="00BA6F4B" w:rsidRPr="00DA3997" w:rsidRDefault="00BA6F4B" w:rsidP="00BE6F82">
            <w:pPr>
              <w:pStyle w:val="DokTabellentext"/>
            </w:pPr>
            <w:r w:rsidRPr="00DA3997">
              <w:t>1002</w:t>
            </w:r>
          </w:p>
        </w:tc>
        <w:tc>
          <w:tcPr>
            <w:tcW w:w="780" w:type="dxa"/>
            <w:noWrap/>
            <w:hideMark/>
          </w:tcPr>
          <w:p w14:paraId="1BF5A90D" w14:textId="77777777" w:rsidR="00BA6F4B" w:rsidRPr="00DA3997" w:rsidRDefault="00BA6F4B" w:rsidP="00BE6F82">
            <w:pPr>
              <w:pStyle w:val="DokTabellentext"/>
            </w:pPr>
            <w:r w:rsidRPr="00DA3997">
              <w:t>TRUE</w:t>
            </w:r>
          </w:p>
        </w:tc>
        <w:tc>
          <w:tcPr>
            <w:tcW w:w="1040" w:type="dxa"/>
            <w:noWrap/>
            <w:hideMark/>
          </w:tcPr>
          <w:p w14:paraId="3A631AC9" w14:textId="77777777" w:rsidR="00BA6F4B" w:rsidRPr="00DA3997" w:rsidRDefault="00BA6F4B" w:rsidP="00BE6F82">
            <w:pPr>
              <w:pStyle w:val="DokTabellentext"/>
            </w:pPr>
            <w:r w:rsidRPr="00DA3997">
              <w:t>rbcLa</w:t>
            </w:r>
          </w:p>
        </w:tc>
      </w:tr>
      <w:tr w:rsidR="00BA6F4B" w:rsidRPr="00DA3997" w14:paraId="66CBB63B" w14:textId="77777777" w:rsidTr="00BE6F82">
        <w:trPr>
          <w:trHeight w:val="290"/>
        </w:trPr>
        <w:tc>
          <w:tcPr>
            <w:tcW w:w="1380" w:type="dxa"/>
            <w:noWrap/>
            <w:hideMark/>
          </w:tcPr>
          <w:p w14:paraId="4020082D" w14:textId="77777777" w:rsidR="00BA6F4B" w:rsidRPr="00DA3997" w:rsidRDefault="00BA6F4B" w:rsidP="00BE6F82">
            <w:pPr>
              <w:pStyle w:val="DokTabellentext"/>
            </w:pPr>
            <w:r w:rsidRPr="00DA3997">
              <w:t>SWFRG035-19</w:t>
            </w:r>
          </w:p>
        </w:tc>
        <w:tc>
          <w:tcPr>
            <w:tcW w:w="1480" w:type="dxa"/>
            <w:noWrap/>
            <w:hideMark/>
          </w:tcPr>
          <w:p w14:paraId="27E675C6" w14:textId="77777777" w:rsidR="00BA6F4B" w:rsidRPr="00DA3997" w:rsidRDefault="00BA6F4B" w:rsidP="00BE6F82">
            <w:pPr>
              <w:pStyle w:val="DokTabellentext"/>
            </w:pPr>
            <w:r w:rsidRPr="00DA3997">
              <w:t>Fabaceae</w:t>
            </w:r>
          </w:p>
        </w:tc>
        <w:tc>
          <w:tcPr>
            <w:tcW w:w="2260" w:type="dxa"/>
            <w:noWrap/>
            <w:hideMark/>
          </w:tcPr>
          <w:p w14:paraId="4F40F516"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14:paraId="0A0723C3" w14:textId="77777777" w:rsidR="00BA6F4B" w:rsidRPr="00DA3997" w:rsidRDefault="00BA6F4B" w:rsidP="00BE6F82">
            <w:pPr>
              <w:pStyle w:val="DokTabellentext"/>
            </w:pPr>
            <w:r w:rsidRPr="00DA3997">
              <w:t>SDP761050-18</w:t>
            </w:r>
          </w:p>
        </w:tc>
        <w:tc>
          <w:tcPr>
            <w:tcW w:w="1160" w:type="dxa"/>
            <w:noWrap/>
            <w:hideMark/>
          </w:tcPr>
          <w:p w14:paraId="4EF3B05A" w14:textId="77777777" w:rsidR="00BA6F4B" w:rsidRPr="00DA3997" w:rsidRDefault="00BA6F4B" w:rsidP="00BE6F82">
            <w:pPr>
              <w:pStyle w:val="DokTabellentext"/>
            </w:pPr>
            <w:r w:rsidRPr="00DA3997">
              <w:t>Fabaceae</w:t>
            </w:r>
          </w:p>
        </w:tc>
        <w:tc>
          <w:tcPr>
            <w:tcW w:w="2660" w:type="dxa"/>
            <w:noWrap/>
            <w:hideMark/>
          </w:tcPr>
          <w:p w14:paraId="75C15598"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14:paraId="14FD8D73" w14:textId="77777777" w:rsidR="00BA6F4B" w:rsidRPr="00DA3997" w:rsidRDefault="00BA6F4B" w:rsidP="00BE6F82">
            <w:pPr>
              <w:pStyle w:val="DokTabellentext"/>
            </w:pPr>
            <w:r w:rsidRPr="00DA3997">
              <w:t>99.64</w:t>
            </w:r>
          </w:p>
        </w:tc>
        <w:tc>
          <w:tcPr>
            <w:tcW w:w="700" w:type="dxa"/>
            <w:noWrap/>
            <w:hideMark/>
          </w:tcPr>
          <w:p w14:paraId="5E283789" w14:textId="77777777" w:rsidR="00BA6F4B" w:rsidRPr="00DA3997" w:rsidRDefault="00BA6F4B" w:rsidP="00BE6F82">
            <w:pPr>
              <w:pStyle w:val="DokTabellentext"/>
            </w:pPr>
            <w:r w:rsidRPr="00DA3997">
              <w:t>1002</w:t>
            </w:r>
          </w:p>
        </w:tc>
        <w:tc>
          <w:tcPr>
            <w:tcW w:w="780" w:type="dxa"/>
            <w:noWrap/>
            <w:hideMark/>
          </w:tcPr>
          <w:p w14:paraId="47E77CE7" w14:textId="77777777" w:rsidR="00BA6F4B" w:rsidRPr="00DA3997" w:rsidRDefault="00BA6F4B" w:rsidP="00BE6F82">
            <w:pPr>
              <w:pStyle w:val="DokTabellentext"/>
            </w:pPr>
            <w:r w:rsidRPr="00DA3997">
              <w:t>TRUE</w:t>
            </w:r>
          </w:p>
        </w:tc>
        <w:tc>
          <w:tcPr>
            <w:tcW w:w="1040" w:type="dxa"/>
            <w:noWrap/>
            <w:hideMark/>
          </w:tcPr>
          <w:p w14:paraId="16AF869B" w14:textId="77777777" w:rsidR="00BA6F4B" w:rsidRPr="00DA3997" w:rsidRDefault="00BA6F4B" w:rsidP="00BE6F82">
            <w:pPr>
              <w:pStyle w:val="DokTabellentext"/>
            </w:pPr>
            <w:r w:rsidRPr="00DA3997">
              <w:t>rbcLa</w:t>
            </w:r>
          </w:p>
        </w:tc>
      </w:tr>
      <w:tr w:rsidR="00BA6F4B" w:rsidRPr="00DA3997" w14:paraId="364F63AD" w14:textId="77777777" w:rsidTr="00BE6F82">
        <w:trPr>
          <w:trHeight w:val="290"/>
        </w:trPr>
        <w:tc>
          <w:tcPr>
            <w:tcW w:w="1380" w:type="dxa"/>
            <w:noWrap/>
            <w:hideMark/>
          </w:tcPr>
          <w:p w14:paraId="301AF20A" w14:textId="77777777" w:rsidR="00BA6F4B" w:rsidRPr="00DA3997" w:rsidRDefault="00BA6F4B" w:rsidP="00BE6F82">
            <w:pPr>
              <w:pStyle w:val="DokTabellentext"/>
            </w:pPr>
            <w:r w:rsidRPr="00DA3997">
              <w:t>SWFRG036-19</w:t>
            </w:r>
          </w:p>
        </w:tc>
        <w:tc>
          <w:tcPr>
            <w:tcW w:w="1480" w:type="dxa"/>
            <w:noWrap/>
            <w:hideMark/>
          </w:tcPr>
          <w:p w14:paraId="14C44619" w14:textId="77777777" w:rsidR="00BA6F4B" w:rsidRPr="00DA3997" w:rsidRDefault="00BA6F4B" w:rsidP="00BE6F82">
            <w:pPr>
              <w:pStyle w:val="DokTabellentext"/>
            </w:pPr>
            <w:r w:rsidRPr="00DA3997">
              <w:t>Fabaceae</w:t>
            </w:r>
          </w:p>
        </w:tc>
        <w:tc>
          <w:tcPr>
            <w:tcW w:w="2260" w:type="dxa"/>
            <w:noWrap/>
            <w:hideMark/>
          </w:tcPr>
          <w:p w14:paraId="48C1E61A"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14:paraId="51A5560D" w14:textId="77777777" w:rsidR="00BA6F4B" w:rsidRPr="00DA3997" w:rsidRDefault="00BA6F4B" w:rsidP="00BE6F82">
            <w:pPr>
              <w:pStyle w:val="DokTabellentext"/>
            </w:pPr>
            <w:r w:rsidRPr="00DA3997">
              <w:t>SDP761061-18</w:t>
            </w:r>
          </w:p>
        </w:tc>
        <w:tc>
          <w:tcPr>
            <w:tcW w:w="1160" w:type="dxa"/>
            <w:noWrap/>
            <w:hideMark/>
          </w:tcPr>
          <w:p w14:paraId="4EE30C0F" w14:textId="77777777" w:rsidR="00BA6F4B" w:rsidRPr="00DA3997" w:rsidRDefault="00BA6F4B" w:rsidP="00BE6F82">
            <w:pPr>
              <w:pStyle w:val="DokTabellentext"/>
            </w:pPr>
            <w:r w:rsidRPr="00DA3997">
              <w:t>Fabaceae</w:t>
            </w:r>
          </w:p>
        </w:tc>
        <w:tc>
          <w:tcPr>
            <w:tcW w:w="2660" w:type="dxa"/>
            <w:noWrap/>
            <w:hideMark/>
          </w:tcPr>
          <w:p w14:paraId="77528565"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14:paraId="33D46DC0" w14:textId="77777777" w:rsidR="00BA6F4B" w:rsidRPr="00DA3997" w:rsidRDefault="00BA6F4B" w:rsidP="00BE6F82">
            <w:pPr>
              <w:pStyle w:val="DokTabellentext"/>
            </w:pPr>
            <w:r w:rsidRPr="00DA3997">
              <w:t>99.8</w:t>
            </w:r>
          </w:p>
        </w:tc>
        <w:tc>
          <w:tcPr>
            <w:tcW w:w="700" w:type="dxa"/>
            <w:noWrap/>
            <w:hideMark/>
          </w:tcPr>
          <w:p w14:paraId="7783348A" w14:textId="77777777" w:rsidR="00BA6F4B" w:rsidRPr="00DA3997" w:rsidRDefault="00BA6F4B" w:rsidP="00BE6F82">
            <w:pPr>
              <w:pStyle w:val="DokTabellentext"/>
            </w:pPr>
            <w:r w:rsidRPr="00DA3997">
              <w:t>933</w:t>
            </w:r>
          </w:p>
        </w:tc>
        <w:tc>
          <w:tcPr>
            <w:tcW w:w="780" w:type="dxa"/>
            <w:noWrap/>
            <w:hideMark/>
          </w:tcPr>
          <w:p w14:paraId="7F839182" w14:textId="77777777" w:rsidR="00BA6F4B" w:rsidRPr="00DA3997" w:rsidRDefault="00BA6F4B" w:rsidP="00BE6F82">
            <w:pPr>
              <w:pStyle w:val="DokTabellentext"/>
            </w:pPr>
            <w:r w:rsidRPr="00DA3997">
              <w:t>FALSE</w:t>
            </w:r>
          </w:p>
        </w:tc>
        <w:tc>
          <w:tcPr>
            <w:tcW w:w="1040" w:type="dxa"/>
            <w:noWrap/>
            <w:hideMark/>
          </w:tcPr>
          <w:p w14:paraId="75722055" w14:textId="77777777" w:rsidR="00BA6F4B" w:rsidRPr="00DA3997" w:rsidRDefault="00BA6F4B" w:rsidP="00BE6F82">
            <w:pPr>
              <w:pStyle w:val="DokTabellentext"/>
            </w:pPr>
            <w:r w:rsidRPr="00DA3997">
              <w:t>rbcLa</w:t>
            </w:r>
          </w:p>
        </w:tc>
      </w:tr>
      <w:tr w:rsidR="00BA6F4B" w:rsidRPr="00DA3997" w14:paraId="5AD055D4" w14:textId="77777777" w:rsidTr="00BE6F82">
        <w:trPr>
          <w:trHeight w:val="290"/>
        </w:trPr>
        <w:tc>
          <w:tcPr>
            <w:tcW w:w="1380" w:type="dxa"/>
            <w:noWrap/>
            <w:hideMark/>
          </w:tcPr>
          <w:p w14:paraId="1EAFB4FF" w14:textId="77777777" w:rsidR="00BA6F4B" w:rsidRPr="00DA3997" w:rsidRDefault="00BA6F4B" w:rsidP="00BE6F82">
            <w:pPr>
              <w:pStyle w:val="DokTabellentext"/>
            </w:pPr>
            <w:r w:rsidRPr="00DA3997">
              <w:t>SWFRG036-19</w:t>
            </w:r>
          </w:p>
        </w:tc>
        <w:tc>
          <w:tcPr>
            <w:tcW w:w="1480" w:type="dxa"/>
            <w:noWrap/>
            <w:hideMark/>
          </w:tcPr>
          <w:p w14:paraId="55BF699C" w14:textId="77777777" w:rsidR="00BA6F4B" w:rsidRPr="00DA3997" w:rsidRDefault="00BA6F4B" w:rsidP="00BE6F82">
            <w:pPr>
              <w:pStyle w:val="DokTabellentext"/>
            </w:pPr>
            <w:r w:rsidRPr="00DA3997">
              <w:t>Fabaceae</w:t>
            </w:r>
          </w:p>
        </w:tc>
        <w:tc>
          <w:tcPr>
            <w:tcW w:w="2260" w:type="dxa"/>
            <w:noWrap/>
            <w:hideMark/>
          </w:tcPr>
          <w:p w14:paraId="2B4370BF"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14:paraId="55491884" w14:textId="77777777" w:rsidR="00BA6F4B" w:rsidRPr="00DA3997" w:rsidRDefault="00BA6F4B" w:rsidP="00BE6F82">
            <w:pPr>
              <w:pStyle w:val="DokTabellentext"/>
            </w:pPr>
            <w:r w:rsidRPr="00DA3997">
              <w:t>SDP761050-18</w:t>
            </w:r>
          </w:p>
        </w:tc>
        <w:tc>
          <w:tcPr>
            <w:tcW w:w="1160" w:type="dxa"/>
            <w:noWrap/>
            <w:hideMark/>
          </w:tcPr>
          <w:p w14:paraId="703E6494" w14:textId="77777777" w:rsidR="00BA6F4B" w:rsidRPr="00DA3997" w:rsidRDefault="00BA6F4B" w:rsidP="00BE6F82">
            <w:pPr>
              <w:pStyle w:val="DokTabellentext"/>
            </w:pPr>
            <w:r w:rsidRPr="00DA3997">
              <w:t>Fabaceae</w:t>
            </w:r>
          </w:p>
        </w:tc>
        <w:tc>
          <w:tcPr>
            <w:tcW w:w="2660" w:type="dxa"/>
            <w:noWrap/>
            <w:hideMark/>
          </w:tcPr>
          <w:p w14:paraId="24A57FCC"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14:paraId="7C247CAA" w14:textId="77777777" w:rsidR="00BA6F4B" w:rsidRPr="00DA3997" w:rsidRDefault="00BA6F4B" w:rsidP="00BE6F82">
            <w:pPr>
              <w:pStyle w:val="DokTabellentext"/>
            </w:pPr>
            <w:r w:rsidRPr="00DA3997">
              <w:t>99.8</w:t>
            </w:r>
          </w:p>
        </w:tc>
        <w:tc>
          <w:tcPr>
            <w:tcW w:w="700" w:type="dxa"/>
            <w:noWrap/>
            <w:hideMark/>
          </w:tcPr>
          <w:p w14:paraId="1ECF7182" w14:textId="77777777" w:rsidR="00BA6F4B" w:rsidRPr="00DA3997" w:rsidRDefault="00BA6F4B" w:rsidP="00BE6F82">
            <w:pPr>
              <w:pStyle w:val="DokTabellentext"/>
            </w:pPr>
            <w:r w:rsidRPr="00DA3997">
              <w:t>933</w:t>
            </w:r>
          </w:p>
        </w:tc>
        <w:tc>
          <w:tcPr>
            <w:tcW w:w="780" w:type="dxa"/>
            <w:noWrap/>
            <w:hideMark/>
          </w:tcPr>
          <w:p w14:paraId="1742437F" w14:textId="77777777" w:rsidR="00BA6F4B" w:rsidRPr="00DA3997" w:rsidRDefault="00BA6F4B" w:rsidP="00BE6F82">
            <w:pPr>
              <w:pStyle w:val="DokTabellentext"/>
            </w:pPr>
            <w:r w:rsidRPr="00DA3997">
              <w:t>FALSE</w:t>
            </w:r>
          </w:p>
        </w:tc>
        <w:tc>
          <w:tcPr>
            <w:tcW w:w="1040" w:type="dxa"/>
            <w:noWrap/>
            <w:hideMark/>
          </w:tcPr>
          <w:p w14:paraId="64242C9C" w14:textId="77777777" w:rsidR="00BA6F4B" w:rsidRPr="00DA3997" w:rsidRDefault="00BA6F4B" w:rsidP="00BE6F82">
            <w:pPr>
              <w:pStyle w:val="DokTabellentext"/>
            </w:pPr>
            <w:r w:rsidRPr="00DA3997">
              <w:t>rbcLa</w:t>
            </w:r>
          </w:p>
        </w:tc>
      </w:tr>
      <w:tr w:rsidR="00BA6F4B" w:rsidRPr="00DA3997" w14:paraId="4B1383E7" w14:textId="77777777" w:rsidTr="00BE6F82">
        <w:trPr>
          <w:trHeight w:val="290"/>
        </w:trPr>
        <w:tc>
          <w:tcPr>
            <w:tcW w:w="1380" w:type="dxa"/>
            <w:noWrap/>
            <w:hideMark/>
          </w:tcPr>
          <w:p w14:paraId="05799B35" w14:textId="77777777" w:rsidR="00BA6F4B" w:rsidRPr="00DA3997" w:rsidRDefault="00BA6F4B" w:rsidP="00BE6F82">
            <w:pPr>
              <w:pStyle w:val="DokTabellentext"/>
            </w:pPr>
            <w:r w:rsidRPr="00DA3997">
              <w:t>SWFRG036-19</w:t>
            </w:r>
          </w:p>
        </w:tc>
        <w:tc>
          <w:tcPr>
            <w:tcW w:w="1480" w:type="dxa"/>
            <w:noWrap/>
            <w:hideMark/>
          </w:tcPr>
          <w:p w14:paraId="2543F707" w14:textId="77777777" w:rsidR="00BA6F4B" w:rsidRPr="00DA3997" w:rsidRDefault="00BA6F4B" w:rsidP="00BE6F82">
            <w:pPr>
              <w:pStyle w:val="DokTabellentext"/>
            </w:pPr>
            <w:r w:rsidRPr="00DA3997">
              <w:t>Fabaceae</w:t>
            </w:r>
          </w:p>
        </w:tc>
        <w:tc>
          <w:tcPr>
            <w:tcW w:w="2260" w:type="dxa"/>
            <w:noWrap/>
            <w:hideMark/>
          </w:tcPr>
          <w:p w14:paraId="3B6898EA"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14:paraId="36BF2CE3" w14:textId="77777777" w:rsidR="00BA6F4B" w:rsidRPr="00DA3997" w:rsidRDefault="00BA6F4B" w:rsidP="00BE6F82">
            <w:pPr>
              <w:pStyle w:val="DokTabellentext"/>
            </w:pPr>
            <w:r w:rsidRPr="00DA3997">
              <w:t>SDP761033-18</w:t>
            </w:r>
          </w:p>
        </w:tc>
        <w:tc>
          <w:tcPr>
            <w:tcW w:w="1160" w:type="dxa"/>
            <w:noWrap/>
            <w:hideMark/>
          </w:tcPr>
          <w:p w14:paraId="5F29DF2C" w14:textId="77777777" w:rsidR="00BA6F4B" w:rsidRPr="00DA3997" w:rsidRDefault="00BA6F4B" w:rsidP="00BE6F82">
            <w:pPr>
              <w:pStyle w:val="DokTabellentext"/>
            </w:pPr>
            <w:r w:rsidRPr="00DA3997">
              <w:t>Fabaceae</w:t>
            </w:r>
          </w:p>
        </w:tc>
        <w:tc>
          <w:tcPr>
            <w:tcW w:w="2660" w:type="dxa"/>
            <w:noWrap/>
            <w:hideMark/>
          </w:tcPr>
          <w:p w14:paraId="64638B9A"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14:paraId="59EF6D02" w14:textId="77777777" w:rsidR="00BA6F4B" w:rsidRPr="00DA3997" w:rsidRDefault="00BA6F4B" w:rsidP="00BE6F82">
            <w:pPr>
              <w:pStyle w:val="DokTabellentext"/>
            </w:pPr>
            <w:r w:rsidRPr="00DA3997">
              <w:t>99.8</w:t>
            </w:r>
          </w:p>
        </w:tc>
        <w:tc>
          <w:tcPr>
            <w:tcW w:w="700" w:type="dxa"/>
            <w:noWrap/>
            <w:hideMark/>
          </w:tcPr>
          <w:p w14:paraId="5135CC4D" w14:textId="77777777" w:rsidR="00BA6F4B" w:rsidRPr="00DA3997" w:rsidRDefault="00BA6F4B" w:rsidP="00BE6F82">
            <w:pPr>
              <w:pStyle w:val="DokTabellentext"/>
            </w:pPr>
            <w:r w:rsidRPr="00DA3997">
              <w:t>933</w:t>
            </w:r>
          </w:p>
        </w:tc>
        <w:tc>
          <w:tcPr>
            <w:tcW w:w="780" w:type="dxa"/>
            <w:noWrap/>
            <w:hideMark/>
          </w:tcPr>
          <w:p w14:paraId="17EB995D" w14:textId="77777777" w:rsidR="00BA6F4B" w:rsidRPr="00DA3997" w:rsidRDefault="00BA6F4B" w:rsidP="00BE6F82">
            <w:pPr>
              <w:pStyle w:val="DokTabellentext"/>
            </w:pPr>
            <w:r w:rsidRPr="00DA3997">
              <w:t>FALSE</w:t>
            </w:r>
          </w:p>
        </w:tc>
        <w:tc>
          <w:tcPr>
            <w:tcW w:w="1040" w:type="dxa"/>
            <w:noWrap/>
            <w:hideMark/>
          </w:tcPr>
          <w:p w14:paraId="44675422" w14:textId="77777777" w:rsidR="00BA6F4B" w:rsidRPr="00DA3997" w:rsidRDefault="00BA6F4B" w:rsidP="00BE6F82">
            <w:pPr>
              <w:pStyle w:val="DokTabellentext"/>
            </w:pPr>
            <w:r w:rsidRPr="00DA3997">
              <w:t>rbcLa</w:t>
            </w:r>
          </w:p>
        </w:tc>
      </w:tr>
      <w:tr w:rsidR="00BA6F4B" w:rsidRPr="00DA3997" w14:paraId="728E5F23" w14:textId="77777777" w:rsidTr="00BE6F82">
        <w:trPr>
          <w:trHeight w:val="290"/>
        </w:trPr>
        <w:tc>
          <w:tcPr>
            <w:tcW w:w="1380" w:type="dxa"/>
            <w:noWrap/>
            <w:hideMark/>
          </w:tcPr>
          <w:p w14:paraId="46B80FCE" w14:textId="77777777" w:rsidR="00BA6F4B" w:rsidRPr="00DA3997" w:rsidRDefault="00BA6F4B" w:rsidP="00BE6F82">
            <w:pPr>
              <w:pStyle w:val="DokTabellentext"/>
            </w:pPr>
            <w:r w:rsidRPr="00DA3997">
              <w:t>SWFRG036-19</w:t>
            </w:r>
          </w:p>
        </w:tc>
        <w:tc>
          <w:tcPr>
            <w:tcW w:w="1480" w:type="dxa"/>
            <w:noWrap/>
            <w:hideMark/>
          </w:tcPr>
          <w:p w14:paraId="1E433857" w14:textId="77777777" w:rsidR="00BA6F4B" w:rsidRPr="00DA3997" w:rsidRDefault="00BA6F4B" w:rsidP="00BE6F82">
            <w:pPr>
              <w:pStyle w:val="DokTabellentext"/>
            </w:pPr>
            <w:r w:rsidRPr="00DA3997">
              <w:t>Fabaceae</w:t>
            </w:r>
          </w:p>
        </w:tc>
        <w:tc>
          <w:tcPr>
            <w:tcW w:w="2260" w:type="dxa"/>
            <w:noWrap/>
            <w:hideMark/>
          </w:tcPr>
          <w:p w14:paraId="13D527AB"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14:paraId="735F783A" w14:textId="77777777" w:rsidR="00BA6F4B" w:rsidRPr="00DA3997" w:rsidRDefault="00BA6F4B" w:rsidP="00BE6F82">
            <w:pPr>
              <w:pStyle w:val="DokTabellentext"/>
            </w:pPr>
            <w:r w:rsidRPr="00DA3997">
              <w:t>SDP761004-18</w:t>
            </w:r>
          </w:p>
        </w:tc>
        <w:tc>
          <w:tcPr>
            <w:tcW w:w="1160" w:type="dxa"/>
            <w:noWrap/>
            <w:hideMark/>
          </w:tcPr>
          <w:p w14:paraId="3094303F" w14:textId="77777777" w:rsidR="00BA6F4B" w:rsidRPr="00DA3997" w:rsidRDefault="00BA6F4B" w:rsidP="00BE6F82">
            <w:pPr>
              <w:pStyle w:val="DokTabellentext"/>
            </w:pPr>
            <w:r w:rsidRPr="00DA3997">
              <w:t>Fabaceae</w:t>
            </w:r>
          </w:p>
        </w:tc>
        <w:tc>
          <w:tcPr>
            <w:tcW w:w="2660" w:type="dxa"/>
            <w:noWrap/>
            <w:hideMark/>
          </w:tcPr>
          <w:p w14:paraId="400BBF5F"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14:paraId="1DB97B3A" w14:textId="77777777" w:rsidR="00BA6F4B" w:rsidRPr="00DA3997" w:rsidRDefault="00BA6F4B" w:rsidP="00BE6F82">
            <w:pPr>
              <w:pStyle w:val="DokTabellentext"/>
            </w:pPr>
            <w:r w:rsidRPr="00DA3997">
              <w:t>99.8</w:t>
            </w:r>
          </w:p>
        </w:tc>
        <w:tc>
          <w:tcPr>
            <w:tcW w:w="700" w:type="dxa"/>
            <w:noWrap/>
            <w:hideMark/>
          </w:tcPr>
          <w:p w14:paraId="6FB92022" w14:textId="77777777" w:rsidR="00BA6F4B" w:rsidRPr="00DA3997" w:rsidRDefault="00BA6F4B" w:rsidP="00BE6F82">
            <w:pPr>
              <w:pStyle w:val="DokTabellentext"/>
            </w:pPr>
            <w:r w:rsidRPr="00DA3997">
              <w:t>933</w:t>
            </w:r>
          </w:p>
        </w:tc>
        <w:tc>
          <w:tcPr>
            <w:tcW w:w="780" w:type="dxa"/>
            <w:noWrap/>
            <w:hideMark/>
          </w:tcPr>
          <w:p w14:paraId="2C129DCE" w14:textId="77777777" w:rsidR="00BA6F4B" w:rsidRPr="00DA3997" w:rsidRDefault="00BA6F4B" w:rsidP="00BE6F82">
            <w:pPr>
              <w:pStyle w:val="DokTabellentext"/>
            </w:pPr>
            <w:r w:rsidRPr="00DA3997">
              <w:t>FALSE</w:t>
            </w:r>
          </w:p>
        </w:tc>
        <w:tc>
          <w:tcPr>
            <w:tcW w:w="1040" w:type="dxa"/>
            <w:noWrap/>
            <w:hideMark/>
          </w:tcPr>
          <w:p w14:paraId="613CBF93" w14:textId="77777777" w:rsidR="00BA6F4B" w:rsidRPr="00DA3997" w:rsidRDefault="00BA6F4B" w:rsidP="00BE6F82">
            <w:pPr>
              <w:pStyle w:val="DokTabellentext"/>
            </w:pPr>
            <w:r w:rsidRPr="00DA3997">
              <w:t>rbcLa</w:t>
            </w:r>
          </w:p>
        </w:tc>
      </w:tr>
      <w:tr w:rsidR="00BA6F4B" w:rsidRPr="00DA3997" w14:paraId="3CE7100B" w14:textId="77777777" w:rsidTr="00BE6F82">
        <w:trPr>
          <w:trHeight w:val="290"/>
        </w:trPr>
        <w:tc>
          <w:tcPr>
            <w:tcW w:w="1380" w:type="dxa"/>
            <w:noWrap/>
            <w:hideMark/>
          </w:tcPr>
          <w:p w14:paraId="5AE4C1C4" w14:textId="77777777" w:rsidR="00BA6F4B" w:rsidRPr="00DA3997" w:rsidRDefault="00BA6F4B" w:rsidP="00BE6F82">
            <w:pPr>
              <w:pStyle w:val="DokTabellentext"/>
            </w:pPr>
            <w:r w:rsidRPr="00DA3997">
              <w:t>SWFRG036-19</w:t>
            </w:r>
          </w:p>
        </w:tc>
        <w:tc>
          <w:tcPr>
            <w:tcW w:w="1480" w:type="dxa"/>
            <w:noWrap/>
            <w:hideMark/>
          </w:tcPr>
          <w:p w14:paraId="14EA6661" w14:textId="77777777" w:rsidR="00BA6F4B" w:rsidRPr="00DA3997" w:rsidRDefault="00BA6F4B" w:rsidP="00BE6F82">
            <w:pPr>
              <w:pStyle w:val="DokTabellentext"/>
            </w:pPr>
            <w:r w:rsidRPr="00DA3997">
              <w:t>Fabaceae</w:t>
            </w:r>
          </w:p>
        </w:tc>
        <w:tc>
          <w:tcPr>
            <w:tcW w:w="2260" w:type="dxa"/>
            <w:noWrap/>
            <w:hideMark/>
          </w:tcPr>
          <w:p w14:paraId="7F665979"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14:paraId="148366AE" w14:textId="77777777" w:rsidR="00BA6F4B" w:rsidRPr="00DA3997" w:rsidRDefault="00BA6F4B" w:rsidP="00BE6F82">
            <w:pPr>
              <w:pStyle w:val="DokTabellentext"/>
            </w:pPr>
            <w:r w:rsidRPr="00DA3997">
              <w:t>VPSBC1502-14</w:t>
            </w:r>
          </w:p>
        </w:tc>
        <w:tc>
          <w:tcPr>
            <w:tcW w:w="1160" w:type="dxa"/>
            <w:noWrap/>
            <w:hideMark/>
          </w:tcPr>
          <w:p w14:paraId="1006CE19" w14:textId="77777777" w:rsidR="00BA6F4B" w:rsidRPr="00DA3997" w:rsidRDefault="00BA6F4B" w:rsidP="00BE6F82">
            <w:pPr>
              <w:pStyle w:val="DokTabellentext"/>
            </w:pPr>
            <w:r w:rsidRPr="00DA3997">
              <w:t>Fabaceae</w:t>
            </w:r>
          </w:p>
        </w:tc>
        <w:tc>
          <w:tcPr>
            <w:tcW w:w="2660" w:type="dxa"/>
            <w:noWrap/>
            <w:hideMark/>
          </w:tcPr>
          <w:p w14:paraId="701D40FD"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14:paraId="2D5314AF" w14:textId="77777777" w:rsidR="00BA6F4B" w:rsidRPr="00DA3997" w:rsidRDefault="00BA6F4B" w:rsidP="00BE6F82">
            <w:pPr>
              <w:pStyle w:val="DokTabellentext"/>
            </w:pPr>
            <w:r w:rsidRPr="00DA3997">
              <w:t>99.8</w:t>
            </w:r>
          </w:p>
        </w:tc>
        <w:tc>
          <w:tcPr>
            <w:tcW w:w="700" w:type="dxa"/>
            <w:noWrap/>
            <w:hideMark/>
          </w:tcPr>
          <w:p w14:paraId="674D5144" w14:textId="77777777" w:rsidR="00BA6F4B" w:rsidRPr="00DA3997" w:rsidRDefault="00BA6F4B" w:rsidP="00BE6F82">
            <w:pPr>
              <w:pStyle w:val="DokTabellentext"/>
            </w:pPr>
            <w:r w:rsidRPr="00DA3997">
              <w:t>933</w:t>
            </w:r>
          </w:p>
        </w:tc>
        <w:tc>
          <w:tcPr>
            <w:tcW w:w="780" w:type="dxa"/>
            <w:noWrap/>
            <w:hideMark/>
          </w:tcPr>
          <w:p w14:paraId="1C3399C9" w14:textId="77777777" w:rsidR="00BA6F4B" w:rsidRPr="00DA3997" w:rsidRDefault="00BA6F4B" w:rsidP="00BE6F82">
            <w:pPr>
              <w:pStyle w:val="DokTabellentext"/>
            </w:pPr>
            <w:r w:rsidRPr="00DA3997">
              <w:t>FALSE</w:t>
            </w:r>
          </w:p>
        </w:tc>
        <w:tc>
          <w:tcPr>
            <w:tcW w:w="1040" w:type="dxa"/>
            <w:noWrap/>
            <w:hideMark/>
          </w:tcPr>
          <w:p w14:paraId="029F8612" w14:textId="77777777" w:rsidR="00BA6F4B" w:rsidRPr="00DA3997" w:rsidRDefault="00BA6F4B" w:rsidP="00BE6F82">
            <w:pPr>
              <w:pStyle w:val="DokTabellentext"/>
            </w:pPr>
            <w:r w:rsidRPr="00DA3997">
              <w:t>rbcLa</w:t>
            </w:r>
          </w:p>
        </w:tc>
      </w:tr>
      <w:tr w:rsidR="00BA6F4B" w:rsidRPr="00DA3997" w14:paraId="61BB3DE9" w14:textId="77777777" w:rsidTr="00BE6F82">
        <w:trPr>
          <w:trHeight w:val="290"/>
        </w:trPr>
        <w:tc>
          <w:tcPr>
            <w:tcW w:w="1380" w:type="dxa"/>
            <w:noWrap/>
            <w:hideMark/>
          </w:tcPr>
          <w:p w14:paraId="075F55FC" w14:textId="77777777" w:rsidR="00BA6F4B" w:rsidRPr="00DA3997" w:rsidRDefault="00BA6F4B" w:rsidP="00BE6F82">
            <w:pPr>
              <w:pStyle w:val="DokTabellentext"/>
            </w:pPr>
            <w:r w:rsidRPr="00DA3997">
              <w:t>SWFRG036-19</w:t>
            </w:r>
          </w:p>
        </w:tc>
        <w:tc>
          <w:tcPr>
            <w:tcW w:w="1480" w:type="dxa"/>
            <w:noWrap/>
            <w:hideMark/>
          </w:tcPr>
          <w:p w14:paraId="6F7262CF" w14:textId="77777777" w:rsidR="00BA6F4B" w:rsidRPr="00DA3997" w:rsidRDefault="00BA6F4B" w:rsidP="00BE6F82">
            <w:pPr>
              <w:pStyle w:val="DokTabellentext"/>
            </w:pPr>
            <w:r w:rsidRPr="00DA3997">
              <w:t>Fabaceae</w:t>
            </w:r>
          </w:p>
        </w:tc>
        <w:tc>
          <w:tcPr>
            <w:tcW w:w="2260" w:type="dxa"/>
            <w:noWrap/>
            <w:hideMark/>
          </w:tcPr>
          <w:p w14:paraId="12459D3B"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14:paraId="13ADA7FE" w14:textId="77777777" w:rsidR="00BA6F4B" w:rsidRPr="00DA3997" w:rsidRDefault="00BA6F4B" w:rsidP="00BE6F82">
            <w:pPr>
              <w:pStyle w:val="DokTabellentext"/>
            </w:pPr>
            <w:r w:rsidRPr="00DA3997">
              <w:t>VPSBC1474-14</w:t>
            </w:r>
          </w:p>
        </w:tc>
        <w:tc>
          <w:tcPr>
            <w:tcW w:w="1160" w:type="dxa"/>
            <w:noWrap/>
            <w:hideMark/>
          </w:tcPr>
          <w:p w14:paraId="081280A9" w14:textId="77777777" w:rsidR="00BA6F4B" w:rsidRPr="00DA3997" w:rsidRDefault="00BA6F4B" w:rsidP="00BE6F82">
            <w:pPr>
              <w:pStyle w:val="DokTabellentext"/>
            </w:pPr>
            <w:r w:rsidRPr="00DA3997">
              <w:t>Fabaceae</w:t>
            </w:r>
          </w:p>
        </w:tc>
        <w:tc>
          <w:tcPr>
            <w:tcW w:w="2660" w:type="dxa"/>
            <w:noWrap/>
            <w:hideMark/>
          </w:tcPr>
          <w:p w14:paraId="48DE8E83"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14:paraId="1D0E1D7F" w14:textId="77777777" w:rsidR="00BA6F4B" w:rsidRPr="00DA3997" w:rsidRDefault="00BA6F4B" w:rsidP="00BE6F82">
            <w:pPr>
              <w:pStyle w:val="DokTabellentext"/>
            </w:pPr>
            <w:r w:rsidRPr="00DA3997">
              <w:t>99.8</w:t>
            </w:r>
          </w:p>
        </w:tc>
        <w:tc>
          <w:tcPr>
            <w:tcW w:w="700" w:type="dxa"/>
            <w:noWrap/>
            <w:hideMark/>
          </w:tcPr>
          <w:p w14:paraId="418E45D0" w14:textId="77777777" w:rsidR="00BA6F4B" w:rsidRPr="00DA3997" w:rsidRDefault="00BA6F4B" w:rsidP="00BE6F82">
            <w:pPr>
              <w:pStyle w:val="DokTabellentext"/>
            </w:pPr>
            <w:r w:rsidRPr="00DA3997">
              <w:t>933</w:t>
            </w:r>
          </w:p>
        </w:tc>
        <w:tc>
          <w:tcPr>
            <w:tcW w:w="780" w:type="dxa"/>
            <w:noWrap/>
            <w:hideMark/>
          </w:tcPr>
          <w:p w14:paraId="0A190AA4" w14:textId="77777777" w:rsidR="00BA6F4B" w:rsidRPr="00DA3997" w:rsidRDefault="00BA6F4B" w:rsidP="00BE6F82">
            <w:pPr>
              <w:pStyle w:val="DokTabellentext"/>
            </w:pPr>
            <w:r w:rsidRPr="00DA3997">
              <w:t>FALSE</w:t>
            </w:r>
          </w:p>
        </w:tc>
        <w:tc>
          <w:tcPr>
            <w:tcW w:w="1040" w:type="dxa"/>
            <w:noWrap/>
            <w:hideMark/>
          </w:tcPr>
          <w:p w14:paraId="7DB9F364" w14:textId="77777777" w:rsidR="00BA6F4B" w:rsidRPr="00DA3997" w:rsidRDefault="00BA6F4B" w:rsidP="00BE6F82">
            <w:pPr>
              <w:pStyle w:val="DokTabellentext"/>
            </w:pPr>
            <w:r w:rsidRPr="00DA3997">
              <w:t>rbcLa</w:t>
            </w:r>
          </w:p>
        </w:tc>
      </w:tr>
      <w:tr w:rsidR="00BA6F4B" w:rsidRPr="00DA3997" w14:paraId="40FC9B36" w14:textId="77777777" w:rsidTr="00BE6F82">
        <w:trPr>
          <w:trHeight w:val="290"/>
        </w:trPr>
        <w:tc>
          <w:tcPr>
            <w:tcW w:w="1380" w:type="dxa"/>
            <w:noWrap/>
            <w:hideMark/>
          </w:tcPr>
          <w:p w14:paraId="6742F3C7" w14:textId="77777777" w:rsidR="00BA6F4B" w:rsidRPr="00DA3997" w:rsidRDefault="00BA6F4B" w:rsidP="00BE6F82">
            <w:pPr>
              <w:pStyle w:val="DokTabellentext"/>
            </w:pPr>
            <w:r w:rsidRPr="00DA3997">
              <w:t>SWFRG036-19</w:t>
            </w:r>
          </w:p>
        </w:tc>
        <w:tc>
          <w:tcPr>
            <w:tcW w:w="1480" w:type="dxa"/>
            <w:noWrap/>
            <w:hideMark/>
          </w:tcPr>
          <w:p w14:paraId="0E8EF4DC" w14:textId="77777777" w:rsidR="00BA6F4B" w:rsidRPr="00DA3997" w:rsidRDefault="00BA6F4B" w:rsidP="00BE6F82">
            <w:pPr>
              <w:pStyle w:val="DokTabellentext"/>
            </w:pPr>
            <w:r w:rsidRPr="00DA3997">
              <w:t>Fabaceae</w:t>
            </w:r>
          </w:p>
        </w:tc>
        <w:tc>
          <w:tcPr>
            <w:tcW w:w="2260" w:type="dxa"/>
            <w:noWrap/>
            <w:hideMark/>
          </w:tcPr>
          <w:p w14:paraId="1D544E0D"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14:paraId="4643100E" w14:textId="77777777" w:rsidR="00BA6F4B" w:rsidRPr="00DA3997" w:rsidRDefault="00BA6F4B" w:rsidP="00BE6F82">
            <w:pPr>
              <w:pStyle w:val="DokTabellentext"/>
            </w:pPr>
            <w:r w:rsidRPr="00DA3997">
              <w:t>VPSBC1402-14</w:t>
            </w:r>
          </w:p>
        </w:tc>
        <w:tc>
          <w:tcPr>
            <w:tcW w:w="1160" w:type="dxa"/>
            <w:noWrap/>
            <w:hideMark/>
          </w:tcPr>
          <w:p w14:paraId="15CBBFEE" w14:textId="77777777" w:rsidR="00BA6F4B" w:rsidRPr="00DA3997" w:rsidRDefault="00BA6F4B" w:rsidP="00BE6F82">
            <w:pPr>
              <w:pStyle w:val="DokTabellentext"/>
            </w:pPr>
            <w:r w:rsidRPr="00DA3997">
              <w:t>Fabaceae</w:t>
            </w:r>
          </w:p>
        </w:tc>
        <w:tc>
          <w:tcPr>
            <w:tcW w:w="2660" w:type="dxa"/>
            <w:noWrap/>
            <w:hideMark/>
          </w:tcPr>
          <w:p w14:paraId="448ED4F1"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14:paraId="368C0655" w14:textId="77777777" w:rsidR="00BA6F4B" w:rsidRPr="00DA3997" w:rsidRDefault="00BA6F4B" w:rsidP="00BE6F82">
            <w:pPr>
              <w:pStyle w:val="DokTabellentext"/>
            </w:pPr>
            <w:r w:rsidRPr="00DA3997">
              <w:t>99.8</w:t>
            </w:r>
          </w:p>
        </w:tc>
        <w:tc>
          <w:tcPr>
            <w:tcW w:w="700" w:type="dxa"/>
            <w:noWrap/>
            <w:hideMark/>
          </w:tcPr>
          <w:p w14:paraId="34DBAA1F" w14:textId="77777777" w:rsidR="00BA6F4B" w:rsidRPr="00DA3997" w:rsidRDefault="00BA6F4B" w:rsidP="00BE6F82">
            <w:pPr>
              <w:pStyle w:val="DokTabellentext"/>
            </w:pPr>
            <w:r w:rsidRPr="00DA3997">
              <w:t>933</w:t>
            </w:r>
          </w:p>
        </w:tc>
        <w:tc>
          <w:tcPr>
            <w:tcW w:w="780" w:type="dxa"/>
            <w:noWrap/>
            <w:hideMark/>
          </w:tcPr>
          <w:p w14:paraId="6A1A266D" w14:textId="77777777" w:rsidR="00BA6F4B" w:rsidRPr="00DA3997" w:rsidRDefault="00BA6F4B" w:rsidP="00BE6F82">
            <w:pPr>
              <w:pStyle w:val="DokTabellentext"/>
            </w:pPr>
            <w:r w:rsidRPr="00DA3997">
              <w:t>FALSE</w:t>
            </w:r>
          </w:p>
        </w:tc>
        <w:tc>
          <w:tcPr>
            <w:tcW w:w="1040" w:type="dxa"/>
            <w:noWrap/>
            <w:hideMark/>
          </w:tcPr>
          <w:p w14:paraId="08410229" w14:textId="77777777" w:rsidR="00BA6F4B" w:rsidRPr="00DA3997" w:rsidRDefault="00BA6F4B" w:rsidP="00BE6F82">
            <w:pPr>
              <w:pStyle w:val="DokTabellentext"/>
            </w:pPr>
            <w:r w:rsidRPr="00DA3997">
              <w:t>rbcLa</w:t>
            </w:r>
          </w:p>
        </w:tc>
      </w:tr>
      <w:tr w:rsidR="00BA6F4B" w:rsidRPr="00DA3997" w14:paraId="4E82EAE3" w14:textId="77777777" w:rsidTr="00BE6F82">
        <w:trPr>
          <w:trHeight w:val="290"/>
        </w:trPr>
        <w:tc>
          <w:tcPr>
            <w:tcW w:w="1380" w:type="dxa"/>
            <w:noWrap/>
            <w:hideMark/>
          </w:tcPr>
          <w:p w14:paraId="35DB48ED" w14:textId="77777777" w:rsidR="00BA6F4B" w:rsidRPr="00DA3997" w:rsidRDefault="00BA6F4B" w:rsidP="00BE6F82">
            <w:pPr>
              <w:pStyle w:val="DokTabellentext"/>
            </w:pPr>
            <w:r w:rsidRPr="00DA3997">
              <w:t>SWFRG036-19</w:t>
            </w:r>
          </w:p>
        </w:tc>
        <w:tc>
          <w:tcPr>
            <w:tcW w:w="1480" w:type="dxa"/>
            <w:noWrap/>
            <w:hideMark/>
          </w:tcPr>
          <w:p w14:paraId="38896B90" w14:textId="77777777" w:rsidR="00BA6F4B" w:rsidRPr="00DA3997" w:rsidRDefault="00BA6F4B" w:rsidP="00BE6F82">
            <w:pPr>
              <w:pStyle w:val="DokTabellentext"/>
            </w:pPr>
            <w:r w:rsidRPr="00DA3997">
              <w:t>Fabaceae</w:t>
            </w:r>
          </w:p>
        </w:tc>
        <w:tc>
          <w:tcPr>
            <w:tcW w:w="2260" w:type="dxa"/>
            <w:noWrap/>
            <w:hideMark/>
          </w:tcPr>
          <w:p w14:paraId="0AF04763"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14:paraId="3EEF4CCC" w14:textId="77777777" w:rsidR="00BA6F4B" w:rsidRPr="00DA3997" w:rsidRDefault="00BA6F4B" w:rsidP="00BE6F82">
            <w:pPr>
              <w:pStyle w:val="DokTabellentext"/>
            </w:pPr>
            <w:r w:rsidRPr="00DA3997">
              <w:t>PIM168-14</w:t>
            </w:r>
          </w:p>
        </w:tc>
        <w:tc>
          <w:tcPr>
            <w:tcW w:w="1160" w:type="dxa"/>
            <w:noWrap/>
            <w:hideMark/>
          </w:tcPr>
          <w:p w14:paraId="7D6211E9" w14:textId="77777777" w:rsidR="00BA6F4B" w:rsidRPr="00DA3997" w:rsidRDefault="00BA6F4B" w:rsidP="00BE6F82">
            <w:pPr>
              <w:pStyle w:val="DokTabellentext"/>
            </w:pPr>
            <w:r w:rsidRPr="00DA3997">
              <w:t>Fabaceae</w:t>
            </w:r>
          </w:p>
        </w:tc>
        <w:tc>
          <w:tcPr>
            <w:tcW w:w="2660" w:type="dxa"/>
            <w:noWrap/>
            <w:hideMark/>
          </w:tcPr>
          <w:p w14:paraId="365615C0"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14:paraId="1F8D3534" w14:textId="77777777" w:rsidR="00BA6F4B" w:rsidRPr="00DA3997" w:rsidRDefault="00BA6F4B" w:rsidP="00BE6F82">
            <w:pPr>
              <w:pStyle w:val="DokTabellentext"/>
            </w:pPr>
            <w:r w:rsidRPr="00DA3997">
              <w:t>99.8</w:t>
            </w:r>
          </w:p>
        </w:tc>
        <w:tc>
          <w:tcPr>
            <w:tcW w:w="700" w:type="dxa"/>
            <w:noWrap/>
            <w:hideMark/>
          </w:tcPr>
          <w:p w14:paraId="073EC630" w14:textId="77777777" w:rsidR="00BA6F4B" w:rsidRPr="00DA3997" w:rsidRDefault="00BA6F4B" w:rsidP="00BE6F82">
            <w:pPr>
              <w:pStyle w:val="DokTabellentext"/>
            </w:pPr>
            <w:r w:rsidRPr="00DA3997">
              <w:t>933</w:t>
            </w:r>
          </w:p>
        </w:tc>
        <w:tc>
          <w:tcPr>
            <w:tcW w:w="780" w:type="dxa"/>
            <w:noWrap/>
            <w:hideMark/>
          </w:tcPr>
          <w:p w14:paraId="0E45DF0E" w14:textId="77777777" w:rsidR="00BA6F4B" w:rsidRPr="00DA3997" w:rsidRDefault="00BA6F4B" w:rsidP="00BE6F82">
            <w:pPr>
              <w:pStyle w:val="DokTabellentext"/>
            </w:pPr>
            <w:r w:rsidRPr="00DA3997">
              <w:t>FALSE</w:t>
            </w:r>
          </w:p>
        </w:tc>
        <w:tc>
          <w:tcPr>
            <w:tcW w:w="1040" w:type="dxa"/>
            <w:noWrap/>
            <w:hideMark/>
          </w:tcPr>
          <w:p w14:paraId="298AD7BB" w14:textId="77777777" w:rsidR="00BA6F4B" w:rsidRPr="00DA3997" w:rsidRDefault="00BA6F4B" w:rsidP="00BE6F82">
            <w:pPr>
              <w:pStyle w:val="DokTabellentext"/>
            </w:pPr>
            <w:r w:rsidRPr="00DA3997">
              <w:t>rbcLa</w:t>
            </w:r>
          </w:p>
        </w:tc>
      </w:tr>
      <w:tr w:rsidR="00BA6F4B" w:rsidRPr="00DA3997" w14:paraId="2F39BBE3" w14:textId="77777777" w:rsidTr="00BE6F82">
        <w:trPr>
          <w:trHeight w:val="290"/>
        </w:trPr>
        <w:tc>
          <w:tcPr>
            <w:tcW w:w="1380" w:type="dxa"/>
            <w:noWrap/>
            <w:hideMark/>
          </w:tcPr>
          <w:p w14:paraId="0F79EB06" w14:textId="77777777" w:rsidR="00BA6F4B" w:rsidRPr="00DA3997" w:rsidRDefault="00BA6F4B" w:rsidP="00BE6F82">
            <w:pPr>
              <w:pStyle w:val="DokTabellentext"/>
            </w:pPr>
            <w:r w:rsidRPr="00DA3997">
              <w:t>SWFRG036-19</w:t>
            </w:r>
          </w:p>
        </w:tc>
        <w:tc>
          <w:tcPr>
            <w:tcW w:w="1480" w:type="dxa"/>
            <w:noWrap/>
            <w:hideMark/>
          </w:tcPr>
          <w:p w14:paraId="5339EF83" w14:textId="77777777" w:rsidR="00BA6F4B" w:rsidRPr="00DA3997" w:rsidRDefault="00BA6F4B" w:rsidP="00BE6F82">
            <w:pPr>
              <w:pStyle w:val="DokTabellentext"/>
            </w:pPr>
            <w:r w:rsidRPr="00DA3997">
              <w:t>Fabaceae</w:t>
            </w:r>
          </w:p>
        </w:tc>
        <w:tc>
          <w:tcPr>
            <w:tcW w:w="2260" w:type="dxa"/>
            <w:noWrap/>
            <w:hideMark/>
          </w:tcPr>
          <w:p w14:paraId="70A6667A"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14:paraId="3AB65A1F" w14:textId="77777777" w:rsidR="00BA6F4B" w:rsidRPr="00DA3997" w:rsidRDefault="00BA6F4B" w:rsidP="00BE6F82">
            <w:pPr>
              <w:pStyle w:val="DokTabellentext"/>
            </w:pPr>
            <w:r w:rsidRPr="00DA3997">
              <w:t>VPSBC994-13</w:t>
            </w:r>
          </w:p>
        </w:tc>
        <w:tc>
          <w:tcPr>
            <w:tcW w:w="1160" w:type="dxa"/>
            <w:noWrap/>
            <w:hideMark/>
          </w:tcPr>
          <w:p w14:paraId="00AC1E39" w14:textId="77777777" w:rsidR="00BA6F4B" w:rsidRPr="00DA3997" w:rsidRDefault="00BA6F4B" w:rsidP="00BE6F82">
            <w:pPr>
              <w:pStyle w:val="DokTabellentext"/>
            </w:pPr>
            <w:r w:rsidRPr="00DA3997">
              <w:t>Fabaceae</w:t>
            </w:r>
          </w:p>
        </w:tc>
        <w:tc>
          <w:tcPr>
            <w:tcW w:w="2660" w:type="dxa"/>
            <w:noWrap/>
            <w:hideMark/>
          </w:tcPr>
          <w:p w14:paraId="661024B5"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14:paraId="145D0FD8" w14:textId="77777777" w:rsidR="00BA6F4B" w:rsidRPr="00DA3997" w:rsidRDefault="00BA6F4B" w:rsidP="00BE6F82">
            <w:pPr>
              <w:pStyle w:val="DokTabellentext"/>
            </w:pPr>
            <w:r w:rsidRPr="00DA3997">
              <w:t>99.8</w:t>
            </w:r>
          </w:p>
        </w:tc>
        <w:tc>
          <w:tcPr>
            <w:tcW w:w="700" w:type="dxa"/>
            <w:noWrap/>
            <w:hideMark/>
          </w:tcPr>
          <w:p w14:paraId="51359979" w14:textId="77777777" w:rsidR="00BA6F4B" w:rsidRPr="00DA3997" w:rsidRDefault="00BA6F4B" w:rsidP="00BE6F82">
            <w:pPr>
              <w:pStyle w:val="DokTabellentext"/>
            </w:pPr>
            <w:r w:rsidRPr="00DA3997">
              <w:t>933</w:t>
            </w:r>
          </w:p>
        </w:tc>
        <w:tc>
          <w:tcPr>
            <w:tcW w:w="780" w:type="dxa"/>
            <w:noWrap/>
            <w:hideMark/>
          </w:tcPr>
          <w:p w14:paraId="104DA627" w14:textId="77777777" w:rsidR="00BA6F4B" w:rsidRPr="00DA3997" w:rsidRDefault="00BA6F4B" w:rsidP="00BE6F82">
            <w:pPr>
              <w:pStyle w:val="DokTabellentext"/>
            </w:pPr>
            <w:r w:rsidRPr="00DA3997">
              <w:t>FALSE</w:t>
            </w:r>
          </w:p>
        </w:tc>
        <w:tc>
          <w:tcPr>
            <w:tcW w:w="1040" w:type="dxa"/>
            <w:noWrap/>
            <w:hideMark/>
          </w:tcPr>
          <w:p w14:paraId="0DEBEEED" w14:textId="77777777" w:rsidR="00BA6F4B" w:rsidRPr="00DA3997" w:rsidRDefault="00BA6F4B" w:rsidP="00BE6F82">
            <w:pPr>
              <w:pStyle w:val="DokTabellentext"/>
            </w:pPr>
            <w:r w:rsidRPr="00DA3997">
              <w:t>rbcLa</w:t>
            </w:r>
          </w:p>
        </w:tc>
      </w:tr>
      <w:tr w:rsidR="00BA6F4B" w:rsidRPr="00DA3997" w14:paraId="0B5F0E33" w14:textId="77777777" w:rsidTr="00BE6F82">
        <w:trPr>
          <w:trHeight w:val="290"/>
        </w:trPr>
        <w:tc>
          <w:tcPr>
            <w:tcW w:w="1380" w:type="dxa"/>
            <w:noWrap/>
            <w:hideMark/>
          </w:tcPr>
          <w:p w14:paraId="54E9B95F" w14:textId="77777777" w:rsidR="00BA6F4B" w:rsidRPr="00DA3997" w:rsidRDefault="00BA6F4B" w:rsidP="00BE6F82">
            <w:pPr>
              <w:pStyle w:val="DokTabellentext"/>
            </w:pPr>
            <w:r w:rsidRPr="00DA3997">
              <w:t>SWFRG036-19</w:t>
            </w:r>
          </w:p>
        </w:tc>
        <w:tc>
          <w:tcPr>
            <w:tcW w:w="1480" w:type="dxa"/>
            <w:noWrap/>
            <w:hideMark/>
          </w:tcPr>
          <w:p w14:paraId="25795D69" w14:textId="77777777" w:rsidR="00BA6F4B" w:rsidRPr="00DA3997" w:rsidRDefault="00BA6F4B" w:rsidP="00BE6F82">
            <w:pPr>
              <w:pStyle w:val="DokTabellentext"/>
            </w:pPr>
            <w:r w:rsidRPr="00DA3997">
              <w:t>Fabaceae</w:t>
            </w:r>
          </w:p>
        </w:tc>
        <w:tc>
          <w:tcPr>
            <w:tcW w:w="2260" w:type="dxa"/>
            <w:noWrap/>
            <w:hideMark/>
          </w:tcPr>
          <w:p w14:paraId="3C014E33"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14:paraId="1921D831" w14:textId="77777777" w:rsidR="00BA6F4B" w:rsidRPr="00DA3997" w:rsidRDefault="00BA6F4B" w:rsidP="00BE6F82">
            <w:pPr>
              <w:pStyle w:val="DokTabellentext"/>
            </w:pPr>
            <w:r w:rsidRPr="00DA3997">
              <w:t>WABLK187-13</w:t>
            </w:r>
          </w:p>
        </w:tc>
        <w:tc>
          <w:tcPr>
            <w:tcW w:w="1160" w:type="dxa"/>
            <w:noWrap/>
            <w:hideMark/>
          </w:tcPr>
          <w:p w14:paraId="426F853A" w14:textId="77777777" w:rsidR="00BA6F4B" w:rsidRPr="00DA3997" w:rsidRDefault="00BA6F4B" w:rsidP="00BE6F82">
            <w:pPr>
              <w:pStyle w:val="DokTabellentext"/>
            </w:pPr>
            <w:r w:rsidRPr="00DA3997">
              <w:t>Fabaceae</w:t>
            </w:r>
          </w:p>
        </w:tc>
        <w:tc>
          <w:tcPr>
            <w:tcW w:w="2660" w:type="dxa"/>
            <w:noWrap/>
            <w:hideMark/>
          </w:tcPr>
          <w:p w14:paraId="4B56C91A"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14:paraId="5B6DCBC7" w14:textId="77777777" w:rsidR="00BA6F4B" w:rsidRPr="00DA3997" w:rsidRDefault="00BA6F4B" w:rsidP="00BE6F82">
            <w:pPr>
              <w:pStyle w:val="DokTabellentext"/>
            </w:pPr>
            <w:r w:rsidRPr="00DA3997">
              <w:t>99.8</w:t>
            </w:r>
          </w:p>
        </w:tc>
        <w:tc>
          <w:tcPr>
            <w:tcW w:w="700" w:type="dxa"/>
            <w:noWrap/>
            <w:hideMark/>
          </w:tcPr>
          <w:p w14:paraId="1E2F6943" w14:textId="77777777" w:rsidR="00BA6F4B" w:rsidRPr="00DA3997" w:rsidRDefault="00BA6F4B" w:rsidP="00BE6F82">
            <w:pPr>
              <w:pStyle w:val="DokTabellentext"/>
            </w:pPr>
            <w:r w:rsidRPr="00DA3997">
              <w:t>933</w:t>
            </w:r>
          </w:p>
        </w:tc>
        <w:tc>
          <w:tcPr>
            <w:tcW w:w="780" w:type="dxa"/>
            <w:noWrap/>
            <w:hideMark/>
          </w:tcPr>
          <w:p w14:paraId="1BE5EC42" w14:textId="77777777" w:rsidR="00BA6F4B" w:rsidRPr="00DA3997" w:rsidRDefault="00BA6F4B" w:rsidP="00BE6F82">
            <w:pPr>
              <w:pStyle w:val="DokTabellentext"/>
            </w:pPr>
            <w:r w:rsidRPr="00DA3997">
              <w:t>FALSE</w:t>
            </w:r>
          </w:p>
        </w:tc>
        <w:tc>
          <w:tcPr>
            <w:tcW w:w="1040" w:type="dxa"/>
            <w:noWrap/>
            <w:hideMark/>
          </w:tcPr>
          <w:p w14:paraId="5EA56D4D" w14:textId="77777777" w:rsidR="00BA6F4B" w:rsidRPr="00DA3997" w:rsidRDefault="00BA6F4B" w:rsidP="00BE6F82">
            <w:pPr>
              <w:pStyle w:val="DokTabellentext"/>
            </w:pPr>
            <w:r w:rsidRPr="00DA3997">
              <w:t>rbcLa</w:t>
            </w:r>
          </w:p>
        </w:tc>
      </w:tr>
      <w:tr w:rsidR="00BA6F4B" w:rsidRPr="00DA3997" w14:paraId="2C79EE70" w14:textId="77777777" w:rsidTr="00BE6F82">
        <w:trPr>
          <w:trHeight w:val="290"/>
        </w:trPr>
        <w:tc>
          <w:tcPr>
            <w:tcW w:w="1380" w:type="dxa"/>
            <w:noWrap/>
            <w:hideMark/>
          </w:tcPr>
          <w:p w14:paraId="58B06B3B" w14:textId="77777777" w:rsidR="00BA6F4B" w:rsidRPr="00DA3997" w:rsidRDefault="00BA6F4B" w:rsidP="00BE6F82">
            <w:pPr>
              <w:pStyle w:val="DokTabellentext"/>
            </w:pPr>
            <w:r w:rsidRPr="00DA3997">
              <w:t>SWFRG036-19</w:t>
            </w:r>
          </w:p>
        </w:tc>
        <w:tc>
          <w:tcPr>
            <w:tcW w:w="1480" w:type="dxa"/>
            <w:noWrap/>
            <w:hideMark/>
          </w:tcPr>
          <w:p w14:paraId="030E92D3" w14:textId="77777777" w:rsidR="00BA6F4B" w:rsidRPr="00DA3997" w:rsidRDefault="00BA6F4B" w:rsidP="00BE6F82">
            <w:pPr>
              <w:pStyle w:val="DokTabellentext"/>
            </w:pPr>
            <w:r w:rsidRPr="00DA3997">
              <w:t>Fabaceae</w:t>
            </w:r>
          </w:p>
        </w:tc>
        <w:tc>
          <w:tcPr>
            <w:tcW w:w="2260" w:type="dxa"/>
            <w:noWrap/>
            <w:hideMark/>
          </w:tcPr>
          <w:p w14:paraId="61235AB4"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14:paraId="245B921F" w14:textId="77777777" w:rsidR="00BA6F4B" w:rsidRPr="00DA3997" w:rsidRDefault="00BA6F4B" w:rsidP="00BE6F82">
            <w:pPr>
              <w:pStyle w:val="DokTabellentext"/>
            </w:pPr>
            <w:r w:rsidRPr="00DA3997">
              <w:t>HIMS2242-12</w:t>
            </w:r>
          </w:p>
        </w:tc>
        <w:tc>
          <w:tcPr>
            <w:tcW w:w="1160" w:type="dxa"/>
            <w:noWrap/>
            <w:hideMark/>
          </w:tcPr>
          <w:p w14:paraId="68017ADD" w14:textId="77777777" w:rsidR="00BA6F4B" w:rsidRPr="00DA3997" w:rsidRDefault="00BA6F4B" w:rsidP="00BE6F82">
            <w:pPr>
              <w:pStyle w:val="DokTabellentext"/>
            </w:pPr>
            <w:r w:rsidRPr="00DA3997">
              <w:t>Fabaceae</w:t>
            </w:r>
          </w:p>
        </w:tc>
        <w:tc>
          <w:tcPr>
            <w:tcW w:w="2660" w:type="dxa"/>
            <w:noWrap/>
            <w:hideMark/>
          </w:tcPr>
          <w:p w14:paraId="1BD354B1"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640" w:type="dxa"/>
            <w:noWrap/>
            <w:hideMark/>
          </w:tcPr>
          <w:p w14:paraId="1564CD11" w14:textId="77777777" w:rsidR="00BA6F4B" w:rsidRPr="00DA3997" w:rsidRDefault="00BA6F4B" w:rsidP="00BE6F82">
            <w:pPr>
              <w:pStyle w:val="DokTabellentext"/>
            </w:pPr>
            <w:r w:rsidRPr="00DA3997">
              <w:t>99.8</w:t>
            </w:r>
          </w:p>
        </w:tc>
        <w:tc>
          <w:tcPr>
            <w:tcW w:w="700" w:type="dxa"/>
            <w:noWrap/>
            <w:hideMark/>
          </w:tcPr>
          <w:p w14:paraId="571BB295" w14:textId="77777777" w:rsidR="00BA6F4B" w:rsidRPr="00DA3997" w:rsidRDefault="00BA6F4B" w:rsidP="00BE6F82">
            <w:pPr>
              <w:pStyle w:val="DokTabellentext"/>
            </w:pPr>
            <w:r w:rsidRPr="00DA3997">
              <w:t>933</w:t>
            </w:r>
          </w:p>
        </w:tc>
        <w:tc>
          <w:tcPr>
            <w:tcW w:w="780" w:type="dxa"/>
            <w:noWrap/>
            <w:hideMark/>
          </w:tcPr>
          <w:p w14:paraId="5C9EDAD0" w14:textId="77777777" w:rsidR="00BA6F4B" w:rsidRPr="00DA3997" w:rsidRDefault="00BA6F4B" w:rsidP="00BE6F82">
            <w:pPr>
              <w:pStyle w:val="DokTabellentext"/>
            </w:pPr>
            <w:r w:rsidRPr="00DA3997">
              <w:t>FALSE</w:t>
            </w:r>
          </w:p>
        </w:tc>
        <w:tc>
          <w:tcPr>
            <w:tcW w:w="1040" w:type="dxa"/>
            <w:noWrap/>
            <w:hideMark/>
          </w:tcPr>
          <w:p w14:paraId="553D51DA" w14:textId="77777777" w:rsidR="00BA6F4B" w:rsidRPr="00DA3997" w:rsidRDefault="00BA6F4B" w:rsidP="00BE6F82">
            <w:pPr>
              <w:pStyle w:val="DokTabellentext"/>
            </w:pPr>
            <w:r w:rsidRPr="00DA3997">
              <w:t>rbcLa</w:t>
            </w:r>
          </w:p>
        </w:tc>
      </w:tr>
      <w:tr w:rsidR="00BA6F4B" w:rsidRPr="00DA3997" w14:paraId="51AD6A2A" w14:textId="77777777" w:rsidTr="00BE6F82">
        <w:trPr>
          <w:trHeight w:val="290"/>
        </w:trPr>
        <w:tc>
          <w:tcPr>
            <w:tcW w:w="1380" w:type="dxa"/>
            <w:noWrap/>
            <w:hideMark/>
          </w:tcPr>
          <w:p w14:paraId="5CBD1B26" w14:textId="77777777" w:rsidR="00BA6F4B" w:rsidRPr="00DA3997" w:rsidRDefault="00BA6F4B" w:rsidP="00BE6F82">
            <w:pPr>
              <w:pStyle w:val="DokTabellentext"/>
            </w:pPr>
            <w:r w:rsidRPr="00DA3997">
              <w:t>SWFRG036-19</w:t>
            </w:r>
          </w:p>
        </w:tc>
        <w:tc>
          <w:tcPr>
            <w:tcW w:w="1480" w:type="dxa"/>
            <w:noWrap/>
            <w:hideMark/>
          </w:tcPr>
          <w:p w14:paraId="5DC76030" w14:textId="77777777" w:rsidR="00BA6F4B" w:rsidRPr="00DA3997" w:rsidRDefault="00BA6F4B" w:rsidP="00BE6F82">
            <w:pPr>
              <w:pStyle w:val="DokTabellentext"/>
            </w:pPr>
            <w:r w:rsidRPr="00DA3997">
              <w:t>Fabaceae</w:t>
            </w:r>
          </w:p>
        </w:tc>
        <w:tc>
          <w:tcPr>
            <w:tcW w:w="2260" w:type="dxa"/>
            <w:noWrap/>
            <w:hideMark/>
          </w:tcPr>
          <w:p w14:paraId="44C1F40B"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14:paraId="5FBC2555" w14:textId="77777777" w:rsidR="00BA6F4B" w:rsidRPr="00DA3997" w:rsidRDefault="00BA6F4B" w:rsidP="00BE6F82">
            <w:pPr>
              <w:pStyle w:val="DokTabellentext"/>
            </w:pPr>
            <w:r w:rsidRPr="00DA3997">
              <w:t>HIMS2090-12</w:t>
            </w:r>
          </w:p>
        </w:tc>
        <w:tc>
          <w:tcPr>
            <w:tcW w:w="1160" w:type="dxa"/>
            <w:noWrap/>
            <w:hideMark/>
          </w:tcPr>
          <w:p w14:paraId="4FF117D4" w14:textId="77777777" w:rsidR="00BA6F4B" w:rsidRPr="00DA3997" w:rsidRDefault="00BA6F4B" w:rsidP="00BE6F82">
            <w:pPr>
              <w:pStyle w:val="DokTabellentext"/>
            </w:pPr>
            <w:r w:rsidRPr="00DA3997">
              <w:t>Fabaceae</w:t>
            </w:r>
          </w:p>
        </w:tc>
        <w:tc>
          <w:tcPr>
            <w:tcW w:w="2660" w:type="dxa"/>
            <w:noWrap/>
            <w:hideMark/>
          </w:tcPr>
          <w:p w14:paraId="6F2BF3B5"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14:paraId="043162D7" w14:textId="77777777" w:rsidR="00BA6F4B" w:rsidRPr="00DA3997" w:rsidRDefault="00BA6F4B" w:rsidP="00BE6F82">
            <w:pPr>
              <w:pStyle w:val="DokTabellentext"/>
            </w:pPr>
            <w:r w:rsidRPr="00DA3997">
              <w:t>99.8</w:t>
            </w:r>
          </w:p>
        </w:tc>
        <w:tc>
          <w:tcPr>
            <w:tcW w:w="700" w:type="dxa"/>
            <w:noWrap/>
            <w:hideMark/>
          </w:tcPr>
          <w:p w14:paraId="75A97DC9" w14:textId="77777777" w:rsidR="00BA6F4B" w:rsidRPr="00DA3997" w:rsidRDefault="00BA6F4B" w:rsidP="00BE6F82">
            <w:pPr>
              <w:pStyle w:val="DokTabellentext"/>
            </w:pPr>
            <w:r w:rsidRPr="00DA3997">
              <w:t>933</w:t>
            </w:r>
          </w:p>
        </w:tc>
        <w:tc>
          <w:tcPr>
            <w:tcW w:w="780" w:type="dxa"/>
            <w:noWrap/>
            <w:hideMark/>
          </w:tcPr>
          <w:p w14:paraId="024B8441" w14:textId="77777777" w:rsidR="00BA6F4B" w:rsidRPr="00DA3997" w:rsidRDefault="00BA6F4B" w:rsidP="00BE6F82">
            <w:pPr>
              <w:pStyle w:val="DokTabellentext"/>
            </w:pPr>
            <w:r w:rsidRPr="00DA3997">
              <w:t>FALSE</w:t>
            </w:r>
          </w:p>
        </w:tc>
        <w:tc>
          <w:tcPr>
            <w:tcW w:w="1040" w:type="dxa"/>
            <w:noWrap/>
            <w:hideMark/>
          </w:tcPr>
          <w:p w14:paraId="261D6B63" w14:textId="77777777" w:rsidR="00BA6F4B" w:rsidRPr="00DA3997" w:rsidRDefault="00BA6F4B" w:rsidP="00BE6F82">
            <w:pPr>
              <w:pStyle w:val="DokTabellentext"/>
            </w:pPr>
            <w:r w:rsidRPr="00DA3997">
              <w:t>rbcLa</w:t>
            </w:r>
          </w:p>
        </w:tc>
      </w:tr>
      <w:tr w:rsidR="00BA6F4B" w:rsidRPr="00DA3997" w14:paraId="5B72E13C" w14:textId="77777777" w:rsidTr="00BE6F82">
        <w:trPr>
          <w:trHeight w:val="290"/>
        </w:trPr>
        <w:tc>
          <w:tcPr>
            <w:tcW w:w="1380" w:type="dxa"/>
            <w:noWrap/>
            <w:hideMark/>
          </w:tcPr>
          <w:p w14:paraId="04CEBCC1" w14:textId="77777777" w:rsidR="00BA6F4B" w:rsidRPr="00DA3997" w:rsidRDefault="00BA6F4B" w:rsidP="00BE6F82">
            <w:pPr>
              <w:pStyle w:val="DokTabellentext"/>
            </w:pPr>
            <w:r w:rsidRPr="00DA3997">
              <w:t>SWFRG036-19</w:t>
            </w:r>
          </w:p>
        </w:tc>
        <w:tc>
          <w:tcPr>
            <w:tcW w:w="1480" w:type="dxa"/>
            <w:noWrap/>
            <w:hideMark/>
          </w:tcPr>
          <w:p w14:paraId="0A2BF662" w14:textId="77777777" w:rsidR="00BA6F4B" w:rsidRPr="00DA3997" w:rsidRDefault="00BA6F4B" w:rsidP="00BE6F82">
            <w:pPr>
              <w:pStyle w:val="DokTabellentext"/>
            </w:pPr>
            <w:r w:rsidRPr="00DA3997">
              <w:t>Fabaceae</w:t>
            </w:r>
          </w:p>
        </w:tc>
        <w:tc>
          <w:tcPr>
            <w:tcW w:w="2260" w:type="dxa"/>
            <w:noWrap/>
            <w:hideMark/>
          </w:tcPr>
          <w:p w14:paraId="5397BEE7"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14:paraId="7F8391AF" w14:textId="77777777" w:rsidR="00BA6F4B" w:rsidRPr="00DA3997" w:rsidRDefault="00BA6F4B" w:rsidP="00BE6F82">
            <w:pPr>
              <w:pStyle w:val="DokTabellentext"/>
            </w:pPr>
            <w:r w:rsidRPr="00DA3997">
              <w:t>HIMS2089-12</w:t>
            </w:r>
          </w:p>
        </w:tc>
        <w:tc>
          <w:tcPr>
            <w:tcW w:w="1160" w:type="dxa"/>
            <w:noWrap/>
            <w:hideMark/>
          </w:tcPr>
          <w:p w14:paraId="7578EABF" w14:textId="77777777" w:rsidR="00BA6F4B" w:rsidRPr="00DA3997" w:rsidRDefault="00BA6F4B" w:rsidP="00BE6F82">
            <w:pPr>
              <w:pStyle w:val="DokTabellentext"/>
            </w:pPr>
            <w:r w:rsidRPr="00DA3997">
              <w:t>Fabaceae</w:t>
            </w:r>
          </w:p>
        </w:tc>
        <w:tc>
          <w:tcPr>
            <w:tcW w:w="2660" w:type="dxa"/>
            <w:noWrap/>
            <w:hideMark/>
          </w:tcPr>
          <w:p w14:paraId="3AD28B1C"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14:paraId="3A2F9667" w14:textId="77777777" w:rsidR="00BA6F4B" w:rsidRPr="00DA3997" w:rsidRDefault="00BA6F4B" w:rsidP="00BE6F82">
            <w:pPr>
              <w:pStyle w:val="DokTabellentext"/>
            </w:pPr>
            <w:r w:rsidRPr="00DA3997">
              <w:t>99.8</w:t>
            </w:r>
          </w:p>
        </w:tc>
        <w:tc>
          <w:tcPr>
            <w:tcW w:w="700" w:type="dxa"/>
            <w:noWrap/>
            <w:hideMark/>
          </w:tcPr>
          <w:p w14:paraId="4EA9B01B" w14:textId="77777777" w:rsidR="00BA6F4B" w:rsidRPr="00DA3997" w:rsidRDefault="00BA6F4B" w:rsidP="00BE6F82">
            <w:pPr>
              <w:pStyle w:val="DokTabellentext"/>
            </w:pPr>
            <w:r w:rsidRPr="00DA3997">
              <w:t>933</w:t>
            </w:r>
          </w:p>
        </w:tc>
        <w:tc>
          <w:tcPr>
            <w:tcW w:w="780" w:type="dxa"/>
            <w:noWrap/>
            <w:hideMark/>
          </w:tcPr>
          <w:p w14:paraId="5ED5C89C" w14:textId="77777777" w:rsidR="00BA6F4B" w:rsidRPr="00DA3997" w:rsidRDefault="00BA6F4B" w:rsidP="00BE6F82">
            <w:pPr>
              <w:pStyle w:val="DokTabellentext"/>
            </w:pPr>
            <w:r w:rsidRPr="00DA3997">
              <w:t>FALSE</w:t>
            </w:r>
          </w:p>
        </w:tc>
        <w:tc>
          <w:tcPr>
            <w:tcW w:w="1040" w:type="dxa"/>
            <w:noWrap/>
            <w:hideMark/>
          </w:tcPr>
          <w:p w14:paraId="4A7DE97B" w14:textId="77777777" w:rsidR="00BA6F4B" w:rsidRPr="00DA3997" w:rsidRDefault="00BA6F4B" w:rsidP="00BE6F82">
            <w:pPr>
              <w:pStyle w:val="DokTabellentext"/>
            </w:pPr>
            <w:r w:rsidRPr="00DA3997">
              <w:t>rbcLa</w:t>
            </w:r>
          </w:p>
        </w:tc>
      </w:tr>
      <w:tr w:rsidR="00BA6F4B" w:rsidRPr="00DA3997" w14:paraId="6E2BA3B7" w14:textId="77777777" w:rsidTr="00BE6F82">
        <w:trPr>
          <w:trHeight w:val="290"/>
        </w:trPr>
        <w:tc>
          <w:tcPr>
            <w:tcW w:w="1380" w:type="dxa"/>
            <w:noWrap/>
            <w:hideMark/>
          </w:tcPr>
          <w:p w14:paraId="6137948F" w14:textId="77777777" w:rsidR="00BA6F4B" w:rsidRPr="00DA3997" w:rsidRDefault="00BA6F4B" w:rsidP="00BE6F82">
            <w:pPr>
              <w:pStyle w:val="DokTabellentext"/>
            </w:pPr>
            <w:r w:rsidRPr="00DA3997">
              <w:t>SWFRG036-19</w:t>
            </w:r>
          </w:p>
        </w:tc>
        <w:tc>
          <w:tcPr>
            <w:tcW w:w="1480" w:type="dxa"/>
            <w:noWrap/>
            <w:hideMark/>
          </w:tcPr>
          <w:p w14:paraId="2C4B2304" w14:textId="77777777" w:rsidR="00BA6F4B" w:rsidRPr="00DA3997" w:rsidRDefault="00BA6F4B" w:rsidP="00BE6F82">
            <w:pPr>
              <w:pStyle w:val="DokTabellentext"/>
            </w:pPr>
            <w:r w:rsidRPr="00DA3997">
              <w:t>Fabaceae</w:t>
            </w:r>
          </w:p>
        </w:tc>
        <w:tc>
          <w:tcPr>
            <w:tcW w:w="2260" w:type="dxa"/>
            <w:noWrap/>
            <w:hideMark/>
          </w:tcPr>
          <w:p w14:paraId="598B2DF6"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14:paraId="4B6F2A95" w14:textId="77777777" w:rsidR="00BA6F4B" w:rsidRPr="00DA3997" w:rsidRDefault="00BA6F4B" w:rsidP="00BE6F82">
            <w:pPr>
              <w:pStyle w:val="DokTabellentext"/>
            </w:pPr>
            <w:r w:rsidRPr="00DA3997">
              <w:t>HIMS2088-12</w:t>
            </w:r>
          </w:p>
        </w:tc>
        <w:tc>
          <w:tcPr>
            <w:tcW w:w="1160" w:type="dxa"/>
            <w:noWrap/>
            <w:hideMark/>
          </w:tcPr>
          <w:p w14:paraId="02C16568" w14:textId="77777777" w:rsidR="00BA6F4B" w:rsidRPr="00DA3997" w:rsidRDefault="00BA6F4B" w:rsidP="00BE6F82">
            <w:pPr>
              <w:pStyle w:val="DokTabellentext"/>
            </w:pPr>
            <w:r w:rsidRPr="00DA3997">
              <w:t>Fabaceae</w:t>
            </w:r>
          </w:p>
        </w:tc>
        <w:tc>
          <w:tcPr>
            <w:tcW w:w="2660" w:type="dxa"/>
            <w:noWrap/>
            <w:hideMark/>
          </w:tcPr>
          <w:p w14:paraId="505C0100"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14:paraId="749F3C02" w14:textId="77777777" w:rsidR="00BA6F4B" w:rsidRPr="00DA3997" w:rsidRDefault="00BA6F4B" w:rsidP="00BE6F82">
            <w:pPr>
              <w:pStyle w:val="DokTabellentext"/>
            </w:pPr>
            <w:r w:rsidRPr="00DA3997">
              <w:t>99.8</w:t>
            </w:r>
          </w:p>
        </w:tc>
        <w:tc>
          <w:tcPr>
            <w:tcW w:w="700" w:type="dxa"/>
            <w:noWrap/>
            <w:hideMark/>
          </w:tcPr>
          <w:p w14:paraId="1BCE15DC" w14:textId="77777777" w:rsidR="00BA6F4B" w:rsidRPr="00DA3997" w:rsidRDefault="00BA6F4B" w:rsidP="00BE6F82">
            <w:pPr>
              <w:pStyle w:val="DokTabellentext"/>
            </w:pPr>
            <w:r w:rsidRPr="00DA3997">
              <w:t>933</w:t>
            </w:r>
          </w:p>
        </w:tc>
        <w:tc>
          <w:tcPr>
            <w:tcW w:w="780" w:type="dxa"/>
            <w:noWrap/>
            <w:hideMark/>
          </w:tcPr>
          <w:p w14:paraId="4C295996" w14:textId="77777777" w:rsidR="00BA6F4B" w:rsidRPr="00DA3997" w:rsidRDefault="00BA6F4B" w:rsidP="00BE6F82">
            <w:pPr>
              <w:pStyle w:val="DokTabellentext"/>
            </w:pPr>
            <w:r w:rsidRPr="00DA3997">
              <w:t>FALSE</w:t>
            </w:r>
          </w:p>
        </w:tc>
        <w:tc>
          <w:tcPr>
            <w:tcW w:w="1040" w:type="dxa"/>
            <w:noWrap/>
            <w:hideMark/>
          </w:tcPr>
          <w:p w14:paraId="695E9FF7" w14:textId="77777777" w:rsidR="00BA6F4B" w:rsidRPr="00DA3997" w:rsidRDefault="00BA6F4B" w:rsidP="00BE6F82">
            <w:pPr>
              <w:pStyle w:val="DokTabellentext"/>
            </w:pPr>
            <w:r w:rsidRPr="00DA3997">
              <w:t>rbcLa</w:t>
            </w:r>
          </w:p>
        </w:tc>
      </w:tr>
      <w:tr w:rsidR="00BA6F4B" w:rsidRPr="00DA3997" w14:paraId="03296D27" w14:textId="77777777" w:rsidTr="00BE6F82">
        <w:trPr>
          <w:trHeight w:val="290"/>
        </w:trPr>
        <w:tc>
          <w:tcPr>
            <w:tcW w:w="1380" w:type="dxa"/>
            <w:noWrap/>
            <w:hideMark/>
          </w:tcPr>
          <w:p w14:paraId="1B348D48" w14:textId="77777777" w:rsidR="00BA6F4B" w:rsidRPr="00DA3997" w:rsidRDefault="00BA6F4B" w:rsidP="00BE6F82">
            <w:pPr>
              <w:pStyle w:val="DokTabellentext"/>
            </w:pPr>
            <w:r w:rsidRPr="00DA3997">
              <w:t>SWFRG036-19</w:t>
            </w:r>
          </w:p>
        </w:tc>
        <w:tc>
          <w:tcPr>
            <w:tcW w:w="1480" w:type="dxa"/>
            <w:noWrap/>
            <w:hideMark/>
          </w:tcPr>
          <w:p w14:paraId="4A1CC8EA" w14:textId="77777777" w:rsidR="00BA6F4B" w:rsidRPr="00DA3997" w:rsidRDefault="00BA6F4B" w:rsidP="00BE6F82">
            <w:pPr>
              <w:pStyle w:val="DokTabellentext"/>
            </w:pPr>
            <w:r w:rsidRPr="00DA3997">
              <w:t>Fabaceae</w:t>
            </w:r>
          </w:p>
        </w:tc>
        <w:tc>
          <w:tcPr>
            <w:tcW w:w="2260" w:type="dxa"/>
            <w:noWrap/>
            <w:hideMark/>
          </w:tcPr>
          <w:p w14:paraId="4D5496F8"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14:paraId="41307964" w14:textId="77777777" w:rsidR="00BA6F4B" w:rsidRPr="00DA3997" w:rsidRDefault="00BA6F4B" w:rsidP="00BE6F82">
            <w:pPr>
              <w:pStyle w:val="DokTabellentext"/>
            </w:pPr>
            <w:r w:rsidRPr="00DA3997">
              <w:t>WAT114-12</w:t>
            </w:r>
          </w:p>
        </w:tc>
        <w:tc>
          <w:tcPr>
            <w:tcW w:w="1160" w:type="dxa"/>
            <w:noWrap/>
            <w:hideMark/>
          </w:tcPr>
          <w:p w14:paraId="7BADCE3C" w14:textId="77777777" w:rsidR="00BA6F4B" w:rsidRPr="00DA3997" w:rsidRDefault="00BA6F4B" w:rsidP="00BE6F82">
            <w:pPr>
              <w:pStyle w:val="DokTabellentext"/>
            </w:pPr>
            <w:r w:rsidRPr="00DA3997">
              <w:t>Fabaceae</w:t>
            </w:r>
          </w:p>
        </w:tc>
        <w:tc>
          <w:tcPr>
            <w:tcW w:w="2660" w:type="dxa"/>
            <w:noWrap/>
            <w:hideMark/>
          </w:tcPr>
          <w:p w14:paraId="55CDDCFD"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14:paraId="55A3C63A" w14:textId="77777777" w:rsidR="00BA6F4B" w:rsidRPr="00DA3997" w:rsidRDefault="00BA6F4B" w:rsidP="00BE6F82">
            <w:pPr>
              <w:pStyle w:val="DokTabellentext"/>
            </w:pPr>
            <w:r w:rsidRPr="00DA3997">
              <w:t>99.8</w:t>
            </w:r>
          </w:p>
        </w:tc>
        <w:tc>
          <w:tcPr>
            <w:tcW w:w="700" w:type="dxa"/>
            <w:noWrap/>
            <w:hideMark/>
          </w:tcPr>
          <w:p w14:paraId="06F883A1" w14:textId="77777777" w:rsidR="00BA6F4B" w:rsidRPr="00DA3997" w:rsidRDefault="00BA6F4B" w:rsidP="00BE6F82">
            <w:pPr>
              <w:pStyle w:val="DokTabellentext"/>
            </w:pPr>
            <w:r w:rsidRPr="00DA3997">
              <w:t>933</w:t>
            </w:r>
          </w:p>
        </w:tc>
        <w:tc>
          <w:tcPr>
            <w:tcW w:w="780" w:type="dxa"/>
            <w:noWrap/>
            <w:hideMark/>
          </w:tcPr>
          <w:p w14:paraId="06DE61D4" w14:textId="77777777" w:rsidR="00BA6F4B" w:rsidRPr="00DA3997" w:rsidRDefault="00BA6F4B" w:rsidP="00BE6F82">
            <w:pPr>
              <w:pStyle w:val="DokTabellentext"/>
            </w:pPr>
            <w:r w:rsidRPr="00DA3997">
              <w:t>FALSE</w:t>
            </w:r>
          </w:p>
        </w:tc>
        <w:tc>
          <w:tcPr>
            <w:tcW w:w="1040" w:type="dxa"/>
            <w:noWrap/>
            <w:hideMark/>
          </w:tcPr>
          <w:p w14:paraId="1C5BA72F" w14:textId="77777777" w:rsidR="00BA6F4B" w:rsidRPr="00DA3997" w:rsidRDefault="00BA6F4B" w:rsidP="00BE6F82">
            <w:pPr>
              <w:pStyle w:val="DokTabellentext"/>
            </w:pPr>
            <w:r w:rsidRPr="00DA3997">
              <w:t>rbcLa</w:t>
            </w:r>
          </w:p>
        </w:tc>
      </w:tr>
      <w:tr w:rsidR="00BA6F4B" w:rsidRPr="00DA3997" w14:paraId="19DA0F34" w14:textId="77777777" w:rsidTr="00BE6F82">
        <w:trPr>
          <w:trHeight w:val="290"/>
        </w:trPr>
        <w:tc>
          <w:tcPr>
            <w:tcW w:w="1380" w:type="dxa"/>
            <w:noWrap/>
            <w:hideMark/>
          </w:tcPr>
          <w:p w14:paraId="674D11AF" w14:textId="77777777" w:rsidR="00BA6F4B" w:rsidRPr="00DA3997" w:rsidRDefault="00BA6F4B" w:rsidP="00BE6F82">
            <w:pPr>
              <w:pStyle w:val="DokTabellentext"/>
            </w:pPr>
            <w:r w:rsidRPr="00DA3997">
              <w:t>SWFRG036-19</w:t>
            </w:r>
          </w:p>
        </w:tc>
        <w:tc>
          <w:tcPr>
            <w:tcW w:w="1480" w:type="dxa"/>
            <w:noWrap/>
            <w:hideMark/>
          </w:tcPr>
          <w:p w14:paraId="12AC6057" w14:textId="77777777" w:rsidR="00BA6F4B" w:rsidRPr="00DA3997" w:rsidRDefault="00BA6F4B" w:rsidP="00BE6F82">
            <w:pPr>
              <w:pStyle w:val="DokTabellentext"/>
            </w:pPr>
            <w:r w:rsidRPr="00DA3997">
              <w:t>Fabaceae</w:t>
            </w:r>
          </w:p>
        </w:tc>
        <w:tc>
          <w:tcPr>
            <w:tcW w:w="2260" w:type="dxa"/>
            <w:noWrap/>
            <w:hideMark/>
          </w:tcPr>
          <w:p w14:paraId="79F89416"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14:paraId="50560FD2" w14:textId="77777777" w:rsidR="00BA6F4B" w:rsidRPr="00DA3997" w:rsidRDefault="00BA6F4B" w:rsidP="00BE6F82">
            <w:pPr>
              <w:pStyle w:val="DokTabellentext"/>
            </w:pPr>
            <w:r w:rsidRPr="00DA3997">
              <w:t>WAT087-12</w:t>
            </w:r>
          </w:p>
        </w:tc>
        <w:tc>
          <w:tcPr>
            <w:tcW w:w="1160" w:type="dxa"/>
            <w:noWrap/>
            <w:hideMark/>
          </w:tcPr>
          <w:p w14:paraId="10A9C0A3" w14:textId="77777777" w:rsidR="00BA6F4B" w:rsidRPr="00DA3997" w:rsidRDefault="00BA6F4B" w:rsidP="00BE6F82">
            <w:pPr>
              <w:pStyle w:val="DokTabellentext"/>
            </w:pPr>
            <w:r w:rsidRPr="00DA3997">
              <w:t>Fabaceae</w:t>
            </w:r>
          </w:p>
        </w:tc>
        <w:tc>
          <w:tcPr>
            <w:tcW w:w="2660" w:type="dxa"/>
            <w:noWrap/>
            <w:hideMark/>
          </w:tcPr>
          <w:p w14:paraId="5B4FDC6B"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14:paraId="21C7DF59" w14:textId="77777777" w:rsidR="00BA6F4B" w:rsidRPr="00DA3997" w:rsidRDefault="00BA6F4B" w:rsidP="00BE6F82">
            <w:pPr>
              <w:pStyle w:val="DokTabellentext"/>
            </w:pPr>
            <w:r w:rsidRPr="00DA3997">
              <w:t>99.8</w:t>
            </w:r>
          </w:p>
        </w:tc>
        <w:tc>
          <w:tcPr>
            <w:tcW w:w="700" w:type="dxa"/>
            <w:noWrap/>
            <w:hideMark/>
          </w:tcPr>
          <w:p w14:paraId="0BD01115" w14:textId="77777777" w:rsidR="00BA6F4B" w:rsidRPr="00DA3997" w:rsidRDefault="00BA6F4B" w:rsidP="00BE6F82">
            <w:pPr>
              <w:pStyle w:val="DokTabellentext"/>
            </w:pPr>
            <w:r w:rsidRPr="00DA3997">
              <w:t>933</w:t>
            </w:r>
          </w:p>
        </w:tc>
        <w:tc>
          <w:tcPr>
            <w:tcW w:w="780" w:type="dxa"/>
            <w:noWrap/>
            <w:hideMark/>
          </w:tcPr>
          <w:p w14:paraId="482C0B80" w14:textId="77777777" w:rsidR="00BA6F4B" w:rsidRPr="00DA3997" w:rsidRDefault="00BA6F4B" w:rsidP="00BE6F82">
            <w:pPr>
              <w:pStyle w:val="DokTabellentext"/>
            </w:pPr>
            <w:r w:rsidRPr="00DA3997">
              <w:t>FALSE</w:t>
            </w:r>
          </w:p>
        </w:tc>
        <w:tc>
          <w:tcPr>
            <w:tcW w:w="1040" w:type="dxa"/>
            <w:noWrap/>
            <w:hideMark/>
          </w:tcPr>
          <w:p w14:paraId="5CC2022B" w14:textId="77777777" w:rsidR="00BA6F4B" w:rsidRPr="00DA3997" w:rsidRDefault="00BA6F4B" w:rsidP="00BE6F82">
            <w:pPr>
              <w:pStyle w:val="DokTabellentext"/>
            </w:pPr>
            <w:r w:rsidRPr="00DA3997">
              <w:t>rbcLa</w:t>
            </w:r>
          </w:p>
        </w:tc>
      </w:tr>
      <w:tr w:rsidR="00BA6F4B" w:rsidRPr="00DA3997" w14:paraId="58BD247F" w14:textId="77777777" w:rsidTr="00BE6F82">
        <w:trPr>
          <w:trHeight w:val="290"/>
        </w:trPr>
        <w:tc>
          <w:tcPr>
            <w:tcW w:w="1380" w:type="dxa"/>
            <w:noWrap/>
            <w:hideMark/>
          </w:tcPr>
          <w:p w14:paraId="5D8600BA" w14:textId="77777777" w:rsidR="00BA6F4B" w:rsidRPr="00DA3997" w:rsidRDefault="00BA6F4B" w:rsidP="00BE6F82">
            <w:pPr>
              <w:pStyle w:val="DokTabellentext"/>
            </w:pPr>
            <w:r w:rsidRPr="00DA3997">
              <w:t>SWFRG036-19</w:t>
            </w:r>
          </w:p>
        </w:tc>
        <w:tc>
          <w:tcPr>
            <w:tcW w:w="1480" w:type="dxa"/>
            <w:noWrap/>
            <w:hideMark/>
          </w:tcPr>
          <w:p w14:paraId="78D6BA4E" w14:textId="77777777" w:rsidR="00BA6F4B" w:rsidRPr="00DA3997" w:rsidRDefault="00BA6F4B" w:rsidP="00BE6F82">
            <w:pPr>
              <w:pStyle w:val="DokTabellentext"/>
            </w:pPr>
            <w:r w:rsidRPr="00DA3997">
              <w:t>Fabaceae</w:t>
            </w:r>
          </w:p>
        </w:tc>
        <w:tc>
          <w:tcPr>
            <w:tcW w:w="2260" w:type="dxa"/>
            <w:noWrap/>
            <w:hideMark/>
          </w:tcPr>
          <w:p w14:paraId="60B64143"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14:paraId="4AF29C27" w14:textId="77777777" w:rsidR="00BA6F4B" w:rsidRPr="00DA3997" w:rsidRDefault="00BA6F4B" w:rsidP="00BE6F82">
            <w:pPr>
              <w:pStyle w:val="DokTabellentext"/>
            </w:pPr>
            <w:r w:rsidRPr="00DA3997">
              <w:t>PLKEN314-11</w:t>
            </w:r>
          </w:p>
        </w:tc>
        <w:tc>
          <w:tcPr>
            <w:tcW w:w="1160" w:type="dxa"/>
            <w:noWrap/>
            <w:hideMark/>
          </w:tcPr>
          <w:p w14:paraId="585D64D3" w14:textId="77777777" w:rsidR="00BA6F4B" w:rsidRPr="00DA3997" w:rsidRDefault="00BA6F4B" w:rsidP="00BE6F82">
            <w:pPr>
              <w:pStyle w:val="DokTabellentext"/>
            </w:pPr>
            <w:r w:rsidRPr="00DA3997">
              <w:t>Fabaceae</w:t>
            </w:r>
          </w:p>
        </w:tc>
        <w:tc>
          <w:tcPr>
            <w:tcW w:w="2660" w:type="dxa"/>
            <w:noWrap/>
            <w:hideMark/>
          </w:tcPr>
          <w:p w14:paraId="11F1D8A2"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14:paraId="06107A80" w14:textId="77777777" w:rsidR="00BA6F4B" w:rsidRPr="00DA3997" w:rsidRDefault="00BA6F4B" w:rsidP="00BE6F82">
            <w:pPr>
              <w:pStyle w:val="DokTabellentext"/>
            </w:pPr>
            <w:r w:rsidRPr="00DA3997">
              <w:t>99.8</w:t>
            </w:r>
          </w:p>
        </w:tc>
        <w:tc>
          <w:tcPr>
            <w:tcW w:w="700" w:type="dxa"/>
            <w:noWrap/>
            <w:hideMark/>
          </w:tcPr>
          <w:p w14:paraId="41382417" w14:textId="77777777" w:rsidR="00BA6F4B" w:rsidRPr="00DA3997" w:rsidRDefault="00BA6F4B" w:rsidP="00BE6F82">
            <w:pPr>
              <w:pStyle w:val="DokTabellentext"/>
            </w:pPr>
            <w:r w:rsidRPr="00DA3997">
              <w:t>933</w:t>
            </w:r>
          </w:p>
        </w:tc>
        <w:tc>
          <w:tcPr>
            <w:tcW w:w="780" w:type="dxa"/>
            <w:noWrap/>
            <w:hideMark/>
          </w:tcPr>
          <w:p w14:paraId="21CD6AE9" w14:textId="77777777" w:rsidR="00BA6F4B" w:rsidRPr="00DA3997" w:rsidRDefault="00BA6F4B" w:rsidP="00BE6F82">
            <w:pPr>
              <w:pStyle w:val="DokTabellentext"/>
            </w:pPr>
            <w:r w:rsidRPr="00DA3997">
              <w:t>FALSE</w:t>
            </w:r>
          </w:p>
        </w:tc>
        <w:tc>
          <w:tcPr>
            <w:tcW w:w="1040" w:type="dxa"/>
            <w:noWrap/>
            <w:hideMark/>
          </w:tcPr>
          <w:p w14:paraId="608B3D57" w14:textId="77777777" w:rsidR="00BA6F4B" w:rsidRPr="00DA3997" w:rsidRDefault="00BA6F4B" w:rsidP="00BE6F82">
            <w:pPr>
              <w:pStyle w:val="DokTabellentext"/>
            </w:pPr>
            <w:r w:rsidRPr="00DA3997">
              <w:t>rbcLa</w:t>
            </w:r>
          </w:p>
        </w:tc>
      </w:tr>
      <w:tr w:rsidR="00BA6F4B" w:rsidRPr="00DA3997" w14:paraId="0C76264E" w14:textId="77777777" w:rsidTr="00BE6F82">
        <w:trPr>
          <w:trHeight w:val="290"/>
        </w:trPr>
        <w:tc>
          <w:tcPr>
            <w:tcW w:w="1380" w:type="dxa"/>
            <w:noWrap/>
            <w:hideMark/>
          </w:tcPr>
          <w:p w14:paraId="6B2DF992" w14:textId="77777777" w:rsidR="00BA6F4B" w:rsidRPr="00DA3997" w:rsidRDefault="00BA6F4B" w:rsidP="00BE6F82">
            <w:pPr>
              <w:pStyle w:val="DokTabellentext"/>
            </w:pPr>
            <w:r w:rsidRPr="00DA3997">
              <w:t>SWFRG036-19</w:t>
            </w:r>
          </w:p>
        </w:tc>
        <w:tc>
          <w:tcPr>
            <w:tcW w:w="1480" w:type="dxa"/>
            <w:noWrap/>
            <w:hideMark/>
          </w:tcPr>
          <w:p w14:paraId="5DCC4348" w14:textId="77777777" w:rsidR="00BA6F4B" w:rsidRPr="00DA3997" w:rsidRDefault="00BA6F4B" w:rsidP="00BE6F82">
            <w:pPr>
              <w:pStyle w:val="DokTabellentext"/>
            </w:pPr>
            <w:r w:rsidRPr="00DA3997">
              <w:t>Fabaceae</w:t>
            </w:r>
          </w:p>
        </w:tc>
        <w:tc>
          <w:tcPr>
            <w:tcW w:w="2260" w:type="dxa"/>
            <w:noWrap/>
            <w:hideMark/>
          </w:tcPr>
          <w:p w14:paraId="003E1B12"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14:paraId="69A122F4" w14:textId="77777777" w:rsidR="00BA6F4B" w:rsidRPr="00DA3997" w:rsidRDefault="00BA6F4B" w:rsidP="00BE6F82">
            <w:pPr>
              <w:pStyle w:val="DokTabellentext"/>
            </w:pPr>
            <w:r w:rsidRPr="00DA3997">
              <w:t>PLKEN099-10</w:t>
            </w:r>
          </w:p>
        </w:tc>
        <w:tc>
          <w:tcPr>
            <w:tcW w:w="1160" w:type="dxa"/>
            <w:noWrap/>
            <w:hideMark/>
          </w:tcPr>
          <w:p w14:paraId="65C6EB4B" w14:textId="77777777" w:rsidR="00BA6F4B" w:rsidRPr="00DA3997" w:rsidRDefault="00BA6F4B" w:rsidP="00BE6F82">
            <w:pPr>
              <w:pStyle w:val="DokTabellentext"/>
            </w:pPr>
            <w:r w:rsidRPr="00DA3997">
              <w:t>Fabaceae</w:t>
            </w:r>
          </w:p>
        </w:tc>
        <w:tc>
          <w:tcPr>
            <w:tcW w:w="2660" w:type="dxa"/>
            <w:noWrap/>
            <w:hideMark/>
          </w:tcPr>
          <w:p w14:paraId="1B3D7FC1"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14:paraId="215ACAFC" w14:textId="77777777" w:rsidR="00BA6F4B" w:rsidRPr="00DA3997" w:rsidRDefault="00BA6F4B" w:rsidP="00BE6F82">
            <w:pPr>
              <w:pStyle w:val="DokTabellentext"/>
            </w:pPr>
            <w:r w:rsidRPr="00DA3997">
              <w:t>99.8</w:t>
            </w:r>
          </w:p>
        </w:tc>
        <w:tc>
          <w:tcPr>
            <w:tcW w:w="700" w:type="dxa"/>
            <w:noWrap/>
            <w:hideMark/>
          </w:tcPr>
          <w:p w14:paraId="3329DE0B" w14:textId="77777777" w:rsidR="00BA6F4B" w:rsidRPr="00DA3997" w:rsidRDefault="00BA6F4B" w:rsidP="00BE6F82">
            <w:pPr>
              <w:pStyle w:val="DokTabellentext"/>
            </w:pPr>
            <w:r w:rsidRPr="00DA3997">
              <w:t>933</w:t>
            </w:r>
          </w:p>
        </w:tc>
        <w:tc>
          <w:tcPr>
            <w:tcW w:w="780" w:type="dxa"/>
            <w:noWrap/>
            <w:hideMark/>
          </w:tcPr>
          <w:p w14:paraId="6838242F" w14:textId="77777777" w:rsidR="00BA6F4B" w:rsidRPr="00DA3997" w:rsidRDefault="00BA6F4B" w:rsidP="00BE6F82">
            <w:pPr>
              <w:pStyle w:val="DokTabellentext"/>
            </w:pPr>
            <w:r w:rsidRPr="00DA3997">
              <w:t>FALSE</w:t>
            </w:r>
          </w:p>
        </w:tc>
        <w:tc>
          <w:tcPr>
            <w:tcW w:w="1040" w:type="dxa"/>
            <w:noWrap/>
            <w:hideMark/>
          </w:tcPr>
          <w:p w14:paraId="4CD11742" w14:textId="77777777" w:rsidR="00BA6F4B" w:rsidRPr="00DA3997" w:rsidRDefault="00BA6F4B" w:rsidP="00BE6F82">
            <w:pPr>
              <w:pStyle w:val="DokTabellentext"/>
            </w:pPr>
            <w:r w:rsidRPr="00DA3997">
              <w:t>rbcLa</w:t>
            </w:r>
          </w:p>
        </w:tc>
      </w:tr>
      <w:tr w:rsidR="00BA6F4B" w:rsidRPr="00DA3997" w14:paraId="0896C0E9" w14:textId="77777777" w:rsidTr="00BE6F82">
        <w:trPr>
          <w:trHeight w:val="290"/>
        </w:trPr>
        <w:tc>
          <w:tcPr>
            <w:tcW w:w="1380" w:type="dxa"/>
            <w:noWrap/>
            <w:hideMark/>
          </w:tcPr>
          <w:p w14:paraId="2BA84452" w14:textId="77777777" w:rsidR="00BA6F4B" w:rsidRPr="00DA3997" w:rsidRDefault="00BA6F4B" w:rsidP="00BE6F82">
            <w:pPr>
              <w:pStyle w:val="DokTabellentext"/>
            </w:pPr>
            <w:r w:rsidRPr="00DA3997">
              <w:t>SWFRG037-19</w:t>
            </w:r>
          </w:p>
        </w:tc>
        <w:tc>
          <w:tcPr>
            <w:tcW w:w="1480" w:type="dxa"/>
            <w:noWrap/>
            <w:hideMark/>
          </w:tcPr>
          <w:p w14:paraId="7151CA4A" w14:textId="77777777" w:rsidR="00BA6F4B" w:rsidRPr="00DA3997" w:rsidRDefault="00BA6F4B" w:rsidP="00BE6F82">
            <w:pPr>
              <w:pStyle w:val="DokTabellentext"/>
            </w:pPr>
            <w:r w:rsidRPr="00DA3997">
              <w:t>Fabaceae</w:t>
            </w:r>
          </w:p>
        </w:tc>
        <w:tc>
          <w:tcPr>
            <w:tcW w:w="2260" w:type="dxa"/>
            <w:noWrap/>
            <w:hideMark/>
          </w:tcPr>
          <w:p w14:paraId="69CA642E" w14:textId="77777777"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1560" w:type="dxa"/>
            <w:noWrap/>
            <w:hideMark/>
          </w:tcPr>
          <w:p w14:paraId="147216C0" w14:textId="77777777" w:rsidR="00BA6F4B" w:rsidRPr="00DA3997" w:rsidRDefault="00BA6F4B" w:rsidP="00BE6F82">
            <w:pPr>
              <w:pStyle w:val="DokTabellentext"/>
            </w:pPr>
            <w:r w:rsidRPr="00DA3997">
              <w:t>SWFRG022-19</w:t>
            </w:r>
          </w:p>
        </w:tc>
        <w:tc>
          <w:tcPr>
            <w:tcW w:w="1160" w:type="dxa"/>
            <w:noWrap/>
            <w:hideMark/>
          </w:tcPr>
          <w:p w14:paraId="77DF75A6" w14:textId="77777777" w:rsidR="00BA6F4B" w:rsidRPr="00DA3997" w:rsidRDefault="00BA6F4B" w:rsidP="00BE6F82">
            <w:pPr>
              <w:pStyle w:val="DokTabellentext"/>
            </w:pPr>
            <w:r w:rsidRPr="00DA3997">
              <w:t>Fabaceae</w:t>
            </w:r>
          </w:p>
        </w:tc>
        <w:tc>
          <w:tcPr>
            <w:tcW w:w="2660" w:type="dxa"/>
            <w:noWrap/>
            <w:hideMark/>
          </w:tcPr>
          <w:p w14:paraId="52B16075" w14:textId="77777777"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640" w:type="dxa"/>
            <w:noWrap/>
            <w:hideMark/>
          </w:tcPr>
          <w:p w14:paraId="79CE4BC8" w14:textId="77777777" w:rsidR="00BA6F4B" w:rsidRPr="00DA3997" w:rsidRDefault="00BA6F4B" w:rsidP="00BE6F82">
            <w:pPr>
              <w:pStyle w:val="DokTabellentext"/>
            </w:pPr>
            <w:r w:rsidRPr="00DA3997">
              <w:t>99.81</w:t>
            </w:r>
          </w:p>
        </w:tc>
        <w:tc>
          <w:tcPr>
            <w:tcW w:w="700" w:type="dxa"/>
            <w:noWrap/>
            <w:hideMark/>
          </w:tcPr>
          <w:p w14:paraId="7A3E2B58" w14:textId="77777777" w:rsidR="00BA6F4B" w:rsidRPr="00DA3997" w:rsidRDefault="00BA6F4B" w:rsidP="00BE6F82">
            <w:pPr>
              <w:pStyle w:val="DokTabellentext"/>
            </w:pPr>
            <w:r w:rsidRPr="00DA3997">
              <w:t>957</w:t>
            </w:r>
          </w:p>
        </w:tc>
        <w:tc>
          <w:tcPr>
            <w:tcW w:w="780" w:type="dxa"/>
            <w:noWrap/>
            <w:hideMark/>
          </w:tcPr>
          <w:p w14:paraId="3E11BA31" w14:textId="77777777" w:rsidR="00BA6F4B" w:rsidRPr="00DA3997" w:rsidRDefault="00BA6F4B" w:rsidP="00BE6F82">
            <w:pPr>
              <w:pStyle w:val="DokTabellentext"/>
            </w:pPr>
            <w:r w:rsidRPr="00DA3997">
              <w:t>TRUE</w:t>
            </w:r>
          </w:p>
        </w:tc>
        <w:tc>
          <w:tcPr>
            <w:tcW w:w="1040" w:type="dxa"/>
            <w:noWrap/>
            <w:hideMark/>
          </w:tcPr>
          <w:p w14:paraId="4920C0F1" w14:textId="77777777" w:rsidR="00BA6F4B" w:rsidRPr="00DA3997" w:rsidRDefault="00BA6F4B" w:rsidP="00BE6F82">
            <w:pPr>
              <w:pStyle w:val="DokTabellentext"/>
            </w:pPr>
            <w:r w:rsidRPr="00DA3997">
              <w:t>rbcLa</w:t>
            </w:r>
          </w:p>
        </w:tc>
      </w:tr>
      <w:tr w:rsidR="00BA6F4B" w:rsidRPr="00DA3997" w14:paraId="722EA80A" w14:textId="77777777" w:rsidTr="00BE6F82">
        <w:trPr>
          <w:trHeight w:val="290"/>
        </w:trPr>
        <w:tc>
          <w:tcPr>
            <w:tcW w:w="1380" w:type="dxa"/>
            <w:noWrap/>
            <w:hideMark/>
          </w:tcPr>
          <w:p w14:paraId="1A735894" w14:textId="77777777" w:rsidR="00BA6F4B" w:rsidRPr="00DA3997" w:rsidRDefault="00BA6F4B" w:rsidP="00BE6F82">
            <w:pPr>
              <w:pStyle w:val="DokTabellentext"/>
            </w:pPr>
            <w:r w:rsidRPr="00DA3997">
              <w:t>SWFRG038-19</w:t>
            </w:r>
          </w:p>
        </w:tc>
        <w:tc>
          <w:tcPr>
            <w:tcW w:w="1480" w:type="dxa"/>
            <w:noWrap/>
            <w:hideMark/>
          </w:tcPr>
          <w:p w14:paraId="5619E681" w14:textId="77777777" w:rsidR="00BA6F4B" w:rsidRPr="00DA3997" w:rsidRDefault="00BA6F4B" w:rsidP="00BE6F82">
            <w:pPr>
              <w:pStyle w:val="DokTabellentext"/>
            </w:pPr>
            <w:r w:rsidRPr="00DA3997">
              <w:t>Fabaceae</w:t>
            </w:r>
          </w:p>
        </w:tc>
        <w:tc>
          <w:tcPr>
            <w:tcW w:w="2260" w:type="dxa"/>
            <w:noWrap/>
            <w:hideMark/>
          </w:tcPr>
          <w:p w14:paraId="3AACBA4E" w14:textId="77777777"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1560" w:type="dxa"/>
            <w:noWrap/>
            <w:hideMark/>
          </w:tcPr>
          <w:p w14:paraId="0F741B34" w14:textId="77777777" w:rsidR="00BA6F4B" w:rsidRPr="00DA3997" w:rsidRDefault="00BA6F4B" w:rsidP="00BE6F82">
            <w:pPr>
              <w:pStyle w:val="DokTabellentext"/>
            </w:pPr>
            <w:r w:rsidRPr="00DA3997">
              <w:t>KSR118-07</w:t>
            </w:r>
          </w:p>
        </w:tc>
        <w:tc>
          <w:tcPr>
            <w:tcW w:w="1160" w:type="dxa"/>
            <w:noWrap/>
            <w:hideMark/>
          </w:tcPr>
          <w:p w14:paraId="74445DB3" w14:textId="77777777" w:rsidR="00BA6F4B" w:rsidRPr="00DA3997" w:rsidRDefault="00BA6F4B" w:rsidP="00BE6F82">
            <w:pPr>
              <w:pStyle w:val="DokTabellentext"/>
            </w:pPr>
            <w:r w:rsidRPr="00DA3997">
              <w:t>Fabaceae</w:t>
            </w:r>
          </w:p>
        </w:tc>
        <w:tc>
          <w:tcPr>
            <w:tcW w:w="2660" w:type="dxa"/>
            <w:noWrap/>
            <w:hideMark/>
          </w:tcPr>
          <w:p w14:paraId="7DCB84A0" w14:textId="77777777"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640" w:type="dxa"/>
            <w:noWrap/>
            <w:hideMark/>
          </w:tcPr>
          <w:p w14:paraId="03ABDDD9" w14:textId="77777777" w:rsidR="00BA6F4B" w:rsidRPr="00DA3997" w:rsidRDefault="00BA6F4B" w:rsidP="00BE6F82">
            <w:pPr>
              <w:pStyle w:val="DokTabellentext"/>
            </w:pPr>
            <w:r w:rsidRPr="00DA3997">
              <w:t>99.44</w:t>
            </w:r>
          </w:p>
        </w:tc>
        <w:tc>
          <w:tcPr>
            <w:tcW w:w="700" w:type="dxa"/>
            <w:noWrap/>
            <w:hideMark/>
          </w:tcPr>
          <w:p w14:paraId="736A7AB6" w14:textId="77777777" w:rsidR="00BA6F4B" w:rsidRPr="00DA3997" w:rsidRDefault="00BA6F4B" w:rsidP="00BE6F82">
            <w:pPr>
              <w:pStyle w:val="DokTabellentext"/>
            </w:pPr>
            <w:r w:rsidRPr="00DA3997">
              <w:t>977</w:t>
            </w:r>
          </w:p>
        </w:tc>
        <w:tc>
          <w:tcPr>
            <w:tcW w:w="780" w:type="dxa"/>
            <w:noWrap/>
            <w:hideMark/>
          </w:tcPr>
          <w:p w14:paraId="56F290C0" w14:textId="77777777" w:rsidR="00BA6F4B" w:rsidRPr="00DA3997" w:rsidRDefault="00BA6F4B" w:rsidP="00BE6F82">
            <w:pPr>
              <w:pStyle w:val="DokTabellentext"/>
            </w:pPr>
            <w:r w:rsidRPr="00DA3997">
              <w:t>TRUE</w:t>
            </w:r>
          </w:p>
        </w:tc>
        <w:tc>
          <w:tcPr>
            <w:tcW w:w="1040" w:type="dxa"/>
            <w:noWrap/>
            <w:hideMark/>
          </w:tcPr>
          <w:p w14:paraId="32A800AC" w14:textId="77777777" w:rsidR="00BA6F4B" w:rsidRPr="00DA3997" w:rsidRDefault="00BA6F4B" w:rsidP="00BE6F82">
            <w:pPr>
              <w:pStyle w:val="DokTabellentext"/>
            </w:pPr>
            <w:r w:rsidRPr="00DA3997">
              <w:t>rbcLa</w:t>
            </w:r>
          </w:p>
        </w:tc>
      </w:tr>
      <w:tr w:rsidR="00BA6F4B" w:rsidRPr="00DA3997" w14:paraId="3512DE39" w14:textId="77777777" w:rsidTr="00BE6F82">
        <w:trPr>
          <w:trHeight w:val="290"/>
        </w:trPr>
        <w:tc>
          <w:tcPr>
            <w:tcW w:w="1380" w:type="dxa"/>
            <w:noWrap/>
            <w:hideMark/>
          </w:tcPr>
          <w:p w14:paraId="02F17482" w14:textId="77777777" w:rsidR="00BA6F4B" w:rsidRPr="00DA3997" w:rsidRDefault="00BA6F4B" w:rsidP="00BE6F82">
            <w:pPr>
              <w:pStyle w:val="DokTabellentext"/>
            </w:pPr>
            <w:r w:rsidRPr="00DA3997">
              <w:t>SWFRG039-19</w:t>
            </w:r>
          </w:p>
        </w:tc>
        <w:tc>
          <w:tcPr>
            <w:tcW w:w="1480" w:type="dxa"/>
            <w:noWrap/>
            <w:hideMark/>
          </w:tcPr>
          <w:p w14:paraId="040F4FDC" w14:textId="77777777" w:rsidR="00BA6F4B" w:rsidRPr="00DA3997" w:rsidRDefault="00BA6F4B" w:rsidP="00BE6F82">
            <w:pPr>
              <w:pStyle w:val="DokTabellentext"/>
            </w:pPr>
            <w:r w:rsidRPr="00DA3997">
              <w:t>Fabaceae</w:t>
            </w:r>
          </w:p>
        </w:tc>
        <w:tc>
          <w:tcPr>
            <w:tcW w:w="2260" w:type="dxa"/>
            <w:noWrap/>
            <w:hideMark/>
          </w:tcPr>
          <w:p w14:paraId="5A7759FA"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14:paraId="2FC3BF5A" w14:textId="77777777" w:rsidR="00BA6F4B" w:rsidRPr="00DA3997" w:rsidRDefault="00BA6F4B" w:rsidP="00BE6F82">
            <w:pPr>
              <w:pStyle w:val="DokTabellentext"/>
            </w:pPr>
            <w:r w:rsidRPr="00DA3997">
              <w:t>SDP650024-17</w:t>
            </w:r>
          </w:p>
        </w:tc>
        <w:tc>
          <w:tcPr>
            <w:tcW w:w="1160" w:type="dxa"/>
            <w:noWrap/>
            <w:hideMark/>
          </w:tcPr>
          <w:p w14:paraId="0390ADB3" w14:textId="77777777" w:rsidR="00BA6F4B" w:rsidRPr="00DA3997" w:rsidRDefault="00BA6F4B" w:rsidP="00BE6F82">
            <w:pPr>
              <w:pStyle w:val="DokTabellentext"/>
            </w:pPr>
            <w:r w:rsidRPr="00DA3997">
              <w:t>Fabaceae</w:t>
            </w:r>
          </w:p>
        </w:tc>
        <w:tc>
          <w:tcPr>
            <w:tcW w:w="2660" w:type="dxa"/>
            <w:noWrap/>
            <w:hideMark/>
          </w:tcPr>
          <w:p w14:paraId="606462E0"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640" w:type="dxa"/>
            <w:noWrap/>
            <w:hideMark/>
          </w:tcPr>
          <w:p w14:paraId="063203B8" w14:textId="77777777" w:rsidR="00BA6F4B" w:rsidRPr="00DA3997" w:rsidRDefault="00BA6F4B" w:rsidP="00BE6F82">
            <w:pPr>
              <w:pStyle w:val="DokTabellentext"/>
            </w:pPr>
            <w:r w:rsidRPr="00DA3997">
              <w:t>98.89</w:t>
            </w:r>
          </w:p>
        </w:tc>
        <w:tc>
          <w:tcPr>
            <w:tcW w:w="700" w:type="dxa"/>
            <w:noWrap/>
            <w:hideMark/>
          </w:tcPr>
          <w:p w14:paraId="47C5633D" w14:textId="77777777" w:rsidR="00BA6F4B" w:rsidRPr="00DA3997" w:rsidRDefault="00BA6F4B" w:rsidP="00BE6F82">
            <w:pPr>
              <w:pStyle w:val="DokTabellentext"/>
            </w:pPr>
            <w:r w:rsidRPr="00DA3997">
              <w:t>957</w:t>
            </w:r>
          </w:p>
        </w:tc>
        <w:tc>
          <w:tcPr>
            <w:tcW w:w="780" w:type="dxa"/>
            <w:noWrap/>
            <w:hideMark/>
          </w:tcPr>
          <w:p w14:paraId="7A7CFA3E" w14:textId="77777777" w:rsidR="00BA6F4B" w:rsidRPr="00DA3997" w:rsidRDefault="00BA6F4B" w:rsidP="00BE6F82">
            <w:pPr>
              <w:pStyle w:val="DokTabellentext"/>
            </w:pPr>
            <w:r w:rsidRPr="00DA3997">
              <w:t>TRUE</w:t>
            </w:r>
          </w:p>
        </w:tc>
        <w:tc>
          <w:tcPr>
            <w:tcW w:w="1040" w:type="dxa"/>
            <w:noWrap/>
            <w:hideMark/>
          </w:tcPr>
          <w:p w14:paraId="2799099F" w14:textId="77777777" w:rsidR="00BA6F4B" w:rsidRPr="00DA3997" w:rsidRDefault="00BA6F4B" w:rsidP="00BE6F82">
            <w:pPr>
              <w:pStyle w:val="DokTabellentext"/>
            </w:pPr>
            <w:r w:rsidRPr="00DA3997">
              <w:t>rbcLa</w:t>
            </w:r>
          </w:p>
        </w:tc>
      </w:tr>
      <w:tr w:rsidR="00BA6F4B" w:rsidRPr="00DA3997" w14:paraId="4A5A22AE" w14:textId="77777777" w:rsidTr="00BE6F82">
        <w:trPr>
          <w:trHeight w:val="290"/>
        </w:trPr>
        <w:tc>
          <w:tcPr>
            <w:tcW w:w="1380" w:type="dxa"/>
            <w:noWrap/>
            <w:hideMark/>
          </w:tcPr>
          <w:p w14:paraId="2FE3F2CC" w14:textId="77777777" w:rsidR="00BA6F4B" w:rsidRPr="00DA3997" w:rsidRDefault="00BA6F4B" w:rsidP="00BE6F82">
            <w:pPr>
              <w:pStyle w:val="DokTabellentext"/>
            </w:pPr>
            <w:r w:rsidRPr="00DA3997">
              <w:lastRenderedPageBreak/>
              <w:t>SWFRG039-19</w:t>
            </w:r>
          </w:p>
        </w:tc>
        <w:tc>
          <w:tcPr>
            <w:tcW w:w="1480" w:type="dxa"/>
            <w:noWrap/>
            <w:hideMark/>
          </w:tcPr>
          <w:p w14:paraId="56E63787" w14:textId="77777777" w:rsidR="00BA6F4B" w:rsidRPr="00DA3997" w:rsidRDefault="00BA6F4B" w:rsidP="00BE6F82">
            <w:pPr>
              <w:pStyle w:val="DokTabellentext"/>
            </w:pPr>
            <w:r w:rsidRPr="00DA3997">
              <w:t>Fabaceae</w:t>
            </w:r>
          </w:p>
        </w:tc>
        <w:tc>
          <w:tcPr>
            <w:tcW w:w="2260" w:type="dxa"/>
            <w:noWrap/>
            <w:hideMark/>
          </w:tcPr>
          <w:p w14:paraId="58ED1174"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14:paraId="19C3800F" w14:textId="77777777" w:rsidR="00BA6F4B" w:rsidRPr="00DA3997" w:rsidRDefault="00BA6F4B" w:rsidP="00BE6F82">
            <w:pPr>
              <w:pStyle w:val="DokTabellentext"/>
            </w:pPr>
            <w:r w:rsidRPr="00DA3997">
              <w:t>SDP650011-17</w:t>
            </w:r>
          </w:p>
        </w:tc>
        <w:tc>
          <w:tcPr>
            <w:tcW w:w="1160" w:type="dxa"/>
            <w:noWrap/>
            <w:hideMark/>
          </w:tcPr>
          <w:p w14:paraId="7C148F05" w14:textId="77777777" w:rsidR="00BA6F4B" w:rsidRPr="00DA3997" w:rsidRDefault="00BA6F4B" w:rsidP="00BE6F82">
            <w:pPr>
              <w:pStyle w:val="DokTabellentext"/>
            </w:pPr>
            <w:r w:rsidRPr="00DA3997">
              <w:t>Fabaceae</w:t>
            </w:r>
          </w:p>
        </w:tc>
        <w:tc>
          <w:tcPr>
            <w:tcW w:w="2660" w:type="dxa"/>
            <w:noWrap/>
            <w:hideMark/>
          </w:tcPr>
          <w:p w14:paraId="3BBFAF46"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640" w:type="dxa"/>
            <w:noWrap/>
            <w:hideMark/>
          </w:tcPr>
          <w:p w14:paraId="43B3DF08" w14:textId="77777777" w:rsidR="00BA6F4B" w:rsidRPr="00DA3997" w:rsidRDefault="00BA6F4B" w:rsidP="00BE6F82">
            <w:pPr>
              <w:pStyle w:val="DokTabellentext"/>
            </w:pPr>
            <w:r w:rsidRPr="00DA3997">
              <w:t>98.89</w:t>
            </w:r>
          </w:p>
        </w:tc>
        <w:tc>
          <w:tcPr>
            <w:tcW w:w="700" w:type="dxa"/>
            <w:noWrap/>
            <w:hideMark/>
          </w:tcPr>
          <w:p w14:paraId="667FFE23" w14:textId="77777777" w:rsidR="00BA6F4B" w:rsidRPr="00DA3997" w:rsidRDefault="00BA6F4B" w:rsidP="00BE6F82">
            <w:pPr>
              <w:pStyle w:val="DokTabellentext"/>
            </w:pPr>
            <w:r w:rsidRPr="00DA3997">
              <w:t>957</w:t>
            </w:r>
          </w:p>
        </w:tc>
        <w:tc>
          <w:tcPr>
            <w:tcW w:w="780" w:type="dxa"/>
            <w:noWrap/>
            <w:hideMark/>
          </w:tcPr>
          <w:p w14:paraId="57456273" w14:textId="77777777" w:rsidR="00BA6F4B" w:rsidRPr="00DA3997" w:rsidRDefault="00BA6F4B" w:rsidP="00BE6F82">
            <w:pPr>
              <w:pStyle w:val="DokTabellentext"/>
            </w:pPr>
            <w:r w:rsidRPr="00DA3997">
              <w:t>TRUE</w:t>
            </w:r>
          </w:p>
        </w:tc>
        <w:tc>
          <w:tcPr>
            <w:tcW w:w="1040" w:type="dxa"/>
            <w:noWrap/>
            <w:hideMark/>
          </w:tcPr>
          <w:p w14:paraId="1BDEB889" w14:textId="77777777" w:rsidR="00BA6F4B" w:rsidRPr="00DA3997" w:rsidRDefault="00BA6F4B" w:rsidP="00BE6F82">
            <w:pPr>
              <w:pStyle w:val="DokTabellentext"/>
            </w:pPr>
            <w:r w:rsidRPr="00DA3997">
              <w:t>rbcLa</w:t>
            </w:r>
          </w:p>
        </w:tc>
      </w:tr>
      <w:tr w:rsidR="00BA6F4B" w:rsidRPr="00DA3997" w14:paraId="1B2F2D9D" w14:textId="77777777" w:rsidTr="00BE6F82">
        <w:trPr>
          <w:trHeight w:val="290"/>
        </w:trPr>
        <w:tc>
          <w:tcPr>
            <w:tcW w:w="1380" w:type="dxa"/>
            <w:noWrap/>
            <w:hideMark/>
          </w:tcPr>
          <w:p w14:paraId="7EF14EEA" w14:textId="77777777" w:rsidR="00BA6F4B" w:rsidRPr="00DA3997" w:rsidRDefault="00BA6F4B" w:rsidP="00BE6F82">
            <w:pPr>
              <w:pStyle w:val="DokTabellentext"/>
            </w:pPr>
            <w:r w:rsidRPr="00DA3997">
              <w:t>SWFRG040-19</w:t>
            </w:r>
          </w:p>
        </w:tc>
        <w:tc>
          <w:tcPr>
            <w:tcW w:w="1480" w:type="dxa"/>
            <w:noWrap/>
            <w:hideMark/>
          </w:tcPr>
          <w:p w14:paraId="0A6D61D2" w14:textId="77777777" w:rsidR="00BA6F4B" w:rsidRPr="00DA3997" w:rsidRDefault="00BA6F4B" w:rsidP="00BE6F82">
            <w:pPr>
              <w:pStyle w:val="DokTabellentext"/>
            </w:pPr>
            <w:r w:rsidRPr="00DA3997">
              <w:t>Fabaceae</w:t>
            </w:r>
          </w:p>
        </w:tc>
        <w:tc>
          <w:tcPr>
            <w:tcW w:w="2260" w:type="dxa"/>
            <w:noWrap/>
            <w:hideMark/>
          </w:tcPr>
          <w:p w14:paraId="214E5DAD"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14:paraId="566C8C04" w14:textId="77777777" w:rsidR="00BA6F4B" w:rsidRPr="00DA3997" w:rsidRDefault="00BA6F4B" w:rsidP="00BE6F82">
            <w:pPr>
              <w:pStyle w:val="DokTabellentext"/>
            </w:pPr>
            <w:r w:rsidRPr="00DA3997">
              <w:t>SDP650024-17</w:t>
            </w:r>
          </w:p>
        </w:tc>
        <w:tc>
          <w:tcPr>
            <w:tcW w:w="1160" w:type="dxa"/>
            <w:noWrap/>
            <w:hideMark/>
          </w:tcPr>
          <w:p w14:paraId="1D444AF3" w14:textId="77777777" w:rsidR="00BA6F4B" w:rsidRPr="00DA3997" w:rsidRDefault="00BA6F4B" w:rsidP="00BE6F82">
            <w:pPr>
              <w:pStyle w:val="DokTabellentext"/>
            </w:pPr>
            <w:r w:rsidRPr="00DA3997">
              <w:t>Fabaceae</w:t>
            </w:r>
          </w:p>
        </w:tc>
        <w:tc>
          <w:tcPr>
            <w:tcW w:w="2660" w:type="dxa"/>
            <w:noWrap/>
            <w:hideMark/>
          </w:tcPr>
          <w:p w14:paraId="5FFC096B"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640" w:type="dxa"/>
            <w:noWrap/>
            <w:hideMark/>
          </w:tcPr>
          <w:p w14:paraId="6302301A" w14:textId="77777777" w:rsidR="00BA6F4B" w:rsidRPr="00DA3997" w:rsidRDefault="00BA6F4B" w:rsidP="00BE6F82">
            <w:pPr>
              <w:pStyle w:val="DokTabellentext"/>
            </w:pPr>
            <w:r w:rsidRPr="00DA3997">
              <w:t>99.8</w:t>
            </w:r>
          </w:p>
        </w:tc>
        <w:tc>
          <w:tcPr>
            <w:tcW w:w="700" w:type="dxa"/>
            <w:noWrap/>
            <w:hideMark/>
          </w:tcPr>
          <w:p w14:paraId="65FC344D" w14:textId="77777777" w:rsidR="00BA6F4B" w:rsidRPr="00DA3997" w:rsidRDefault="00BA6F4B" w:rsidP="00BE6F82">
            <w:pPr>
              <w:pStyle w:val="DokTabellentext"/>
            </w:pPr>
            <w:r w:rsidRPr="00DA3997">
              <w:t>902</w:t>
            </w:r>
          </w:p>
        </w:tc>
        <w:tc>
          <w:tcPr>
            <w:tcW w:w="780" w:type="dxa"/>
            <w:noWrap/>
            <w:hideMark/>
          </w:tcPr>
          <w:p w14:paraId="176F6C88" w14:textId="77777777" w:rsidR="00BA6F4B" w:rsidRPr="00DA3997" w:rsidRDefault="00BA6F4B" w:rsidP="00BE6F82">
            <w:pPr>
              <w:pStyle w:val="DokTabellentext"/>
            </w:pPr>
            <w:r w:rsidRPr="00DA3997">
              <w:t>TRUE</w:t>
            </w:r>
          </w:p>
        </w:tc>
        <w:tc>
          <w:tcPr>
            <w:tcW w:w="1040" w:type="dxa"/>
            <w:noWrap/>
            <w:hideMark/>
          </w:tcPr>
          <w:p w14:paraId="28A348DE" w14:textId="77777777" w:rsidR="00BA6F4B" w:rsidRPr="00DA3997" w:rsidRDefault="00BA6F4B" w:rsidP="00BE6F82">
            <w:pPr>
              <w:pStyle w:val="DokTabellentext"/>
            </w:pPr>
            <w:r w:rsidRPr="00DA3997">
              <w:t>rbcLa</w:t>
            </w:r>
          </w:p>
        </w:tc>
      </w:tr>
      <w:tr w:rsidR="00BA6F4B" w:rsidRPr="00DA3997" w14:paraId="025399A0" w14:textId="77777777" w:rsidTr="00BE6F82">
        <w:trPr>
          <w:trHeight w:val="290"/>
        </w:trPr>
        <w:tc>
          <w:tcPr>
            <w:tcW w:w="1380" w:type="dxa"/>
            <w:noWrap/>
            <w:hideMark/>
          </w:tcPr>
          <w:p w14:paraId="7BF5A604" w14:textId="77777777" w:rsidR="00BA6F4B" w:rsidRPr="00DA3997" w:rsidRDefault="00BA6F4B" w:rsidP="00BE6F82">
            <w:pPr>
              <w:pStyle w:val="DokTabellentext"/>
            </w:pPr>
            <w:r w:rsidRPr="00DA3997">
              <w:t>SWFRG040-19</w:t>
            </w:r>
          </w:p>
        </w:tc>
        <w:tc>
          <w:tcPr>
            <w:tcW w:w="1480" w:type="dxa"/>
            <w:noWrap/>
            <w:hideMark/>
          </w:tcPr>
          <w:p w14:paraId="19EEDA52" w14:textId="77777777" w:rsidR="00BA6F4B" w:rsidRPr="00DA3997" w:rsidRDefault="00BA6F4B" w:rsidP="00BE6F82">
            <w:pPr>
              <w:pStyle w:val="DokTabellentext"/>
            </w:pPr>
            <w:r w:rsidRPr="00DA3997">
              <w:t>Fabaceae</w:t>
            </w:r>
          </w:p>
        </w:tc>
        <w:tc>
          <w:tcPr>
            <w:tcW w:w="2260" w:type="dxa"/>
            <w:noWrap/>
            <w:hideMark/>
          </w:tcPr>
          <w:p w14:paraId="7B3A40CB"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14:paraId="04D4B71E" w14:textId="77777777" w:rsidR="00BA6F4B" w:rsidRPr="00DA3997" w:rsidRDefault="00BA6F4B" w:rsidP="00BE6F82">
            <w:pPr>
              <w:pStyle w:val="DokTabellentext"/>
            </w:pPr>
            <w:r w:rsidRPr="00DA3997">
              <w:t>KSR068-07</w:t>
            </w:r>
          </w:p>
        </w:tc>
        <w:tc>
          <w:tcPr>
            <w:tcW w:w="1160" w:type="dxa"/>
            <w:noWrap/>
            <w:hideMark/>
          </w:tcPr>
          <w:p w14:paraId="6F81A7AD" w14:textId="77777777" w:rsidR="00BA6F4B" w:rsidRPr="00DA3997" w:rsidRDefault="00BA6F4B" w:rsidP="00BE6F82">
            <w:pPr>
              <w:pStyle w:val="DokTabellentext"/>
            </w:pPr>
            <w:r w:rsidRPr="00DA3997">
              <w:t>Fabaceae</w:t>
            </w:r>
          </w:p>
        </w:tc>
        <w:tc>
          <w:tcPr>
            <w:tcW w:w="2660" w:type="dxa"/>
            <w:noWrap/>
            <w:hideMark/>
          </w:tcPr>
          <w:p w14:paraId="5C0A9760"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640" w:type="dxa"/>
            <w:noWrap/>
            <w:hideMark/>
          </w:tcPr>
          <w:p w14:paraId="1D5E1DB6" w14:textId="77777777" w:rsidR="00BA6F4B" w:rsidRPr="00DA3997" w:rsidRDefault="00BA6F4B" w:rsidP="00BE6F82">
            <w:pPr>
              <w:pStyle w:val="DokTabellentext"/>
            </w:pPr>
            <w:r w:rsidRPr="00DA3997">
              <w:t>99.8</w:t>
            </w:r>
          </w:p>
        </w:tc>
        <w:tc>
          <w:tcPr>
            <w:tcW w:w="700" w:type="dxa"/>
            <w:noWrap/>
            <w:hideMark/>
          </w:tcPr>
          <w:p w14:paraId="3EA68ECF" w14:textId="77777777" w:rsidR="00BA6F4B" w:rsidRPr="00DA3997" w:rsidRDefault="00BA6F4B" w:rsidP="00BE6F82">
            <w:pPr>
              <w:pStyle w:val="DokTabellentext"/>
            </w:pPr>
            <w:r w:rsidRPr="00DA3997">
              <w:t>902</w:t>
            </w:r>
          </w:p>
        </w:tc>
        <w:tc>
          <w:tcPr>
            <w:tcW w:w="780" w:type="dxa"/>
            <w:noWrap/>
            <w:hideMark/>
          </w:tcPr>
          <w:p w14:paraId="16C15DD0" w14:textId="77777777" w:rsidR="00BA6F4B" w:rsidRPr="00DA3997" w:rsidRDefault="00BA6F4B" w:rsidP="00BE6F82">
            <w:pPr>
              <w:pStyle w:val="DokTabellentext"/>
            </w:pPr>
            <w:r w:rsidRPr="00DA3997">
              <w:t>TRUE</w:t>
            </w:r>
          </w:p>
        </w:tc>
        <w:tc>
          <w:tcPr>
            <w:tcW w:w="1040" w:type="dxa"/>
            <w:noWrap/>
            <w:hideMark/>
          </w:tcPr>
          <w:p w14:paraId="1338BA66" w14:textId="77777777" w:rsidR="00BA6F4B" w:rsidRPr="00DA3997" w:rsidRDefault="00BA6F4B" w:rsidP="00BE6F82">
            <w:pPr>
              <w:pStyle w:val="DokTabellentext"/>
            </w:pPr>
            <w:r w:rsidRPr="00DA3997">
              <w:t>rbcLa</w:t>
            </w:r>
          </w:p>
        </w:tc>
      </w:tr>
      <w:tr w:rsidR="00BA6F4B" w:rsidRPr="00DA3997" w14:paraId="78731C34" w14:textId="77777777" w:rsidTr="00BE6F82">
        <w:trPr>
          <w:trHeight w:val="290"/>
        </w:trPr>
        <w:tc>
          <w:tcPr>
            <w:tcW w:w="1380" w:type="dxa"/>
            <w:noWrap/>
            <w:hideMark/>
          </w:tcPr>
          <w:p w14:paraId="5C3935F0" w14:textId="77777777" w:rsidR="00BA6F4B" w:rsidRPr="00DA3997" w:rsidRDefault="00BA6F4B" w:rsidP="00BE6F82">
            <w:pPr>
              <w:pStyle w:val="DokTabellentext"/>
            </w:pPr>
            <w:r w:rsidRPr="00DA3997">
              <w:t>SWFRG041-19</w:t>
            </w:r>
          </w:p>
        </w:tc>
        <w:tc>
          <w:tcPr>
            <w:tcW w:w="1480" w:type="dxa"/>
            <w:noWrap/>
            <w:hideMark/>
          </w:tcPr>
          <w:p w14:paraId="19D7157A" w14:textId="77777777" w:rsidR="00BA6F4B" w:rsidRPr="00DA3997" w:rsidRDefault="00BA6F4B" w:rsidP="00BE6F82">
            <w:pPr>
              <w:pStyle w:val="DokTabellentext"/>
            </w:pPr>
            <w:r w:rsidRPr="00DA3997">
              <w:t>Fabaceae</w:t>
            </w:r>
          </w:p>
        </w:tc>
        <w:tc>
          <w:tcPr>
            <w:tcW w:w="2260" w:type="dxa"/>
            <w:noWrap/>
            <w:hideMark/>
          </w:tcPr>
          <w:p w14:paraId="6B5FB944"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1560" w:type="dxa"/>
            <w:noWrap/>
            <w:hideMark/>
          </w:tcPr>
          <w:p w14:paraId="52535EA3" w14:textId="77777777" w:rsidR="00BA6F4B" w:rsidRPr="00DA3997" w:rsidRDefault="00BA6F4B" w:rsidP="00BE6F82">
            <w:pPr>
              <w:pStyle w:val="DokTabellentext"/>
            </w:pPr>
            <w:r w:rsidRPr="00DA3997">
              <w:t>SWFRG042-19</w:t>
            </w:r>
          </w:p>
        </w:tc>
        <w:tc>
          <w:tcPr>
            <w:tcW w:w="1160" w:type="dxa"/>
            <w:noWrap/>
            <w:hideMark/>
          </w:tcPr>
          <w:p w14:paraId="636273A5" w14:textId="77777777" w:rsidR="00BA6F4B" w:rsidRPr="00DA3997" w:rsidRDefault="00BA6F4B" w:rsidP="00BE6F82">
            <w:pPr>
              <w:pStyle w:val="DokTabellentext"/>
            </w:pPr>
            <w:r w:rsidRPr="00DA3997">
              <w:t>Fabaceae</w:t>
            </w:r>
          </w:p>
        </w:tc>
        <w:tc>
          <w:tcPr>
            <w:tcW w:w="2660" w:type="dxa"/>
            <w:noWrap/>
            <w:hideMark/>
          </w:tcPr>
          <w:p w14:paraId="52FB7860"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640" w:type="dxa"/>
            <w:noWrap/>
            <w:hideMark/>
          </w:tcPr>
          <w:p w14:paraId="1445E93F" w14:textId="77777777" w:rsidR="00BA6F4B" w:rsidRPr="00DA3997" w:rsidRDefault="00BA6F4B" w:rsidP="00BE6F82">
            <w:pPr>
              <w:pStyle w:val="DokTabellentext"/>
            </w:pPr>
            <w:r w:rsidRPr="00DA3997">
              <w:t>99.65</w:t>
            </w:r>
          </w:p>
        </w:tc>
        <w:tc>
          <w:tcPr>
            <w:tcW w:w="700" w:type="dxa"/>
            <w:noWrap/>
            <w:hideMark/>
          </w:tcPr>
          <w:p w14:paraId="5911DEB7" w14:textId="77777777" w:rsidR="00BA6F4B" w:rsidRPr="00DA3997" w:rsidRDefault="00BA6F4B" w:rsidP="00BE6F82">
            <w:pPr>
              <w:pStyle w:val="DokTabellentext"/>
            </w:pPr>
            <w:r w:rsidRPr="00DA3997">
              <w:t>1037</w:t>
            </w:r>
          </w:p>
        </w:tc>
        <w:tc>
          <w:tcPr>
            <w:tcW w:w="780" w:type="dxa"/>
            <w:noWrap/>
            <w:hideMark/>
          </w:tcPr>
          <w:p w14:paraId="1D9A019A" w14:textId="77777777" w:rsidR="00BA6F4B" w:rsidRPr="00DA3997" w:rsidRDefault="00BA6F4B" w:rsidP="00BE6F82">
            <w:pPr>
              <w:pStyle w:val="DokTabellentext"/>
            </w:pPr>
            <w:r w:rsidRPr="00DA3997">
              <w:t>TRUE</w:t>
            </w:r>
          </w:p>
        </w:tc>
        <w:tc>
          <w:tcPr>
            <w:tcW w:w="1040" w:type="dxa"/>
            <w:noWrap/>
            <w:hideMark/>
          </w:tcPr>
          <w:p w14:paraId="383C32BC" w14:textId="77777777" w:rsidR="00BA6F4B" w:rsidRPr="00DA3997" w:rsidRDefault="00BA6F4B" w:rsidP="00BE6F82">
            <w:pPr>
              <w:pStyle w:val="DokTabellentext"/>
            </w:pPr>
            <w:r w:rsidRPr="00DA3997">
              <w:t>rbcLa</w:t>
            </w:r>
          </w:p>
        </w:tc>
      </w:tr>
      <w:tr w:rsidR="00BA6F4B" w:rsidRPr="00DA3997" w14:paraId="7F812FA0" w14:textId="77777777" w:rsidTr="00BE6F82">
        <w:trPr>
          <w:trHeight w:val="290"/>
        </w:trPr>
        <w:tc>
          <w:tcPr>
            <w:tcW w:w="1380" w:type="dxa"/>
            <w:noWrap/>
            <w:hideMark/>
          </w:tcPr>
          <w:p w14:paraId="730DE2C9" w14:textId="77777777" w:rsidR="00BA6F4B" w:rsidRPr="00DA3997" w:rsidRDefault="00BA6F4B" w:rsidP="00BE6F82">
            <w:pPr>
              <w:pStyle w:val="DokTabellentext"/>
            </w:pPr>
            <w:r w:rsidRPr="00DA3997">
              <w:t>SWFRG042-19</w:t>
            </w:r>
          </w:p>
        </w:tc>
        <w:tc>
          <w:tcPr>
            <w:tcW w:w="1480" w:type="dxa"/>
            <w:noWrap/>
            <w:hideMark/>
          </w:tcPr>
          <w:p w14:paraId="76C2286F" w14:textId="77777777" w:rsidR="00BA6F4B" w:rsidRPr="00DA3997" w:rsidRDefault="00BA6F4B" w:rsidP="00BE6F82">
            <w:pPr>
              <w:pStyle w:val="DokTabellentext"/>
            </w:pPr>
            <w:r w:rsidRPr="00DA3997">
              <w:t>Fabaceae</w:t>
            </w:r>
          </w:p>
        </w:tc>
        <w:tc>
          <w:tcPr>
            <w:tcW w:w="2260" w:type="dxa"/>
            <w:noWrap/>
            <w:hideMark/>
          </w:tcPr>
          <w:p w14:paraId="11962E6D"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1560" w:type="dxa"/>
            <w:noWrap/>
            <w:hideMark/>
          </w:tcPr>
          <w:p w14:paraId="497FC811" w14:textId="77777777" w:rsidR="00BA6F4B" w:rsidRPr="00DA3997" w:rsidRDefault="00BA6F4B" w:rsidP="00BE6F82">
            <w:pPr>
              <w:pStyle w:val="DokTabellentext"/>
            </w:pPr>
            <w:r w:rsidRPr="00DA3997">
              <w:t>SWFRG041-19</w:t>
            </w:r>
          </w:p>
        </w:tc>
        <w:tc>
          <w:tcPr>
            <w:tcW w:w="1160" w:type="dxa"/>
            <w:noWrap/>
            <w:hideMark/>
          </w:tcPr>
          <w:p w14:paraId="462AFE0E" w14:textId="77777777" w:rsidR="00BA6F4B" w:rsidRPr="00DA3997" w:rsidRDefault="00BA6F4B" w:rsidP="00BE6F82">
            <w:pPr>
              <w:pStyle w:val="DokTabellentext"/>
            </w:pPr>
            <w:r w:rsidRPr="00DA3997">
              <w:t>Fabaceae</w:t>
            </w:r>
          </w:p>
        </w:tc>
        <w:tc>
          <w:tcPr>
            <w:tcW w:w="2660" w:type="dxa"/>
            <w:noWrap/>
            <w:hideMark/>
          </w:tcPr>
          <w:p w14:paraId="7A613CAB"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640" w:type="dxa"/>
            <w:noWrap/>
            <w:hideMark/>
          </w:tcPr>
          <w:p w14:paraId="7F61674D" w14:textId="77777777" w:rsidR="00BA6F4B" w:rsidRPr="00DA3997" w:rsidRDefault="00BA6F4B" w:rsidP="00BE6F82">
            <w:pPr>
              <w:pStyle w:val="DokTabellentext"/>
            </w:pPr>
            <w:r w:rsidRPr="00DA3997">
              <w:t>99.65</w:t>
            </w:r>
          </w:p>
        </w:tc>
        <w:tc>
          <w:tcPr>
            <w:tcW w:w="700" w:type="dxa"/>
            <w:noWrap/>
            <w:hideMark/>
          </w:tcPr>
          <w:p w14:paraId="56C4E67D" w14:textId="77777777" w:rsidR="00BA6F4B" w:rsidRPr="00DA3997" w:rsidRDefault="00BA6F4B" w:rsidP="00BE6F82">
            <w:pPr>
              <w:pStyle w:val="DokTabellentext"/>
            </w:pPr>
            <w:r w:rsidRPr="00DA3997">
              <w:t>1037</w:t>
            </w:r>
          </w:p>
        </w:tc>
        <w:tc>
          <w:tcPr>
            <w:tcW w:w="780" w:type="dxa"/>
            <w:noWrap/>
            <w:hideMark/>
          </w:tcPr>
          <w:p w14:paraId="5ACB2A71" w14:textId="77777777" w:rsidR="00BA6F4B" w:rsidRPr="00DA3997" w:rsidRDefault="00BA6F4B" w:rsidP="00BE6F82">
            <w:pPr>
              <w:pStyle w:val="DokTabellentext"/>
            </w:pPr>
            <w:r w:rsidRPr="00DA3997">
              <w:t>TRUE</w:t>
            </w:r>
          </w:p>
        </w:tc>
        <w:tc>
          <w:tcPr>
            <w:tcW w:w="1040" w:type="dxa"/>
            <w:noWrap/>
            <w:hideMark/>
          </w:tcPr>
          <w:p w14:paraId="3F281382" w14:textId="77777777" w:rsidR="00BA6F4B" w:rsidRPr="00DA3997" w:rsidRDefault="00BA6F4B" w:rsidP="00BE6F82">
            <w:pPr>
              <w:pStyle w:val="DokTabellentext"/>
            </w:pPr>
            <w:r w:rsidRPr="00DA3997">
              <w:t>rbcLa</w:t>
            </w:r>
          </w:p>
        </w:tc>
      </w:tr>
      <w:tr w:rsidR="00BA6F4B" w:rsidRPr="00DA3997" w14:paraId="48BAC277" w14:textId="77777777" w:rsidTr="00BE6F82">
        <w:trPr>
          <w:trHeight w:val="290"/>
        </w:trPr>
        <w:tc>
          <w:tcPr>
            <w:tcW w:w="1380" w:type="dxa"/>
            <w:noWrap/>
            <w:hideMark/>
          </w:tcPr>
          <w:p w14:paraId="1A0CFF51" w14:textId="77777777" w:rsidR="00BA6F4B" w:rsidRPr="00DA3997" w:rsidRDefault="00BA6F4B" w:rsidP="00BE6F82">
            <w:pPr>
              <w:pStyle w:val="DokTabellentext"/>
            </w:pPr>
            <w:r w:rsidRPr="00DA3997">
              <w:t>SWFRG043-19</w:t>
            </w:r>
          </w:p>
        </w:tc>
        <w:tc>
          <w:tcPr>
            <w:tcW w:w="1480" w:type="dxa"/>
            <w:noWrap/>
            <w:hideMark/>
          </w:tcPr>
          <w:p w14:paraId="7FAB995E" w14:textId="77777777" w:rsidR="00BA6F4B" w:rsidRPr="00DA3997" w:rsidRDefault="00BA6F4B" w:rsidP="00BE6F82">
            <w:pPr>
              <w:pStyle w:val="DokTabellentext"/>
            </w:pPr>
            <w:r w:rsidRPr="00DA3997">
              <w:t>Fabaceae</w:t>
            </w:r>
          </w:p>
        </w:tc>
        <w:tc>
          <w:tcPr>
            <w:tcW w:w="2260" w:type="dxa"/>
            <w:noWrap/>
            <w:hideMark/>
          </w:tcPr>
          <w:p w14:paraId="7527AE45" w14:textId="77777777" w:rsidR="00BA6F4B" w:rsidRPr="00DA3997" w:rsidRDefault="00BA6F4B" w:rsidP="00BE6F82">
            <w:pPr>
              <w:pStyle w:val="DokTabellentext"/>
              <w:rPr>
                <w:i/>
                <w:iCs/>
              </w:rPr>
            </w:pPr>
            <w:r w:rsidRPr="00DA3997">
              <w:rPr>
                <w:i/>
                <w:iCs/>
              </w:rPr>
              <w:t>Onobrychis</w:t>
            </w:r>
            <w:r>
              <w:rPr>
                <w:i/>
                <w:iCs/>
              </w:rPr>
              <w:t xml:space="preserve"> </w:t>
            </w:r>
            <w:r w:rsidRPr="00DA3997">
              <w:rPr>
                <w:i/>
                <w:iCs/>
              </w:rPr>
              <w:t>viciifolia</w:t>
            </w:r>
          </w:p>
        </w:tc>
        <w:tc>
          <w:tcPr>
            <w:tcW w:w="1560" w:type="dxa"/>
            <w:noWrap/>
            <w:hideMark/>
          </w:tcPr>
          <w:p w14:paraId="0E55887A" w14:textId="77777777" w:rsidR="00BA6F4B" w:rsidRPr="00DA3997" w:rsidRDefault="00BA6F4B" w:rsidP="00BE6F82">
            <w:pPr>
              <w:pStyle w:val="DokTabellentext"/>
            </w:pPr>
            <w:r w:rsidRPr="00DA3997">
              <w:t>VPSBC974-13</w:t>
            </w:r>
          </w:p>
        </w:tc>
        <w:tc>
          <w:tcPr>
            <w:tcW w:w="1160" w:type="dxa"/>
            <w:noWrap/>
            <w:hideMark/>
          </w:tcPr>
          <w:p w14:paraId="02616A18" w14:textId="77777777" w:rsidR="00BA6F4B" w:rsidRPr="00DA3997" w:rsidRDefault="00BA6F4B" w:rsidP="00BE6F82">
            <w:pPr>
              <w:pStyle w:val="DokTabellentext"/>
            </w:pPr>
            <w:r w:rsidRPr="00DA3997">
              <w:t>Fabaceae</w:t>
            </w:r>
          </w:p>
        </w:tc>
        <w:tc>
          <w:tcPr>
            <w:tcW w:w="2660" w:type="dxa"/>
            <w:noWrap/>
            <w:hideMark/>
          </w:tcPr>
          <w:p w14:paraId="6E2FCFEA" w14:textId="77777777" w:rsidR="00BA6F4B" w:rsidRPr="00DA3997" w:rsidRDefault="00BA6F4B" w:rsidP="00BE6F82">
            <w:pPr>
              <w:pStyle w:val="DokTabellentext"/>
              <w:rPr>
                <w:i/>
                <w:iCs/>
              </w:rPr>
            </w:pPr>
            <w:r w:rsidRPr="00DA3997">
              <w:rPr>
                <w:i/>
                <w:iCs/>
              </w:rPr>
              <w:t>Onobrychis</w:t>
            </w:r>
            <w:r>
              <w:rPr>
                <w:i/>
                <w:iCs/>
              </w:rPr>
              <w:t xml:space="preserve"> </w:t>
            </w:r>
            <w:r w:rsidRPr="00DA3997">
              <w:rPr>
                <w:i/>
                <w:iCs/>
              </w:rPr>
              <w:t>viciifolia</w:t>
            </w:r>
          </w:p>
        </w:tc>
        <w:tc>
          <w:tcPr>
            <w:tcW w:w="640" w:type="dxa"/>
            <w:noWrap/>
            <w:hideMark/>
          </w:tcPr>
          <w:p w14:paraId="3B4842DD" w14:textId="77777777" w:rsidR="00BA6F4B" w:rsidRPr="00DA3997" w:rsidRDefault="00BA6F4B" w:rsidP="00BE6F82">
            <w:pPr>
              <w:pStyle w:val="DokTabellentext"/>
            </w:pPr>
            <w:r w:rsidRPr="00DA3997">
              <w:t>99.82</w:t>
            </w:r>
          </w:p>
        </w:tc>
        <w:tc>
          <w:tcPr>
            <w:tcW w:w="700" w:type="dxa"/>
            <w:noWrap/>
            <w:hideMark/>
          </w:tcPr>
          <w:p w14:paraId="5E39F69E" w14:textId="77777777" w:rsidR="00BA6F4B" w:rsidRPr="00DA3997" w:rsidRDefault="00BA6F4B" w:rsidP="00BE6F82">
            <w:pPr>
              <w:pStyle w:val="DokTabellentext"/>
            </w:pPr>
            <w:r w:rsidRPr="00DA3997">
              <w:t>1014</w:t>
            </w:r>
          </w:p>
        </w:tc>
        <w:tc>
          <w:tcPr>
            <w:tcW w:w="780" w:type="dxa"/>
            <w:noWrap/>
            <w:hideMark/>
          </w:tcPr>
          <w:p w14:paraId="70B6FF89" w14:textId="77777777" w:rsidR="00BA6F4B" w:rsidRPr="00DA3997" w:rsidRDefault="00BA6F4B" w:rsidP="00BE6F82">
            <w:pPr>
              <w:pStyle w:val="DokTabellentext"/>
            </w:pPr>
            <w:r w:rsidRPr="00DA3997">
              <w:t>TRUE</w:t>
            </w:r>
          </w:p>
        </w:tc>
        <w:tc>
          <w:tcPr>
            <w:tcW w:w="1040" w:type="dxa"/>
            <w:noWrap/>
            <w:hideMark/>
          </w:tcPr>
          <w:p w14:paraId="37761971" w14:textId="77777777" w:rsidR="00BA6F4B" w:rsidRPr="00DA3997" w:rsidRDefault="00BA6F4B" w:rsidP="00BE6F82">
            <w:pPr>
              <w:pStyle w:val="DokTabellentext"/>
            </w:pPr>
            <w:r w:rsidRPr="00DA3997">
              <w:t>rbcLa</w:t>
            </w:r>
          </w:p>
        </w:tc>
      </w:tr>
      <w:tr w:rsidR="00BA6F4B" w:rsidRPr="00DA3997" w14:paraId="0ED8CF30" w14:textId="77777777" w:rsidTr="00BE6F82">
        <w:trPr>
          <w:trHeight w:val="290"/>
        </w:trPr>
        <w:tc>
          <w:tcPr>
            <w:tcW w:w="1380" w:type="dxa"/>
            <w:noWrap/>
            <w:hideMark/>
          </w:tcPr>
          <w:p w14:paraId="3FC334D5" w14:textId="77777777" w:rsidR="00BA6F4B" w:rsidRPr="00DA3997" w:rsidRDefault="00BA6F4B" w:rsidP="00BE6F82">
            <w:pPr>
              <w:pStyle w:val="DokTabellentext"/>
            </w:pPr>
            <w:r w:rsidRPr="00DA3997">
              <w:t>SWFRG043-19</w:t>
            </w:r>
          </w:p>
        </w:tc>
        <w:tc>
          <w:tcPr>
            <w:tcW w:w="1480" w:type="dxa"/>
            <w:noWrap/>
            <w:hideMark/>
          </w:tcPr>
          <w:p w14:paraId="3ECEB4E8" w14:textId="77777777" w:rsidR="00BA6F4B" w:rsidRPr="00DA3997" w:rsidRDefault="00BA6F4B" w:rsidP="00BE6F82">
            <w:pPr>
              <w:pStyle w:val="DokTabellentext"/>
            </w:pPr>
            <w:r w:rsidRPr="00DA3997">
              <w:t>Fabaceae</w:t>
            </w:r>
          </w:p>
        </w:tc>
        <w:tc>
          <w:tcPr>
            <w:tcW w:w="2260" w:type="dxa"/>
            <w:noWrap/>
            <w:hideMark/>
          </w:tcPr>
          <w:p w14:paraId="1AFF06D8" w14:textId="77777777" w:rsidR="00BA6F4B" w:rsidRPr="00DA3997" w:rsidRDefault="00BA6F4B" w:rsidP="00BE6F82">
            <w:pPr>
              <w:pStyle w:val="DokTabellentext"/>
              <w:rPr>
                <w:i/>
                <w:iCs/>
              </w:rPr>
            </w:pPr>
            <w:r w:rsidRPr="00DA3997">
              <w:rPr>
                <w:i/>
                <w:iCs/>
              </w:rPr>
              <w:t>Onobrychis</w:t>
            </w:r>
            <w:r>
              <w:rPr>
                <w:i/>
                <w:iCs/>
              </w:rPr>
              <w:t xml:space="preserve"> </w:t>
            </w:r>
            <w:r w:rsidRPr="00DA3997">
              <w:rPr>
                <w:i/>
                <w:iCs/>
              </w:rPr>
              <w:t>viciifolia</w:t>
            </w:r>
          </w:p>
        </w:tc>
        <w:tc>
          <w:tcPr>
            <w:tcW w:w="1560" w:type="dxa"/>
            <w:noWrap/>
            <w:hideMark/>
          </w:tcPr>
          <w:p w14:paraId="44B648C9" w14:textId="77777777" w:rsidR="00BA6F4B" w:rsidRPr="00DA3997" w:rsidRDefault="00BA6F4B" w:rsidP="00BE6F82">
            <w:pPr>
              <w:pStyle w:val="DokTabellentext"/>
            </w:pPr>
            <w:r w:rsidRPr="00DA3997">
              <w:t>BBYUK1100-12</w:t>
            </w:r>
          </w:p>
        </w:tc>
        <w:tc>
          <w:tcPr>
            <w:tcW w:w="1160" w:type="dxa"/>
            <w:noWrap/>
            <w:hideMark/>
          </w:tcPr>
          <w:p w14:paraId="20132954" w14:textId="77777777" w:rsidR="00BA6F4B" w:rsidRPr="00DA3997" w:rsidRDefault="00BA6F4B" w:rsidP="00BE6F82">
            <w:pPr>
              <w:pStyle w:val="DokTabellentext"/>
            </w:pPr>
            <w:r w:rsidRPr="00DA3997">
              <w:t>Fabaceae</w:t>
            </w:r>
          </w:p>
        </w:tc>
        <w:tc>
          <w:tcPr>
            <w:tcW w:w="2660" w:type="dxa"/>
            <w:noWrap/>
            <w:hideMark/>
          </w:tcPr>
          <w:p w14:paraId="1A253AFC" w14:textId="77777777" w:rsidR="00BA6F4B" w:rsidRPr="00DA3997" w:rsidRDefault="00BA6F4B" w:rsidP="00BE6F82">
            <w:pPr>
              <w:pStyle w:val="DokTabellentext"/>
              <w:rPr>
                <w:i/>
                <w:iCs/>
              </w:rPr>
            </w:pPr>
            <w:r w:rsidRPr="00DA3997">
              <w:rPr>
                <w:i/>
                <w:iCs/>
              </w:rPr>
              <w:t>Onobrychis</w:t>
            </w:r>
            <w:r>
              <w:rPr>
                <w:i/>
                <w:iCs/>
              </w:rPr>
              <w:t xml:space="preserve"> </w:t>
            </w:r>
            <w:r w:rsidRPr="00DA3997">
              <w:rPr>
                <w:i/>
                <w:iCs/>
              </w:rPr>
              <w:t>viciifolia</w:t>
            </w:r>
          </w:p>
        </w:tc>
        <w:tc>
          <w:tcPr>
            <w:tcW w:w="640" w:type="dxa"/>
            <w:noWrap/>
            <w:hideMark/>
          </w:tcPr>
          <w:p w14:paraId="21548341" w14:textId="77777777" w:rsidR="00BA6F4B" w:rsidRPr="00DA3997" w:rsidRDefault="00BA6F4B" w:rsidP="00BE6F82">
            <w:pPr>
              <w:pStyle w:val="DokTabellentext"/>
            </w:pPr>
            <w:r w:rsidRPr="00DA3997">
              <w:t>99.82</w:t>
            </w:r>
          </w:p>
        </w:tc>
        <w:tc>
          <w:tcPr>
            <w:tcW w:w="700" w:type="dxa"/>
            <w:noWrap/>
            <w:hideMark/>
          </w:tcPr>
          <w:p w14:paraId="423C26CF" w14:textId="77777777" w:rsidR="00BA6F4B" w:rsidRPr="00DA3997" w:rsidRDefault="00BA6F4B" w:rsidP="00BE6F82">
            <w:pPr>
              <w:pStyle w:val="DokTabellentext"/>
            </w:pPr>
            <w:r w:rsidRPr="00DA3997">
              <w:t>1014</w:t>
            </w:r>
          </w:p>
        </w:tc>
        <w:tc>
          <w:tcPr>
            <w:tcW w:w="780" w:type="dxa"/>
            <w:noWrap/>
            <w:hideMark/>
          </w:tcPr>
          <w:p w14:paraId="18A9B702" w14:textId="77777777" w:rsidR="00BA6F4B" w:rsidRPr="00DA3997" w:rsidRDefault="00BA6F4B" w:rsidP="00BE6F82">
            <w:pPr>
              <w:pStyle w:val="DokTabellentext"/>
            </w:pPr>
            <w:r w:rsidRPr="00DA3997">
              <w:t>TRUE</w:t>
            </w:r>
          </w:p>
        </w:tc>
        <w:tc>
          <w:tcPr>
            <w:tcW w:w="1040" w:type="dxa"/>
            <w:noWrap/>
            <w:hideMark/>
          </w:tcPr>
          <w:p w14:paraId="41DE791B" w14:textId="77777777" w:rsidR="00BA6F4B" w:rsidRPr="00DA3997" w:rsidRDefault="00BA6F4B" w:rsidP="00BE6F82">
            <w:pPr>
              <w:pStyle w:val="DokTabellentext"/>
            </w:pPr>
            <w:r w:rsidRPr="00DA3997">
              <w:t>rbcLa</w:t>
            </w:r>
          </w:p>
        </w:tc>
      </w:tr>
      <w:tr w:rsidR="00BA6F4B" w:rsidRPr="00DA3997" w14:paraId="5A6285CD" w14:textId="77777777" w:rsidTr="00BE6F82">
        <w:trPr>
          <w:trHeight w:val="290"/>
        </w:trPr>
        <w:tc>
          <w:tcPr>
            <w:tcW w:w="1380" w:type="dxa"/>
            <w:noWrap/>
            <w:hideMark/>
          </w:tcPr>
          <w:p w14:paraId="2E9117C4" w14:textId="77777777" w:rsidR="00BA6F4B" w:rsidRPr="00DA3997" w:rsidRDefault="00BA6F4B" w:rsidP="00BE6F82">
            <w:pPr>
              <w:pStyle w:val="DokTabellentext"/>
            </w:pPr>
            <w:r w:rsidRPr="00DA3997">
              <w:t>SWFRG044-19</w:t>
            </w:r>
          </w:p>
        </w:tc>
        <w:tc>
          <w:tcPr>
            <w:tcW w:w="1480" w:type="dxa"/>
            <w:noWrap/>
            <w:hideMark/>
          </w:tcPr>
          <w:p w14:paraId="0F497DF1" w14:textId="77777777" w:rsidR="00BA6F4B" w:rsidRPr="00DA3997" w:rsidRDefault="00BA6F4B" w:rsidP="00BE6F82">
            <w:pPr>
              <w:pStyle w:val="DokTabellentext"/>
            </w:pPr>
            <w:r w:rsidRPr="00DA3997">
              <w:t>Fabaceae</w:t>
            </w:r>
          </w:p>
        </w:tc>
        <w:tc>
          <w:tcPr>
            <w:tcW w:w="2260" w:type="dxa"/>
            <w:noWrap/>
            <w:hideMark/>
          </w:tcPr>
          <w:p w14:paraId="117141D2" w14:textId="77777777" w:rsidR="00BA6F4B" w:rsidRPr="00DA3997" w:rsidRDefault="00BA6F4B" w:rsidP="00BE6F82">
            <w:pPr>
              <w:pStyle w:val="DokTabellentext"/>
              <w:rPr>
                <w:i/>
                <w:iCs/>
              </w:rPr>
            </w:pPr>
            <w:r w:rsidRPr="00DA3997">
              <w:rPr>
                <w:i/>
                <w:iCs/>
              </w:rPr>
              <w:t>Onobrychis</w:t>
            </w:r>
            <w:r>
              <w:rPr>
                <w:i/>
                <w:iCs/>
              </w:rPr>
              <w:t xml:space="preserve"> </w:t>
            </w:r>
            <w:r w:rsidRPr="00DA3997">
              <w:rPr>
                <w:i/>
                <w:iCs/>
              </w:rPr>
              <w:t>viciifolia</w:t>
            </w:r>
          </w:p>
        </w:tc>
        <w:tc>
          <w:tcPr>
            <w:tcW w:w="1560" w:type="dxa"/>
            <w:noWrap/>
            <w:hideMark/>
          </w:tcPr>
          <w:p w14:paraId="40F6E2C4" w14:textId="77777777" w:rsidR="00BA6F4B" w:rsidRPr="00DA3997" w:rsidRDefault="00BA6F4B" w:rsidP="00BE6F82">
            <w:pPr>
              <w:pStyle w:val="DokTabellentext"/>
            </w:pPr>
            <w:r w:rsidRPr="00DA3997">
              <w:t>SWFRG028-19</w:t>
            </w:r>
          </w:p>
        </w:tc>
        <w:tc>
          <w:tcPr>
            <w:tcW w:w="1160" w:type="dxa"/>
            <w:noWrap/>
            <w:hideMark/>
          </w:tcPr>
          <w:p w14:paraId="5A664BFF" w14:textId="77777777" w:rsidR="00BA6F4B" w:rsidRPr="00DA3997" w:rsidRDefault="00BA6F4B" w:rsidP="00BE6F82">
            <w:pPr>
              <w:pStyle w:val="DokTabellentext"/>
            </w:pPr>
            <w:r w:rsidRPr="00DA3997">
              <w:t>Fabaceae</w:t>
            </w:r>
          </w:p>
        </w:tc>
        <w:tc>
          <w:tcPr>
            <w:tcW w:w="2660" w:type="dxa"/>
            <w:noWrap/>
            <w:hideMark/>
          </w:tcPr>
          <w:p w14:paraId="217E6AD4" w14:textId="77777777" w:rsidR="00BA6F4B" w:rsidRPr="00DA3997" w:rsidRDefault="00BA6F4B" w:rsidP="00BE6F82">
            <w:pPr>
              <w:pStyle w:val="DokTabellentext"/>
              <w:rPr>
                <w:i/>
                <w:iCs/>
              </w:rPr>
            </w:pPr>
            <w:r w:rsidRPr="00DA3997">
              <w:rPr>
                <w:i/>
                <w:iCs/>
              </w:rPr>
              <w:t>Onobrychis</w:t>
            </w:r>
            <w:r>
              <w:rPr>
                <w:i/>
                <w:iCs/>
              </w:rPr>
              <w:t xml:space="preserve"> </w:t>
            </w:r>
            <w:r w:rsidRPr="00DA3997">
              <w:rPr>
                <w:i/>
                <w:iCs/>
              </w:rPr>
              <w:t>viciifolia</w:t>
            </w:r>
          </w:p>
        </w:tc>
        <w:tc>
          <w:tcPr>
            <w:tcW w:w="640" w:type="dxa"/>
            <w:noWrap/>
            <w:hideMark/>
          </w:tcPr>
          <w:p w14:paraId="09D4FDCB" w14:textId="77777777" w:rsidR="00BA6F4B" w:rsidRPr="00DA3997" w:rsidRDefault="00BA6F4B" w:rsidP="00BE6F82">
            <w:pPr>
              <w:pStyle w:val="DokTabellentext"/>
            </w:pPr>
            <w:r w:rsidRPr="00DA3997">
              <w:t>96.9</w:t>
            </w:r>
          </w:p>
        </w:tc>
        <w:tc>
          <w:tcPr>
            <w:tcW w:w="700" w:type="dxa"/>
            <w:noWrap/>
            <w:hideMark/>
          </w:tcPr>
          <w:p w14:paraId="4B18FFC1" w14:textId="77777777" w:rsidR="00BA6F4B" w:rsidRPr="00DA3997" w:rsidRDefault="00BA6F4B" w:rsidP="00BE6F82">
            <w:pPr>
              <w:pStyle w:val="DokTabellentext"/>
            </w:pPr>
            <w:r w:rsidRPr="00DA3997">
              <w:t>913</w:t>
            </w:r>
          </w:p>
        </w:tc>
        <w:tc>
          <w:tcPr>
            <w:tcW w:w="780" w:type="dxa"/>
            <w:noWrap/>
            <w:hideMark/>
          </w:tcPr>
          <w:p w14:paraId="191872FF" w14:textId="77777777" w:rsidR="00BA6F4B" w:rsidRPr="00DA3997" w:rsidRDefault="00BA6F4B" w:rsidP="00BE6F82">
            <w:pPr>
              <w:pStyle w:val="DokTabellentext"/>
            </w:pPr>
            <w:r w:rsidRPr="00DA3997">
              <w:t>TRUE</w:t>
            </w:r>
          </w:p>
        </w:tc>
        <w:tc>
          <w:tcPr>
            <w:tcW w:w="1040" w:type="dxa"/>
            <w:noWrap/>
            <w:hideMark/>
          </w:tcPr>
          <w:p w14:paraId="5A0058FB" w14:textId="77777777" w:rsidR="00BA6F4B" w:rsidRPr="00DA3997" w:rsidRDefault="00BA6F4B" w:rsidP="00BE6F82">
            <w:pPr>
              <w:pStyle w:val="DokTabellentext"/>
            </w:pPr>
            <w:r w:rsidRPr="00DA3997">
              <w:t>rbcLa</w:t>
            </w:r>
          </w:p>
        </w:tc>
      </w:tr>
      <w:tr w:rsidR="00BA6F4B" w:rsidRPr="00DA3997" w14:paraId="144A81AC" w14:textId="77777777" w:rsidTr="00BE6F82">
        <w:trPr>
          <w:trHeight w:val="290"/>
        </w:trPr>
        <w:tc>
          <w:tcPr>
            <w:tcW w:w="1380" w:type="dxa"/>
            <w:noWrap/>
            <w:hideMark/>
          </w:tcPr>
          <w:p w14:paraId="10B3E38A" w14:textId="77777777" w:rsidR="00BA6F4B" w:rsidRPr="00DA3997" w:rsidRDefault="00BA6F4B" w:rsidP="00BE6F82">
            <w:pPr>
              <w:pStyle w:val="DokTabellentext"/>
            </w:pPr>
            <w:r w:rsidRPr="00DA3997">
              <w:t>SWFRG045-19</w:t>
            </w:r>
          </w:p>
        </w:tc>
        <w:tc>
          <w:tcPr>
            <w:tcW w:w="1480" w:type="dxa"/>
            <w:noWrap/>
            <w:hideMark/>
          </w:tcPr>
          <w:p w14:paraId="602CE558" w14:textId="77777777" w:rsidR="00BA6F4B" w:rsidRPr="00DA3997" w:rsidRDefault="00BA6F4B" w:rsidP="00BE6F82">
            <w:pPr>
              <w:pStyle w:val="DokTabellentext"/>
            </w:pPr>
            <w:r w:rsidRPr="00DA3997">
              <w:t>Poaceae</w:t>
            </w:r>
          </w:p>
        </w:tc>
        <w:tc>
          <w:tcPr>
            <w:tcW w:w="2260" w:type="dxa"/>
            <w:noWrap/>
            <w:hideMark/>
          </w:tcPr>
          <w:p w14:paraId="3567545C" w14:textId="77777777"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1560" w:type="dxa"/>
            <w:noWrap/>
            <w:hideMark/>
          </w:tcPr>
          <w:p w14:paraId="581C1CC5" w14:textId="77777777" w:rsidR="00BA6F4B" w:rsidRPr="00DA3997" w:rsidRDefault="00BA6F4B" w:rsidP="00BE6F82">
            <w:pPr>
              <w:pStyle w:val="DokTabellentext"/>
            </w:pPr>
            <w:r w:rsidRPr="00DA3997">
              <w:t>VEMSH204-13</w:t>
            </w:r>
          </w:p>
        </w:tc>
        <w:tc>
          <w:tcPr>
            <w:tcW w:w="1160" w:type="dxa"/>
            <w:noWrap/>
            <w:hideMark/>
          </w:tcPr>
          <w:p w14:paraId="4988991E" w14:textId="77777777" w:rsidR="00BA6F4B" w:rsidRPr="00DA3997" w:rsidRDefault="00BA6F4B" w:rsidP="00BE6F82">
            <w:pPr>
              <w:pStyle w:val="DokTabellentext"/>
            </w:pPr>
            <w:r w:rsidRPr="00DA3997">
              <w:t>Poaceae</w:t>
            </w:r>
          </w:p>
        </w:tc>
        <w:tc>
          <w:tcPr>
            <w:tcW w:w="2660" w:type="dxa"/>
            <w:noWrap/>
            <w:hideMark/>
          </w:tcPr>
          <w:p w14:paraId="1866EECA"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subverticillata</w:t>
            </w:r>
          </w:p>
        </w:tc>
        <w:tc>
          <w:tcPr>
            <w:tcW w:w="640" w:type="dxa"/>
            <w:noWrap/>
            <w:hideMark/>
          </w:tcPr>
          <w:p w14:paraId="3FE37B86" w14:textId="77777777" w:rsidR="00BA6F4B" w:rsidRPr="00DA3997" w:rsidRDefault="00BA6F4B" w:rsidP="00BE6F82">
            <w:pPr>
              <w:pStyle w:val="DokTabellentext"/>
            </w:pPr>
            <w:r w:rsidRPr="00DA3997">
              <w:t>99.12</w:t>
            </w:r>
          </w:p>
        </w:tc>
        <w:tc>
          <w:tcPr>
            <w:tcW w:w="700" w:type="dxa"/>
            <w:noWrap/>
            <w:hideMark/>
          </w:tcPr>
          <w:p w14:paraId="150689BE" w14:textId="77777777" w:rsidR="00BA6F4B" w:rsidRPr="00DA3997" w:rsidRDefault="00BA6F4B" w:rsidP="00BE6F82">
            <w:pPr>
              <w:pStyle w:val="DokTabellentext"/>
            </w:pPr>
            <w:r w:rsidRPr="00DA3997">
              <w:t>1026</w:t>
            </w:r>
          </w:p>
        </w:tc>
        <w:tc>
          <w:tcPr>
            <w:tcW w:w="780" w:type="dxa"/>
            <w:noWrap/>
            <w:hideMark/>
          </w:tcPr>
          <w:p w14:paraId="36DEEB22" w14:textId="77777777" w:rsidR="00BA6F4B" w:rsidRPr="00DA3997" w:rsidRDefault="00BA6F4B" w:rsidP="00BE6F82">
            <w:pPr>
              <w:pStyle w:val="DokTabellentext"/>
            </w:pPr>
            <w:r w:rsidRPr="00DA3997">
              <w:t>FALSE</w:t>
            </w:r>
          </w:p>
        </w:tc>
        <w:tc>
          <w:tcPr>
            <w:tcW w:w="1040" w:type="dxa"/>
            <w:noWrap/>
            <w:hideMark/>
          </w:tcPr>
          <w:p w14:paraId="20EF382B" w14:textId="77777777" w:rsidR="00BA6F4B" w:rsidRPr="00DA3997" w:rsidRDefault="00BA6F4B" w:rsidP="00BE6F82">
            <w:pPr>
              <w:pStyle w:val="DokTabellentext"/>
            </w:pPr>
            <w:r w:rsidRPr="00DA3997">
              <w:t>rbcLa</w:t>
            </w:r>
          </w:p>
        </w:tc>
      </w:tr>
      <w:tr w:rsidR="00BA6F4B" w:rsidRPr="00DA3997" w14:paraId="49B255FC" w14:textId="77777777" w:rsidTr="00BE6F82">
        <w:trPr>
          <w:trHeight w:val="290"/>
        </w:trPr>
        <w:tc>
          <w:tcPr>
            <w:tcW w:w="1380" w:type="dxa"/>
            <w:noWrap/>
            <w:hideMark/>
          </w:tcPr>
          <w:p w14:paraId="095D51DE" w14:textId="77777777" w:rsidR="00BA6F4B" w:rsidRPr="00DA3997" w:rsidRDefault="00BA6F4B" w:rsidP="00BE6F82">
            <w:pPr>
              <w:pStyle w:val="DokTabellentext"/>
            </w:pPr>
            <w:r w:rsidRPr="00DA3997">
              <w:t>SWFRG046-19</w:t>
            </w:r>
          </w:p>
        </w:tc>
        <w:tc>
          <w:tcPr>
            <w:tcW w:w="1480" w:type="dxa"/>
            <w:noWrap/>
            <w:hideMark/>
          </w:tcPr>
          <w:p w14:paraId="5C1A75D5" w14:textId="77777777" w:rsidR="00BA6F4B" w:rsidRPr="00DA3997" w:rsidRDefault="00BA6F4B" w:rsidP="00BE6F82">
            <w:pPr>
              <w:pStyle w:val="DokTabellentext"/>
            </w:pPr>
            <w:r w:rsidRPr="00DA3997">
              <w:t>Poaceae</w:t>
            </w:r>
          </w:p>
        </w:tc>
        <w:tc>
          <w:tcPr>
            <w:tcW w:w="2260" w:type="dxa"/>
            <w:noWrap/>
            <w:hideMark/>
          </w:tcPr>
          <w:p w14:paraId="7E275174" w14:textId="77777777"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1560" w:type="dxa"/>
            <w:noWrap/>
            <w:hideMark/>
          </w:tcPr>
          <w:p w14:paraId="456CD09E" w14:textId="77777777" w:rsidR="00BA6F4B" w:rsidRPr="00DA3997" w:rsidRDefault="00BA6F4B" w:rsidP="00BE6F82">
            <w:pPr>
              <w:pStyle w:val="DokTabellentext"/>
            </w:pPr>
            <w:r w:rsidRPr="00DA3997">
              <w:t>SWFRG045-19</w:t>
            </w:r>
          </w:p>
        </w:tc>
        <w:tc>
          <w:tcPr>
            <w:tcW w:w="1160" w:type="dxa"/>
            <w:noWrap/>
            <w:hideMark/>
          </w:tcPr>
          <w:p w14:paraId="7A8C1270" w14:textId="77777777" w:rsidR="00BA6F4B" w:rsidRPr="00DA3997" w:rsidRDefault="00BA6F4B" w:rsidP="00BE6F82">
            <w:pPr>
              <w:pStyle w:val="DokTabellentext"/>
            </w:pPr>
            <w:r w:rsidRPr="00DA3997">
              <w:t>Poaceae</w:t>
            </w:r>
          </w:p>
        </w:tc>
        <w:tc>
          <w:tcPr>
            <w:tcW w:w="2660" w:type="dxa"/>
            <w:noWrap/>
            <w:hideMark/>
          </w:tcPr>
          <w:p w14:paraId="6AAC591B" w14:textId="77777777"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640" w:type="dxa"/>
            <w:noWrap/>
            <w:hideMark/>
          </w:tcPr>
          <w:p w14:paraId="70E35BEA" w14:textId="77777777" w:rsidR="00BA6F4B" w:rsidRPr="00DA3997" w:rsidRDefault="00BA6F4B" w:rsidP="00BE6F82">
            <w:pPr>
              <w:pStyle w:val="DokTabellentext"/>
            </w:pPr>
            <w:r w:rsidRPr="00DA3997">
              <w:t>99.81</w:t>
            </w:r>
          </w:p>
        </w:tc>
        <w:tc>
          <w:tcPr>
            <w:tcW w:w="700" w:type="dxa"/>
            <w:noWrap/>
            <w:hideMark/>
          </w:tcPr>
          <w:p w14:paraId="5D4A0A8E" w14:textId="77777777" w:rsidR="00BA6F4B" w:rsidRPr="00DA3997" w:rsidRDefault="00BA6F4B" w:rsidP="00BE6F82">
            <w:pPr>
              <w:pStyle w:val="DokTabellentext"/>
            </w:pPr>
            <w:r w:rsidRPr="00DA3997">
              <w:t>972</w:t>
            </w:r>
          </w:p>
        </w:tc>
        <w:tc>
          <w:tcPr>
            <w:tcW w:w="780" w:type="dxa"/>
            <w:noWrap/>
            <w:hideMark/>
          </w:tcPr>
          <w:p w14:paraId="7C83CED0" w14:textId="77777777" w:rsidR="00BA6F4B" w:rsidRPr="00DA3997" w:rsidRDefault="00BA6F4B" w:rsidP="00BE6F82">
            <w:pPr>
              <w:pStyle w:val="DokTabellentext"/>
            </w:pPr>
            <w:r w:rsidRPr="00DA3997">
              <w:t>TRUE</w:t>
            </w:r>
          </w:p>
        </w:tc>
        <w:tc>
          <w:tcPr>
            <w:tcW w:w="1040" w:type="dxa"/>
            <w:noWrap/>
            <w:hideMark/>
          </w:tcPr>
          <w:p w14:paraId="67A1EA9C" w14:textId="77777777" w:rsidR="00BA6F4B" w:rsidRPr="00DA3997" w:rsidRDefault="00BA6F4B" w:rsidP="00BE6F82">
            <w:pPr>
              <w:pStyle w:val="DokTabellentext"/>
            </w:pPr>
            <w:r w:rsidRPr="00DA3997">
              <w:t>rbcLa</w:t>
            </w:r>
          </w:p>
        </w:tc>
      </w:tr>
      <w:tr w:rsidR="00BA6F4B" w:rsidRPr="00DA3997" w14:paraId="56AF2B83" w14:textId="77777777" w:rsidTr="00BE6F82">
        <w:trPr>
          <w:trHeight w:val="290"/>
        </w:trPr>
        <w:tc>
          <w:tcPr>
            <w:tcW w:w="1380" w:type="dxa"/>
            <w:noWrap/>
            <w:hideMark/>
          </w:tcPr>
          <w:p w14:paraId="5999934A" w14:textId="77777777" w:rsidR="00BA6F4B" w:rsidRPr="00DA3997" w:rsidRDefault="00BA6F4B" w:rsidP="00BE6F82">
            <w:pPr>
              <w:pStyle w:val="DokTabellentext"/>
            </w:pPr>
            <w:r w:rsidRPr="00DA3997">
              <w:t>SWFRG047-19</w:t>
            </w:r>
          </w:p>
        </w:tc>
        <w:tc>
          <w:tcPr>
            <w:tcW w:w="1480" w:type="dxa"/>
            <w:noWrap/>
            <w:hideMark/>
          </w:tcPr>
          <w:p w14:paraId="73B4698D" w14:textId="77777777" w:rsidR="00BA6F4B" w:rsidRPr="00DA3997" w:rsidRDefault="00BA6F4B" w:rsidP="00BE6F82">
            <w:pPr>
              <w:pStyle w:val="DokTabellentext"/>
            </w:pPr>
            <w:r w:rsidRPr="00DA3997">
              <w:t>Poaceae</w:t>
            </w:r>
          </w:p>
        </w:tc>
        <w:tc>
          <w:tcPr>
            <w:tcW w:w="2260" w:type="dxa"/>
            <w:noWrap/>
            <w:hideMark/>
          </w:tcPr>
          <w:p w14:paraId="6B424719" w14:textId="77777777" w:rsidR="00BA6F4B" w:rsidRPr="00DA3997" w:rsidRDefault="00BA6F4B" w:rsidP="00BE6F82">
            <w:pPr>
              <w:pStyle w:val="DokTabellentext"/>
              <w:rPr>
                <w:i/>
                <w:iCs/>
              </w:rPr>
            </w:pPr>
            <w:r w:rsidRPr="00DA3997">
              <w:rPr>
                <w:i/>
                <w:iCs/>
              </w:rPr>
              <w:t>Phleum</w:t>
            </w:r>
            <w:r>
              <w:rPr>
                <w:i/>
                <w:iCs/>
              </w:rPr>
              <w:t xml:space="preserve"> </w:t>
            </w:r>
            <w:r w:rsidRPr="00DA3997">
              <w:rPr>
                <w:i/>
                <w:iCs/>
              </w:rPr>
              <w:t>pratense</w:t>
            </w:r>
          </w:p>
        </w:tc>
        <w:tc>
          <w:tcPr>
            <w:tcW w:w="1560" w:type="dxa"/>
            <w:noWrap/>
            <w:hideMark/>
          </w:tcPr>
          <w:p w14:paraId="68AE741A" w14:textId="77777777" w:rsidR="00BA6F4B" w:rsidRPr="00DA3997" w:rsidRDefault="00BA6F4B" w:rsidP="00BE6F82">
            <w:pPr>
              <w:pStyle w:val="DokTabellentext"/>
            </w:pPr>
            <w:r w:rsidRPr="00DA3997">
              <w:t>VEMSH223-13</w:t>
            </w:r>
          </w:p>
        </w:tc>
        <w:tc>
          <w:tcPr>
            <w:tcW w:w="1160" w:type="dxa"/>
            <w:noWrap/>
            <w:hideMark/>
          </w:tcPr>
          <w:p w14:paraId="07A90A8D" w14:textId="77777777" w:rsidR="00BA6F4B" w:rsidRPr="00DA3997" w:rsidRDefault="00BA6F4B" w:rsidP="00BE6F82">
            <w:pPr>
              <w:pStyle w:val="DokTabellentext"/>
            </w:pPr>
            <w:r w:rsidRPr="00DA3997">
              <w:t>Poaceae</w:t>
            </w:r>
          </w:p>
        </w:tc>
        <w:tc>
          <w:tcPr>
            <w:tcW w:w="2660" w:type="dxa"/>
            <w:noWrap/>
            <w:hideMark/>
          </w:tcPr>
          <w:p w14:paraId="7B06756C" w14:textId="77777777" w:rsidR="00BA6F4B" w:rsidRPr="00DA3997" w:rsidRDefault="00BA6F4B" w:rsidP="00BE6F82">
            <w:pPr>
              <w:pStyle w:val="DokTabellentext"/>
              <w:rPr>
                <w:i/>
                <w:iCs/>
              </w:rPr>
            </w:pPr>
            <w:r w:rsidRPr="00DA3997">
              <w:rPr>
                <w:i/>
                <w:iCs/>
              </w:rPr>
              <w:t>Phleum</w:t>
            </w:r>
            <w:r>
              <w:rPr>
                <w:i/>
                <w:iCs/>
              </w:rPr>
              <w:t xml:space="preserve"> </w:t>
            </w:r>
            <w:r w:rsidRPr="00DA3997">
              <w:rPr>
                <w:i/>
                <w:iCs/>
              </w:rPr>
              <w:t>pratense</w:t>
            </w:r>
          </w:p>
        </w:tc>
        <w:tc>
          <w:tcPr>
            <w:tcW w:w="640" w:type="dxa"/>
            <w:noWrap/>
            <w:hideMark/>
          </w:tcPr>
          <w:p w14:paraId="41D3A4E6" w14:textId="77777777" w:rsidR="00BA6F4B" w:rsidRPr="00DA3997" w:rsidRDefault="00BA6F4B" w:rsidP="00BE6F82">
            <w:pPr>
              <w:pStyle w:val="DokTabellentext"/>
            </w:pPr>
            <w:r w:rsidRPr="00DA3997">
              <w:t>99.82</w:t>
            </w:r>
          </w:p>
        </w:tc>
        <w:tc>
          <w:tcPr>
            <w:tcW w:w="700" w:type="dxa"/>
            <w:noWrap/>
            <w:hideMark/>
          </w:tcPr>
          <w:p w14:paraId="6F69DE59" w14:textId="77777777" w:rsidR="00BA6F4B" w:rsidRPr="00DA3997" w:rsidRDefault="00BA6F4B" w:rsidP="00BE6F82">
            <w:pPr>
              <w:pStyle w:val="DokTabellentext"/>
            </w:pPr>
            <w:r w:rsidRPr="00DA3997">
              <w:t>1046</w:t>
            </w:r>
          </w:p>
        </w:tc>
        <w:tc>
          <w:tcPr>
            <w:tcW w:w="780" w:type="dxa"/>
            <w:noWrap/>
            <w:hideMark/>
          </w:tcPr>
          <w:p w14:paraId="4B83F185" w14:textId="77777777" w:rsidR="00BA6F4B" w:rsidRPr="00DA3997" w:rsidRDefault="00BA6F4B" w:rsidP="00BE6F82">
            <w:pPr>
              <w:pStyle w:val="DokTabellentext"/>
            </w:pPr>
            <w:r w:rsidRPr="00DA3997">
              <w:t>TRUE</w:t>
            </w:r>
          </w:p>
        </w:tc>
        <w:tc>
          <w:tcPr>
            <w:tcW w:w="1040" w:type="dxa"/>
            <w:noWrap/>
            <w:hideMark/>
          </w:tcPr>
          <w:p w14:paraId="1FD55874" w14:textId="77777777" w:rsidR="00BA6F4B" w:rsidRPr="00DA3997" w:rsidRDefault="00BA6F4B" w:rsidP="00BE6F82">
            <w:pPr>
              <w:pStyle w:val="DokTabellentext"/>
            </w:pPr>
            <w:r w:rsidRPr="00DA3997">
              <w:t>rbcLa</w:t>
            </w:r>
          </w:p>
        </w:tc>
      </w:tr>
      <w:tr w:rsidR="00BA6F4B" w:rsidRPr="00DA3997" w14:paraId="058865B0" w14:textId="77777777" w:rsidTr="00BE6F82">
        <w:trPr>
          <w:trHeight w:val="290"/>
        </w:trPr>
        <w:tc>
          <w:tcPr>
            <w:tcW w:w="1380" w:type="dxa"/>
            <w:noWrap/>
            <w:hideMark/>
          </w:tcPr>
          <w:p w14:paraId="19252479" w14:textId="77777777" w:rsidR="00BA6F4B" w:rsidRPr="00DA3997" w:rsidRDefault="00BA6F4B" w:rsidP="00BE6F82">
            <w:pPr>
              <w:pStyle w:val="DokTabellentext"/>
            </w:pPr>
            <w:r w:rsidRPr="00DA3997">
              <w:t>SWFRG001-19</w:t>
            </w:r>
          </w:p>
        </w:tc>
        <w:tc>
          <w:tcPr>
            <w:tcW w:w="1480" w:type="dxa"/>
            <w:noWrap/>
            <w:hideMark/>
          </w:tcPr>
          <w:p w14:paraId="40F4EE4E" w14:textId="77777777" w:rsidR="00BA6F4B" w:rsidRPr="00DA3997" w:rsidRDefault="00BA6F4B" w:rsidP="00BE6F82">
            <w:pPr>
              <w:pStyle w:val="DokTabellentext"/>
            </w:pPr>
            <w:r w:rsidRPr="00DA3997">
              <w:t>Poaceae</w:t>
            </w:r>
          </w:p>
        </w:tc>
        <w:tc>
          <w:tcPr>
            <w:tcW w:w="2260" w:type="dxa"/>
            <w:noWrap/>
            <w:hideMark/>
          </w:tcPr>
          <w:p w14:paraId="0F66F098" w14:textId="77777777"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1560" w:type="dxa"/>
            <w:noWrap/>
            <w:hideMark/>
          </w:tcPr>
          <w:p w14:paraId="7B28AAEA" w14:textId="77777777" w:rsidR="00BA6F4B" w:rsidRPr="00DA3997" w:rsidRDefault="00BA6F4B" w:rsidP="00BE6F82">
            <w:pPr>
              <w:pStyle w:val="DokTabellentext"/>
            </w:pPr>
            <w:r w:rsidRPr="00DA3997">
              <w:t>PLGE143-13</w:t>
            </w:r>
          </w:p>
        </w:tc>
        <w:tc>
          <w:tcPr>
            <w:tcW w:w="1160" w:type="dxa"/>
            <w:noWrap/>
            <w:hideMark/>
          </w:tcPr>
          <w:p w14:paraId="6231DFF2" w14:textId="77777777" w:rsidR="00BA6F4B" w:rsidRPr="00DA3997" w:rsidRDefault="00BA6F4B" w:rsidP="00BE6F82">
            <w:pPr>
              <w:pStyle w:val="DokTabellentext"/>
            </w:pPr>
            <w:r w:rsidRPr="00DA3997">
              <w:t>Poaceae</w:t>
            </w:r>
          </w:p>
        </w:tc>
        <w:tc>
          <w:tcPr>
            <w:tcW w:w="2660" w:type="dxa"/>
            <w:noWrap/>
            <w:hideMark/>
          </w:tcPr>
          <w:p w14:paraId="2E693A61" w14:textId="77777777"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640" w:type="dxa"/>
            <w:noWrap/>
            <w:hideMark/>
          </w:tcPr>
          <w:p w14:paraId="15F1718F" w14:textId="77777777" w:rsidR="00BA6F4B" w:rsidRPr="00DA3997" w:rsidRDefault="00BA6F4B" w:rsidP="00BE6F82">
            <w:pPr>
              <w:pStyle w:val="DokTabellentext"/>
            </w:pPr>
            <w:r w:rsidRPr="00DA3997">
              <w:t>94.07</w:t>
            </w:r>
          </w:p>
        </w:tc>
        <w:tc>
          <w:tcPr>
            <w:tcW w:w="700" w:type="dxa"/>
            <w:noWrap/>
            <w:hideMark/>
          </w:tcPr>
          <w:p w14:paraId="6A9E3803" w14:textId="77777777" w:rsidR="00BA6F4B" w:rsidRPr="00DA3997" w:rsidRDefault="00BA6F4B" w:rsidP="00BE6F82">
            <w:pPr>
              <w:pStyle w:val="DokTabellentext"/>
            </w:pPr>
            <w:r w:rsidRPr="00DA3997">
              <w:t>939</w:t>
            </w:r>
          </w:p>
        </w:tc>
        <w:tc>
          <w:tcPr>
            <w:tcW w:w="780" w:type="dxa"/>
            <w:noWrap/>
            <w:hideMark/>
          </w:tcPr>
          <w:p w14:paraId="52D7CCB7" w14:textId="77777777" w:rsidR="00BA6F4B" w:rsidRPr="00DA3997" w:rsidRDefault="00BA6F4B" w:rsidP="00BE6F82">
            <w:pPr>
              <w:pStyle w:val="DokTabellentext"/>
            </w:pPr>
            <w:r w:rsidRPr="00DA3997">
              <w:t>TRUE</w:t>
            </w:r>
          </w:p>
        </w:tc>
        <w:tc>
          <w:tcPr>
            <w:tcW w:w="1040" w:type="dxa"/>
            <w:noWrap/>
            <w:hideMark/>
          </w:tcPr>
          <w:p w14:paraId="3BD56B76" w14:textId="77777777" w:rsidR="00BA6F4B" w:rsidRPr="00DA3997" w:rsidRDefault="00BA6F4B" w:rsidP="00BE6F82">
            <w:pPr>
              <w:pStyle w:val="DokTabellentext"/>
            </w:pPr>
            <w:r w:rsidRPr="00DA3997">
              <w:t>matK</w:t>
            </w:r>
          </w:p>
        </w:tc>
      </w:tr>
      <w:tr w:rsidR="00BA6F4B" w:rsidRPr="00DA3997" w14:paraId="61264AAE" w14:textId="77777777" w:rsidTr="00BE6F82">
        <w:trPr>
          <w:trHeight w:val="290"/>
        </w:trPr>
        <w:tc>
          <w:tcPr>
            <w:tcW w:w="1380" w:type="dxa"/>
            <w:noWrap/>
            <w:hideMark/>
          </w:tcPr>
          <w:p w14:paraId="5CB1BFEB" w14:textId="77777777" w:rsidR="00BA6F4B" w:rsidRPr="00DA3997" w:rsidRDefault="00BA6F4B" w:rsidP="00BE6F82">
            <w:pPr>
              <w:pStyle w:val="DokTabellentext"/>
            </w:pPr>
            <w:r w:rsidRPr="00DA3997">
              <w:t>SWFRG002-19</w:t>
            </w:r>
          </w:p>
        </w:tc>
        <w:tc>
          <w:tcPr>
            <w:tcW w:w="1480" w:type="dxa"/>
            <w:noWrap/>
            <w:hideMark/>
          </w:tcPr>
          <w:p w14:paraId="2A1C6FF1" w14:textId="77777777" w:rsidR="00BA6F4B" w:rsidRPr="00DA3997" w:rsidRDefault="00BA6F4B" w:rsidP="00BE6F82">
            <w:pPr>
              <w:pStyle w:val="DokTabellentext"/>
            </w:pPr>
            <w:r w:rsidRPr="00DA3997">
              <w:t>Poaceae</w:t>
            </w:r>
          </w:p>
        </w:tc>
        <w:tc>
          <w:tcPr>
            <w:tcW w:w="2260" w:type="dxa"/>
            <w:noWrap/>
            <w:hideMark/>
          </w:tcPr>
          <w:p w14:paraId="1FFF34AA" w14:textId="77777777"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1560" w:type="dxa"/>
            <w:noWrap/>
            <w:hideMark/>
          </w:tcPr>
          <w:p w14:paraId="1C941582" w14:textId="77777777" w:rsidR="00BA6F4B" w:rsidRPr="00DA3997" w:rsidRDefault="00BA6F4B" w:rsidP="00BE6F82">
            <w:pPr>
              <w:pStyle w:val="DokTabellentext"/>
            </w:pPr>
            <w:r w:rsidRPr="00DA3997">
              <w:t>GBVD3276-11</w:t>
            </w:r>
          </w:p>
        </w:tc>
        <w:tc>
          <w:tcPr>
            <w:tcW w:w="1160" w:type="dxa"/>
            <w:noWrap/>
            <w:hideMark/>
          </w:tcPr>
          <w:p w14:paraId="7809D518" w14:textId="77777777" w:rsidR="00BA6F4B" w:rsidRPr="00DA3997" w:rsidRDefault="00BA6F4B" w:rsidP="00BE6F82">
            <w:pPr>
              <w:pStyle w:val="DokTabellentext"/>
            </w:pPr>
            <w:r w:rsidRPr="00DA3997">
              <w:t>Poaceae</w:t>
            </w:r>
          </w:p>
        </w:tc>
        <w:tc>
          <w:tcPr>
            <w:tcW w:w="2660" w:type="dxa"/>
            <w:noWrap/>
            <w:hideMark/>
          </w:tcPr>
          <w:p w14:paraId="2C40F4C1" w14:textId="77777777"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640" w:type="dxa"/>
            <w:noWrap/>
            <w:hideMark/>
          </w:tcPr>
          <w:p w14:paraId="52FA4D7B" w14:textId="77777777" w:rsidR="00BA6F4B" w:rsidRPr="00DA3997" w:rsidRDefault="00BA6F4B" w:rsidP="00BE6F82">
            <w:pPr>
              <w:pStyle w:val="DokTabellentext"/>
            </w:pPr>
            <w:r w:rsidRPr="00DA3997">
              <w:t>98.15</w:t>
            </w:r>
          </w:p>
        </w:tc>
        <w:tc>
          <w:tcPr>
            <w:tcW w:w="700" w:type="dxa"/>
            <w:noWrap/>
            <w:hideMark/>
          </w:tcPr>
          <w:p w14:paraId="677B3874" w14:textId="77777777" w:rsidR="00BA6F4B" w:rsidRPr="00DA3997" w:rsidRDefault="00BA6F4B" w:rsidP="00BE6F82">
            <w:pPr>
              <w:pStyle w:val="DokTabellentext"/>
            </w:pPr>
            <w:r w:rsidRPr="00DA3997">
              <w:t>1535</w:t>
            </w:r>
          </w:p>
        </w:tc>
        <w:tc>
          <w:tcPr>
            <w:tcW w:w="780" w:type="dxa"/>
            <w:noWrap/>
            <w:hideMark/>
          </w:tcPr>
          <w:p w14:paraId="7D31B2FF" w14:textId="77777777" w:rsidR="00BA6F4B" w:rsidRPr="00DA3997" w:rsidRDefault="00BA6F4B" w:rsidP="00BE6F82">
            <w:pPr>
              <w:pStyle w:val="DokTabellentext"/>
            </w:pPr>
            <w:r w:rsidRPr="00DA3997">
              <w:t>TRUE</w:t>
            </w:r>
          </w:p>
        </w:tc>
        <w:tc>
          <w:tcPr>
            <w:tcW w:w="1040" w:type="dxa"/>
            <w:noWrap/>
            <w:hideMark/>
          </w:tcPr>
          <w:p w14:paraId="76ACE050" w14:textId="77777777" w:rsidR="00BA6F4B" w:rsidRPr="00DA3997" w:rsidRDefault="00BA6F4B" w:rsidP="00BE6F82">
            <w:pPr>
              <w:pStyle w:val="DokTabellentext"/>
            </w:pPr>
            <w:r w:rsidRPr="00DA3997">
              <w:t>matK</w:t>
            </w:r>
          </w:p>
        </w:tc>
      </w:tr>
      <w:tr w:rsidR="00BA6F4B" w:rsidRPr="00DA3997" w14:paraId="6BA9BA68" w14:textId="77777777" w:rsidTr="00BE6F82">
        <w:trPr>
          <w:trHeight w:val="290"/>
        </w:trPr>
        <w:tc>
          <w:tcPr>
            <w:tcW w:w="1380" w:type="dxa"/>
            <w:noWrap/>
            <w:hideMark/>
          </w:tcPr>
          <w:p w14:paraId="150BEB87" w14:textId="77777777" w:rsidR="00BA6F4B" w:rsidRPr="00DA3997" w:rsidRDefault="00BA6F4B" w:rsidP="00BE6F82">
            <w:pPr>
              <w:pStyle w:val="DokTabellentext"/>
            </w:pPr>
            <w:r w:rsidRPr="00DA3997">
              <w:t>SWFRG003-19</w:t>
            </w:r>
          </w:p>
        </w:tc>
        <w:tc>
          <w:tcPr>
            <w:tcW w:w="1480" w:type="dxa"/>
            <w:noWrap/>
            <w:hideMark/>
          </w:tcPr>
          <w:p w14:paraId="05574641" w14:textId="77777777" w:rsidR="00BA6F4B" w:rsidRPr="00DA3997" w:rsidRDefault="00BA6F4B" w:rsidP="00BE6F82">
            <w:pPr>
              <w:pStyle w:val="DokTabellentext"/>
            </w:pPr>
            <w:r w:rsidRPr="00DA3997">
              <w:t>Poaceae</w:t>
            </w:r>
          </w:p>
        </w:tc>
        <w:tc>
          <w:tcPr>
            <w:tcW w:w="2260" w:type="dxa"/>
            <w:noWrap/>
            <w:hideMark/>
          </w:tcPr>
          <w:p w14:paraId="002EE589"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14:paraId="22287BE8" w14:textId="77777777" w:rsidR="00BA6F4B" w:rsidRPr="00DA3997" w:rsidRDefault="00BA6F4B" w:rsidP="00BE6F82">
            <w:pPr>
              <w:pStyle w:val="DokTabellentext"/>
            </w:pPr>
            <w:r w:rsidRPr="00DA3997">
              <w:t>SWFRG004-19</w:t>
            </w:r>
          </w:p>
        </w:tc>
        <w:tc>
          <w:tcPr>
            <w:tcW w:w="1160" w:type="dxa"/>
            <w:noWrap/>
            <w:hideMark/>
          </w:tcPr>
          <w:p w14:paraId="06264389" w14:textId="77777777" w:rsidR="00BA6F4B" w:rsidRPr="00DA3997" w:rsidRDefault="00BA6F4B" w:rsidP="00BE6F82">
            <w:pPr>
              <w:pStyle w:val="DokTabellentext"/>
            </w:pPr>
            <w:r w:rsidRPr="00DA3997">
              <w:t>Poaceae</w:t>
            </w:r>
          </w:p>
        </w:tc>
        <w:tc>
          <w:tcPr>
            <w:tcW w:w="2660" w:type="dxa"/>
            <w:noWrap/>
            <w:hideMark/>
          </w:tcPr>
          <w:p w14:paraId="04F98EE1"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640" w:type="dxa"/>
            <w:noWrap/>
            <w:hideMark/>
          </w:tcPr>
          <w:p w14:paraId="74EAF260" w14:textId="77777777" w:rsidR="00BA6F4B" w:rsidRPr="00DA3997" w:rsidRDefault="00BA6F4B" w:rsidP="00BE6F82">
            <w:pPr>
              <w:pStyle w:val="DokTabellentext"/>
            </w:pPr>
            <w:r w:rsidRPr="00DA3997">
              <w:t>98.79</w:t>
            </w:r>
          </w:p>
        </w:tc>
        <w:tc>
          <w:tcPr>
            <w:tcW w:w="700" w:type="dxa"/>
            <w:noWrap/>
            <w:hideMark/>
          </w:tcPr>
          <w:p w14:paraId="74614642" w14:textId="77777777" w:rsidR="00BA6F4B" w:rsidRPr="00DA3997" w:rsidRDefault="00BA6F4B" w:rsidP="00BE6F82">
            <w:pPr>
              <w:pStyle w:val="DokTabellentext"/>
            </w:pPr>
            <w:r w:rsidRPr="00DA3997">
              <w:t>1027</w:t>
            </w:r>
          </w:p>
        </w:tc>
        <w:tc>
          <w:tcPr>
            <w:tcW w:w="780" w:type="dxa"/>
            <w:noWrap/>
            <w:hideMark/>
          </w:tcPr>
          <w:p w14:paraId="52D135B5" w14:textId="77777777" w:rsidR="00BA6F4B" w:rsidRPr="00DA3997" w:rsidRDefault="00BA6F4B" w:rsidP="00BE6F82">
            <w:pPr>
              <w:pStyle w:val="DokTabellentext"/>
            </w:pPr>
            <w:r w:rsidRPr="00DA3997">
              <w:t>TRUE</w:t>
            </w:r>
          </w:p>
        </w:tc>
        <w:tc>
          <w:tcPr>
            <w:tcW w:w="1040" w:type="dxa"/>
            <w:noWrap/>
            <w:hideMark/>
          </w:tcPr>
          <w:p w14:paraId="3F06319A" w14:textId="77777777" w:rsidR="00BA6F4B" w:rsidRPr="00DA3997" w:rsidRDefault="00BA6F4B" w:rsidP="00BE6F82">
            <w:pPr>
              <w:pStyle w:val="DokTabellentext"/>
            </w:pPr>
            <w:r w:rsidRPr="00DA3997">
              <w:t>matK</w:t>
            </w:r>
          </w:p>
        </w:tc>
      </w:tr>
      <w:tr w:rsidR="00BA6F4B" w:rsidRPr="00DA3997" w14:paraId="43C38D55" w14:textId="77777777" w:rsidTr="00BE6F82">
        <w:trPr>
          <w:trHeight w:val="290"/>
        </w:trPr>
        <w:tc>
          <w:tcPr>
            <w:tcW w:w="1380" w:type="dxa"/>
            <w:noWrap/>
            <w:hideMark/>
          </w:tcPr>
          <w:p w14:paraId="69612356" w14:textId="77777777" w:rsidR="00BA6F4B" w:rsidRPr="00DA3997" w:rsidRDefault="00BA6F4B" w:rsidP="00BE6F82">
            <w:pPr>
              <w:pStyle w:val="DokTabellentext"/>
            </w:pPr>
            <w:r w:rsidRPr="00DA3997">
              <w:t>SWFRG004-19</w:t>
            </w:r>
          </w:p>
        </w:tc>
        <w:tc>
          <w:tcPr>
            <w:tcW w:w="1480" w:type="dxa"/>
            <w:noWrap/>
            <w:hideMark/>
          </w:tcPr>
          <w:p w14:paraId="4E958850" w14:textId="77777777" w:rsidR="00BA6F4B" w:rsidRPr="00DA3997" w:rsidRDefault="00BA6F4B" w:rsidP="00BE6F82">
            <w:pPr>
              <w:pStyle w:val="DokTabellentext"/>
            </w:pPr>
            <w:r w:rsidRPr="00DA3997">
              <w:t>Poaceae</w:t>
            </w:r>
          </w:p>
        </w:tc>
        <w:tc>
          <w:tcPr>
            <w:tcW w:w="2260" w:type="dxa"/>
            <w:noWrap/>
            <w:hideMark/>
          </w:tcPr>
          <w:p w14:paraId="599B3862"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14:paraId="32CEE0D8" w14:textId="77777777" w:rsidR="00BA6F4B" w:rsidRPr="00DA3997" w:rsidRDefault="00BA6F4B" w:rsidP="00BE6F82">
            <w:pPr>
              <w:pStyle w:val="DokTabellentext"/>
            </w:pPr>
            <w:r w:rsidRPr="00DA3997">
              <w:t>GBVX1974-13</w:t>
            </w:r>
          </w:p>
        </w:tc>
        <w:tc>
          <w:tcPr>
            <w:tcW w:w="1160" w:type="dxa"/>
            <w:noWrap/>
            <w:hideMark/>
          </w:tcPr>
          <w:p w14:paraId="45947EC2" w14:textId="77777777" w:rsidR="00BA6F4B" w:rsidRPr="00DA3997" w:rsidRDefault="00BA6F4B" w:rsidP="00BE6F82">
            <w:pPr>
              <w:pStyle w:val="DokTabellentext"/>
            </w:pPr>
            <w:r w:rsidRPr="00DA3997">
              <w:t>Poaceae</w:t>
            </w:r>
          </w:p>
        </w:tc>
        <w:tc>
          <w:tcPr>
            <w:tcW w:w="2660" w:type="dxa"/>
            <w:noWrap/>
            <w:hideMark/>
          </w:tcPr>
          <w:p w14:paraId="6CCFAC78"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640" w:type="dxa"/>
            <w:noWrap/>
            <w:hideMark/>
          </w:tcPr>
          <w:p w14:paraId="7618692F" w14:textId="77777777" w:rsidR="00BA6F4B" w:rsidRPr="00DA3997" w:rsidRDefault="00BA6F4B" w:rsidP="00BE6F82">
            <w:pPr>
              <w:pStyle w:val="DokTabellentext"/>
            </w:pPr>
            <w:r w:rsidRPr="00DA3997">
              <w:t>99.89</w:t>
            </w:r>
          </w:p>
        </w:tc>
        <w:tc>
          <w:tcPr>
            <w:tcW w:w="700" w:type="dxa"/>
            <w:noWrap/>
            <w:hideMark/>
          </w:tcPr>
          <w:p w14:paraId="21881800" w14:textId="77777777" w:rsidR="00BA6F4B" w:rsidRPr="00DA3997" w:rsidRDefault="00BA6F4B" w:rsidP="00BE6F82">
            <w:pPr>
              <w:pStyle w:val="DokTabellentext"/>
            </w:pPr>
            <w:r w:rsidRPr="00DA3997">
              <w:t>1605</w:t>
            </w:r>
          </w:p>
        </w:tc>
        <w:tc>
          <w:tcPr>
            <w:tcW w:w="780" w:type="dxa"/>
            <w:noWrap/>
            <w:hideMark/>
          </w:tcPr>
          <w:p w14:paraId="7D0D8F70" w14:textId="77777777" w:rsidR="00BA6F4B" w:rsidRPr="00DA3997" w:rsidRDefault="00BA6F4B" w:rsidP="00BE6F82">
            <w:pPr>
              <w:pStyle w:val="DokTabellentext"/>
            </w:pPr>
            <w:r w:rsidRPr="00DA3997">
              <w:t>TRUE</w:t>
            </w:r>
          </w:p>
        </w:tc>
        <w:tc>
          <w:tcPr>
            <w:tcW w:w="1040" w:type="dxa"/>
            <w:noWrap/>
            <w:hideMark/>
          </w:tcPr>
          <w:p w14:paraId="0C44BAEB" w14:textId="77777777" w:rsidR="00BA6F4B" w:rsidRPr="00DA3997" w:rsidRDefault="00BA6F4B" w:rsidP="00BE6F82">
            <w:pPr>
              <w:pStyle w:val="DokTabellentext"/>
            </w:pPr>
            <w:r w:rsidRPr="00DA3997">
              <w:t>matK</w:t>
            </w:r>
          </w:p>
        </w:tc>
      </w:tr>
      <w:tr w:rsidR="00BA6F4B" w:rsidRPr="00DA3997" w14:paraId="16C3B58E" w14:textId="77777777" w:rsidTr="00BE6F82">
        <w:trPr>
          <w:trHeight w:val="290"/>
        </w:trPr>
        <w:tc>
          <w:tcPr>
            <w:tcW w:w="1380" w:type="dxa"/>
            <w:noWrap/>
            <w:hideMark/>
          </w:tcPr>
          <w:p w14:paraId="4011C60D" w14:textId="77777777" w:rsidR="00BA6F4B" w:rsidRPr="00DA3997" w:rsidRDefault="00BA6F4B" w:rsidP="00BE6F82">
            <w:pPr>
              <w:pStyle w:val="DokTabellentext"/>
            </w:pPr>
            <w:r w:rsidRPr="00DA3997">
              <w:t>SWFRG004-19</w:t>
            </w:r>
          </w:p>
        </w:tc>
        <w:tc>
          <w:tcPr>
            <w:tcW w:w="1480" w:type="dxa"/>
            <w:noWrap/>
            <w:hideMark/>
          </w:tcPr>
          <w:p w14:paraId="04E7C834" w14:textId="77777777" w:rsidR="00BA6F4B" w:rsidRPr="00DA3997" w:rsidRDefault="00BA6F4B" w:rsidP="00BE6F82">
            <w:pPr>
              <w:pStyle w:val="DokTabellentext"/>
            </w:pPr>
            <w:r w:rsidRPr="00DA3997">
              <w:t>Poaceae</w:t>
            </w:r>
          </w:p>
        </w:tc>
        <w:tc>
          <w:tcPr>
            <w:tcW w:w="2260" w:type="dxa"/>
            <w:noWrap/>
            <w:hideMark/>
          </w:tcPr>
          <w:p w14:paraId="4AF82072"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14:paraId="2C01A00A" w14:textId="77777777" w:rsidR="00BA6F4B" w:rsidRPr="00DA3997" w:rsidRDefault="00BA6F4B" w:rsidP="00BE6F82">
            <w:pPr>
              <w:pStyle w:val="DokTabellentext"/>
            </w:pPr>
            <w:r w:rsidRPr="00DA3997">
              <w:t>GBVW3313-13</w:t>
            </w:r>
          </w:p>
        </w:tc>
        <w:tc>
          <w:tcPr>
            <w:tcW w:w="1160" w:type="dxa"/>
            <w:noWrap/>
            <w:hideMark/>
          </w:tcPr>
          <w:p w14:paraId="55656551" w14:textId="77777777" w:rsidR="00BA6F4B" w:rsidRPr="00DA3997" w:rsidRDefault="00BA6F4B" w:rsidP="00BE6F82">
            <w:pPr>
              <w:pStyle w:val="DokTabellentext"/>
            </w:pPr>
            <w:r w:rsidRPr="00DA3997">
              <w:t>Poaceae</w:t>
            </w:r>
          </w:p>
        </w:tc>
        <w:tc>
          <w:tcPr>
            <w:tcW w:w="2660" w:type="dxa"/>
            <w:noWrap/>
            <w:hideMark/>
          </w:tcPr>
          <w:p w14:paraId="2DECAB6B"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640" w:type="dxa"/>
            <w:noWrap/>
            <w:hideMark/>
          </w:tcPr>
          <w:p w14:paraId="6B78FD49" w14:textId="77777777" w:rsidR="00BA6F4B" w:rsidRPr="00DA3997" w:rsidRDefault="00BA6F4B" w:rsidP="00BE6F82">
            <w:pPr>
              <w:pStyle w:val="DokTabellentext"/>
            </w:pPr>
            <w:r w:rsidRPr="00DA3997">
              <w:t>99.89</w:t>
            </w:r>
          </w:p>
        </w:tc>
        <w:tc>
          <w:tcPr>
            <w:tcW w:w="700" w:type="dxa"/>
            <w:noWrap/>
            <w:hideMark/>
          </w:tcPr>
          <w:p w14:paraId="1B99DC6C" w14:textId="77777777" w:rsidR="00BA6F4B" w:rsidRPr="00DA3997" w:rsidRDefault="00BA6F4B" w:rsidP="00BE6F82">
            <w:pPr>
              <w:pStyle w:val="DokTabellentext"/>
            </w:pPr>
            <w:r w:rsidRPr="00DA3997">
              <w:t>1605</w:t>
            </w:r>
          </w:p>
        </w:tc>
        <w:tc>
          <w:tcPr>
            <w:tcW w:w="780" w:type="dxa"/>
            <w:noWrap/>
            <w:hideMark/>
          </w:tcPr>
          <w:p w14:paraId="78A9DB4C" w14:textId="77777777" w:rsidR="00BA6F4B" w:rsidRPr="00DA3997" w:rsidRDefault="00BA6F4B" w:rsidP="00BE6F82">
            <w:pPr>
              <w:pStyle w:val="DokTabellentext"/>
            </w:pPr>
            <w:r w:rsidRPr="00DA3997">
              <w:t>TRUE</w:t>
            </w:r>
          </w:p>
        </w:tc>
        <w:tc>
          <w:tcPr>
            <w:tcW w:w="1040" w:type="dxa"/>
            <w:noWrap/>
            <w:hideMark/>
          </w:tcPr>
          <w:p w14:paraId="274ED810" w14:textId="77777777" w:rsidR="00BA6F4B" w:rsidRPr="00DA3997" w:rsidRDefault="00BA6F4B" w:rsidP="00BE6F82">
            <w:pPr>
              <w:pStyle w:val="DokTabellentext"/>
            </w:pPr>
            <w:r w:rsidRPr="00DA3997">
              <w:t>matK</w:t>
            </w:r>
          </w:p>
        </w:tc>
      </w:tr>
      <w:tr w:rsidR="00BA6F4B" w:rsidRPr="00DA3997" w14:paraId="0C3A0154" w14:textId="77777777" w:rsidTr="00BE6F82">
        <w:trPr>
          <w:trHeight w:val="290"/>
        </w:trPr>
        <w:tc>
          <w:tcPr>
            <w:tcW w:w="1380" w:type="dxa"/>
            <w:noWrap/>
            <w:hideMark/>
          </w:tcPr>
          <w:p w14:paraId="6D18D6F5" w14:textId="77777777" w:rsidR="00BA6F4B" w:rsidRPr="00DA3997" w:rsidRDefault="00BA6F4B" w:rsidP="00BE6F82">
            <w:pPr>
              <w:pStyle w:val="DokTabellentext"/>
            </w:pPr>
            <w:r w:rsidRPr="00DA3997">
              <w:t>SWFRG005-19</w:t>
            </w:r>
          </w:p>
        </w:tc>
        <w:tc>
          <w:tcPr>
            <w:tcW w:w="1480" w:type="dxa"/>
            <w:noWrap/>
            <w:hideMark/>
          </w:tcPr>
          <w:p w14:paraId="6CFB750E" w14:textId="77777777" w:rsidR="00BA6F4B" w:rsidRPr="00DA3997" w:rsidRDefault="00BA6F4B" w:rsidP="00BE6F82">
            <w:pPr>
              <w:pStyle w:val="DokTabellentext"/>
            </w:pPr>
            <w:r w:rsidRPr="00DA3997">
              <w:t>Poaceae</w:t>
            </w:r>
          </w:p>
        </w:tc>
        <w:tc>
          <w:tcPr>
            <w:tcW w:w="2260" w:type="dxa"/>
            <w:noWrap/>
            <w:hideMark/>
          </w:tcPr>
          <w:p w14:paraId="05C68443"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1560" w:type="dxa"/>
            <w:noWrap/>
            <w:hideMark/>
          </w:tcPr>
          <w:p w14:paraId="2BCCC0A7" w14:textId="77777777" w:rsidR="00BA6F4B" w:rsidRPr="00DA3997" w:rsidRDefault="00BA6F4B" w:rsidP="00BE6F82">
            <w:pPr>
              <w:pStyle w:val="DokTabellentext"/>
            </w:pPr>
            <w:r w:rsidRPr="00DA3997">
              <w:t>SWFRG004-19</w:t>
            </w:r>
          </w:p>
        </w:tc>
        <w:tc>
          <w:tcPr>
            <w:tcW w:w="1160" w:type="dxa"/>
            <w:noWrap/>
            <w:hideMark/>
          </w:tcPr>
          <w:p w14:paraId="690796FD" w14:textId="77777777" w:rsidR="00BA6F4B" w:rsidRPr="00DA3997" w:rsidRDefault="00BA6F4B" w:rsidP="00BE6F82">
            <w:pPr>
              <w:pStyle w:val="DokTabellentext"/>
            </w:pPr>
            <w:r w:rsidRPr="00DA3997">
              <w:t>Poaceae</w:t>
            </w:r>
          </w:p>
        </w:tc>
        <w:tc>
          <w:tcPr>
            <w:tcW w:w="2660" w:type="dxa"/>
            <w:noWrap/>
            <w:hideMark/>
          </w:tcPr>
          <w:p w14:paraId="63385D52"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640" w:type="dxa"/>
            <w:noWrap/>
            <w:hideMark/>
          </w:tcPr>
          <w:p w14:paraId="046104D5" w14:textId="77777777" w:rsidR="00BA6F4B" w:rsidRPr="00DA3997" w:rsidRDefault="00BA6F4B" w:rsidP="00BE6F82">
            <w:pPr>
              <w:pStyle w:val="DokTabellentext"/>
            </w:pPr>
            <w:r w:rsidRPr="00DA3997">
              <w:t>99.66</w:t>
            </w:r>
          </w:p>
        </w:tc>
        <w:tc>
          <w:tcPr>
            <w:tcW w:w="700" w:type="dxa"/>
            <w:noWrap/>
            <w:hideMark/>
          </w:tcPr>
          <w:p w14:paraId="19032464" w14:textId="77777777" w:rsidR="00BA6F4B" w:rsidRPr="00DA3997" w:rsidRDefault="00BA6F4B" w:rsidP="00BE6F82">
            <w:pPr>
              <w:pStyle w:val="DokTabellentext"/>
            </w:pPr>
            <w:r w:rsidRPr="00DA3997">
              <w:t>1594</w:t>
            </w:r>
          </w:p>
        </w:tc>
        <w:tc>
          <w:tcPr>
            <w:tcW w:w="780" w:type="dxa"/>
            <w:noWrap/>
            <w:hideMark/>
          </w:tcPr>
          <w:p w14:paraId="2897CEF8" w14:textId="77777777" w:rsidR="00BA6F4B" w:rsidRPr="00DA3997" w:rsidRDefault="00BA6F4B" w:rsidP="00BE6F82">
            <w:pPr>
              <w:pStyle w:val="DokTabellentext"/>
            </w:pPr>
            <w:r w:rsidRPr="00DA3997">
              <w:t>FALSE</w:t>
            </w:r>
          </w:p>
        </w:tc>
        <w:tc>
          <w:tcPr>
            <w:tcW w:w="1040" w:type="dxa"/>
            <w:noWrap/>
            <w:hideMark/>
          </w:tcPr>
          <w:p w14:paraId="62EBD43D" w14:textId="77777777" w:rsidR="00BA6F4B" w:rsidRPr="00DA3997" w:rsidRDefault="00BA6F4B" w:rsidP="00BE6F82">
            <w:pPr>
              <w:pStyle w:val="DokTabellentext"/>
            </w:pPr>
            <w:r w:rsidRPr="00DA3997">
              <w:t>matK</w:t>
            </w:r>
          </w:p>
        </w:tc>
      </w:tr>
      <w:tr w:rsidR="00BA6F4B" w:rsidRPr="00DA3997" w14:paraId="3EEF2E9A" w14:textId="77777777" w:rsidTr="00BE6F82">
        <w:trPr>
          <w:trHeight w:val="290"/>
        </w:trPr>
        <w:tc>
          <w:tcPr>
            <w:tcW w:w="1380" w:type="dxa"/>
            <w:noWrap/>
            <w:hideMark/>
          </w:tcPr>
          <w:p w14:paraId="2851ACD6" w14:textId="77777777" w:rsidR="00BA6F4B" w:rsidRPr="00DA3997" w:rsidRDefault="00BA6F4B" w:rsidP="00BE6F82">
            <w:pPr>
              <w:pStyle w:val="DokTabellentext"/>
            </w:pPr>
            <w:r w:rsidRPr="00DA3997">
              <w:t>SWFRG005-19</w:t>
            </w:r>
          </w:p>
        </w:tc>
        <w:tc>
          <w:tcPr>
            <w:tcW w:w="1480" w:type="dxa"/>
            <w:noWrap/>
            <w:hideMark/>
          </w:tcPr>
          <w:p w14:paraId="606065DB" w14:textId="77777777" w:rsidR="00BA6F4B" w:rsidRPr="00DA3997" w:rsidRDefault="00BA6F4B" w:rsidP="00BE6F82">
            <w:pPr>
              <w:pStyle w:val="DokTabellentext"/>
            </w:pPr>
            <w:r w:rsidRPr="00DA3997">
              <w:t>Poaceae</w:t>
            </w:r>
          </w:p>
        </w:tc>
        <w:tc>
          <w:tcPr>
            <w:tcW w:w="2260" w:type="dxa"/>
            <w:noWrap/>
            <w:hideMark/>
          </w:tcPr>
          <w:p w14:paraId="6D3073C6"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1560" w:type="dxa"/>
            <w:noWrap/>
            <w:hideMark/>
          </w:tcPr>
          <w:p w14:paraId="76D65E60" w14:textId="77777777" w:rsidR="00BA6F4B" w:rsidRPr="00DA3997" w:rsidRDefault="00BA6F4B" w:rsidP="00BE6F82">
            <w:pPr>
              <w:pStyle w:val="DokTabellentext"/>
            </w:pPr>
            <w:r w:rsidRPr="00DA3997">
              <w:t>GBVX1975-13</w:t>
            </w:r>
          </w:p>
        </w:tc>
        <w:tc>
          <w:tcPr>
            <w:tcW w:w="1160" w:type="dxa"/>
            <w:noWrap/>
            <w:hideMark/>
          </w:tcPr>
          <w:p w14:paraId="18EF7500" w14:textId="77777777" w:rsidR="00BA6F4B" w:rsidRPr="00DA3997" w:rsidRDefault="00BA6F4B" w:rsidP="00BE6F82">
            <w:pPr>
              <w:pStyle w:val="DokTabellentext"/>
            </w:pPr>
            <w:r w:rsidRPr="00DA3997">
              <w:t>Poaceae</w:t>
            </w:r>
          </w:p>
        </w:tc>
        <w:tc>
          <w:tcPr>
            <w:tcW w:w="2660" w:type="dxa"/>
            <w:noWrap/>
            <w:hideMark/>
          </w:tcPr>
          <w:p w14:paraId="356838AC"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640" w:type="dxa"/>
            <w:noWrap/>
            <w:hideMark/>
          </w:tcPr>
          <w:p w14:paraId="7A52F6BF" w14:textId="77777777" w:rsidR="00BA6F4B" w:rsidRPr="00DA3997" w:rsidRDefault="00BA6F4B" w:rsidP="00BE6F82">
            <w:pPr>
              <w:pStyle w:val="DokTabellentext"/>
            </w:pPr>
            <w:r w:rsidRPr="00DA3997">
              <w:t>99.66</w:t>
            </w:r>
          </w:p>
        </w:tc>
        <w:tc>
          <w:tcPr>
            <w:tcW w:w="700" w:type="dxa"/>
            <w:noWrap/>
            <w:hideMark/>
          </w:tcPr>
          <w:p w14:paraId="5BD0FC8A" w14:textId="77777777" w:rsidR="00BA6F4B" w:rsidRPr="00DA3997" w:rsidRDefault="00BA6F4B" w:rsidP="00BE6F82">
            <w:pPr>
              <w:pStyle w:val="DokTabellentext"/>
            </w:pPr>
            <w:r w:rsidRPr="00DA3997">
              <w:t>1594</w:t>
            </w:r>
          </w:p>
        </w:tc>
        <w:tc>
          <w:tcPr>
            <w:tcW w:w="780" w:type="dxa"/>
            <w:noWrap/>
            <w:hideMark/>
          </w:tcPr>
          <w:p w14:paraId="7B751D69" w14:textId="77777777" w:rsidR="00BA6F4B" w:rsidRPr="00DA3997" w:rsidRDefault="00BA6F4B" w:rsidP="00BE6F82">
            <w:pPr>
              <w:pStyle w:val="DokTabellentext"/>
            </w:pPr>
            <w:r w:rsidRPr="00DA3997">
              <w:t>FALSE</w:t>
            </w:r>
          </w:p>
        </w:tc>
        <w:tc>
          <w:tcPr>
            <w:tcW w:w="1040" w:type="dxa"/>
            <w:noWrap/>
            <w:hideMark/>
          </w:tcPr>
          <w:p w14:paraId="56F638D5" w14:textId="77777777" w:rsidR="00BA6F4B" w:rsidRPr="00DA3997" w:rsidRDefault="00BA6F4B" w:rsidP="00BE6F82">
            <w:pPr>
              <w:pStyle w:val="DokTabellentext"/>
            </w:pPr>
            <w:r w:rsidRPr="00DA3997">
              <w:t>matK</w:t>
            </w:r>
          </w:p>
        </w:tc>
      </w:tr>
      <w:tr w:rsidR="00BA6F4B" w:rsidRPr="00DA3997" w14:paraId="390D05F1" w14:textId="77777777" w:rsidTr="00BE6F82">
        <w:trPr>
          <w:trHeight w:val="290"/>
        </w:trPr>
        <w:tc>
          <w:tcPr>
            <w:tcW w:w="1380" w:type="dxa"/>
            <w:noWrap/>
            <w:hideMark/>
          </w:tcPr>
          <w:p w14:paraId="78DBA102" w14:textId="77777777" w:rsidR="00BA6F4B" w:rsidRPr="00DA3997" w:rsidRDefault="00BA6F4B" w:rsidP="00BE6F82">
            <w:pPr>
              <w:pStyle w:val="DokTabellentext"/>
            </w:pPr>
            <w:r w:rsidRPr="00DA3997">
              <w:t>SWFRG005-19</w:t>
            </w:r>
          </w:p>
        </w:tc>
        <w:tc>
          <w:tcPr>
            <w:tcW w:w="1480" w:type="dxa"/>
            <w:noWrap/>
            <w:hideMark/>
          </w:tcPr>
          <w:p w14:paraId="1CBCCC7B" w14:textId="77777777" w:rsidR="00BA6F4B" w:rsidRPr="00DA3997" w:rsidRDefault="00BA6F4B" w:rsidP="00BE6F82">
            <w:pPr>
              <w:pStyle w:val="DokTabellentext"/>
            </w:pPr>
            <w:r w:rsidRPr="00DA3997">
              <w:t>Poaceae</w:t>
            </w:r>
          </w:p>
        </w:tc>
        <w:tc>
          <w:tcPr>
            <w:tcW w:w="2260" w:type="dxa"/>
            <w:noWrap/>
            <w:hideMark/>
          </w:tcPr>
          <w:p w14:paraId="11FD3CD0"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1560" w:type="dxa"/>
            <w:noWrap/>
            <w:hideMark/>
          </w:tcPr>
          <w:p w14:paraId="3B12BEE5" w14:textId="77777777" w:rsidR="00BA6F4B" w:rsidRPr="00DA3997" w:rsidRDefault="00BA6F4B" w:rsidP="00BE6F82">
            <w:pPr>
              <w:pStyle w:val="DokTabellentext"/>
            </w:pPr>
            <w:r w:rsidRPr="00DA3997">
              <w:t>GBVW3314-13</w:t>
            </w:r>
          </w:p>
        </w:tc>
        <w:tc>
          <w:tcPr>
            <w:tcW w:w="1160" w:type="dxa"/>
            <w:noWrap/>
            <w:hideMark/>
          </w:tcPr>
          <w:p w14:paraId="59322E08" w14:textId="77777777" w:rsidR="00BA6F4B" w:rsidRPr="00DA3997" w:rsidRDefault="00BA6F4B" w:rsidP="00BE6F82">
            <w:pPr>
              <w:pStyle w:val="DokTabellentext"/>
            </w:pPr>
            <w:r w:rsidRPr="00DA3997">
              <w:t>Poaceae</w:t>
            </w:r>
          </w:p>
        </w:tc>
        <w:tc>
          <w:tcPr>
            <w:tcW w:w="2660" w:type="dxa"/>
            <w:noWrap/>
            <w:hideMark/>
          </w:tcPr>
          <w:p w14:paraId="751CD6C0"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640" w:type="dxa"/>
            <w:noWrap/>
            <w:hideMark/>
          </w:tcPr>
          <w:p w14:paraId="6E676887" w14:textId="77777777" w:rsidR="00BA6F4B" w:rsidRPr="00DA3997" w:rsidRDefault="00BA6F4B" w:rsidP="00BE6F82">
            <w:pPr>
              <w:pStyle w:val="DokTabellentext"/>
            </w:pPr>
            <w:r w:rsidRPr="00DA3997">
              <w:t>99.66</w:t>
            </w:r>
          </w:p>
        </w:tc>
        <w:tc>
          <w:tcPr>
            <w:tcW w:w="700" w:type="dxa"/>
            <w:noWrap/>
            <w:hideMark/>
          </w:tcPr>
          <w:p w14:paraId="1021E8B9" w14:textId="77777777" w:rsidR="00BA6F4B" w:rsidRPr="00DA3997" w:rsidRDefault="00BA6F4B" w:rsidP="00BE6F82">
            <w:pPr>
              <w:pStyle w:val="DokTabellentext"/>
            </w:pPr>
            <w:r w:rsidRPr="00DA3997">
              <w:t>1594</w:t>
            </w:r>
          </w:p>
        </w:tc>
        <w:tc>
          <w:tcPr>
            <w:tcW w:w="780" w:type="dxa"/>
            <w:noWrap/>
            <w:hideMark/>
          </w:tcPr>
          <w:p w14:paraId="7FE9C769" w14:textId="77777777" w:rsidR="00BA6F4B" w:rsidRPr="00DA3997" w:rsidRDefault="00BA6F4B" w:rsidP="00BE6F82">
            <w:pPr>
              <w:pStyle w:val="DokTabellentext"/>
            </w:pPr>
            <w:r w:rsidRPr="00DA3997">
              <w:t>FALSE</w:t>
            </w:r>
          </w:p>
        </w:tc>
        <w:tc>
          <w:tcPr>
            <w:tcW w:w="1040" w:type="dxa"/>
            <w:noWrap/>
            <w:hideMark/>
          </w:tcPr>
          <w:p w14:paraId="46940EEA" w14:textId="77777777" w:rsidR="00BA6F4B" w:rsidRPr="00DA3997" w:rsidRDefault="00BA6F4B" w:rsidP="00BE6F82">
            <w:pPr>
              <w:pStyle w:val="DokTabellentext"/>
            </w:pPr>
            <w:r w:rsidRPr="00DA3997">
              <w:t>matK</w:t>
            </w:r>
          </w:p>
        </w:tc>
      </w:tr>
      <w:tr w:rsidR="00BA6F4B" w:rsidRPr="00DA3997" w14:paraId="1D1B174A" w14:textId="77777777" w:rsidTr="00BE6F82">
        <w:trPr>
          <w:trHeight w:val="290"/>
        </w:trPr>
        <w:tc>
          <w:tcPr>
            <w:tcW w:w="1380" w:type="dxa"/>
            <w:noWrap/>
            <w:hideMark/>
          </w:tcPr>
          <w:p w14:paraId="43A9CDB6" w14:textId="77777777" w:rsidR="00BA6F4B" w:rsidRPr="00DA3997" w:rsidRDefault="00BA6F4B" w:rsidP="00BE6F82">
            <w:pPr>
              <w:pStyle w:val="DokTabellentext"/>
            </w:pPr>
            <w:r w:rsidRPr="00DA3997">
              <w:t>SWFRG005-19</w:t>
            </w:r>
          </w:p>
        </w:tc>
        <w:tc>
          <w:tcPr>
            <w:tcW w:w="1480" w:type="dxa"/>
            <w:noWrap/>
            <w:hideMark/>
          </w:tcPr>
          <w:p w14:paraId="64458CD1" w14:textId="77777777" w:rsidR="00BA6F4B" w:rsidRPr="00DA3997" w:rsidRDefault="00BA6F4B" w:rsidP="00BE6F82">
            <w:pPr>
              <w:pStyle w:val="DokTabellentext"/>
            </w:pPr>
            <w:r w:rsidRPr="00DA3997">
              <w:t>Poaceae</w:t>
            </w:r>
          </w:p>
        </w:tc>
        <w:tc>
          <w:tcPr>
            <w:tcW w:w="2260" w:type="dxa"/>
            <w:noWrap/>
            <w:hideMark/>
          </w:tcPr>
          <w:p w14:paraId="5B3815A0"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1560" w:type="dxa"/>
            <w:noWrap/>
            <w:hideMark/>
          </w:tcPr>
          <w:p w14:paraId="11A283F4" w14:textId="77777777" w:rsidR="00BA6F4B" w:rsidRPr="00DA3997" w:rsidRDefault="00BA6F4B" w:rsidP="00BE6F82">
            <w:pPr>
              <w:pStyle w:val="DokTabellentext"/>
            </w:pPr>
            <w:r w:rsidRPr="00DA3997">
              <w:t>GBVR3374-13</w:t>
            </w:r>
          </w:p>
        </w:tc>
        <w:tc>
          <w:tcPr>
            <w:tcW w:w="1160" w:type="dxa"/>
            <w:noWrap/>
            <w:hideMark/>
          </w:tcPr>
          <w:p w14:paraId="22ACDF8A" w14:textId="77777777" w:rsidR="00BA6F4B" w:rsidRPr="00DA3997" w:rsidRDefault="00BA6F4B" w:rsidP="00BE6F82">
            <w:pPr>
              <w:pStyle w:val="DokTabellentext"/>
            </w:pPr>
            <w:r w:rsidRPr="00DA3997">
              <w:t>Poaceae</w:t>
            </w:r>
          </w:p>
        </w:tc>
        <w:tc>
          <w:tcPr>
            <w:tcW w:w="2660" w:type="dxa"/>
            <w:noWrap/>
            <w:hideMark/>
          </w:tcPr>
          <w:p w14:paraId="5D0877F0"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640" w:type="dxa"/>
            <w:noWrap/>
            <w:hideMark/>
          </w:tcPr>
          <w:p w14:paraId="28EE24FB" w14:textId="77777777" w:rsidR="00BA6F4B" w:rsidRPr="00DA3997" w:rsidRDefault="00BA6F4B" w:rsidP="00BE6F82">
            <w:pPr>
              <w:pStyle w:val="DokTabellentext"/>
            </w:pPr>
            <w:r w:rsidRPr="00DA3997">
              <w:t>99.66</w:t>
            </w:r>
          </w:p>
        </w:tc>
        <w:tc>
          <w:tcPr>
            <w:tcW w:w="700" w:type="dxa"/>
            <w:noWrap/>
            <w:hideMark/>
          </w:tcPr>
          <w:p w14:paraId="530D6F26" w14:textId="77777777" w:rsidR="00BA6F4B" w:rsidRPr="00DA3997" w:rsidRDefault="00BA6F4B" w:rsidP="00BE6F82">
            <w:pPr>
              <w:pStyle w:val="DokTabellentext"/>
            </w:pPr>
            <w:r w:rsidRPr="00DA3997">
              <w:t>1594</w:t>
            </w:r>
          </w:p>
        </w:tc>
        <w:tc>
          <w:tcPr>
            <w:tcW w:w="780" w:type="dxa"/>
            <w:noWrap/>
            <w:hideMark/>
          </w:tcPr>
          <w:p w14:paraId="456DE6F6" w14:textId="77777777" w:rsidR="00BA6F4B" w:rsidRPr="00DA3997" w:rsidRDefault="00BA6F4B" w:rsidP="00BE6F82">
            <w:pPr>
              <w:pStyle w:val="DokTabellentext"/>
            </w:pPr>
            <w:r w:rsidRPr="00DA3997">
              <w:t>FALSE</w:t>
            </w:r>
          </w:p>
        </w:tc>
        <w:tc>
          <w:tcPr>
            <w:tcW w:w="1040" w:type="dxa"/>
            <w:noWrap/>
            <w:hideMark/>
          </w:tcPr>
          <w:p w14:paraId="24424343" w14:textId="77777777" w:rsidR="00BA6F4B" w:rsidRPr="00DA3997" w:rsidRDefault="00BA6F4B" w:rsidP="00BE6F82">
            <w:pPr>
              <w:pStyle w:val="DokTabellentext"/>
            </w:pPr>
            <w:r w:rsidRPr="00DA3997">
              <w:t>matK</w:t>
            </w:r>
          </w:p>
        </w:tc>
      </w:tr>
      <w:tr w:rsidR="00BA6F4B" w:rsidRPr="00DA3997" w14:paraId="527C3399" w14:textId="77777777" w:rsidTr="00BE6F82">
        <w:trPr>
          <w:trHeight w:val="290"/>
        </w:trPr>
        <w:tc>
          <w:tcPr>
            <w:tcW w:w="1380" w:type="dxa"/>
            <w:noWrap/>
            <w:hideMark/>
          </w:tcPr>
          <w:p w14:paraId="33594355" w14:textId="77777777" w:rsidR="00BA6F4B" w:rsidRPr="00DA3997" w:rsidRDefault="00BA6F4B" w:rsidP="00BE6F82">
            <w:pPr>
              <w:pStyle w:val="DokTabellentext"/>
            </w:pPr>
            <w:r w:rsidRPr="00DA3997">
              <w:t>SWFRG005-19</w:t>
            </w:r>
          </w:p>
        </w:tc>
        <w:tc>
          <w:tcPr>
            <w:tcW w:w="1480" w:type="dxa"/>
            <w:noWrap/>
            <w:hideMark/>
          </w:tcPr>
          <w:p w14:paraId="0278D85E" w14:textId="77777777" w:rsidR="00BA6F4B" w:rsidRPr="00DA3997" w:rsidRDefault="00BA6F4B" w:rsidP="00BE6F82">
            <w:pPr>
              <w:pStyle w:val="DokTabellentext"/>
            </w:pPr>
            <w:r w:rsidRPr="00DA3997">
              <w:t>Poaceae</w:t>
            </w:r>
          </w:p>
        </w:tc>
        <w:tc>
          <w:tcPr>
            <w:tcW w:w="2260" w:type="dxa"/>
            <w:noWrap/>
            <w:hideMark/>
          </w:tcPr>
          <w:p w14:paraId="7111425F"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1560" w:type="dxa"/>
            <w:noWrap/>
            <w:hideMark/>
          </w:tcPr>
          <w:p w14:paraId="3E2C2782" w14:textId="77777777" w:rsidR="00BA6F4B" w:rsidRPr="00DA3997" w:rsidRDefault="00BA6F4B" w:rsidP="00BE6F82">
            <w:pPr>
              <w:pStyle w:val="DokTabellentext"/>
            </w:pPr>
            <w:r w:rsidRPr="00DA3997">
              <w:t>GBVD3994-11</w:t>
            </w:r>
          </w:p>
        </w:tc>
        <w:tc>
          <w:tcPr>
            <w:tcW w:w="1160" w:type="dxa"/>
            <w:noWrap/>
            <w:hideMark/>
          </w:tcPr>
          <w:p w14:paraId="3EF46D7C" w14:textId="77777777" w:rsidR="00BA6F4B" w:rsidRPr="00DA3997" w:rsidRDefault="00BA6F4B" w:rsidP="00BE6F82">
            <w:pPr>
              <w:pStyle w:val="DokTabellentext"/>
            </w:pPr>
            <w:r w:rsidRPr="00DA3997">
              <w:t>Poaceae</w:t>
            </w:r>
          </w:p>
        </w:tc>
        <w:tc>
          <w:tcPr>
            <w:tcW w:w="2660" w:type="dxa"/>
            <w:noWrap/>
            <w:hideMark/>
          </w:tcPr>
          <w:p w14:paraId="4218FDEC"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rigidum</w:t>
            </w:r>
          </w:p>
        </w:tc>
        <w:tc>
          <w:tcPr>
            <w:tcW w:w="640" w:type="dxa"/>
            <w:noWrap/>
            <w:hideMark/>
          </w:tcPr>
          <w:p w14:paraId="53D21256" w14:textId="77777777" w:rsidR="00BA6F4B" w:rsidRPr="00DA3997" w:rsidRDefault="00BA6F4B" w:rsidP="00BE6F82">
            <w:pPr>
              <w:pStyle w:val="DokTabellentext"/>
            </w:pPr>
            <w:r w:rsidRPr="00DA3997">
              <w:t>99.66</w:t>
            </w:r>
          </w:p>
        </w:tc>
        <w:tc>
          <w:tcPr>
            <w:tcW w:w="700" w:type="dxa"/>
            <w:noWrap/>
            <w:hideMark/>
          </w:tcPr>
          <w:p w14:paraId="3D1651A6" w14:textId="77777777" w:rsidR="00BA6F4B" w:rsidRPr="00DA3997" w:rsidRDefault="00BA6F4B" w:rsidP="00BE6F82">
            <w:pPr>
              <w:pStyle w:val="DokTabellentext"/>
            </w:pPr>
            <w:r w:rsidRPr="00DA3997">
              <w:t>1594</w:t>
            </w:r>
          </w:p>
        </w:tc>
        <w:tc>
          <w:tcPr>
            <w:tcW w:w="780" w:type="dxa"/>
            <w:noWrap/>
            <w:hideMark/>
          </w:tcPr>
          <w:p w14:paraId="1C471011" w14:textId="77777777" w:rsidR="00BA6F4B" w:rsidRPr="00DA3997" w:rsidRDefault="00BA6F4B" w:rsidP="00BE6F82">
            <w:pPr>
              <w:pStyle w:val="DokTabellentext"/>
            </w:pPr>
            <w:r w:rsidRPr="00DA3997">
              <w:t>FALSE</w:t>
            </w:r>
          </w:p>
        </w:tc>
        <w:tc>
          <w:tcPr>
            <w:tcW w:w="1040" w:type="dxa"/>
            <w:noWrap/>
            <w:hideMark/>
          </w:tcPr>
          <w:p w14:paraId="6D402FF1" w14:textId="77777777" w:rsidR="00BA6F4B" w:rsidRPr="00DA3997" w:rsidRDefault="00BA6F4B" w:rsidP="00BE6F82">
            <w:pPr>
              <w:pStyle w:val="DokTabellentext"/>
            </w:pPr>
            <w:r w:rsidRPr="00DA3997">
              <w:t>matK</w:t>
            </w:r>
          </w:p>
        </w:tc>
      </w:tr>
      <w:tr w:rsidR="00BA6F4B" w:rsidRPr="00DA3997" w14:paraId="20156CB4" w14:textId="77777777" w:rsidTr="00BE6F82">
        <w:trPr>
          <w:trHeight w:val="290"/>
        </w:trPr>
        <w:tc>
          <w:tcPr>
            <w:tcW w:w="1380" w:type="dxa"/>
            <w:noWrap/>
            <w:hideMark/>
          </w:tcPr>
          <w:p w14:paraId="01D468F3" w14:textId="77777777" w:rsidR="00BA6F4B" w:rsidRPr="00DA3997" w:rsidRDefault="00BA6F4B" w:rsidP="00BE6F82">
            <w:pPr>
              <w:pStyle w:val="DokTabellentext"/>
            </w:pPr>
            <w:r w:rsidRPr="00DA3997">
              <w:t>SWFRG006-19</w:t>
            </w:r>
          </w:p>
        </w:tc>
        <w:tc>
          <w:tcPr>
            <w:tcW w:w="1480" w:type="dxa"/>
            <w:noWrap/>
            <w:hideMark/>
          </w:tcPr>
          <w:p w14:paraId="4CCAE920" w14:textId="77777777" w:rsidR="00BA6F4B" w:rsidRPr="00DA3997" w:rsidRDefault="00BA6F4B" w:rsidP="00BE6F82">
            <w:pPr>
              <w:pStyle w:val="DokTabellentext"/>
            </w:pPr>
            <w:r w:rsidRPr="00DA3997">
              <w:t>Poaceae</w:t>
            </w:r>
          </w:p>
        </w:tc>
        <w:tc>
          <w:tcPr>
            <w:tcW w:w="2260" w:type="dxa"/>
            <w:noWrap/>
            <w:hideMark/>
          </w:tcPr>
          <w:p w14:paraId="1F5E48F8"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1560" w:type="dxa"/>
            <w:noWrap/>
            <w:hideMark/>
          </w:tcPr>
          <w:p w14:paraId="7F22227D" w14:textId="77777777" w:rsidR="00BA6F4B" w:rsidRPr="00DA3997" w:rsidRDefault="00BA6F4B" w:rsidP="00BE6F82">
            <w:pPr>
              <w:pStyle w:val="DokTabellentext"/>
            </w:pPr>
            <w:r w:rsidRPr="00DA3997">
              <w:t>GBVX1975-13</w:t>
            </w:r>
          </w:p>
        </w:tc>
        <w:tc>
          <w:tcPr>
            <w:tcW w:w="1160" w:type="dxa"/>
            <w:noWrap/>
            <w:hideMark/>
          </w:tcPr>
          <w:p w14:paraId="5B9211CA" w14:textId="77777777" w:rsidR="00BA6F4B" w:rsidRPr="00DA3997" w:rsidRDefault="00BA6F4B" w:rsidP="00BE6F82">
            <w:pPr>
              <w:pStyle w:val="DokTabellentext"/>
            </w:pPr>
            <w:r w:rsidRPr="00DA3997">
              <w:t>Poaceae</w:t>
            </w:r>
          </w:p>
        </w:tc>
        <w:tc>
          <w:tcPr>
            <w:tcW w:w="2660" w:type="dxa"/>
            <w:noWrap/>
            <w:hideMark/>
          </w:tcPr>
          <w:p w14:paraId="0DC1604E"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640" w:type="dxa"/>
            <w:noWrap/>
            <w:hideMark/>
          </w:tcPr>
          <w:p w14:paraId="4E9855B8" w14:textId="77777777" w:rsidR="00BA6F4B" w:rsidRPr="00DA3997" w:rsidRDefault="00BA6F4B" w:rsidP="00BE6F82">
            <w:pPr>
              <w:pStyle w:val="DokTabellentext"/>
            </w:pPr>
            <w:r w:rsidRPr="00DA3997">
              <w:t>99.77</w:t>
            </w:r>
          </w:p>
        </w:tc>
        <w:tc>
          <w:tcPr>
            <w:tcW w:w="700" w:type="dxa"/>
            <w:noWrap/>
            <w:hideMark/>
          </w:tcPr>
          <w:p w14:paraId="451D5553" w14:textId="77777777" w:rsidR="00BA6F4B" w:rsidRPr="00DA3997" w:rsidRDefault="00BA6F4B" w:rsidP="00BE6F82">
            <w:pPr>
              <w:pStyle w:val="DokTabellentext"/>
            </w:pPr>
            <w:r w:rsidRPr="00DA3997">
              <w:t>1600</w:t>
            </w:r>
          </w:p>
        </w:tc>
        <w:tc>
          <w:tcPr>
            <w:tcW w:w="780" w:type="dxa"/>
            <w:noWrap/>
            <w:hideMark/>
          </w:tcPr>
          <w:p w14:paraId="115F370F" w14:textId="77777777" w:rsidR="00BA6F4B" w:rsidRPr="00DA3997" w:rsidRDefault="00BA6F4B" w:rsidP="00BE6F82">
            <w:pPr>
              <w:pStyle w:val="DokTabellentext"/>
            </w:pPr>
            <w:r w:rsidRPr="00DA3997">
              <w:t>FALSE</w:t>
            </w:r>
          </w:p>
        </w:tc>
        <w:tc>
          <w:tcPr>
            <w:tcW w:w="1040" w:type="dxa"/>
            <w:noWrap/>
            <w:hideMark/>
          </w:tcPr>
          <w:p w14:paraId="0CCFEF21" w14:textId="77777777" w:rsidR="00BA6F4B" w:rsidRPr="00DA3997" w:rsidRDefault="00BA6F4B" w:rsidP="00BE6F82">
            <w:pPr>
              <w:pStyle w:val="DokTabellentext"/>
            </w:pPr>
            <w:r w:rsidRPr="00DA3997">
              <w:t>matK</w:t>
            </w:r>
          </w:p>
        </w:tc>
      </w:tr>
      <w:tr w:rsidR="00BA6F4B" w:rsidRPr="00DA3997" w14:paraId="66EA2FA9" w14:textId="77777777" w:rsidTr="00BE6F82">
        <w:trPr>
          <w:trHeight w:val="290"/>
        </w:trPr>
        <w:tc>
          <w:tcPr>
            <w:tcW w:w="1380" w:type="dxa"/>
            <w:noWrap/>
            <w:hideMark/>
          </w:tcPr>
          <w:p w14:paraId="70F7F334" w14:textId="77777777" w:rsidR="00BA6F4B" w:rsidRPr="00DA3997" w:rsidRDefault="00BA6F4B" w:rsidP="00BE6F82">
            <w:pPr>
              <w:pStyle w:val="DokTabellentext"/>
            </w:pPr>
            <w:r w:rsidRPr="00DA3997">
              <w:t>SWFRG006-19</w:t>
            </w:r>
          </w:p>
        </w:tc>
        <w:tc>
          <w:tcPr>
            <w:tcW w:w="1480" w:type="dxa"/>
            <w:noWrap/>
            <w:hideMark/>
          </w:tcPr>
          <w:p w14:paraId="733A0C78" w14:textId="77777777" w:rsidR="00BA6F4B" w:rsidRPr="00DA3997" w:rsidRDefault="00BA6F4B" w:rsidP="00BE6F82">
            <w:pPr>
              <w:pStyle w:val="DokTabellentext"/>
            </w:pPr>
            <w:r w:rsidRPr="00DA3997">
              <w:t>Poaceae</w:t>
            </w:r>
          </w:p>
        </w:tc>
        <w:tc>
          <w:tcPr>
            <w:tcW w:w="2260" w:type="dxa"/>
            <w:noWrap/>
            <w:hideMark/>
          </w:tcPr>
          <w:p w14:paraId="14FD5E18"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1560" w:type="dxa"/>
            <w:noWrap/>
            <w:hideMark/>
          </w:tcPr>
          <w:p w14:paraId="570F73FE" w14:textId="77777777" w:rsidR="00BA6F4B" w:rsidRPr="00DA3997" w:rsidRDefault="00BA6F4B" w:rsidP="00BE6F82">
            <w:pPr>
              <w:pStyle w:val="DokTabellentext"/>
            </w:pPr>
            <w:r w:rsidRPr="00DA3997">
              <w:t>GBVW3314-13</w:t>
            </w:r>
          </w:p>
        </w:tc>
        <w:tc>
          <w:tcPr>
            <w:tcW w:w="1160" w:type="dxa"/>
            <w:noWrap/>
            <w:hideMark/>
          </w:tcPr>
          <w:p w14:paraId="06E1B6BC" w14:textId="77777777" w:rsidR="00BA6F4B" w:rsidRPr="00DA3997" w:rsidRDefault="00BA6F4B" w:rsidP="00BE6F82">
            <w:pPr>
              <w:pStyle w:val="DokTabellentext"/>
            </w:pPr>
            <w:r w:rsidRPr="00DA3997">
              <w:t>Poaceae</w:t>
            </w:r>
          </w:p>
        </w:tc>
        <w:tc>
          <w:tcPr>
            <w:tcW w:w="2660" w:type="dxa"/>
            <w:noWrap/>
            <w:hideMark/>
          </w:tcPr>
          <w:p w14:paraId="1C2C0D83"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640" w:type="dxa"/>
            <w:noWrap/>
            <w:hideMark/>
          </w:tcPr>
          <w:p w14:paraId="610F0B71" w14:textId="77777777" w:rsidR="00BA6F4B" w:rsidRPr="00DA3997" w:rsidRDefault="00BA6F4B" w:rsidP="00BE6F82">
            <w:pPr>
              <w:pStyle w:val="DokTabellentext"/>
            </w:pPr>
            <w:r w:rsidRPr="00DA3997">
              <w:t>99.77</w:t>
            </w:r>
          </w:p>
        </w:tc>
        <w:tc>
          <w:tcPr>
            <w:tcW w:w="700" w:type="dxa"/>
            <w:noWrap/>
            <w:hideMark/>
          </w:tcPr>
          <w:p w14:paraId="1936D860" w14:textId="77777777" w:rsidR="00BA6F4B" w:rsidRPr="00DA3997" w:rsidRDefault="00BA6F4B" w:rsidP="00BE6F82">
            <w:pPr>
              <w:pStyle w:val="DokTabellentext"/>
            </w:pPr>
            <w:r w:rsidRPr="00DA3997">
              <w:t>1600</w:t>
            </w:r>
          </w:p>
        </w:tc>
        <w:tc>
          <w:tcPr>
            <w:tcW w:w="780" w:type="dxa"/>
            <w:noWrap/>
            <w:hideMark/>
          </w:tcPr>
          <w:p w14:paraId="6817AB0C" w14:textId="77777777" w:rsidR="00BA6F4B" w:rsidRPr="00DA3997" w:rsidRDefault="00BA6F4B" w:rsidP="00BE6F82">
            <w:pPr>
              <w:pStyle w:val="DokTabellentext"/>
            </w:pPr>
            <w:r w:rsidRPr="00DA3997">
              <w:t>FALSE</w:t>
            </w:r>
          </w:p>
        </w:tc>
        <w:tc>
          <w:tcPr>
            <w:tcW w:w="1040" w:type="dxa"/>
            <w:noWrap/>
            <w:hideMark/>
          </w:tcPr>
          <w:p w14:paraId="6F09D2D5" w14:textId="77777777" w:rsidR="00BA6F4B" w:rsidRPr="00DA3997" w:rsidRDefault="00BA6F4B" w:rsidP="00BE6F82">
            <w:pPr>
              <w:pStyle w:val="DokTabellentext"/>
            </w:pPr>
            <w:r w:rsidRPr="00DA3997">
              <w:t>matK</w:t>
            </w:r>
          </w:p>
        </w:tc>
      </w:tr>
      <w:tr w:rsidR="00BA6F4B" w:rsidRPr="00DA3997" w14:paraId="153258B2" w14:textId="77777777" w:rsidTr="00BE6F82">
        <w:trPr>
          <w:trHeight w:val="290"/>
        </w:trPr>
        <w:tc>
          <w:tcPr>
            <w:tcW w:w="1380" w:type="dxa"/>
            <w:noWrap/>
            <w:hideMark/>
          </w:tcPr>
          <w:p w14:paraId="41335105" w14:textId="77777777" w:rsidR="00BA6F4B" w:rsidRPr="00DA3997" w:rsidRDefault="00BA6F4B" w:rsidP="00BE6F82">
            <w:pPr>
              <w:pStyle w:val="DokTabellentext"/>
            </w:pPr>
            <w:r w:rsidRPr="00DA3997">
              <w:t>SWFRG006-19</w:t>
            </w:r>
          </w:p>
        </w:tc>
        <w:tc>
          <w:tcPr>
            <w:tcW w:w="1480" w:type="dxa"/>
            <w:noWrap/>
            <w:hideMark/>
          </w:tcPr>
          <w:p w14:paraId="68B7F27F" w14:textId="77777777" w:rsidR="00BA6F4B" w:rsidRPr="00DA3997" w:rsidRDefault="00BA6F4B" w:rsidP="00BE6F82">
            <w:pPr>
              <w:pStyle w:val="DokTabellentext"/>
            </w:pPr>
            <w:r w:rsidRPr="00DA3997">
              <w:t>Poaceae</w:t>
            </w:r>
          </w:p>
        </w:tc>
        <w:tc>
          <w:tcPr>
            <w:tcW w:w="2260" w:type="dxa"/>
            <w:noWrap/>
            <w:hideMark/>
          </w:tcPr>
          <w:p w14:paraId="73DEEF7D"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1560" w:type="dxa"/>
            <w:noWrap/>
            <w:hideMark/>
          </w:tcPr>
          <w:p w14:paraId="4A968A31" w14:textId="77777777" w:rsidR="00BA6F4B" w:rsidRPr="00DA3997" w:rsidRDefault="00BA6F4B" w:rsidP="00BE6F82">
            <w:pPr>
              <w:pStyle w:val="DokTabellentext"/>
            </w:pPr>
            <w:r w:rsidRPr="00DA3997">
              <w:t>GBVR3374-13</w:t>
            </w:r>
          </w:p>
        </w:tc>
        <w:tc>
          <w:tcPr>
            <w:tcW w:w="1160" w:type="dxa"/>
            <w:noWrap/>
            <w:hideMark/>
          </w:tcPr>
          <w:p w14:paraId="0C405657" w14:textId="77777777" w:rsidR="00BA6F4B" w:rsidRPr="00DA3997" w:rsidRDefault="00BA6F4B" w:rsidP="00BE6F82">
            <w:pPr>
              <w:pStyle w:val="DokTabellentext"/>
            </w:pPr>
            <w:r w:rsidRPr="00DA3997">
              <w:t>Poaceae</w:t>
            </w:r>
          </w:p>
        </w:tc>
        <w:tc>
          <w:tcPr>
            <w:tcW w:w="2660" w:type="dxa"/>
            <w:noWrap/>
            <w:hideMark/>
          </w:tcPr>
          <w:p w14:paraId="1B3D0799"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640" w:type="dxa"/>
            <w:noWrap/>
            <w:hideMark/>
          </w:tcPr>
          <w:p w14:paraId="0F5930B5" w14:textId="77777777" w:rsidR="00BA6F4B" w:rsidRPr="00DA3997" w:rsidRDefault="00BA6F4B" w:rsidP="00BE6F82">
            <w:pPr>
              <w:pStyle w:val="DokTabellentext"/>
            </w:pPr>
            <w:r w:rsidRPr="00DA3997">
              <w:t>99.77</w:t>
            </w:r>
          </w:p>
        </w:tc>
        <w:tc>
          <w:tcPr>
            <w:tcW w:w="700" w:type="dxa"/>
            <w:noWrap/>
            <w:hideMark/>
          </w:tcPr>
          <w:p w14:paraId="6BAE451A" w14:textId="77777777" w:rsidR="00BA6F4B" w:rsidRPr="00DA3997" w:rsidRDefault="00BA6F4B" w:rsidP="00BE6F82">
            <w:pPr>
              <w:pStyle w:val="DokTabellentext"/>
            </w:pPr>
            <w:r w:rsidRPr="00DA3997">
              <w:t>1600</w:t>
            </w:r>
          </w:p>
        </w:tc>
        <w:tc>
          <w:tcPr>
            <w:tcW w:w="780" w:type="dxa"/>
            <w:noWrap/>
            <w:hideMark/>
          </w:tcPr>
          <w:p w14:paraId="179DDCE0" w14:textId="77777777" w:rsidR="00BA6F4B" w:rsidRPr="00DA3997" w:rsidRDefault="00BA6F4B" w:rsidP="00BE6F82">
            <w:pPr>
              <w:pStyle w:val="DokTabellentext"/>
            </w:pPr>
            <w:r w:rsidRPr="00DA3997">
              <w:t>FALSE</w:t>
            </w:r>
          </w:p>
        </w:tc>
        <w:tc>
          <w:tcPr>
            <w:tcW w:w="1040" w:type="dxa"/>
            <w:noWrap/>
            <w:hideMark/>
          </w:tcPr>
          <w:p w14:paraId="1E2F3C8B" w14:textId="77777777" w:rsidR="00BA6F4B" w:rsidRPr="00DA3997" w:rsidRDefault="00BA6F4B" w:rsidP="00BE6F82">
            <w:pPr>
              <w:pStyle w:val="DokTabellentext"/>
            </w:pPr>
            <w:r w:rsidRPr="00DA3997">
              <w:t>matK</w:t>
            </w:r>
          </w:p>
        </w:tc>
      </w:tr>
      <w:tr w:rsidR="00BA6F4B" w:rsidRPr="00DA3997" w14:paraId="0BF85E6C" w14:textId="77777777" w:rsidTr="00BE6F82">
        <w:trPr>
          <w:trHeight w:val="290"/>
        </w:trPr>
        <w:tc>
          <w:tcPr>
            <w:tcW w:w="1380" w:type="dxa"/>
            <w:noWrap/>
            <w:hideMark/>
          </w:tcPr>
          <w:p w14:paraId="478160FB" w14:textId="77777777" w:rsidR="00BA6F4B" w:rsidRPr="00DA3997" w:rsidRDefault="00BA6F4B" w:rsidP="00BE6F82">
            <w:pPr>
              <w:pStyle w:val="DokTabellentext"/>
            </w:pPr>
            <w:r w:rsidRPr="00DA3997">
              <w:t>SWFRG006-19</w:t>
            </w:r>
          </w:p>
        </w:tc>
        <w:tc>
          <w:tcPr>
            <w:tcW w:w="1480" w:type="dxa"/>
            <w:noWrap/>
            <w:hideMark/>
          </w:tcPr>
          <w:p w14:paraId="49725F7D" w14:textId="77777777" w:rsidR="00BA6F4B" w:rsidRPr="00DA3997" w:rsidRDefault="00BA6F4B" w:rsidP="00BE6F82">
            <w:pPr>
              <w:pStyle w:val="DokTabellentext"/>
            </w:pPr>
            <w:r w:rsidRPr="00DA3997">
              <w:t>Poaceae</w:t>
            </w:r>
          </w:p>
        </w:tc>
        <w:tc>
          <w:tcPr>
            <w:tcW w:w="2260" w:type="dxa"/>
            <w:noWrap/>
            <w:hideMark/>
          </w:tcPr>
          <w:p w14:paraId="43C6243D"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1560" w:type="dxa"/>
            <w:noWrap/>
            <w:hideMark/>
          </w:tcPr>
          <w:p w14:paraId="23690C3B" w14:textId="77777777" w:rsidR="00BA6F4B" w:rsidRPr="00DA3997" w:rsidRDefault="00BA6F4B" w:rsidP="00BE6F82">
            <w:pPr>
              <w:pStyle w:val="DokTabellentext"/>
            </w:pPr>
            <w:r w:rsidRPr="00DA3997">
              <w:t>GBVD3994-11</w:t>
            </w:r>
          </w:p>
        </w:tc>
        <w:tc>
          <w:tcPr>
            <w:tcW w:w="1160" w:type="dxa"/>
            <w:noWrap/>
            <w:hideMark/>
          </w:tcPr>
          <w:p w14:paraId="100705A2" w14:textId="77777777" w:rsidR="00BA6F4B" w:rsidRPr="00DA3997" w:rsidRDefault="00BA6F4B" w:rsidP="00BE6F82">
            <w:pPr>
              <w:pStyle w:val="DokTabellentext"/>
            </w:pPr>
            <w:r w:rsidRPr="00DA3997">
              <w:t>Poaceae</w:t>
            </w:r>
          </w:p>
        </w:tc>
        <w:tc>
          <w:tcPr>
            <w:tcW w:w="2660" w:type="dxa"/>
            <w:noWrap/>
            <w:hideMark/>
          </w:tcPr>
          <w:p w14:paraId="786FD54A"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rigidum</w:t>
            </w:r>
          </w:p>
        </w:tc>
        <w:tc>
          <w:tcPr>
            <w:tcW w:w="640" w:type="dxa"/>
            <w:noWrap/>
            <w:hideMark/>
          </w:tcPr>
          <w:p w14:paraId="755675FC" w14:textId="77777777" w:rsidR="00BA6F4B" w:rsidRPr="00DA3997" w:rsidRDefault="00BA6F4B" w:rsidP="00BE6F82">
            <w:pPr>
              <w:pStyle w:val="DokTabellentext"/>
            </w:pPr>
            <w:r w:rsidRPr="00DA3997">
              <w:t>99.77</w:t>
            </w:r>
          </w:p>
        </w:tc>
        <w:tc>
          <w:tcPr>
            <w:tcW w:w="700" w:type="dxa"/>
            <w:noWrap/>
            <w:hideMark/>
          </w:tcPr>
          <w:p w14:paraId="10F9395D" w14:textId="77777777" w:rsidR="00BA6F4B" w:rsidRPr="00DA3997" w:rsidRDefault="00BA6F4B" w:rsidP="00BE6F82">
            <w:pPr>
              <w:pStyle w:val="DokTabellentext"/>
            </w:pPr>
            <w:r w:rsidRPr="00DA3997">
              <w:t>1600</w:t>
            </w:r>
          </w:p>
        </w:tc>
        <w:tc>
          <w:tcPr>
            <w:tcW w:w="780" w:type="dxa"/>
            <w:noWrap/>
            <w:hideMark/>
          </w:tcPr>
          <w:p w14:paraId="441A5F28" w14:textId="77777777" w:rsidR="00BA6F4B" w:rsidRPr="00DA3997" w:rsidRDefault="00BA6F4B" w:rsidP="00BE6F82">
            <w:pPr>
              <w:pStyle w:val="DokTabellentext"/>
            </w:pPr>
            <w:r w:rsidRPr="00DA3997">
              <w:t>FALSE</w:t>
            </w:r>
          </w:p>
        </w:tc>
        <w:tc>
          <w:tcPr>
            <w:tcW w:w="1040" w:type="dxa"/>
            <w:noWrap/>
            <w:hideMark/>
          </w:tcPr>
          <w:p w14:paraId="42C1481D" w14:textId="77777777" w:rsidR="00BA6F4B" w:rsidRPr="00DA3997" w:rsidRDefault="00BA6F4B" w:rsidP="00BE6F82">
            <w:pPr>
              <w:pStyle w:val="DokTabellentext"/>
            </w:pPr>
            <w:r w:rsidRPr="00DA3997">
              <w:t>matK</w:t>
            </w:r>
          </w:p>
        </w:tc>
      </w:tr>
      <w:tr w:rsidR="00BA6F4B" w:rsidRPr="00DA3997" w14:paraId="50EBAA5C" w14:textId="77777777" w:rsidTr="00BE6F82">
        <w:trPr>
          <w:trHeight w:val="290"/>
        </w:trPr>
        <w:tc>
          <w:tcPr>
            <w:tcW w:w="1380" w:type="dxa"/>
            <w:noWrap/>
            <w:hideMark/>
          </w:tcPr>
          <w:p w14:paraId="524B1F90" w14:textId="77777777" w:rsidR="00BA6F4B" w:rsidRPr="00DA3997" w:rsidRDefault="00BA6F4B" w:rsidP="00BE6F82">
            <w:pPr>
              <w:pStyle w:val="DokTabellentext"/>
            </w:pPr>
            <w:r w:rsidRPr="00DA3997">
              <w:t>SWFRG007-19</w:t>
            </w:r>
          </w:p>
        </w:tc>
        <w:tc>
          <w:tcPr>
            <w:tcW w:w="1480" w:type="dxa"/>
            <w:noWrap/>
            <w:hideMark/>
          </w:tcPr>
          <w:p w14:paraId="2706B859" w14:textId="77777777" w:rsidR="00BA6F4B" w:rsidRPr="00DA3997" w:rsidRDefault="00BA6F4B" w:rsidP="00BE6F82">
            <w:pPr>
              <w:pStyle w:val="DokTabellentext"/>
            </w:pPr>
            <w:r w:rsidRPr="00DA3997">
              <w:t>Poaceae</w:t>
            </w:r>
          </w:p>
        </w:tc>
        <w:tc>
          <w:tcPr>
            <w:tcW w:w="2260" w:type="dxa"/>
            <w:noWrap/>
            <w:hideMark/>
          </w:tcPr>
          <w:p w14:paraId="47DAEA6D"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1560" w:type="dxa"/>
            <w:noWrap/>
            <w:hideMark/>
          </w:tcPr>
          <w:p w14:paraId="34602500" w14:textId="77777777" w:rsidR="00BA6F4B" w:rsidRPr="00DA3997" w:rsidRDefault="00BA6F4B" w:rsidP="00BE6F82">
            <w:pPr>
              <w:pStyle w:val="DokTabellentext"/>
            </w:pPr>
            <w:r w:rsidRPr="00DA3997">
              <w:t>GBVX1973-13</w:t>
            </w:r>
          </w:p>
        </w:tc>
        <w:tc>
          <w:tcPr>
            <w:tcW w:w="1160" w:type="dxa"/>
            <w:noWrap/>
            <w:hideMark/>
          </w:tcPr>
          <w:p w14:paraId="67783CD3" w14:textId="77777777" w:rsidR="00BA6F4B" w:rsidRPr="00DA3997" w:rsidRDefault="00BA6F4B" w:rsidP="00BE6F82">
            <w:pPr>
              <w:pStyle w:val="DokTabellentext"/>
            </w:pPr>
            <w:r w:rsidRPr="00DA3997">
              <w:t>Poaceae</w:t>
            </w:r>
          </w:p>
        </w:tc>
        <w:tc>
          <w:tcPr>
            <w:tcW w:w="2660" w:type="dxa"/>
            <w:noWrap/>
            <w:hideMark/>
          </w:tcPr>
          <w:p w14:paraId="0AC263F7"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ovina</w:t>
            </w:r>
          </w:p>
        </w:tc>
        <w:tc>
          <w:tcPr>
            <w:tcW w:w="640" w:type="dxa"/>
            <w:noWrap/>
            <w:hideMark/>
          </w:tcPr>
          <w:p w14:paraId="5E81B120" w14:textId="77777777" w:rsidR="00BA6F4B" w:rsidRPr="00DA3997" w:rsidRDefault="00BA6F4B" w:rsidP="00BE6F82">
            <w:pPr>
              <w:pStyle w:val="DokTabellentext"/>
            </w:pPr>
            <w:r w:rsidRPr="00DA3997">
              <w:t>99.89</w:t>
            </w:r>
          </w:p>
        </w:tc>
        <w:tc>
          <w:tcPr>
            <w:tcW w:w="700" w:type="dxa"/>
            <w:noWrap/>
            <w:hideMark/>
          </w:tcPr>
          <w:p w14:paraId="307513E2" w14:textId="77777777" w:rsidR="00BA6F4B" w:rsidRPr="00DA3997" w:rsidRDefault="00BA6F4B" w:rsidP="00BE6F82">
            <w:pPr>
              <w:pStyle w:val="DokTabellentext"/>
            </w:pPr>
            <w:r w:rsidRPr="00DA3997">
              <w:t>1600</w:t>
            </w:r>
          </w:p>
        </w:tc>
        <w:tc>
          <w:tcPr>
            <w:tcW w:w="780" w:type="dxa"/>
            <w:noWrap/>
            <w:hideMark/>
          </w:tcPr>
          <w:p w14:paraId="1688973A" w14:textId="77777777" w:rsidR="00BA6F4B" w:rsidRPr="00DA3997" w:rsidRDefault="00BA6F4B" w:rsidP="00BE6F82">
            <w:pPr>
              <w:pStyle w:val="DokTabellentext"/>
            </w:pPr>
            <w:r w:rsidRPr="00DA3997">
              <w:t>FALSE</w:t>
            </w:r>
          </w:p>
        </w:tc>
        <w:tc>
          <w:tcPr>
            <w:tcW w:w="1040" w:type="dxa"/>
            <w:noWrap/>
            <w:hideMark/>
          </w:tcPr>
          <w:p w14:paraId="111E428C" w14:textId="77777777" w:rsidR="00BA6F4B" w:rsidRPr="00DA3997" w:rsidRDefault="00BA6F4B" w:rsidP="00BE6F82">
            <w:pPr>
              <w:pStyle w:val="DokTabellentext"/>
            </w:pPr>
            <w:r w:rsidRPr="00DA3997">
              <w:t>matK</w:t>
            </w:r>
          </w:p>
        </w:tc>
      </w:tr>
      <w:tr w:rsidR="00BA6F4B" w:rsidRPr="00DA3997" w14:paraId="5813C040" w14:textId="77777777" w:rsidTr="00BE6F82">
        <w:trPr>
          <w:trHeight w:val="290"/>
        </w:trPr>
        <w:tc>
          <w:tcPr>
            <w:tcW w:w="1380" w:type="dxa"/>
            <w:noWrap/>
            <w:hideMark/>
          </w:tcPr>
          <w:p w14:paraId="7BF3596B" w14:textId="77777777" w:rsidR="00BA6F4B" w:rsidRPr="00DA3997" w:rsidRDefault="00BA6F4B" w:rsidP="00BE6F82">
            <w:pPr>
              <w:pStyle w:val="DokTabellentext"/>
            </w:pPr>
            <w:r w:rsidRPr="00DA3997">
              <w:t>SWFRG007-19</w:t>
            </w:r>
          </w:p>
        </w:tc>
        <w:tc>
          <w:tcPr>
            <w:tcW w:w="1480" w:type="dxa"/>
            <w:noWrap/>
            <w:hideMark/>
          </w:tcPr>
          <w:p w14:paraId="41BA6172" w14:textId="77777777" w:rsidR="00BA6F4B" w:rsidRPr="00DA3997" w:rsidRDefault="00BA6F4B" w:rsidP="00BE6F82">
            <w:pPr>
              <w:pStyle w:val="DokTabellentext"/>
            </w:pPr>
            <w:r w:rsidRPr="00DA3997">
              <w:t>Poaceae</w:t>
            </w:r>
          </w:p>
        </w:tc>
        <w:tc>
          <w:tcPr>
            <w:tcW w:w="2260" w:type="dxa"/>
            <w:noWrap/>
            <w:hideMark/>
          </w:tcPr>
          <w:p w14:paraId="26392AC2"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1560" w:type="dxa"/>
            <w:noWrap/>
            <w:hideMark/>
          </w:tcPr>
          <w:p w14:paraId="7A2A0DDE" w14:textId="77777777" w:rsidR="00BA6F4B" w:rsidRPr="00DA3997" w:rsidRDefault="00BA6F4B" w:rsidP="00BE6F82">
            <w:pPr>
              <w:pStyle w:val="DokTabellentext"/>
            </w:pPr>
            <w:r w:rsidRPr="00DA3997">
              <w:t>GBVW3312-13</w:t>
            </w:r>
          </w:p>
        </w:tc>
        <w:tc>
          <w:tcPr>
            <w:tcW w:w="1160" w:type="dxa"/>
            <w:noWrap/>
            <w:hideMark/>
          </w:tcPr>
          <w:p w14:paraId="3A630319" w14:textId="77777777" w:rsidR="00BA6F4B" w:rsidRPr="00DA3997" w:rsidRDefault="00BA6F4B" w:rsidP="00BE6F82">
            <w:pPr>
              <w:pStyle w:val="DokTabellentext"/>
            </w:pPr>
            <w:r w:rsidRPr="00DA3997">
              <w:t>Poaceae</w:t>
            </w:r>
          </w:p>
        </w:tc>
        <w:tc>
          <w:tcPr>
            <w:tcW w:w="2660" w:type="dxa"/>
            <w:noWrap/>
            <w:hideMark/>
          </w:tcPr>
          <w:p w14:paraId="037A9CE5"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ovina</w:t>
            </w:r>
          </w:p>
        </w:tc>
        <w:tc>
          <w:tcPr>
            <w:tcW w:w="640" w:type="dxa"/>
            <w:noWrap/>
            <w:hideMark/>
          </w:tcPr>
          <w:p w14:paraId="11E1A342" w14:textId="77777777" w:rsidR="00BA6F4B" w:rsidRPr="00DA3997" w:rsidRDefault="00BA6F4B" w:rsidP="00BE6F82">
            <w:pPr>
              <w:pStyle w:val="DokTabellentext"/>
            </w:pPr>
            <w:r w:rsidRPr="00DA3997">
              <w:t>99.89</w:t>
            </w:r>
          </w:p>
        </w:tc>
        <w:tc>
          <w:tcPr>
            <w:tcW w:w="700" w:type="dxa"/>
            <w:noWrap/>
            <w:hideMark/>
          </w:tcPr>
          <w:p w14:paraId="1840D8F2" w14:textId="77777777" w:rsidR="00BA6F4B" w:rsidRPr="00DA3997" w:rsidRDefault="00BA6F4B" w:rsidP="00BE6F82">
            <w:pPr>
              <w:pStyle w:val="DokTabellentext"/>
            </w:pPr>
            <w:r w:rsidRPr="00DA3997">
              <w:t>1600</w:t>
            </w:r>
          </w:p>
        </w:tc>
        <w:tc>
          <w:tcPr>
            <w:tcW w:w="780" w:type="dxa"/>
            <w:noWrap/>
            <w:hideMark/>
          </w:tcPr>
          <w:p w14:paraId="0ACF77B6" w14:textId="77777777" w:rsidR="00BA6F4B" w:rsidRPr="00DA3997" w:rsidRDefault="00BA6F4B" w:rsidP="00BE6F82">
            <w:pPr>
              <w:pStyle w:val="DokTabellentext"/>
            </w:pPr>
            <w:r w:rsidRPr="00DA3997">
              <w:t>FALSE</w:t>
            </w:r>
          </w:p>
        </w:tc>
        <w:tc>
          <w:tcPr>
            <w:tcW w:w="1040" w:type="dxa"/>
            <w:noWrap/>
            <w:hideMark/>
          </w:tcPr>
          <w:p w14:paraId="543032A5" w14:textId="77777777" w:rsidR="00BA6F4B" w:rsidRPr="00DA3997" w:rsidRDefault="00BA6F4B" w:rsidP="00BE6F82">
            <w:pPr>
              <w:pStyle w:val="DokTabellentext"/>
            </w:pPr>
            <w:r w:rsidRPr="00DA3997">
              <w:t>matK</w:t>
            </w:r>
          </w:p>
        </w:tc>
      </w:tr>
      <w:tr w:rsidR="00BA6F4B" w:rsidRPr="00DA3997" w14:paraId="07B282FB" w14:textId="77777777" w:rsidTr="00BE6F82">
        <w:trPr>
          <w:trHeight w:val="290"/>
        </w:trPr>
        <w:tc>
          <w:tcPr>
            <w:tcW w:w="1380" w:type="dxa"/>
            <w:noWrap/>
            <w:hideMark/>
          </w:tcPr>
          <w:p w14:paraId="08C34F10" w14:textId="77777777" w:rsidR="00BA6F4B" w:rsidRPr="00DA3997" w:rsidRDefault="00BA6F4B" w:rsidP="00BE6F82">
            <w:pPr>
              <w:pStyle w:val="DokTabellentext"/>
            </w:pPr>
            <w:r w:rsidRPr="00DA3997">
              <w:t>SWFRG008-19</w:t>
            </w:r>
          </w:p>
        </w:tc>
        <w:tc>
          <w:tcPr>
            <w:tcW w:w="1480" w:type="dxa"/>
            <w:noWrap/>
            <w:hideMark/>
          </w:tcPr>
          <w:p w14:paraId="47BCDD4C" w14:textId="77777777" w:rsidR="00BA6F4B" w:rsidRPr="00DA3997" w:rsidRDefault="00BA6F4B" w:rsidP="00BE6F82">
            <w:pPr>
              <w:pStyle w:val="DokTabellentext"/>
            </w:pPr>
            <w:r w:rsidRPr="00DA3997">
              <w:t>Poaceae</w:t>
            </w:r>
          </w:p>
        </w:tc>
        <w:tc>
          <w:tcPr>
            <w:tcW w:w="2260" w:type="dxa"/>
            <w:noWrap/>
            <w:hideMark/>
          </w:tcPr>
          <w:p w14:paraId="33828733"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1560" w:type="dxa"/>
            <w:noWrap/>
            <w:hideMark/>
          </w:tcPr>
          <w:p w14:paraId="31897A28" w14:textId="77777777" w:rsidR="00BA6F4B" w:rsidRPr="00DA3997" w:rsidRDefault="00BA6F4B" w:rsidP="00BE6F82">
            <w:pPr>
              <w:pStyle w:val="DokTabellentext"/>
            </w:pPr>
            <w:r w:rsidRPr="00DA3997">
              <w:t>GBVR3368-13</w:t>
            </w:r>
          </w:p>
        </w:tc>
        <w:tc>
          <w:tcPr>
            <w:tcW w:w="1160" w:type="dxa"/>
            <w:noWrap/>
            <w:hideMark/>
          </w:tcPr>
          <w:p w14:paraId="02202714" w14:textId="77777777" w:rsidR="00BA6F4B" w:rsidRPr="00DA3997" w:rsidRDefault="00BA6F4B" w:rsidP="00BE6F82">
            <w:pPr>
              <w:pStyle w:val="DokTabellentext"/>
            </w:pPr>
            <w:r w:rsidRPr="00DA3997">
              <w:t>Poaceae</w:t>
            </w:r>
          </w:p>
        </w:tc>
        <w:tc>
          <w:tcPr>
            <w:tcW w:w="2660" w:type="dxa"/>
            <w:noWrap/>
            <w:hideMark/>
          </w:tcPr>
          <w:p w14:paraId="2687D5E0"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petraea</w:t>
            </w:r>
          </w:p>
        </w:tc>
        <w:tc>
          <w:tcPr>
            <w:tcW w:w="640" w:type="dxa"/>
            <w:noWrap/>
            <w:hideMark/>
          </w:tcPr>
          <w:p w14:paraId="4424C147" w14:textId="77777777" w:rsidR="00BA6F4B" w:rsidRPr="00DA3997" w:rsidRDefault="00BA6F4B" w:rsidP="00BE6F82">
            <w:pPr>
              <w:pStyle w:val="DokTabellentext"/>
            </w:pPr>
            <w:r w:rsidRPr="00DA3997">
              <w:t>99.54</w:t>
            </w:r>
          </w:p>
        </w:tc>
        <w:tc>
          <w:tcPr>
            <w:tcW w:w="700" w:type="dxa"/>
            <w:noWrap/>
            <w:hideMark/>
          </w:tcPr>
          <w:p w14:paraId="51179589" w14:textId="77777777" w:rsidR="00BA6F4B" w:rsidRPr="00DA3997" w:rsidRDefault="00BA6F4B" w:rsidP="00BE6F82">
            <w:pPr>
              <w:pStyle w:val="DokTabellentext"/>
            </w:pPr>
            <w:r w:rsidRPr="00DA3997">
              <w:t>1583</w:t>
            </w:r>
          </w:p>
        </w:tc>
        <w:tc>
          <w:tcPr>
            <w:tcW w:w="780" w:type="dxa"/>
            <w:noWrap/>
            <w:hideMark/>
          </w:tcPr>
          <w:p w14:paraId="10D09352" w14:textId="77777777" w:rsidR="00BA6F4B" w:rsidRPr="00DA3997" w:rsidRDefault="00BA6F4B" w:rsidP="00BE6F82">
            <w:pPr>
              <w:pStyle w:val="DokTabellentext"/>
            </w:pPr>
            <w:r w:rsidRPr="00DA3997">
              <w:t>FALSE</w:t>
            </w:r>
          </w:p>
        </w:tc>
        <w:tc>
          <w:tcPr>
            <w:tcW w:w="1040" w:type="dxa"/>
            <w:noWrap/>
            <w:hideMark/>
          </w:tcPr>
          <w:p w14:paraId="2CB06F81" w14:textId="77777777" w:rsidR="00BA6F4B" w:rsidRPr="00DA3997" w:rsidRDefault="00BA6F4B" w:rsidP="00BE6F82">
            <w:pPr>
              <w:pStyle w:val="DokTabellentext"/>
            </w:pPr>
            <w:r w:rsidRPr="00DA3997">
              <w:t>matK</w:t>
            </w:r>
          </w:p>
        </w:tc>
      </w:tr>
      <w:tr w:rsidR="00BA6F4B" w:rsidRPr="00DA3997" w14:paraId="2BAC0737" w14:textId="77777777" w:rsidTr="00BE6F82">
        <w:trPr>
          <w:trHeight w:val="290"/>
        </w:trPr>
        <w:tc>
          <w:tcPr>
            <w:tcW w:w="1380" w:type="dxa"/>
            <w:noWrap/>
            <w:hideMark/>
          </w:tcPr>
          <w:p w14:paraId="665785DD" w14:textId="77777777" w:rsidR="00BA6F4B" w:rsidRPr="00DA3997" w:rsidRDefault="00BA6F4B" w:rsidP="00BE6F82">
            <w:pPr>
              <w:pStyle w:val="DokTabellentext"/>
            </w:pPr>
            <w:r w:rsidRPr="00DA3997">
              <w:t>SWFRG009-19</w:t>
            </w:r>
          </w:p>
        </w:tc>
        <w:tc>
          <w:tcPr>
            <w:tcW w:w="1480" w:type="dxa"/>
            <w:noWrap/>
            <w:hideMark/>
          </w:tcPr>
          <w:p w14:paraId="46B74F58" w14:textId="77777777" w:rsidR="00BA6F4B" w:rsidRPr="00DA3997" w:rsidRDefault="00BA6F4B" w:rsidP="00BE6F82">
            <w:pPr>
              <w:pStyle w:val="DokTabellentext"/>
            </w:pPr>
            <w:r w:rsidRPr="00DA3997">
              <w:t>Poaceae</w:t>
            </w:r>
          </w:p>
        </w:tc>
        <w:tc>
          <w:tcPr>
            <w:tcW w:w="2260" w:type="dxa"/>
            <w:noWrap/>
            <w:hideMark/>
          </w:tcPr>
          <w:p w14:paraId="016BB791"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1C6DEBED" w14:textId="77777777" w:rsidR="00BA6F4B" w:rsidRPr="00DA3997" w:rsidRDefault="00BA6F4B" w:rsidP="00BE6F82">
            <w:pPr>
              <w:pStyle w:val="DokTabellentext"/>
            </w:pPr>
            <w:r w:rsidRPr="00DA3997">
              <w:t>GBVX1861-13</w:t>
            </w:r>
          </w:p>
        </w:tc>
        <w:tc>
          <w:tcPr>
            <w:tcW w:w="1160" w:type="dxa"/>
            <w:noWrap/>
            <w:hideMark/>
          </w:tcPr>
          <w:p w14:paraId="4000AA0E" w14:textId="77777777" w:rsidR="00BA6F4B" w:rsidRPr="00DA3997" w:rsidRDefault="00BA6F4B" w:rsidP="00BE6F82">
            <w:pPr>
              <w:pStyle w:val="DokTabellentext"/>
            </w:pPr>
            <w:r w:rsidRPr="00DA3997">
              <w:t>Poaceae</w:t>
            </w:r>
          </w:p>
        </w:tc>
        <w:tc>
          <w:tcPr>
            <w:tcW w:w="2660" w:type="dxa"/>
            <w:noWrap/>
            <w:hideMark/>
          </w:tcPr>
          <w:p w14:paraId="7488C0F3"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14:paraId="3D5F14FA" w14:textId="77777777" w:rsidR="00BA6F4B" w:rsidRPr="00DA3997" w:rsidRDefault="00BA6F4B" w:rsidP="00BE6F82">
            <w:pPr>
              <w:pStyle w:val="DokTabellentext"/>
            </w:pPr>
            <w:r w:rsidRPr="00DA3997">
              <w:t>99.77</w:t>
            </w:r>
          </w:p>
        </w:tc>
        <w:tc>
          <w:tcPr>
            <w:tcW w:w="700" w:type="dxa"/>
            <w:noWrap/>
            <w:hideMark/>
          </w:tcPr>
          <w:p w14:paraId="03B4877A" w14:textId="77777777" w:rsidR="00BA6F4B" w:rsidRPr="00DA3997" w:rsidRDefault="00BA6F4B" w:rsidP="00BE6F82">
            <w:pPr>
              <w:pStyle w:val="DokTabellentext"/>
            </w:pPr>
            <w:r w:rsidRPr="00DA3997">
              <w:t>1600</w:t>
            </w:r>
          </w:p>
        </w:tc>
        <w:tc>
          <w:tcPr>
            <w:tcW w:w="780" w:type="dxa"/>
            <w:noWrap/>
            <w:hideMark/>
          </w:tcPr>
          <w:p w14:paraId="3FBDFFD4" w14:textId="77777777" w:rsidR="00BA6F4B" w:rsidRPr="00DA3997" w:rsidRDefault="00BA6F4B" w:rsidP="00BE6F82">
            <w:pPr>
              <w:pStyle w:val="DokTabellentext"/>
            </w:pPr>
            <w:r w:rsidRPr="00DA3997">
              <w:t>TRUE</w:t>
            </w:r>
          </w:p>
        </w:tc>
        <w:tc>
          <w:tcPr>
            <w:tcW w:w="1040" w:type="dxa"/>
            <w:noWrap/>
            <w:hideMark/>
          </w:tcPr>
          <w:p w14:paraId="770C3DCE" w14:textId="77777777" w:rsidR="00BA6F4B" w:rsidRPr="00DA3997" w:rsidRDefault="00BA6F4B" w:rsidP="00BE6F82">
            <w:pPr>
              <w:pStyle w:val="DokTabellentext"/>
            </w:pPr>
            <w:r w:rsidRPr="00DA3997">
              <w:t>matK</w:t>
            </w:r>
          </w:p>
        </w:tc>
      </w:tr>
      <w:tr w:rsidR="00BA6F4B" w:rsidRPr="00DA3997" w14:paraId="2AC95BCF" w14:textId="77777777" w:rsidTr="00BE6F82">
        <w:trPr>
          <w:trHeight w:val="290"/>
        </w:trPr>
        <w:tc>
          <w:tcPr>
            <w:tcW w:w="1380" w:type="dxa"/>
            <w:noWrap/>
            <w:hideMark/>
          </w:tcPr>
          <w:p w14:paraId="019D9ABB" w14:textId="77777777" w:rsidR="00BA6F4B" w:rsidRPr="00DA3997" w:rsidRDefault="00BA6F4B" w:rsidP="00BE6F82">
            <w:pPr>
              <w:pStyle w:val="DokTabellentext"/>
            </w:pPr>
            <w:r w:rsidRPr="00DA3997">
              <w:t>SWFRG009-19</w:t>
            </w:r>
          </w:p>
        </w:tc>
        <w:tc>
          <w:tcPr>
            <w:tcW w:w="1480" w:type="dxa"/>
            <w:noWrap/>
            <w:hideMark/>
          </w:tcPr>
          <w:p w14:paraId="1645B1EE" w14:textId="77777777" w:rsidR="00BA6F4B" w:rsidRPr="00DA3997" w:rsidRDefault="00BA6F4B" w:rsidP="00BE6F82">
            <w:pPr>
              <w:pStyle w:val="DokTabellentext"/>
            </w:pPr>
            <w:r w:rsidRPr="00DA3997">
              <w:t>Poaceae</w:t>
            </w:r>
          </w:p>
        </w:tc>
        <w:tc>
          <w:tcPr>
            <w:tcW w:w="2260" w:type="dxa"/>
            <w:noWrap/>
            <w:hideMark/>
          </w:tcPr>
          <w:p w14:paraId="0AC7C192"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2C59AF4E" w14:textId="77777777" w:rsidR="00BA6F4B" w:rsidRPr="00DA3997" w:rsidRDefault="00BA6F4B" w:rsidP="00BE6F82">
            <w:pPr>
              <w:pStyle w:val="DokTabellentext"/>
            </w:pPr>
            <w:r w:rsidRPr="00DA3997">
              <w:t>GBVR1869-13</w:t>
            </w:r>
          </w:p>
        </w:tc>
        <w:tc>
          <w:tcPr>
            <w:tcW w:w="1160" w:type="dxa"/>
            <w:noWrap/>
            <w:hideMark/>
          </w:tcPr>
          <w:p w14:paraId="07A71A72" w14:textId="77777777" w:rsidR="00BA6F4B" w:rsidRPr="00DA3997" w:rsidRDefault="00BA6F4B" w:rsidP="00BE6F82">
            <w:pPr>
              <w:pStyle w:val="DokTabellentext"/>
            </w:pPr>
            <w:r w:rsidRPr="00DA3997">
              <w:t>Poaceae</w:t>
            </w:r>
          </w:p>
        </w:tc>
        <w:tc>
          <w:tcPr>
            <w:tcW w:w="2660" w:type="dxa"/>
            <w:noWrap/>
            <w:hideMark/>
          </w:tcPr>
          <w:p w14:paraId="30AE2DBE"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14:paraId="251D9533" w14:textId="77777777" w:rsidR="00BA6F4B" w:rsidRPr="00DA3997" w:rsidRDefault="00BA6F4B" w:rsidP="00BE6F82">
            <w:pPr>
              <w:pStyle w:val="DokTabellentext"/>
            </w:pPr>
            <w:r w:rsidRPr="00DA3997">
              <w:t>99.77</w:t>
            </w:r>
          </w:p>
        </w:tc>
        <w:tc>
          <w:tcPr>
            <w:tcW w:w="700" w:type="dxa"/>
            <w:noWrap/>
            <w:hideMark/>
          </w:tcPr>
          <w:p w14:paraId="7AF18613" w14:textId="77777777" w:rsidR="00BA6F4B" w:rsidRPr="00DA3997" w:rsidRDefault="00BA6F4B" w:rsidP="00BE6F82">
            <w:pPr>
              <w:pStyle w:val="DokTabellentext"/>
            </w:pPr>
            <w:r w:rsidRPr="00DA3997">
              <w:t>1600</w:t>
            </w:r>
          </w:p>
        </w:tc>
        <w:tc>
          <w:tcPr>
            <w:tcW w:w="780" w:type="dxa"/>
            <w:noWrap/>
            <w:hideMark/>
          </w:tcPr>
          <w:p w14:paraId="1EB18678" w14:textId="77777777" w:rsidR="00BA6F4B" w:rsidRPr="00DA3997" w:rsidRDefault="00BA6F4B" w:rsidP="00BE6F82">
            <w:pPr>
              <w:pStyle w:val="DokTabellentext"/>
            </w:pPr>
            <w:r w:rsidRPr="00DA3997">
              <w:t>TRUE</w:t>
            </w:r>
          </w:p>
        </w:tc>
        <w:tc>
          <w:tcPr>
            <w:tcW w:w="1040" w:type="dxa"/>
            <w:noWrap/>
            <w:hideMark/>
          </w:tcPr>
          <w:p w14:paraId="1B8079B2" w14:textId="77777777" w:rsidR="00BA6F4B" w:rsidRPr="00DA3997" w:rsidRDefault="00BA6F4B" w:rsidP="00BE6F82">
            <w:pPr>
              <w:pStyle w:val="DokTabellentext"/>
            </w:pPr>
            <w:r w:rsidRPr="00DA3997">
              <w:t>matK</w:t>
            </w:r>
          </w:p>
        </w:tc>
      </w:tr>
      <w:tr w:rsidR="00BA6F4B" w:rsidRPr="00DA3997" w14:paraId="1B8D83F3" w14:textId="77777777" w:rsidTr="00BE6F82">
        <w:trPr>
          <w:trHeight w:val="290"/>
        </w:trPr>
        <w:tc>
          <w:tcPr>
            <w:tcW w:w="1380" w:type="dxa"/>
            <w:noWrap/>
            <w:hideMark/>
          </w:tcPr>
          <w:p w14:paraId="09D3EC3E" w14:textId="77777777" w:rsidR="00BA6F4B" w:rsidRPr="00DA3997" w:rsidRDefault="00BA6F4B" w:rsidP="00BE6F82">
            <w:pPr>
              <w:pStyle w:val="DokTabellentext"/>
            </w:pPr>
            <w:r w:rsidRPr="00DA3997">
              <w:t>SWFRG009-19</w:t>
            </w:r>
          </w:p>
        </w:tc>
        <w:tc>
          <w:tcPr>
            <w:tcW w:w="1480" w:type="dxa"/>
            <w:noWrap/>
            <w:hideMark/>
          </w:tcPr>
          <w:p w14:paraId="221ACA69" w14:textId="77777777" w:rsidR="00BA6F4B" w:rsidRPr="00DA3997" w:rsidRDefault="00BA6F4B" w:rsidP="00BE6F82">
            <w:pPr>
              <w:pStyle w:val="DokTabellentext"/>
            </w:pPr>
            <w:r w:rsidRPr="00DA3997">
              <w:t>Poaceae</w:t>
            </w:r>
          </w:p>
        </w:tc>
        <w:tc>
          <w:tcPr>
            <w:tcW w:w="2260" w:type="dxa"/>
            <w:noWrap/>
            <w:hideMark/>
          </w:tcPr>
          <w:p w14:paraId="78D3E759"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745F2CED" w14:textId="77777777" w:rsidR="00BA6F4B" w:rsidRPr="00DA3997" w:rsidRDefault="00BA6F4B" w:rsidP="00BE6F82">
            <w:pPr>
              <w:pStyle w:val="DokTabellentext"/>
            </w:pPr>
            <w:r w:rsidRPr="00DA3997">
              <w:t>GBVD3989-11</w:t>
            </w:r>
          </w:p>
        </w:tc>
        <w:tc>
          <w:tcPr>
            <w:tcW w:w="1160" w:type="dxa"/>
            <w:noWrap/>
            <w:hideMark/>
          </w:tcPr>
          <w:p w14:paraId="024B7A03" w14:textId="77777777" w:rsidR="00BA6F4B" w:rsidRPr="00DA3997" w:rsidRDefault="00BA6F4B" w:rsidP="00BE6F82">
            <w:pPr>
              <w:pStyle w:val="DokTabellentext"/>
            </w:pPr>
            <w:r w:rsidRPr="00DA3997">
              <w:t>Poaceae</w:t>
            </w:r>
          </w:p>
        </w:tc>
        <w:tc>
          <w:tcPr>
            <w:tcW w:w="2660" w:type="dxa"/>
            <w:noWrap/>
            <w:hideMark/>
          </w:tcPr>
          <w:p w14:paraId="24946696"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14:paraId="6C304363" w14:textId="77777777" w:rsidR="00BA6F4B" w:rsidRPr="00DA3997" w:rsidRDefault="00BA6F4B" w:rsidP="00BE6F82">
            <w:pPr>
              <w:pStyle w:val="DokTabellentext"/>
            </w:pPr>
            <w:r w:rsidRPr="00DA3997">
              <w:t>99.77</w:t>
            </w:r>
          </w:p>
        </w:tc>
        <w:tc>
          <w:tcPr>
            <w:tcW w:w="700" w:type="dxa"/>
            <w:noWrap/>
            <w:hideMark/>
          </w:tcPr>
          <w:p w14:paraId="129614F8" w14:textId="77777777" w:rsidR="00BA6F4B" w:rsidRPr="00DA3997" w:rsidRDefault="00BA6F4B" w:rsidP="00BE6F82">
            <w:pPr>
              <w:pStyle w:val="DokTabellentext"/>
            </w:pPr>
            <w:r w:rsidRPr="00DA3997">
              <w:t>1600</w:t>
            </w:r>
          </w:p>
        </w:tc>
        <w:tc>
          <w:tcPr>
            <w:tcW w:w="780" w:type="dxa"/>
            <w:noWrap/>
            <w:hideMark/>
          </w:tcPr>
          <w:p w14:paraId="22AF2611" w14:textId="77777777" w:rsidR="00BA6F4B" w:rsidRPr="00DA3997" w:rsidRDefault="00BA6F4B" w:rsidP="00BE6F82">
            <w:pPr>
              <w:pStyle w:val="DokTabellentext"/>
            </w:pPr>
            <w:r w:rsidRPr="00DA3997">
              <w:t>TRUE</w:t>
            </w:r>
          </w:p>
        </w:tc>
        <w:tc>
          <w:tcPr>
            <w:tcW w:w="1040" w:type="dxa"/>
            <w:noWrap/>
            <w:hideMark/>
          </w:tcPr>
          <w:p w14:paraId="345427F4" w14:textId="77777777" w:rsidR="00BA6F4B" w:rsidRPr="00DA3997" w:rsidRDefault="00BA6F4B" w:rsidP="00BE6F82">
            <w:pPr>
              <w:pStyle w:val="DokTabellentext"/>
            </w:pPr>
            <w:r w:rsidRPr="00DA3997">
              <w:t>matK</w:t>
            </w:r>
          </w:p>
        </w:tc>
      </w:tr>
      <w:tr w:rsidR="00BA6F4B" w:rsidRPr="00DA3997" w14:paraId="4E95D8CC" w14:textId="77777777" w:rsidTr="00BE6F82">
        <w:trPr>
          <w:trHeight w:val="290"/>
        </w:trPr>
        <w:tc>
          <w:tcPr>
            <w:tcW w:w="1380" w:type="dxa"/>
            <w:noWrap/>
            <w:hideMark/>
          </w:tcPr>
          <w:p w14:paraId="1F0BBF9F" w14:textId="77777777" w:rsidR="00BA6F4B" w:rsidRPr="00DA3997" w:rsidRDefault="00BA6F4B" w:rsidP="00BE6F82">
            <w:pPr>
              <w:pStyle w:val="DokTabellentext"/>
            </w:pPr>
            <w:r w:rsidRPr="00DA3997">
              <w:lastRenderedPageBreak/>
              <w:t>SWFRG010-19</w:t>
            </w:r>
          </w:p>
        </w:tc>
        <w:tc>
          <w:tcPr>
            <w:tcW w:w="1480" w:type="dxa"/>
            <w:noWrap/>
            <w:hideMark/>
          </w:tcPr>
          <w:p w14:paraId="20C2EF09" w14:textId="77777777" w:rsidR="00BA6F4B" w:rsidRPr="00DA3997" w:rsidRDefault="00BA6F4B" w:rsidP="00BE6F82">
            <w:pPr>
              <w:pStyle w:val="DokTabellentext"/>
            </w:pPr>
            <w:r w:rsidRPr="00DA3997">
              <w:t>Poaceae</w:t>
            </w:r>
          </w:p>
        </w:tc>
        <w:tc>
          <w:tcPr>
            <w:tcW w:w="2260" w:type="dxa"/>
            <w:noWrap/>
            <w:hideMark/>
          </w:tcPr>
          <w:p w14:paraId="7158EF8D"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7BEAF8C4" w14:textId="77777777" w:rsidR="00BA6F4B" w:rsidRPr="00DA3997" w:rsidRDefault="00BA6F4B" w:rsidP="00BE6F82">
            <w:pPr>
              <w:pStyle w:val="DokTabellentext"/>
            </w:pPr>
            <w:r w:rsidRPr="00DA3997">
              <w:t>GBVX1861-13</w:t>
            </w:r>
          </w:p>
        </w:tc>
        <w:tc>
          <w:tcPr>
            <w:tcW w:w="1160" w:type="dxa"/>
            <w:noWrap/>
            <w:hideMark/>
          </w:tcPr>
          <w:p w14:paraId="005683D9" w14:textId="77777777" w:rsidR="00BA6F4B" w:rsidRPr="00DA3997" w:rsidRDefault="00BA6F4B" w:rsidP="00BE6F82">
            <w:pPr>
              <w:pStyle w:val="DokTabellentext"/>
            </w:pPr>
            <w:r w:rsidRPr="00DA3997">
              <w:t>Poaceae</w:t>
            </w:r>
          </w:p>
        </w:tc>
        <w:tc>
          <w:tcPr>
            <w:tcW w:w="2660" w:type="dxa"/>
            <w:noWrap/>
            <w:hideMark/>
          </w:tcPr>
          <w:p w14:paraId="120CCD10"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14:paraId="10239F41" w14:textId="77777777" w:rsidR="00BA6F4B" w:rsidRPr="00DA3997" w:rsidRDefault="00BA6F4B" w:rsidP="00BE6F82">
            <w:pPr>
              <w:pStyle w:val="DokTabellentext"/>
            </w:pPr>
            <w:r w:rsidRPr="00DA3997">
              <w:t>99.38</w:t>
            </w:r>
          </w:p>
        </w:tc>
        <w:tc>
          <w:tcPr>
            <w:tcW w:w="700" w:type="dxa"/>
            <w:noWrap/>
            <w:hideMark/>
          </w:tcPr>
          <w:p w14:paraId="41A14A8D" w14:textId="77777777" w:rsidR="00BA6F4B" w:rsidRPr="00DA3997" w:rsidRDefault="00BA6F4B" w:rsidP="00BE6F82">
            <w:pPr>
              <w:pStyle w:val="DokTabellentext"/>
            </w:pPr>
            <w:r w:rsidRPr="00DA3997">
              <w:t>874</w:t>
            </w:r>
          </w:p>
        </w:tc>
        <w:tc>
          <w:tcPr>
            <w:tcW w:w="780" w:type="dxa"/>
            <w:noWrap/>
            <w:hideMark/>
          </w:tcPr>
          <w:p w14:paraId="63B5C943" w14:textId="77777777" w:rsidR="00BA6F4B" w:rsidRPr="00DA3997" w:rsidRDefault="00BA6F4B" w:rsidP="00BE6F82">
            <w:pPr>
              <w:pStyle w:val="DokTabellentext"/>
            </w:pPr>
            <w:r w:rsidRPr="00DA3997">
              <w:t>TRUE</w:t>
            </w:r>
          </w:p>
        </w:tc>
        <w:tc>
          <w:tcPr>
            <w:tcW w:w="1040" w:type="dxa"/>
            <w:noWrap/>
            <w:hideMark/>
          </w:tcPr>
          <w:p w14:paraId="4FF6EAAD" w14:textId="77777777" w:rsidR="00BA6F4B" w:rsidRPr="00DA3997" w:rsidRDefault="00BA6F4B" w:rsidP="00BE6F82">
            <w:pPr>
              <w:pStyle w:val="DokTabellentext"/>
            </w:pPr>
            <w:r w:rsidRPr="00DA3997">
              <w:t>matK</w:t>
            </w:r>
          </w:p>
        </w:tc>
      </w:tr>
      <w:tr w:rsidR="00BA6F4B" w:rsidRPr="00DA3997" w14:paraId="39741E53" w14:textId="77777777" w:rsidTr="00BE6F82">
        <w:trPr>
          <w:trHeight w:val="290"/>
        </w:trPr>
        <w:tc>
          <w:tcPr>
            <w:tcW w:w="1380" w:type="dxa"/>
            <w:noWrap/>
            <w:hideMark/>
          </w:tcPr>
          <w:p w14:paraId="65AADDCD" w14:textId="77777777" w:rsidR="00BA6F4B" w:rsidRPr="00DA3997" w:rsidRDefault="00BA6F4B" w:rsidP="00BE6F82">
            <w:pPr>
              <w:pStyle w:val="DokTabellentext"/>
            </w:pPr>
            <w:r w:rsidRPr="00DA3997">
              <w:t>SWFRG010-19</w:t>
            </w:r>
          </w:p>
        </w:tc>
        <w:tc>
          <w:tcPr>
            <w:tcW w:w="1480" w:type="dxa"/>
            <w:noWrap/>
            <w:hideMark/>
          </w:tcPr>
          <w:p w14:paraId="670BFD8D" w14:textId="77777777" w:rsidR="00BA6F4B" w:rsidRPr="00DA3997" w:rsidRDefault="00BA6F4B" w:rsidP="00BE6F82">
            <w:pPr>
              <w:pStyle w:val="DokTabellentext"/>
            </w:pPr>
            <w:r w:rsidRPr="00DA3997">
              <w:t>Poaceae</w:t>
            </w:r>
          </w:p>
        </w:tc>
        <w:tc>
          <w:tcPr>
            <w:tcW w:w="2260" w:type="dxa"/>
            <w:noWrap/>
            <w:hideMark/>
          </w:tcPr>
          <w:p w14:paraId="520B02A2"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0B70D6B9" w14:textId="77777777" w:rsidR="00BA6F4B" w:rsidRPr="00DA3997" w:rsidRDefault="00BA6F4B" w:rsidP="00BE6F82">
            <w:pPr>
              <w:pStyle w:val="DokTabellentext"/>
            </w:pPr>
            <w:r w:rsidRPr="00DA3997">
              <w:t>GBVR1869-13</w:t>
            </w:r>
          </w:p>
        </w:tc>
        <w:tc>
          <w:tcPr>
            <w:tcW w:w="1160" w:type="dxa"/>
            <w:noWrap/>
            <w:hideMark/>
          </w:tcPr>
          <w:p w14:paraId="02EA30D5" w14:textId="77777777" w:rsidR="00BA6F4B" w:rsidRPr="00DA3997" w:rsidRDefault="00BA6F4B" w:rsidP="00BE6F82">
            <w:pPr>
              <w:pStyle w:val="DokTabellentext"/>
            </w:pPr>
            <w:r w:rsidRPr="00DA3997">
              <w:t>Poaceae</w:t>
            </w:r>
          </w:p>
        </w:tc>
        <w:tc>
          <w:tcPr>
            <w:tcW w:w="2660" w:type="dxa"/>
            <w:noWrap/>
            <w:hideMark/>
          </w:tcPr>
          <w:p w14:paraId="6D6002A4"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14:paraId="17522E51" w14:textId="77777777" w:rsidR="00BA6F4B" w:rsidRPr="00DA3997" w:rsidRDefault="00BA6F4B" w:rsidP="00BE6F82">
            <w:pPr>
              <w:pStyle w:val="DokTabellentext"/>
            </w:pPr>
            <w:r w:rsidRPr="00DA3997">
              <w:t>99.38</w:t>
            </w:r>
          </w:p>
        </w:tc>
        <w:tc>
          <w:tcPr>
            <w:tcW w:w="700" w:type="dxa"/>
            <w:noWrap/>
            <w:hideMark/>
          </w:tcPr>
          <w:p w14:paraId="46C790A6" w14:textId="77777777" w:rsidR="00BA6F4B" w:rsidRPr="00DA3997" w:rsidRDefault="00BA6F4B" w:rsidP="00BE6F82">
            <w:pPr>
              <w:pStyle w:val="DokTabellentext"/>
            </w:pPr>
            <w:r w:rsidRPr="00DA3997">
              <w:t>874</w:t>
            </w:r>
          </w:p>
        </w:tc>
        <w:tc>
          <w:tcPr>
            <w:tcW w:w="780" w:type="dxa"/>
            <w:noWrap/>
            <w:hideMark/>
          </w:tcPr>
          <w:p w14:paraId="7105051F" w14:textId="77777777" w:rsidR="00BA6F4B" w:rsidRPr="00DA3997" w:rsidRDefault="00BA6F4B" w:rsidP="00BE6F82">
            <w:pPr>
              <w:pStyle w:val="DokTabellentext"/>
            </w:pPr>
            <w:r w:rsidRPr="00DA3997">
              <w:t>TRUE</w:t>
            </w:r>
          </w:p>
        </w:tc>
        <w:tc>
          <w:tcPr>
            <w:tcW w:w="1040" w:type="dxa"/>
            <w:noWrap/>
            <w:hideMark/>
          </w:tcPr>
          <w:p w14:paraId="68A267C7" w14:textId="77777777" w:rsidR="00BA6F4B" w:rsidRPr="00DA3997" w:rsidRDefault="00BA6F4B" w:rsidP="00BE6F82">
            <w:pPr>
              <w:pStyle w:val="DokTabellentext"/>
            </w:pPr>
            <w:r w:rsidRPr="00DA3997">
              <w:t>matK</w:t>
            </w:r>
          </w:p>
        </w:tc>
      </w:tr>
      <w:tr w:rsidR="00BA6F4B" w:rsidRPr="00DA3997" w14:paraId="1E420FBA" w14:textId="77777777" w:rsidTr="00BE6F82">
        <w:trPr>
          <w:trHeight w:val="290"/>
        </w:trPr>
        <w:tc>
          <w:tcPr>
            <w:tcW w:w="1380" w:type="dxa"/>
            <w:noWrap/>
            <w:hideMark/>
          </w:tcPr>
          <w:p w14:paraId="36BC389C" w14:textId="77777777" w:rsidR="00BA6F4B" w:rsidRPr="00DA3997" w:rsidRDefault="00BA6F4B" w:rsidP="00BE6F82">
            <w:pPr>
              <w:pStyle w:val="DokTabellentext"/>
            </w:pPr>
            <w:r w:rsidRPr="00DA3997">
              <w:t>SWFRG010-19</w:t>
            </w:r>
          </w:p>
        </w:tc>
        <w:tc>
          <w:tcPr>
            <w:tcW w:w="1480" w:type="dxa"/>
            <w:noWrap/>
            <w:hideMark/>
          </w:tcPr>
          <w:p w14:paraId="6DD48612" w14:textId="77777777" w:rsidR="00BA6F4B" w:rsidRPr="00DA3997" w:rsidRDefault="00BA6F4B" w:rsidP="00BE6F82">
            <w:pPr>
              <w:pStyle w:val="DokTabellentext"/>
            </w:pPr>
            <w:r w:rsidRPr="00DA3997">
              <w:t>Poaceae</w:t>
            </w:r>
          </w:p>
        </w:tc>
        <w:tc>
          <w:tcPr>
            <w:tcW w:w="2260" w:type="dxa"/>
            <w:noWrap/>
            <w:hideMark/>
          </w:tcPr>
          <w:p w14:paraId="0D2852BC"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5EFAA2E1" w14:textId="77777777" w:rsidR="00BA6F4B" w:rsidRPr="00DA3997" w:rsidRDefault="00BA6F4B" w:rsidP="00BE6F82">
            <w:pPr>
              <w:pStyle w:val="DokTabellentext"/>
            </w:pPr>
            <w:r w:rsidRPr="00DA3997">
              <w:t>GBVD3989-11</w:t>
            </w:r>
          </w:p>
        </w:tc>
        <w:tc>
          <w:tcPr>
            <w:tcW w:w="1160" w:type="dxa"/>
            <w:noWrap/>
            <w:hideMark/>
          </w:tcPr>
          <w:p w14:paraId="50476E80" w14:textId="77777777" w:rsidR="00BA6F4B" w:rsidRPr="00DA3997" w:rsidRDefault="00BA6F4B" w:rsidP="00BE6F82">
            <w:pPr>
              <w:pStyle w:val="DokTabellentext"/>
            </w:pPr>
            <w:r w:rsidRPr="00DA3997">
              <w:t>Poaceae</w:t>
            </w:r>
          </w:p>
        </w:tc>
        <w:tc>
          <w:tcPr>
            <w:tcW w:w="2660" w:type="dxa"/>
            <w:noWrap/>
            <w:hideMark/>
          </w:tcPr>
          <w:p w14:paraId="5F66F964"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14:paraId="0C7A69D1" w14:textId="77777777" w:rsidR="00BA6F4B" w:rsidRPr="00DA3997" w:rsidRDefault="00BA6F4B" w:rsidP="00BE6F82">
            <w:pPr>
              <w:pStyle w:val="DokTabellentext"/>
            </w:pPr>
            <w:r w:rsidRPr="00DA3997">
              <w:t>99.38</w:t>
            </w:r>
          </w:p>
        </w:tc>
        <w:tc>
          <w:tcPr>
            <w:tcW w:w="700" w:type="dxa"/>
            <w:noWrap/>
            <w:hideMark/>
          </w:tcPr>
          <w:p w14:paraId="4F3A2D66" w14:textId="77777777" w:rsidR="00BA6F4B" w:rsidRPr="00DA3997" w:rsidRDefault="00BA6F4B" w:rsidP="00BE6F82">
            <w:pPr>
              <w:pStyle w:val="DokTabellentext"/>
            </w:pPr>
            <w:r w:rsidRPr="00DA3997">
              <w:t>874</w:t>
            </w:r>
          </w:p>
        </w:tc>
        <w:tc>
          <w:tcPr>
            <w:tcW w:w="780" w:type="dxa"/>
            <w:noWrap/>
            <w:hideMark/>
          </w:tcPr>
          <w:p w14:paraId="05EC7DEC" w14:textId="77777777" w:rsidR="00BA6F4B" w:rsidRPr="00DA3997" w:rsidRDefault="00BA6F4B" w:rsidP="00BE6F82">
            <w:pPr>
              <w:pStyle w:val="DokTabellentext"/>
            </w:pPr>
            <w:r w:rsidRPr="00DA3997">
              <w:t>TRUE</w:t>
            </w:r>
          </w:p>
        </w:tc>
        <w:tc>
          <w:tcPr>
            <w:tcW w:w="1040" w:type="dxa"/>
            <w:noWrap/>
            <w:hideMark/>
          </w:tcPr>
          <w:p w14:paraId="5CA76E5F" w14:textId="77777777" w:rsidR="00BA6F4B" w:rsidRPr="00DA3997" w:rsidRDefault="00BA6F4B" w:rsidP="00BE6F82">
            <w:pPr>
              <w:pStyle w:val="DokTabellentext"/>
            </w:pPr>
            <w:r w:rsidRPr="00DA3997">
              <w:t>matK</w:t>
            </w:r>
          </w:p>
        </w:tc>
      </w:tr>
      <w:tr w:rsidR="00BA6F4B" w:rsidRPr="00DA3997" w14:paraId="3D5471EA" w14:textId="77777777" w:rsidTr="00BE6F82">
        <w:trPr>
          <w:trHeight w:val="290"/>
        </w:trPr>
        <w:tc>
          <w:tcPr>
            <w:tcW w:w="1380" w:type="dxa"/>
            <w:noWrap/>
            <w:hideMark/>
          </w:tcPr>
          <w:p w14:paraId="6762048C" w14:textId="77777777" w:rsidR="00BA6F4B" w:rsidRPr="00DA3997" w:rsidRDefault="00BA6F4B" w:rsidP="00BE6F82">
            <w:pPr>
              <w:pStyle w:val="DokTabellentext"/>
            </w:pPr>
            <w:r w:rsidRPr="00DA3997">
              <w:t>SWFRG011-19</w:t>
            </w:r>
          </w:p>
        </w:tc>
        <w:tc>
          <w:tcPr>
            <w:tcW w:w="1480" w:type="dxa"/>
            <w:noWrap/>
            <w:hideMark/>
          </w:tcPr>
          <w:p w14:paraId="36554E9E" w14:textId="77777777" w:rsidR="00BA6F4B" w:rsidRPr="00DA3997" w:rsidRDefault="00BA6F4B" w:rsidP="00BE6F82">
            <w:pPr>
              <w:pStyle w:val="DokTabellentext"/>
            </w:pPr>
            <w:r w:rsidRPr="00DA3997">
              <w:t>Poaceae</w:t>
            </w:r>
          </w:p>
        </w:tc>
        <w:tc>
          <w:tcPr>
            <w:tcW w:w="2260" w:type="dxa"/>
            <w:noWrap/>
            <w:hideMark/>
          </w:tcPr>
          <w:p w14:paraId="01B5E27D"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39BE75C8" w14:textId="77777777" w:rsidR="00BA6F4B" w:rsidRPr="00DA3997" w:rsidRDefault="00BA6F4B" w:rsidP="00BE6F82">
            <w:pPr>
              <w:pStyle w:val="DokTabellentext"/>
            </w:pPr>
            <w:r w:rsidRPr="00DA3997">
              <w:t>SWFRG012-19</w:t>
            </w:r>
          </w:p>
        </w:tc>
        <w:tc>
          <w:tcPr>
            <w:tcW w:w="1160" w:type="dxa"/>
            <w:noWrap/>
            <w:hideMark/>
          </w:tcPr>
          <w:p w14:paraId="5AB93F1E" w14:textId="77777777" w:rsidR="00BA6F4B" w:rsidRPr="00DA3997" w:rsidRDefault="00BA6F4B" w:rsidP="00BE6F82">
            <w:pPr>
              <w:pStyle w:val="DokTabellentext"/>
            </w:pPr>
            <w:r w:rsidRPr="00DA3997">
              <w:t>Poaceae</w:t>
            </w:r>
          </w:p>
        </w:tc>
        <w:tc>
          <w:tcPr>
            <w:tcW w:w="2660" w:type="dxa"/>
            <w:noWrap/>
            <w:hideMark/>
          </w:tcPr>
          <w:p w14:paraId="0FB73AFE"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14:paraId="035ED4A1" w14:textId="77777777" w:rsidR="00BA6F4B" w:rsidRPr="00DA3997" w:rsidRDefault="00BA6F4B" w:rsidP="00BE6F82">
            <w:pPr>
              <w:pStyle w:val="DokTabellentext"/>
            </w:pPr>
            <w:r w:rsidRPr="00DA3997">
              <w:t>98.73</w:t>
            </w:r>
          </w:p>
        </w:tc>
        <w:tc>
          <w:tcPr>
            <w:tcW w:w="700" w:type="dxa"/>
            <w:noWrap/>
            <w:hideMark/>
          </w:tcPr>
          <w:p w14:paraId="680FDA5C" w14:textId="77777777" w:rsidR="00BA6F4B" w:rsidRPr="00DA3997" w:rsidRDefault="00BA6F4B" w:rsidP="00BE6F82">
            <w:pPr>
              <w:pStyle w:val="DokTabellentext"/>
            </w:pPr>
            <w:r w:rsidRPr="00DA3997">
              <w:t>1539</w:t>
            </w:r>
          </w:p>
        </w:tc>
        <w:tc>
          <w:tcPr>
            <w:tcW w:w="780" w:type="dxa"/>
            <w:noWrap/>
            <w:hideMark/>
          </w:tcPr>
          <w:p w14:paraId="4338EC44" w14:textId="77777777" w:rsidR="00BA6F4B" w:rsidRPr="00DA3997" w:rsidRDefault="00BA6F4B" w:rsidP="00BE6F82">
            <w:pPr>
              <w:pStyle w:val="DokTabellentext"/>
            </w:pPr>
            <w:r w:rsidRPr="00DA3997">
              <w:t>FALSE</w:t>
            </w:r>
          </w:p>
        </w:tc>
        <w:tc>
          <w:tcPr>
            <w:tcW w:w="1040" w:type="dxa"/>
            <w:noWrap/>
            <w:hideMark/>
          </w:tcPr>
          <w:p w14:paraId="79CCB54E" w14:textId="77777777" w:rsidR="00BA6F4B" w:rsidRPr="00DA3997" w:rsidRDefault="00BA6F4B" w:rsidP="00BE6F82">
            <w:pPr>
              <w:pStyle w:val="DokTabellentext"/>
            </w:pPr>
            <w:r w:rsidRPr="00DA3997">
              <w:t>matK</w:t>
            </w:r>
          </w:p>
        </w:tc>
      </w:tr>
      <w:tr w:rsidR="00BA6F4B" w:rsidRPr="00DA3997" w14:paraId="49085C59" w14:textId="77777777" w:rsidTr="00BE6F82">
        <w:trPr>
          <w:trHeight w:val="290"/>
        </w:trPr>
        <w:tc>
          <w:tcPr>
            <w:tcW w:w="1380" w:type="dxa"/>
            <w:noWrap/>
            <w:hideMark/>
          </w:tcPr>
          <w:p w14:paraId="6BA2EC28" w14:textId="77777777" w:rsidR="00BA6F4B" w:rsidRPr="00DA3997" w:rsidRDefault="00BA6F4B" w:rsidP="00BE6F82">
            <w:pPr>
              <w:pStyle w:val="DokTabellentext"/>
            </w:pPr>
            <w:r w:rsidRPr="00DA3997">
              <w:t>SWFRG011-19</w:t>
            </w:r>
          </w:p>
        </w:tc>
        <w:tc>
          <w:tcPr>
            <w:tcW w:w="1480" w:type="dxa"/>
            <w:noWrap/>
            <w:hideMark/>
          </w:tcPr>
          <w:p w14:paraId="644AA5AD" w14:textId="77777777" w:rsidR="00BA6F4B" w:rsidRPr="00DA3997" w:rsidRDefault="00BA6F4B" w:rsidP="00BE6F82">
            <w:pPr>
              <w:pStyle w:val="DokTabellentext"/>
            </w:pPr>
            <w:r w:rsidRPr="00DA3997">
              <w:t>Poaceae</w:t>
            </w:r>
          </w:p>
        </w:tc>
        <w:tc>
          <w:tcPr>
            <w:tcW w:w="2260" w:type="dxa"/>
            <w:noWrap/>
            <w:hideMark/>
          </w:tcPr>
          <w:p w14:paraId="1EC2D476"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335D7AF3" w14:textId="77777777" w:rsidR="00BA6F4B" w:rsidRPr="00DA3997" w:rsidRDefault="00BA6F4B" w:rsidP="00BE6F82">
            <w:pPr>
              <w:pStyle w:val="DokTabellentext"/>
            </w:pPr>
            <w:r w:rsidRPr="00DA3997">
              <w:t>GBVR1837-13</w:t>
            </w:r>
          </w:p>
        </w:tc>
        <w:tc>
          <w:tcPr>
            <w:tcW w:w="1160" w:type="dxa"/>
            <w:noWrap/>
            <w:hideMark/>
          </w:tcPr>
          <w:p w14:paraId="24428C14" w14:textId="77777777" w:rsidR="00BA6F4B" w:rsidRPr="00DA3997" w:rsidRDefault="00BA6F4B" w:rsidP="00BE6F82">
            <w:pPr>
              <w:pStyle w:val="DokTabellentext"/>
            </w:pPr>
            <w:r w:rsidRPr="00DA3997">
              <w:t>Poaceae</w:t>
            </w:r>
          </w:p>
        </w:tc>
        <w:tc>
          <w:tcPr>
            <w:tcW w:w="2660" w:type="dxa"/>
            <w:noWrap/>
            <w:hideMark/>
          </w:tcPr>
          <w:p w14:paraId="28049FE7" w14:textId="77777777" w:rsidR="00BA6F4B" w:rsidRPr="00DA3997" w:rsidRDefault="00BA6F4B" w:rsidP="00BE6F82">
            <w:pPr>
              <w:pStyle w:val="DokTabellentext"/>
              <w:rPr>
                <w:i/>
                <w:iCs/>
              </w:rPr>
            </w:pPr>
            <w:r w:rsidRPr="00DA3997">
              <w:rPr>
                <w:i/>
                <w:iCs/>
              </w:rPr>
              <w:t>Hyalopoa</w:t>
            </w:r>
            <w:r>
              <w:rPr>
                <w:i/>
                <w:iCs/>
              </w:rPr>
              <w:t xml:space="preserve"> </w:t>
            </w:r>
            <w:r w:rsidRPr="00DA3997">
              <w:rPr>
                <w:i/>
                <w:iCs/>
              </w:rPr>
              <w:t>lanatiflora</w:t>
            </w:r>
          </w:p>
        </w:tc>
        <w:tc>
          <w:tcPr>
            <w:tcW w:w="640" w:type="dxa"/>
            <w:noWrap/>
            <w:hideMark/>
          </w:tcPr>
          <w:p w14:paraId="54772314" w14:textId="77777777" w:rsidR="00BA6F4B" w:rsidRPr="00DA3997" w:rsidRDefault="00BA6F4B" w:rsidP="00BE6F82">
            <w:pPr>
              <w:pStyle w:val="DokTabellentext"/>
            </w:pPr>
            <w:r w:rsidRPr="00DA3997">
              <w:t>98.73</w:t>
            </w:r>
          </w:p>
        </w:tc>
        <w:tc>
          <w:tcPr>
            <w:tcW w:w="700" w:type="dxa"/>
            <w:noWrap/>
            <w:hideMark/>
          </w:tcPr>
          <w:p w14:paraId="79899F03" w14:textId="77777777" w:rsidR="00BA6F4B" w:rsidRPr="00DA3997" w:rsidRDefault="00BA6F4B" w:rsidP="00BE6F82">
            <w:pPr>
              <w:pStyle w:val="DokTabellentext"/>
            </w:pPr>
            <w:r w:rsidRPr="00DA3997">
              <w:t>1539</w:t>
            </w:r>
          </w:p>
        </w:tc>
        <w:tc>
          <w:tcPr>
            <w:tcW w:w="780" w:type="dxa"/>
            <w:noWrap/>
            <w:hideMark/>
          </w:tcPr>
          <w:p w14:paraId="2FA633BF" w14:textId="77777777" w:rsidR="00BA6F4B" w:rsidRPr="00DA3997" w:rsidRDefault="00BA6F4B" w:rsidP="00BE6F82">
            <w:pPr>
              <w:pStyle w:val="DokTabellentext"/>
            </w:pPr>
            <w:r w:rsidRPr="00DA3997">
              <w:t>FALSE</w:t>
            </w:r>
          </w:p>
        </w:tc>
        <w:tc>
          <w:tcPr>
            <w:tcW w:w="1040" w:type="dxa"/>
            <w:noWrap/>
            <w:hideMark/>
          </w:tcPr>
          <w:p w14:paraId="161BF165" w14:textId="77777777" w:rsidR="00BA6F4B" w:rsidRPr="00DA3997" w:rsidRDefault="00BA6F4B" w:rsidP="00BE6F82">
            <w:pPr>
              <w:pStyle w:val="DokTabellentext"/>
            </w:pPr>
            <w:r w:rsidRPr="00DA3997">
              <w:t>matK</w:t>
            </w:r>
          </w:p>
        </w:tc>
      </w:tr>
      <w:tr w:rsidR="00BA6F4B" w:rsidRPr="00DA3997" w14:paraId="050DAE9F" w14:textId="77777777" w:rsidTr="00BE6F82">
        <w:trPr>
          <w:trHeight w:val="290"/>
        </w:trPr>
        <w:tc>
          <w:tcPr>
            <w:tcW w:w="1380" w:type="dxa"/>
            <w:noWrap/>
            <w:hideMark/>
          </w:tcPr>
          <w:p w14:paraId="60CBA60F" w14:textId="77777777" w:rsidR="00BA6F4B" w:rsidRPr="00DA3997" w:rsidRDefault="00BA6F4B" w:rsidP="00BE6F82">
            <w:pPr>
              <w:pStyle w:val="DokTabellentext"/>
            </w:pPr>
            <w:r w:rsidRPr="00DA3997">
              <w:t>SWFRG012-19</w:t>
            </w:r>
          </w:p>
        </w:tc>
        <w:tc>
          <w:tcPr>
            <w:tcW w:w="1480" w:type="dxa"/>
            <w:noWrap/>
            <w:hideMark/>
          </w:tcPr>
          <w:p w14:paraId="7FAE8495" w14:textId="77777777" w:rsidR="00BA6F4B" w:rsidRPr="00DA3997" w:rsidRDefault="00BA6F4B" w:rsidP="00BE6F82">
            <w:pPr>
              <w:pStyle w:val="DokTabellentext"/>
            </w:pPr>
            <w:r w:rsidRPr="00DA3997">
              <w:t>Poaceae</w:t>
            </w:r>
          </w:p>
        </w:tc>
        <w:tc>
          <w:tcPr>
            <w:tcW w:w="2260" w:type="dxa"/>
            <w:noWrap/>
            <w:hideMark/>
          </w:tcPr>
          <w:p w14:paraId="652140FC"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47C7034D" w14:textId="77777777" w:rsidR="00BA6F4B" w:rsidRPr="00DA3997" w:rsidRDefault="00BA6F4B" w:rsidP="00BE6F82">
            <w:pPr>
              <w:pStyle w:val="DokTabellentext"/>
            </w:pPr>
            <w:r w:rsidRPr="00DA3997">
              <w:t>GBVR1837-13</w:t>
            </w:r>
          </w:p>
        </w:tc>
        <w:tc>
          <w:tcPr>
            <w:tcW w:w="1160" w:type="dxa"/>
            <w:noWrap/>
            <w:hideMark/>
          </w:tcPr>
          <w:p w14:paraId="38D66F33" w14:textId="77777777" w:rsidR="00BA6F4B" w:rsidRPr="00DA3997" w:rsidRDefault="00BA6F4B" w:rsidP="00BE6F82">
            <w:pPr>
              <w:pStyle w:val="DokTabellentext"/>
            </w:pPr>
            <w:r w:rsidRPr="00DA3997">
              <w:t>Poaceae</w:t>
            </w:r>
          </w:p>
        </w:tc>
        <w:tc>
          <w:tcPr>
            <w:tcW w:w="2660" w:type="dxa"/>
            <w:noWrap/>
            <w:hideMark/>
          </w:tcPr>
          <w:p w14:paraId="1574C348" w14:textId="77777777" w:rsidR="00BA6F4B" w:rsidRPr="00DA3997" w:rsidRDefault="00BA6F4B" w:rsidP="00BE6F82">
            <w:pPr>
              <w:pStyle w:val="DokTabellentext"/>
              <w:rPr>
                <w:i/>
                <w:iCs/>
              </w:rPr>
            </w:pPr>
            <w:r w:rsidRPr="00DA3997">
              <w:rPr>
                <w:i/>
                <w:iCs/>
              </w:rPr>
              <w:t>Hyalopoa</w:t>
            </w:r>
            <w:r>
              <w:rPr>
                <w:i/>
                <w:iCs/>
              </w:rPr>
              <w:t xml:space="preserve"> </w:t>
            </w:r>
            <w:r w:rsidRPr="00DA3997">
              <w:rPr>
                <w:i/>
                <w:iCs/>
              </w:rPr>
              <w:t>lanatiflora</w:t>
            </w:r>
          </w:p>
        </w:tc>
        <w:tc>
          <w:tcPr>
            <w:tcW w:w="640" w:type="dxa"/>
            <w:noWrap/>
            <w:hideMark/>
          </w:tcPr>
          <w:p w14:paraId="3B746D22" w14:textId="77777777" w:rsidR="00BA6F4B" w:rsidRPr="00DA3997" w:rsidRDefault="00BA6F4B" w:rsidP="00BE6F82">
            <w:pPr>
              <w:pStyle w:val="DokTabellentext"/>
            </w:pPr>
            <w:r w:rsidRPr="00DA3997">
              <w:t>99.77</w:t>
            </w:r>
          </w:p>
        </w:tc>
        <w:tc>
          <w:tcPr>
            <w:tcW w:w="700" w:type="dxa"/>
            <w:noWrap/>
            <w:hideMark/>
          </w:tcPr>
          <w:p w14:paraId="7C8B923B" w14:textId="77777777" w:rsidR="00BA6F4B" w:rsidRPr="00DA3997" w:rsidRDefault="00BA6F4B" w:rsidP="00BE6F82">
            <w:pPr>
              <w:pStyle w:val="DokTabellentext"/>
            </w:pPr>
            <w:r w:rsidRPr="00DA3997">
              <w:t>1592</w:t>
            </w:r>
          </w:p>
        </w:tc>
        <w:tc>
          <w:tcPr>
            <w:tcW w:w="780" w:type="dxa"/>
            <w:noWrap/>
            <w:hideMark/>
          </w:tcPr>
          <w:p w14:paraId="1175DC52" w14:textId="77777777" w:rsidR="00BA6F4B" w:rsidRPr="00DA3997" w:rsidRDefault="00BA6F4B" w:rsidP="00BE6F82">
            <w:pPr>
              <w:pStyle w:val="DokTabellentext"/>
            </w:pPr>
            <w:r w:rsidRPr="00DA3997">
              <w:t>FALSE</w:t>
            </w:r>
          </w:p>
        </w:tc>
        <w:tc>
          <w:tcPr>
            <w:tcW w:w="1040" w:type="dxa"/>
            <w:noWrap/>
            <w:hideMark/>
          </w:tcPr>
          <w:p w14:paraId="7191E511" w14:textId="77777777" w:rsidR="00BA6F4B" w:rsidRPr="00DA3997" w:rsidRDefault="00BA6F4B" w:rsidP="00BE6F82">
            <w:pPr>
              <w:pStyle w:val="DokTabellentext"/>
            </w:pPr>
            <w:r w:rsidRPr="00DA3997">
              <w:t>matK</w:t>
            </w:r>
          </w:p>
        </w:tc>
      </w:tr>
      <w:tr w:rsidR="00BA6F4B" w:rsidRPr="00DA3997" w14:paraId="1C4DD343" w14:textId="77777777" w:rsidTr="00BE6F82">
        <w:trPr>
          <w:trHeight w:val="290"/>
        </w:trPr>
        <w:tc>
          <w:tcPr>
            <w:tcW w:w="1380" w:type="dxa"/>
            <w:noWrap/>
            <w:hideMark/>
          </w:tcPr>
          <w:p w14:paraId="78F0BD89" w14:textId="77777777" w:rsidR="00BA6F4B" w:rsidRPr="00DA3997" w:rsidRDefault="00BA6F4B" w:rsidP="00BE6F82">
            <w:pPr>
              <w:pStyle w:val="DokTabellentext"/>
            </w:pPr>
            <w:r w:rsidRPr="00DA3997">
              <w:t>SWFRG013-19</w:t>
            </w:r>
          </w:p>
        </w:tc>
        <w:tc>
          <w:tcPr>
            <w:tcW w:w="1480" w:type="dxa"/>
            <w:noWrap/>
            <w:hideMark/>
          </w:tcPr>
          <w:p w14:paraId="46A41E51" w14:textId="77777777" w:rsidR="00BA6F4B" w:rsidRPr="00DA3997" w:rsidRDefault="00BA6F4B" w:rsidP="00BE6F82">
            <w:pPr>
              <w:pStyle w:val="DokTabellentext"/>
            </w:pPr>
            <w:r w:rsidRPr="00DA3997">
              <w:t>Poaceae</w:t>
            </w:r>
          </w:p>
        </w:tc>
        <w:tc>
          <w:tcPr>
            <w:tcW w:w="2260" w:type="dxa"/>
            <w:noWrap/>
            <w:hideMark/>
          </w:tcPr>
          <w:p w14:paraId="212BD27C"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29369658" w14:textId="77777777" w:rsidR="00BA6F4B" w:rsidRPr="00DA3997" w:rsidRDefault="00BA6F4B" w:rsidP="00BE6F82">
            <w:pPr>
              <w:pStyle w:val="DokTabellentext"/>
            </w:pPr>
            <w:r w:rsidRPr="00DA3997">
              <w:t>GBVS364-13</w:t>
            </w:r>
          </w:p>
        </w:tc>
        <w:tc>
          <w:tcPr>
            <w:tcW w:w="1160" w:type="dxa"/>
            <w:noWrap/>
            <w:hideMark/>
          </w:tcPr>
          <w:p w14:paraId="2E3289C2" w14:textId="77777777" w:rsidR="00BA6F4B" w:rsidRPr="00DA3997" w:rsidRDefault="00BA6F4B" w:rsidP="00BE6F82">
            <w:pPr>
              <w:pStyle w:val="DokTabellentext"/>
            </w:pPr>
            <w:r w:rsidRPr="00DA3997">
              <w:t>Poaceae</w:t>
            </w:r>
          </w:p>
        </w:tc>
        <w:tc>
          <w:tcPr>
            <w:tcW w:w="2660" w:type="dxa"/>
            <w:noWrap/>
            <w:hideMark/>
          </w:tcPr>
          <w:p w14:paraId="63DB9E82" w14:textId="77777777"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640" w:type="dxa"/>
            <w:noWrap/>
            <w:hideMark/>
          </w:tcPr>
          <w:p w14:paraId="7B5CC28E" w14:textId="77777777" w:rsidR="00BA6F4B" w:rsidRPr="00DA3997" w:rsidRDefault="00BA6F4B" w:rsidP="00BE6F82">
            <w:pPr>
              <w:pStyle w:val="DokTabellentext"/>
            </w:pPr>
            <w:r w:rsidRPr="00DA3997">
              <w:t>99.64</w:t>
            </w:r>
          </w:p>
        </w:tc>
        <w:tc>
          <w:tcPr>
            <w:tcW w:w="700" w:type="dxa"/>
            <w:noWrap/>
            <w:hideMark/>
          </w:tcPr>
          <w:p w14:paraId="30A0BFEB" w14:textId="77777777" w:rsidR="00BA6F4B" w:rsidRPr="00DA3997" w:rsidRDefault="00BA6F4B" w:rsidP="00BE6F82">
            <w:pPr>
              <w:pStyle w:val="DokTabellentext"/>
            </w:pPr>
            <w:r w:rsidRPr="00DA3997">
              <w:t>1531</w:t>
            </w:r>
          </w:p>
        </w:tc>
        <w:tc>
          <w:tcPr>
            <w:tcW w:w="780" w:type="dxa"/>
            <w:noWrap/>
            <w:hideMark/>
          </w:tcPr>
          <w:p w14:paraId="21EF5771" w14:textId="77777777" w:rsidR="00BA6F4B" w:rsidRPr="00DA3997" w:rsidRDefault="00BA6F4B" w:rsidP="00BE6F82">
            <w:pPr>
              <w:pStyle w:val="DokTabellentext"/>
            </w:pPr>
            <w:r w:rsidRPr="00DA3997">
              <w:t>FALSE</w:t>
            </w:r>
          </w:p>
        </w:tc>
        <w:tc>
          <w:tcPr>
            <w:tcW w:w="1040" w:type="dxa"/>
            <w:noWrap/>
            <w:hideMark/>
          </w:tcPr>
          <w:p w14:paraId="75FA3EF2" w14:textId="77777777" w:rsidR="00BA6F4B" w:rsidRPr="00DA3997" w:rsidRDefault="00BA6F4B" w:rsidP="00BE6F82">
            <w:pPr>
              <w:pStyle w:val="DokTabellentext"/>
            </w:pPr>
            <w:r w:rsidRPr="00DA3997">
              <w:t>matK</w:t>
            </w:r>
          </w:p>
        </w:tc>
      </w:tr>
      <w:tr w:rsidR="00BA6F4B" w:rsidRPr="00DA3997" w14:paraId="30CDAA53" w14:textId="77777777" w:rsidTr="00BE6F82">
        <w:trPr>
          <w:trHeight w:val="290"/>
        </w:trPr>
        <w:tc>
          <w:tcPr>
            <w:tcW w:w="1380" w:type="dxa"/>
            <w:noWrap/>
            <w:hideMark/>
          </w:tcPr>
          <w:p w14:paraId="70AE62DD" w14:textId="77777777" w:rsidR="00BA6F4B" w:rsidRPr="00DA3997" w:rsidRDefault="00BA6F4B" w:rsidP="00BE6F82">
            <w:pPr>
              <w:pStyle w:val="DokTabellentext"/>
            </w:pPr>
            <w:r w:rsidRPr="00DA3997">
              <w:t>SWFRG014-19</w:t>
            </w:r>
          </w:p>
        </w:tc>
        <w:tc>
          <w:tcPr>
            <w:tcW w:w="1480" w:type="dxa"/>
            <w:noWrap/>
            <w:hideMark/>
          </w:tcPr>
          <w:p w14:paraId="6D13BAF5" w14:textId="77777777" w:rsidR="00BA6F4B" w:rsidRPr="00DA3997" w:rsidRDefault="00BA6F4B" w:rsidP="00BE6F82">
            <w:pPr>
              <w:pStyle w:val="DokTabellentext"/>
            </w:pPr>
            <w:r w:rsidRPr="00DA3997">
              <w:t>Poaceae</w:t>
            </w:r>
          </w:p>
        </w:tc>
        <w:tc>
          <w:tcPr>
            <w:tcW w:w="2260" w:type="dxa"/>
            <w:noWrap/>
            <w:hideMark/>
          </w:tcPr>
          <w:p w14:paraId="28F840D1"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56DB567C" w14:textId="77777777" w:rsidR="00BA6F4B" w:rsidRPr="00DA3997" w:rsidRDefault="00BA6F4B" w:rsidP="00BE6F82">
            <w:pPr>
              <w:pStyle w:val="DokTabellentext"/>
            </w:pPr>
            <w:r w:rsidRPr="00DA3997">
              <w:t>SWFRG031-19</w:t>
            </w:r>
          </w:p>
        </w:tc>
        <w:tc>
          <w:tcPr>
            <w:tcW w:w="1160" w:type="dxa"/>
            <w:noWrap/>
            <w:hideMark/>
          </w:tcPr>
          <w:p w14:paraId="3791B49B" w14:textId="77777777" w:rsidR="00BA6F4B" w:rsidRPr="00DA3997" w:rsidRDefault="00BA6F4B" w:rsidP="00BE6F82">
            <w:pPr>
              <w:pStyle w:val="DokTabellentext"/>
            </w:pPr>
            <w:r w:rsidRPr="00DA3997">
              <w:t>Poaceae</w:t>
            </w:r>
          </w:p>
        </w:tc>
        <w:tc>
          <w:tcPr>
            <w:tcW w:w="2660" w:type="dxa"/>
            <w:noWrap/>
            <w:hideMark/>
          </w:tcPr>
          <w:p w14:paraId="6BCA64D0" w14:textId="77777777" w:rsidR="00BA6F4B" w:rsidRPr="00DA3997" w:rsidRDefault="00BA6F4B" w:rsidP="00BE6F82">
            <w:pPr>
              <w:pStyle w:val="DokTabellentext"/>
              <w:rPr>
                <w:i/>
                <w:iCs/>
              </w:rPr>
            </w:pPr>
            <w:r w:rsidRPr="00DA3997">
              <w:rPr>
                <w:i/>
                <w:iCs/>
              </w:rPr>
              <w:t>Arrhenatherum</w:t>
            </w:r>
            <w:r>
              <w:rPr>
                <w:i/>
                <w:iCs/>
              </w:rPr>
              <w:t xml:space="preserve"> </w:t>
            </w:r>
            <w:r w:rsidRPr="00DA3997">
              <w:rPr>
                <w:i/>
                <w:iCs/>
              </w:rPr>
              <w:t>elatius</w:t>
            </w:r>
          </w:p>
        </w:tc>
        <w:tc>
          <w:tcPr>
            <w:tcW w:w="640" w:type="dxa"/>
            <w:noWrap/>
            <w:hideMark/>
          </w:tcPr>
          <w:p w14:paraId="4E8A7CD8" w14:textId="77777777" w:rsidR="00BA6F4B" w:rsidRPr="00DA3997" w:rsidRDefault="00BA6F4B" w:rsidP="00BE6F82">
            <w:pPr>
              <w:pStyle w:val="DokTabellentext"/>
            </w:pPr>
            <w:r w:rsidRPr="00DA3997">
              <w:t>100</w:t>
            </w:r>
          </w:p>
        </w:tc>
        <w:tc>
          <w:tcPr>
            <w:tcW w:w="700" w:type="dxa"/>
            <w:noWrap/>
            <w:hideMark/>
          </w:tcPr>
          <w:p w14:paraId="31E438EB" w14:textId="77777777" w:rsidR="00BA6F4B" w:rsidRPr="00DA3997" w:rsidRDefault="00BA6F4B" w:rsidP="00BE6F82">
            <w:pPr>
              <w:pStyle w:val="DokTabellentext"/>
            </w:pPr>
            <w:r w:rsidRPr="00DA3997">
              <w:t>1225</w:t>
            </w:r>
          </w:p>
        </w:tc>
        <w:tc>
          <w:tcPr>
            <w:tcW w:w="780" w:type="dxa"/>
            <w:noWrap/>
            <w:hideMark/>
          </w:tcPr>
          <w:p w14:paraId="1B687008" w14:textId="77777777" w:rsidR="00BA6F4B" w:rsidRPr="00DA3997" w:rsidRDefault="00BA6F4B" w:rsidP="00BE6F82">
            <w:pPr>
              <w:pStyle w:val="DokTabellentext"/>
            </w:pPr>
            <w:r w:rsidRPr="00DA3997">
              <w:t>FALSE</w:t>
            </w:r>
          </w:p>
        </w:tc>
        <w:tc>
          <w:tcPr>
            <w:tcW w:w="1040" w:type="dxa"/>
            <w:noWrap/>
            <w:hideMark/>
          </w:tcPr>
          <w:p w14:paraId="109EA286" w14:textId="77777777" w:rsidR="00BA6F4B" w:rsidRPr="00DA3997" w:rsidRDefault="00BA6F4B" w:rsidP="00BE6F82">
            <w:pPr>
              <w:pStyle w:val="DokTabellentext"/>
            </w:pPr>
            <w:r w:rsidRPr="00DA3997">
              <w:t>matK</w:t>
            </w:r>
          </w:p>
        </w:tc>
      </w:tr>
      <w:tr w:rsidR="00BA6F4B" w:rsidRPr="00DA3997" w14:paraId="30409AB7" w14:textId="77777777" w:rsidTr="00BE6F82">
        <w:trPr>
          <w:trHeight w:val="290"/>
        </w:trPr>
        <w:tc>
          <w:tcPr>
            <w:tcW w:w="1380" w:type="dxa"/>
            <w:noWrap/>
            <w:hideMark/>
          </w:tcPr>
          <w:p w14:paraId="5D0BFC1B" w14:textId="77777777" w:rsidR="00BA6F4B" w:rsidRPr="00DA3997" w:rsidRDefault="00BA6F4B" w:rsidP="00BE6F82">
            <w:pPr>
              <w:pStyle w:val="DokTabellentext"/>
            </w:pPr>
            <w:r w:rsidRPr="00DA3997">
              <w:t>SWFRG014-19</w:t>
            </w:r>
          </w:p>
        </w:tc>
        <w:tc>
          <w:tcPr>
            <w:tcW w:w="1480" w:type="dxa"/>
            <w:noWrap/>
            <w:hideMark/>
          </w:tcPr>
          <w:p w14:paraId="2FD37C5D" w14:textId="77777777" w:rsidR="00BA6F4B" w:rsidRPr="00DA3997" w:rsidRDefault="00BA6F4B" w:rsidP="00BE6F82">
            <w:pPr>
              <w:pStyle w:val="DokTabellentext"/>
            </w:pPr>
            <w:r w:rsidRPr="00DA3997">
              <w:t>Poaceae</w:t>
            </w:r>
          </w:p>
        </w:tc>
        <w:tc>
          <w:tcPr>
            <w:tcW w:w="2260" w:type="dxa"/>
            <w:noWrap/>
            <w:hideMark/>
          </w:tcPr>
          <w:p w14:paraId="5F56CC7B"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1FEF7C94" w14:textId="77777777" w:rsidR="00BA6F4B" w:rsidRPr="00DA3997" w:rsidRDefault="00BA6F4B" w:rsidP="00BE6F82">
            <w:pPr>
              <w:pStyle w:val="DokTabellentext"/>
            </w:pPr>
            <w:r w:rsidRPr="00DA3997">
              <w:t>SWFRG025-19</w:t>
            </w:r>
          </w:p>
        </w:tc>
        <w:tc>
          <w:tcPr>
            <w:tcW w:w="1160" w:type="dxa"/>
            <w:noWrap/>
            <w:hideMark/>
          </w:tcPr>
          <w:p w14:paraId="418AF0D7" w14:textId="77777777" w:rsidR="00BA6F4B" w:rsidRPr="00DA3997" w:rsidRDefault="00BA6F4B" w:rsidP="00BE6F82">
            <w:pPr>
              <w:pStyle w:val="DokTabellentext"/>
            </w:pPr>
            <w:r w:rsidRPr="00DA3997">
              <w:t>Poaceae</w:t>
            </w:r>
          </w:p>
        </w:tc>
        <w:tc>
          <w:tcPr>
            <w:tcW w:w="2660" w:type="dxa"/>
            <w:noWrap/>
            <w:hideMark/>
          </w:tcPr>
          <w:p w14:paraId="0A462EFE"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14:paraId="4185734E" w14:textId="77777777" w:rsidR="00BA6F4B" w:rsidRPr="00DA3997" w:rsidRDefault="00BA6F4B" w:rsidP="00BE6F82">
            <w:pPr>
              <w:pStyle w:val="DokTabellentext"/>
            </w:pPr>
            <w:r w:rsidRPr="00DA3997">
              <w:t>100</w:t>
            </w:r>
          </w:p>
        </w:tc>
        <w:tc>
          <w:tcPr>
            <w:tcW w:w="700" w:type="dxa"/>
            <w:noWrap/>
            <w:hideMark/>
          </w:tcPr>
          <w:p w14:paraId="37A5578B" w14:textId="77777777" w:rsidR="00BA6F4B" w:rsidRPr="00DA3997" w:rsidRDefault="00BA6F4B" w:rsidP="00BE6F82">
            <w:pPr>
              <w:pStyle w:val="DokTabellentext"/>
            </w:pPr>
            <w:r w:rsidRPr="00DA3997">
              <w:t>1225</w:t>
            </w:r>
          </w:p>
        </w:tc>
        <w:tc>
          <w:tcPr>
            <w:tcW w:w="780" w:type="dxa"/>
            <w:noWrap/>
            <w:hideMark/>
          </w:tcPr>
          <w:p w14:paraId="5D1C5206" w14:textId="77777777" w:rsidR="00BA6F4B" w:rsidRPr="00DA3997" w:rsidRDefault="00BA6F4B" w:rsidP="00BE6F82">
            <w:pPr>
              <w:pStyle w:val="DokTabellentext"/>
            </w:pPr>
            <w:r w:rsidRPr="00DA3997">
              <w:t>FALSE</w:t>
            </w:r>
          </w:p>
        </w:tc>
        <w:tc>
          <w:tcPr>
            <w:tcW w:w="1040" w:type="dxa"/>
            <w:noWrap/>
            <w:hideMark/>
          </w:tcPr>
          <w:p w14:paraId="2283AAEA" w14:textId="77777777" w:rsidR="00BA6F4B" w:rsidRPr="00DA3997" w:rsidRDefault="00BA6F4B" w:rsidP="00BE6F82">
            <w:pPr>
              <w:pStyle w:val="DokTabellentext"/>
            </w:pPr>
            <w:r w:rsidRPr="00DA3997">
              <w:t>matK</w:t>
            </w:r>
          </w:p>
        </w:tc>
      </w:tr>
      <w:tr w:rsidR="00BA6F4B" w:rsidRPr="00DA3997" w14:paraId="2C6854C8" w14:textId="77777777" w:rsidTr="00BE6F82">
        <w:trPr>
          <w:trHeight w:val="290"/>
        </w:trPr>
        <w:tc>
          <w:tcPr>
            <w:tcW w:w="1380" w:type="dxa"/>
            <w:noWrap/>
            <w:hideMark/>
          </w:tcPr>
          <w:p w14:paraId="397C31CD" w14:textId="77777777" w:rsidR="00BA6F4B" w:rsidRPr="00DA3997" w:rsidRDefault="00BA6F4B" w:rsidP="00BE6F82">
            <w:pPr>
              <w:pStyle w:val="DokTabellentext"/>
            </w:pPr>
            <w:r w:rsidRPr="00DA3997">
              <w:t>SWFRG014-19</w:t>
            </w:r>
          </w:p>
        </w:tc>
        <w:tc>
          <w:tcPr>
            <w:tcW w:w="1480" w:type="dxa"/>
            <w:noWrap/>
            <w:hideMark/>
          </w:tcPr>
          <w:p w14:paraId="6C8F5EB6" w14:textId="77777777" w:rsidR="00BA6F4B" w:rsidRPr="00DA3997" w:rsidRDefault="00BA6F4B" w:rsidP="00BE6F82">
            <w:pPr>
              <w:pStyle w:val="DokTabellentext"/>
            </w:pPr>
            <w:r w:rsidRPr="00DA3997">
              <w:t>Poaceae</w:t>
            </w:r>
          </w:p>
        </w:tc>
        <w:tc>
          <w:tcPr>
            <w:tcW w:w="2260" w:type="dxa"/>
            <w:noWrap/>
            <w:hideMark/>
          </w:tcPr>
          <w:p w14:paraId="533152C5"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264123B6" w14:textId="77777777" w:rsidR="00BA6F4B" w:rsidRPr="00DA3997" w:rsidRDefault="00BA6F4B" w:rsidP="00BE6F82">
            <w:pPr>
              <w:pStyle w:val="DokTabellentext"/>
            </w:pPr>
            <w:r w:rsidRPr="00DA3997">
              <w:t>FBPL1386-13</w:t>
            </w:r>
          </w:p>
        </w:tc>
        <w:tc>
          <w:tcPr>
            <w:tcW w:w="1160" w:type="dxa"/>
            <w:noWrap/>
            <w:hideMark/>
          </w:tcPr>
          <w:p w14:paraId="2C03D649" w14:textId="77777777" w:rsidR="00BA6F4B" w:rsidRPr="00DA3997" w:rsidRDefault="00BA6F4B" w:rsidP="00BE6F82">
            <w:pPr>
              <w:pStyle w:val="DokTabellentext"/>
            </w:pPr>
            <w:r w:rsidRPr="00DA3997">
              <w:t>Poaceae</w:t>
            </w:r>
          </w:p>
        </w:tc>
        <w:tc>
          <w:tcPr>
            <w:tcW w:w="2660" w:type="dxa"/>
            <w:noWrap/>
            <w:hideMark/>
          </w:tcPr>
          <w:p w14:paraId="2A4067D7" w14:textId="77777777"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640" w:type="dxa"/>
            <w:noWrap/>
            <w:hideMark/>
          </w:tcPr>
          <w:p w14:paraId="03DC7B3A" w14:textId="77777777" w:rsidR="00BA6F4B" w:rsidRPr="00DA3997" w:rsidRDefault="00BA6F4B" w:rsidP="00BE6F82">
            <w:pPr>
              <w:pStyle w:val="DokTabellentext"/>
            </w:pPr>
            <w:r w:rsidRPr="00DA3997">
              <w:t>100</w:t>
            </w:r>
          </w:p>
        </w:tc>
        <w:tc>
          <w:tcPr>
            <w:tcW w:w="700" w:type="dxa"/>
            <w:noWrap/>
            <w:hideMark/>
          </w:tcPr>
          <w:p w14:paraId="3C700490" w14:textId="77777777" w:rsidR="00BA6F4B" w:rsidRPr="00DA3997" w:rsidRDefault="00BA6F4B" w:rsidP="00BE6F82">
            <w:pPr>
              <w:pStyle w:val="DokTabellentext"/>
            </w:pPr>
            <w:r w:rsidRPr="00DA3997">
              <w:t>1225</w:t>
            </w:r>
          </w:p>
        </w:tc>
        <w:tc>
          <w:tcPr>
            <w:tcW w:w="780" w:type="dxa"/>
            <w:noWrap/>
            <w:hideMark/>
          </w:tcPr>
          <w:p w14:paraId="306BCD66" w14:textId="77777777" w:rsidR="00BA6F4B" w:rsidRPr="00DA3997" w:rsidRDefault="00BA6F4B" w:rsidP="00BE6F82">
            <w:pPr>
              <w:pStyle w:val="DokTabellentext"/>
            </w:pPr>
            <w:r w:rsidRPr="00DA3997">
              <w:t>FALSE</w:t>
            </w:r>
          </w:p>
        </w:tc>
        <w:tc>
          <w:tcPr>
            <w:tcW w:w="1040" w:type="dxa"/>
            <w:noWrap/>
            <w:hideMark/>
          </w:tcPr>
          <w:p w14:paraId="32B387AA" w14:textId="77777777" w:rsidR="00BA6F4B" w:rsidRPr="00DA3997" w:rsidRDefault="00BA6F4B" w:rsidP="00BE6F82">
            <w:pPr>
              <w:pStyle w:val="DokTabellentext"/>
            </w:pPr>
            <w:r w:rsidRPr="00DA3997">
              <w:t>matK</w:t>
            </w:r>
          </w:p>
        </w:tc>
      </w:tr>
      <w:tr w:rsidR="00BA6F4B" w:rsidRPr="00DA3997" w14:paraId="231330CF" w14:textId="77777777" w:rsidTr="00BE6F82">
        <w:trPr>
          <w:trHeight w:val="290"/>
        </w:trPr>
        <w:tc>
          <w:tcPr>
            <w:tcW w:w="1380" w:type="dxa"/>
            <w:noWrap/>
            <w:hideMark/>
          </w:tcPr>
          <w:p w14:paraId="39895632" w14:textId="77777777" w:rsidR="00BA6F4B" w:rsidRPr="00DA3997" w:rsidRDefault="00BA6F4B" w:rsidP="00BE6F82">
            <w:pPr>
              <w:pStyle w:val="DokTabellentext"/>
            </w:pPr>
            <w:r w:rsidRPr="00DA3997">
              <w:t>SWFRG014-19</w:t>
            </w:r>
          </w:p>
        </w:tc>
        <w:tc>
          <w:tcPr>
            <w:tcW w:w="1480" w:type="dxa"/>
            <w:noWrap/>
            <w:hideMark/>
          </w:tcPr>
          <w:p w14:paraId="64BC9853" w14:textId="77777777" w:rsidR="00BA6F4B" w:rsidRPr="00DA3997" w:rsidRDefault="00BA6F4B" w:rsidP="00BE6F82">
            <w:pPr>
              <w:pStyle w:val="DokTabellentext"/>
            </w:pPr>
            <w:r w:rsidRPr="00DA3997">
              <w:t>Poaceae</w:t>
            </w:r>
          </w:p>
        </w:tc>
        <w:tc>
          <w:tcPr>
            <w:tcW w:w="2260" w:type="dxa"/>
            <w:noWrap/>
            <w:hideMark/>
          </w:tcPr>
          <w:p w14:paraId="322C9207"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72EAE344" w14:textId="77777777" w:rsidR="00BA6F4B" w:rsidRPr="00DA3997" w:rsidRDefault="00BA6F4B" w:rsidP="00BE6F82">
            <w:pPr>
              <w:pStyle w:val="DokTabellentext"/>
            </w:pPr>
            <w:r w:rsidRPr="00DA3997">
              <w:t>GBVS364-13</w:t>
            </w:r>
          </w:p>
        </w:tc>
        <w:tc>
          <w:tcPr>
            <w:tcW w:w="1160" w:type="dxa"/>
            <w:noWrap/>
            <w:hideMark/>
          </w:tcPr>
          <w:p w14:paraId="381DA7E8" w14:textId="77777777" w:rsidR="00BA6F4B" w:rsidRPr="00DA3997" w:rsidRDefault="00BA6F4B" w:rsidP="00BE6F82">
            <w:pPr>
              <w:pStyle w:val="DokTabellentext"/>
            </w:pPr>
            <w:r w:rsidRPr="00DA3997">
              <w:t>Poaceae</w:t>
            </w:r>
          </w:p>
        </w:tc>
        <w:tc>
          <w:tcPr>
            <w:tcW w:w="2660" w:type="dxa"/>
            <w:noWrap/>
            <w:hideMark/>
          </w:tcPr>
          <w:p w14:paraId="64BF4107" w14:textId="77777777"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640" w:type="dxa"/>
            <w:noWrap/>
            <w:hideMark/>
          </w:tcPr>
          <w:p w14:paraId="182E89E7" w14:textId="77777777" w:rsidR="00BA6F4B" w:rsidRPr="00DA3997" w:rsidRDefault="00BA6F4B" w:rsidP="00BE6F82">
            <w:pPr>
              <w:pStyle w:val="DokTabellentext"/>
            </w:pPr>
            <w:r w:rsidRPr="00DA3997">
              <w:t>100</w:t>
            </w:r>
          </w:p>
        </w:tc>
        <w:tc>
          <w:tcPr>
            <w:tcW w:w="700" w:type="dxa"/>
            <w:noWrap/>
            <w:hideMark/>
          </w:tcPr>
          <w:p w14:paraId="4C6D2D06" w14:textId="77777777" w:rsidR="00BA6F4B" w:rsidRPr="00DA3997" w:rsidRDefault="00BA6F4B" w:rsidP="00BE6F82">
            <w:pPr>
              <w:pStyle w:val="DokTabellentext"/>
            </w:pPr>
            <w:r w:rsidRPr="00DA3997">
              <w:t>1225</w:t>
            </w:r>
          </w:p>
        </w:tc>
        <w:tc>
          <w:tcPr>
            <w:tcW w:w="780" w:type="dxa"/>
            <w:noWrap/>
            <w:hideMark/>
          </w:tcPr>
          <w:p w14:paraId="13650B4F" w14:textId="77777777" w:rsidR="00BA6F4B" w:rsidRPr="00DA3997" w:rsidRDefault="00BA6F4B" w:rsidP="00BE6F82">
            <w:pPr>
              <w:pStyle w:val="DokTabellentext"/>
            </w:pPr>
            <w:r w:rsidRPr="00DA3997">
              <w:t>FALSE</w:t>
            </w:r>
          </w:p>
        </w:tc>
        <w:tc>
          <w:tcPr>
            <w:tcW w:w="1040" w:type="dxa"/>
            <w:noWrap/>
            <w:hideMark/>
          </w:tcPr>
          <w:p w14:paraId="266F9E28" w14:textId="77777777" w:rsidR="00BA6F4B" w:rsidRPr="00DA3997" w:rsidRDefault="00BA6F4B" w:rsidP="00BE6F82">
            <w:pPr>
              <w:pStyle w:val="DokTabellentext"/>
            </w:pPr>
            <w:r w:rsidRPr="00DA3997">
              <w:t>matK</w:t>
            </w:r>
          </w:p>
        </w:tc>
      </w:tr>
      <w:tr w:rsidR="00BA6F4B" w:rsidRPr="00DA3997" w14:paraId="240501AF" w14:textId="77777777" w:rsidTr="00BE6F82">
        <w:trPr>
          <w:trHeight w:val="290"/>
        </w:trPr>
        <w:tc>
          <w:tcPr>
            <w:tcW w:w="1380" w:type="dxa"/>
            <w:noWrap/>
            <w:hideMark/>
          </w:tcPr>
          <w:p w14:paraId="32444B98" w14:textId="77777777" w:rsidR="00BA6F4B" w:rsidRPr="00DA3997" w:rsidRDefault="00BA6F4B" w:rsidP="00BE6F82">
            <w:pPr>
              <w:pStyle w:val="DokTabellentext"/>
            </w:pPr>
            <w:r w:rsidRPr="00DA3997">
              <w:t>SWFRG014-19</w:t>
            </w:r>
          </w:p>
        </w:tc>
        <w:tc>
          <w:tcPr>
            <w:tcW w:w="1480" w:type="dxa"/>
            <w:noWrap/>
            <w:hideMark/>
          </w:tcPr>
          <w:p w14:paraId="0114CA42" w14:textId="77777777" w:rsidR="00BA6F4B" w:rsidRPr="00DA3997" w:rsidRDefault="00BA6F4B" w:rsidP="00BE6F82">
            <w:pPr>
              <w:pStyle w:val="DokTabellentext"/>
            </w:pPr>
            <w:r w:rsidRPr="00DA3997">
              <w:t>Poaceae</w:t>
            </w:r>
          </w:p>
        </w:tc>
        <w:tc>
          <w:tcPr>
            <w:tcW w:w="2260" w:type="dxa"/>
            <w:noWrap/>
            <w:hideMark/>
          </w:tcPr>
          <w:p w14:paraId="159FF6C2"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34CA2D78" w14:textId="77777777" w:rsidR="00BA6F4B" w:rsidRPr="00DA3997" w:rsidRDefault="00BA6F4B" w:rsidP="00BE6F82">
            <w:pPr>
              <w:pStyle w:val="DokTabellentext"/>
            </w:pPr>
            <w:r w:rsidRPr="00DA3997">
              <w:t>GRASS1174-07</w:t>
            </w:r>
          </w:p>
        </w:tc>
        <w:tc>
          <w:tcPr>
            <w:tcW w:w="1160" w:type="dxa"/>
            <w:noWrap/>
            <w:hideMark/>
          </w:tcPr>
          <w:p w14:paraId="4B3F3464" w14:textId="77777777" w:rsidR="00BA6F4B" w:rsidRPr="00DA3997" w:rsidRDefault="00BA6F4B" w:rsidP="00BE6F82">
            <w:pPr>
              <w:pStyle w:val="DokTabellentext"/>
            </w:pPr>
            <w:r w:rsidRPr="00DA3997">
              <w:t>Poaceae</w:t>
            </w:r>
          </w:p>
        </w:tc>
        <w:tc>
          <w:tcPr>
            <w:tcW w:w="2660" w:type="dxa"/>
            <w:noWrap/>
            <w:hideMark/>
          </w:tcPr>
          <w:p w14:paraId="52C9AFB7" w14:textId="77777777"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640" w:type="dxa"/>
            <w:noWrap/>
            <w:hideMark/>
          </w:tcPr>
          <w:p w14:paraId="1E66D74C" w14:textId="77777777" w:rsidR="00BA6F4B" w:rsidRPr="00DA3997" w:rsidRDefault="00BA6F4B" w:rsidP="00BE6F82">
            <w:pPr>
              <w:pStyle w:val="DokTabellentext"/>
            </w:pPr>
            <w:r w:rsidRPr="00DA3997">
              <w:t>100</w:t>
            </w:r>
          </w:p>
        </w:tc>
        <w:tc>
          <w:tcPr>
            <w:tcW w:w="700" w:type="dxa"/>
            <w:noWrap/>
            <w:hideMark/>
          </w:tcPr>
          <w:p w14:paraId="6A5E53F3" w14:textId="77777777" w:rsidR="00BA6F4B" w:rsidRPr="00DA3997" w:rsidRDefault="00BA6F4B" w:rsidP="00BE6F82">
            <w:pPr>
              <w:pStyle w:val="DokTabellentext"/>
            </w:pPr>
            <w:r w:rsidRPr="00DA3997">
              <w:t>1225</w:t>
            </w:r>
          </w:p>
        </w:tc>
        <w:tc>
          <w:tcPr>
            <w:tcW w:w="780" w:type="dxa"/>
            <w:noWrap/>
            <w:hideMark/>
          </w:tcPr>
          <w:p w14:paraId="3FC78D36" w14:textId="77777777" w:rsidR="00BA6F4B" w:rsidRPr="00DA3997" w:rsidRDefault="00BA6F4B" w:rsidP="00BE6F82">
            <w:pPr>
              <w:pStyle w:val="DokTabellentext"/>
            </w:pPr>
            <w:r w:rsidRPr="00DA3997">
              <w:t>FALSE</w:t>
            </w:r>
          </w:p>
        </w:tc>
        <w:tc>
          <w:tcPr>
            <w:tcW w:w="1040" w:type="dxa"/>
            <w:noWrap/>
            <w:hideMark/>
          </w:tcPr>
          <w:p w14:paraId="658114BA" w14:textId="77777777" w:rsidR="00BA6F4B" w:rsidRPr="00DA3997" w:rsidRDefault="00BA6F4B" w:rsidP="00BE6F82">
            <w:pPr>
              <w:pStyle w:val="DokTabellentext"/>
            </w:pPr>
            <w:r w:rsidRPr="00DA3997">
              <w:t>matK</w:t>
            </w:r>
          </w:p>
        </w:tc>
      </w:tr>
      <w:tr w:rsidR="00BA6F4B" w:rsidRPr="00DA3997" w14:paraId="73AD927C" w14:textId="77777777" w:rsidTr="00BE6F82">
        <w:trPr>
          <w:trHeight w:val="290"/>
        </w:trPr>
        <w:tc>
          <w:tcPr>
            <w:tcW w:w="1380" w:type="dxa"/>
            <w:noWrap/>
            <w:hideMark/>
          </w:tcPr>
          <w:p w14:paraId="6F1E4F71" w14:textId="77777777" w:rsidR="00BA6F4B" w:rsidRPr="00DA3997" w:rsidRDefault="00BA6F4B" w:rsidP="00BE6F82">
            <w:pPr>
              <w:pStyle w:val="DokTabellentext"/>
            </w:pPr>
            <w:r w:rsidRPr="00DA3997">
              <w:t>SWFRG014-19</w:t>
            </w:r>
          </w:p>
        </w:tc>
        <w:tc>
          <w:tcPr>
            <w:tcW w:w="1480" w:type="dxa"/>
            <w:noWrap/>
            <w:hideMark/>
          </w:tcPr>
          <w:p w14:paraId="78DA9D14" w14:textId="77777777" w:rsidR="00BA6F4B" w:rsidRPr="00DA3997" w:rsidRDefault="00BA6F4B" w:rsidP="00BE6F82">
            <w:pPr>
              <w:pStyle w:val="DokTabellentext"/>
            </w:pPr>
            <w:r w:rsidRPr="00DA3997">
              <w:t>Poaceae</w:t>
            </w:r>
          </w:p>
        </w:tc>
        <w:tc>
          <w:tcPr>
            <w:tcW w:w="2260" w:type="dxa"/>
            <w:noWrap/>
            <w:hideMark/>
          </w:tcPr>
          <w:p w14:paraId="75C9125B"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3DD22445" w14:textId="77777777" w:rsidR="00BA6F4B" w:rsidRPr="00DA3997" w:rsidRDefault="00BA6F4B" w:rsidP="00BE6F82">
            <w:pPr>
              <w:pStyle w:val="DokTabellentext"/>
            </w:pPr>
            <w:r w:rsidRPr="00DA3997">
              <w:t>GRASS1038-07</w:t>
            </w:r>
          </w:p>
        </w:tc>
        <w:tc>
          <w:tcPr>
            <w:tcW w:w="1160" w:type="dxa"/>
            <w:noWrap/>
            <w:hideMark/>
          </w:tcPr>
          <w:p w14:paraId="41C6449B" w14:textId="77777777" w:rsidR="00BA6F4B" w:rsidRPr="00DA3997" w:rsidRDefault="00BA6F4B" w:rsidP="00BE6F82">
            <w:pPr>
              <w:pStyle w:val="DokTabellentext"/>
            </w:pPr>
            <w:r w:rsidRPr="00DA3997">
              <w:t>Poaceae</w:t>
            </w:r>
          </w:p>
        </w:tc>
        <w:tc>
          <w:tcPr>
            <w:tcW w:w="2660" w:type="dxa"/>
            <w:noWrap/>
            <w:hideMark/>
          </w:tcPr>
          <w:p w14:paraId="6E42CA78" w14:textId="77777777"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640" w:type="dxa"/>
            <w:noWrap/>
            <w:hideMark/>
          </w:tcPr>
          <w:p w14:paraId="135E4778" w14:textId="77777777" w:rsidR="00BA6F4B" w:rsidRPr="00DA3997" w:rsidRDefault="00BA6F4B" w:rsidP="00BE6F82">
            <w:pPr>
              <w:pStyle w:val="DokTabellentext"/>
            </w:pPr>
            <w:r w:rsidRPr="00DA3997">
              <w:t>100</w:t>
            </w:r>
          </w:p>
        </w:tc>
        <w:tc>
          <w:tcPr>
            <w:tcW w:w="700" w:type="dxa"/>
            <w:noWrap/>
            <w:hideMark/>
          </w:tcPr>
          <w:p w14:paraId="22E89366" w14:textId="77777777" w:rsidR="00BA6F4B" w:rsidRPr="00DA3997" w:rsidRDefault="00BA6F4B" w:rsidP="00BE6F82">
            <w:pPr>
              <w:pStyle w:val="DokTabellentext"/>
            </w:pPr>
            <w:r w:rsidRPr="00DA3997">
              <w:t>1225</w:t>
            </w:r>
          </w:p>
        </w:tc>
        <w:tc>
          <w:tcPr>
            <w:tcW w:w="780" w:type="dxa"/>
            <w:noWrap/>
            <w:hideMark/>
          </w:tcPr>
          <w:p w14:paraId="4F6B6A80" w14:textId="77777777" w:rsidR="00BA6F4B" w:rsidRPr="00DA3997" w:rsidRDefault="00BA6F4B" w:rsidP="00BE6F82">
            <w:pPr>
              <w:pStyle w:val="DokTabellentext"/>
            </w:pPr>
            <w:r w:rsidRPr="00DA3997">
              <w:t>FALSE</w:t>
            </w:r>
          </w:p>
        </w:tc>
        <w:tc>
          <w:tcPr>
            <w:tcW w:w="1040" w:type="dxa"/>
            <w:noWrap/>
            <w:hideMark/>
          </w:tcPr>
          <w:p w14:paraId="66E17E0C" w14:textId="77777777" w:rsidR="00BA6F4B" w:rsidRPr="00DA3997" w:rsidRDefault="00BA6F4B" w:rsidP="00BE6F82">
            <w:pPr>
              <w:pStyle w:val="DokTabellentext"/>
            </w:pPr>
            <w:r w:rsidRPr="00DA3997">
              <w:t>matK</w:t>
            </w:r>
          </w:p>
        </w:tc>
      </w:tr>
      <w:tr w:rsidR="00BA6F4B" w:rsidRPr="00DA3997" w14:paraId="4F66ED52" w14:textId="77777777" w:rsidTr="00BE6F82">
        <w:trPr>
          <w:trHeight w:val="290"/>
        </w:trPr>
        <w:tc>
          <w:tcPr>
            <w:tcW w:w="1380" w:type="dxa"/>
            <w:noWrap/>
            <w:hideMark/>
          </w:tcPr>
          <w:p w14:paraId="64D9901D" w14:textId="77777777" w:rsidR="00BA6F4B" w:rsidRPr="00DA3997" w:rsidRDefault="00BA6F4B" w:rsidP="00BE6F82">
            <w:pPr>
              <w:pStyle w:val="DokTabellentext"/>
            </w:pPr>
            <w:r w:rsidRPr="00DA3997">
              <w:t>SWFRG014-19</w:t>
            </w:r>
          </w:p>
        </w:tc>
        <w:tc>
          <w:tcPr>
            <w:tcW w:w="1480" w:type="dxa"/>
            <w:noWrap/>
            <w:hideMark/>
          </w:tcPr>
          <w:p w14:paraId="097A8620" w14:textId="77777777" w:rsidR="00BA6F4B" w:rsidRPr="00DA3997" w:rsidRDefault="00BA6F4B" w:rsidP="00BE6F82">
            <w:pPr>
              <w:pStyle w:val="DokTabellentext"/>
            </w:pPr>
            <w:r w:rsidRPr="00DA3997">
              <w:t>Poaceae</w:t>
            </w:r>
          </w:p>
        </w:tc>
        <w:tc>
          <w:tcPr>
            <w:tcW w:w="2260" w:type="dxa"/>
            <w:noWrap/>
            <w:hideMark/>
          </w:tcPr>
          <w:p w14:paraId="3C782815"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68A678C8" w14:textId="77777777" w:rsidR="00BA6F4B" w:rsidRPr="00DA3997" w:rsidRDefault="00BA6F4B" w:rsidP="00BE6F82">
            <w:pPr>
              <w:pStyle w:val="DokTabellentext"/>
            </w:pPr>
            <w:r w:rsidRPr="00DA3997">
              <w:t>GRASS964-07</w:t>
            </w:r>
          </w:p>
        </w:tc>
        <w:tc>
          <w:tcPr>
            <w:tcW w:w="1160" w:type="dxa"/>
            <w:noWrap/>
            <w:hideMark/>
          </w:tcPr>
          <w:p w14:paraId="5574719D" w14:textId="77777777" w:rsidR="00BA6F4B" w:rsidRPr="00DA3997" w:rsidRDefault="00BA6F4B" w:rsidP="00BE6F82">
            <w:pPr>
              <w:pStyle w:val="DokTabellentext"/>
            </w:pPr>
            <w:r w:rsidRPr="00DA3997">
              <w:t>Poaceae</w:t>
            </w:r>
          </w:p>
        </w:tc>
        <w:tc>
          <w:tcPr>
            <w:tcW w:w="2660" w:type="dxa"/>
            <w:noWrap/>
            <w:hideMark/>
          </w:tcPr>
          <w:p w14:paraId="6F376F85" w14:textId="77777777"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640" w:type="dxa"/>
            <w:noWrap/>
            <w:hideMark/>
          </w:tcPr>
          <w:p w14:paraId="3CBE3934" w14:textId="77777777" w:rsidR="00BA6F4B" w:rsidRPr="00DA3997" w:rsidRDefault="00BA6F4B" w:rsidP="00BE6F82">
            <w:pPr>
              <w:pStyle w:val="DokTabellentext"/>
            </w:pPr>
            <w:r w:rsidRPr="00DA3997">
              <w:t>100</w:t>
            </w:r>
          </w:p>
        </w:tc>
        <w:tc>
          <w:tcPr>
            <w:tcW w:w="700" w:type="dxa"/>
            <w:noWrap/>
            <w:hideMark/>
          </w:tcPr>
          <w:p w14:paraId="68A54B57" w14:textId="77777777" w:rsidR="00BA6F4B" w:rsidRPr="00DA3997" w:rsidRDefault="00BA6F4B" w:rsidP="00BE6F82">
            <w:pPr>
              <w:pStyle w:val="DokTabellentext"/>
            </w:pPr>
            <w:r w:rsidRPr="00DA3997">
              <w:t>1225</w:t>
            </w:r>
          </w:p>
        </w:tc>
        <w:tc>
          <w:tcPr>
            <w:tcW w:w="780" w:type="dxa"/>
            <w:noWrap/>
            <w:hideMark/>
          </w:tcPr>
          <w:p w14:paraId="28484570" w14:textId="77777777" w:rsidR="00BA6F4B" w:rsidRPr="00DA3997" w:rsidRDefault="00BA6F4B" w:rsidP="00BE6F82">
            <w:pPr>
              <w:pStyle w:val="DokTabellentext"/>
            </w:pPr>
            <w:r w:rsidRPr="00DA3997">
              <w:t>FALSE</w:t>
            </w:r>
          </w:p>
        </w:tc>
        <w:tc>
          <w:tcPr>
            <w:tcW w:w="1040" w:type="dxa"/>
            <w:noWrap/>
            <w:hideMark/>
          </w:tcPr>
          <w:p w14:paraId="779CA4B0" w14:textId="77777777" w:rsidR="00BA6F4B" w:rsidRPr="00DA3997" w:rsidRDefault="00BA6F4B" w:rsidP="00BE6F82">
            <w:pPr>
              <w:pStyle w:val="DokTabellentext"/>
            </w:pPr>
            <w:r w:rsidRPr="00DA3997">
              <w:t>matK</w:t>
            </w:r>
          </w:p>
        </w:tc>
      </w:tr>
      <w:tr w:rsidR="00BA6F4B" w:rsidRPr="00DA3997" w14:paraId="0CE423AB" w14:textId="77777777" w:rsidTr="00BE6F82">
        <w:trPr>
          <w:trHeight w:val="290"/>
        </w:trPr>
        <w:tc>
          <w:tcPr>
            <w:tcW w:w="1380" w:type="dxa"/>
            <w:noWrap/>
            <w:hideMark/>
          </w:tcPr>
          <w:p w14:paraId="3AAB4685" w14:textId="77777777" w:rsidR="00BA6F4B" w:rsidRPr="00DA3997" w:rsidRDefault="00BA6F4B" w:rsidP="00BE6F82">
            <w:pPr>
              <w:pStyle w:val="DokTabellentext"/>
            </w:pPr>
            <w:r w:rsidRPr="00DA3997">
              <w:t>SWFRG015-19</w:t>
            </w:r>
          </w:p>
        </w:tc>
        <w:tc>
          <w:tcPr>
            <w:tcW w:w="1480" w:type="dxa"/>
            <w:noWrap/>
            <w:hideMark/>
          </w:tcPr>
          <w:p w14:paraId="57BD2D17" w14:textId="77777777" w:rsidR="00BA6F4B" w:rsidRPr="00DA3997" w:rsidRDefault="00BA6F4B" w:rsidP="00BE6F82">
            <w:pPr>
              <w:pStyle w:val="DokTabellentext"/>
            </w:pPr>
            <w:r w:rsidRPr="00DA3997">
              <w:t>Poaceae</w:t>
            </w:r>
          </w:p>
        </w:tc>
        <w:tc>
          <w:tcPr>
            <w:tcW w:w="2260" w:type="dxa"/>
            <w:noWrap/>
            <w:hideMark/>
          </w:tcPr>
          <w:p w14:paraId="0F779DDB" w14:textId="77777777" w:rsidR="00BA6F4B" w:rsidRPr="00DA3997" w:rsidRDefault="00BA6F4B" w:rsidP="00BE6F82">
            <w:pPr>
              <w:pStyle w:val="DokTabellentext"/>
              <w:rPr>
                <w:i/>
                <w:iCs/>
              </w:rPr>
            </w:pPr>
            <w:r w:rsidRPr="00DA3997">
              <w:rPr>
                <w:i/>
                <w:iCs/>
              </w:rPr>
              <w:t>Arrhenatherum</w:t>
            </w:r>
            <w:r>
              <w:rPr>
                <w:i/>
                <w:iCs/>
              </w:rPr>
              <w:t xml:space="preserve"> </w:t>
            </w:r>
            <w:r w:rsidRPr="00DA3997">
              <w:rPr>
                <w:i/>
                <w:iCs/>
              </w:rPr>
              <w:t>elatius</w:t>
            </w:r>
          </w:p>
        </w:tc>
        <w:tc>
          <w:tcPr>
            <w:tcW w:w="1560" w:type="dxa"/>
            <w:noWrap/>
            <w:hideMark/>
          </w:tcPr>
          <w:p w14:paraId="7AEF8D82" w14:textId="77777777" w:rsidR="00BA6F4B" w:rsidRPr="00DA3997" w:rsidRDefault="00BA6F4B" w:rsidP="00BE6F82">
            <w:pPr>
              <w:pStyle w:val="DokTabellentext"/>
            </w:pPr>
            <w:r w:rsidRPr="00DA3997">
              <w:t>GBVR1776-13</w:t>
            </w:r>
          </w:p>
        </w:tc>
        <w:tc>
          <w:tcPr>
            <w:tcW w:w="1160" w:type="dxa"/>
            <w:noWrap/>
            <w:hideMark/>
          </w:tcPr>
          <w:p w14:paraId="5314A1D9" w14:textId="77777777" w:rsidR="00BA6F4B" w:rsidRPr="00DA3997" w:rsidRDefault="00BA6F4B" w:rsidP="00BE6F82">
            <w:pPr>
              <w:pStyle w:val="DokTabellentext"/>
            </w:pPr>
            <w:r w:rsidRPr="00DA3997">
              <w:t>Poaceae</w:t>
            </w:r>
          </w:p>
        </w:tc>
        <w:tc>
          <w:tcPr>
            <w:tcW w:w="2660" w:type="dxa"/>
            <w:noWrap/>
            <w:hideMark/>
          </w:tcPr>
          <w:p w14:paraId="5991D1C7" w14:textId="77777777" w:rsidR="00BA6F4B" w:rsidRPr="00DA3997" w:rsidRDefault="00BA6F4B" w:rsidP="00BE6F82">
            <w:pPr>
              <w:pStyle w:val="DokTabellentext"/>
              <w:rPr>
                <w:i/>
                <w:iCs/>
              </w:rPr>
            </w:pPr>
            <w:r w:rsidRPr="00DA3997">
              <w:rPr>
                <w:i/>
                <w:iCs/>
              </w:rPr>
              <w:t>Arrhenatherum</w:t>
            </w:r>
            <w:r>
              <w:rPr>
                <w:i/>
                <w:iCs/>
              </w:rPr>
              <w:t xml:space="preserve"> </w:t>
            </w:r>
            <w:r w:rsidRPr="00DA3997">
              <w:rPr>
                <w:i/>
                <w:iCs/>
              </w:rPr>
              <w:t>elatius</w:t>
            </w:r>
          </w:p>
        </w:tc>
        <w:tc>
          <w:tcPr>
            <w:tcW w:w="640" w:type="dxa"/>
            <w:noWrap/>
            <w:hideMark/>
          </w:tcPr>
          <w:p w14:paraId="4A29B83A" w14:textId="77777777" w:rsidR="00BA6F4B" w:rsidRPr="00DA3997" w:rsidRDefault="00BA6F4B" w:rsidP="00BE6F82">
            <w:pPr>
              <w:pStyle w:val="DokTabellentext"/>
            </w:pPr>
            <w:r w:rsidRPr="00DA3997">
              <w:t>97.72</w:t>
            </w:r>
          </w:p>
        </w:tc>
        <w:tc>
          <w:tcPr>
            <w:tcW w:w="700" w:type="dxa"/>
            <w:noWrap/>
            <w:hideMark/>
          </w:tcPr>
          <w:p w14:paraId="3D8D695B" w14:textId="77777777" w:rsidR="00BA6F4B" w:rsidRPr="00DA3997" w:rsidRDefault="00BA6F4B" w:rsidP="00BE6F82">
            <w:pPr>
              <w:pStyle w:val="DokTabellentext"/>
            </w:pPr>
            <w:r w:rsidRPr="00DA3997">
              <w:t>747</w:t>
            </w:r>
          </w:p>
        </w:tc>
        <w:tc>
          <w:tcPr>
            <w:tcW w:w="780" w:type="dxa"/>
            <w:noWrap/>
            <w:hideMark/>
          </w:tcPr>
          <w:p w14:paraId="750F8B31" w14:textId="77777777" w:rsidR="00BA6F4B" w:rsidRPr="00DA3997" w:rsidRDefault="00BA6F4B" w:rsidP="00BE6F82">
            <w:pPr>
              <w:pStyle w:val="DokTabellentext"/>
            </w:pPr>
            <w:r w:rsidRPr="00DA3997">
              <w:t>TRUE</w:t>
            </w:r>
          </w:p>
        </w:tc>
        <w:tc>
          <w:tcPr>
            <w:tcW w:w="1040" w:type="dxa"/>
            <w:noWrap/>
            <w:hideMark/>
          </w:tcPr>
          <w:p w14:paraId="705BCD69" w14:textId="77777777" w:rsidR="00BA6F4B" w:rsidRPr="00DA3997" w:rsidRDefault="00BA6F4B" w:rsidP="00BE6F82">
            <w:pPr>
              <w:pStyle w:val="DokTabellentext"/>
            </w:pPr>
            <w:r w:rsidRPr="00DA3997">
              <w:t>matK</w:t>
            </w:r>
          </w:p>
        </w:tc>
      </w:tr>
      <w:tr w:rsidR="00BA6F4B" w:rsidRPr="00DA3997" w14:paraId="21E9F659" w14:textId="77777777" w:rsidTr="00BE6F82">
        <w:trPr>
          <w:trHeight w:val="290"/>
        </w:trPr>
        <w:tc>
          <w:tcPr>
            <w:tcW w:w="1380" w:type="dxa"/>
            <w:noWrap/>
            <w:hideMark/>
          </w:tcPr>
          <w:p w14:paraId="2739079A" w14:textId="77777777" w:rsidR="00BA6F4B" w:rsidRPr="00DA3997" w:rsidRDefault="00BA6F4B" w:rsidP="00BE6F82">
            <w:pPr>
              <w:pStyle w:val="DokTabellentext"/>
            </w:pPr>
            <w:r w:rsidRPr="00DA3997">
              <w:t>SWFRG015-19</w:t>
            </w:r>
          </w:p>
        </w:tc>
        <w:tc>
          <w:tcPr>
            <w:tcW w:w="1480" w:type="dxa"/>
            <w:noWrap/>
            <w:hideMark/>
          </w:tcPr>
          <w:p w14:paraId="51E5666D" w14:textId="77777777" w:rsidR="00BA6F4B" w:rsidRPr="00DA3997" w:rsidRDefault="00BA6F4B" w:rsidP="00BE6F82">
            <w:pPr>
              <w:pStyle w:val="DokTabellentext"/>
            </w:pPr>
            <w:r w:rsidRPr="00DA3997">
              <w:t>Poaceae</w:t>
            </w:r>
          </w:p>
        </w:tc>
        <w:tc>
          <w:tcPr>
            <w:tcW w:w="2260" w:type="dxa"/>
            <w:noWrap/>
            <w:hideMark/>
          </w:tcPr>
          <w:p w14:paraId="68974860" w14:textId="77777777" w:rsidR="00BA6F4B" w:rsidRPr="00DA3997" w:rsidRDefault="00BA6F4B" w:rsidP="00BE6F82">
            <w:pPr>
              <w:pStyle w:val="DokTabellentext"/>
              <w:rPr>
                <w:i/>
                <w:iCs/>
              </w:rPr>
            </w:pPr>
            <w:r w:rsidRPr="00DA3997">
              <w:rPr>
                <w:i/>
                <w:iCs/>
              </w:rPr>
              <w:t>Arrhenatherum</w:t>
            </w:r>
            <w:r>
              <w:rPr>
                <w:i/>
                <w:iCs/>
              </w:rPr>
              <w:t xml:space="preserve"> </w:t>
            </w:r>
            <w:r w:rsidRPr="00DA3997">
              <w:rPr>
                <w:i/>
                <w:iCs/>
              </w:rPr>
              <w:t>elatius</w:t>
            </w:r>
          </w:p>
        </w:tc>
        <w:tc>
          <w:tcPr>
            <w:tcW w:w="1560" w:type="dxa"/>
            <w:noWrap/>
            <w:hideMark/>
          </w:tcPr>
          <w:p w14:paraId="0EC0707B" w14:textId="77777777" w:rsidR="00BA6F4B" w:rsidRPr="00DA3997" w:rsidRDefault="00BA6F4B" w:rsidP="00BE6F82">
            <w:pPr>
              <w:pStyle w:val="DokTabellentext"/>
            </w:pPr>
            <w:r w:rsidRPr="00DA3997">
              <w:t>GBVD2878-11</w:t>
            </w:r>
          </w:p>
        </w:tc>
        <w:tc>
          <w:tcPr>
            <w:tcW w:w="1160" w:type="dxa"/>
            <w:noWrap/>
            <w:hideMark/>
          </w:tcPr>
          <w:p w14:paraId="07A7DDDA" w14:textId="77777777" w:rsidR="00BA6F4B" w:rsidRPr="00DA3997" w:rsidRDefault="00BA6F4B" w:rsidP="00BE6F82">
            <w:pPr>
              <w:pStyle w:val="DokTabellentext"/>
            </w:pPr>
            <w:r w:rsidRPr="00DA3997">
              <w:t>Poaceae</w:t>
            </w:r>
          </w:p>
        </w:tc>
        <w:tc>
          <w:tcPr>
            <w:tcW w:w="2660" w:type="dxa"/>
            <w:noWrap/>
            <w:hideMark/>
          </w:tcPr>
          <w:p w14:paraId="4DF6AC64" w14:textId="77777777" w:rsidR="00BA6F4B" w:rsidRPr="00DA3997" w:rsidRDefault="00BA6F4B" w:rsidP="00BE6F82">
            <w:pPr>
              <w:pStyle w:val="DokTabellentext"/>
              <w:rPr>
                <w:i/>
                <w:iCs/>
              </w:rPr>
            </w:pPr>
            <w:r w:rsidRPr="00DA3997">
              <w:rPr>
                <w:i/>
                <w:iCs/>
              </w:rPr>
              <w:t>Arrhenatherum</w:t>
            </w:r>
            <w:r>
              <w:rPr>
                <w:i/>
                <w:iCs/>
              </w:rPr>
              <w:t xml:space="preserve"> </w:t>
            </w:r>
            <w:r w:rsidRPr="00DA3997">
              <w:rPr>
                <w:i/>
                <w:iCs/>
              </w:rPr>
              <w:t>elatius</w:t>
            </w:r>
          </w:p>
        </w:tc>
        <w:tc>
          <w:tcPr>
            <w:tcW w:w="640" w:type="dxa"/>
            <w:noWrap/>
            <w:hideMark/>
          </w:tcPr>
          <w:p w14:paraId="0B405B03" w14:textId="77777777" w:rsidR="00BA6F4B" w:rsidRPr="00DA3997" w:rsidRDefault="00BA6F4B" w:rsidP="00BE6F82">
            <w:pPr>
              <w:pStyle w:val="DokTabellentext"/>
            </w:pPr>
            <w:r w:rsidRPr="00DA3997">
              <w:t>97.72</w:t>
            </w:r>
          </w:p>
        </w:tc>
        <w:tc>
          <w:tcPr>
            <w:tcW w:w="700" w:type="dxa"/>
            <w:noWrap/>
            <w:hideMark/>
          </w:tcPr>
          <w:p w14:paraId="3EF03E08" w14:textId="77777777" w:rsidR="00BA6F4B" w:rsidRPr="00DA3997" w:rsidRDefault="00BA6F4B" w:rsidP="00BE6F82">
            <w:pPr>
              <w:pStyle w:val="DokTabellentext"/>
            </w:pPr>
            <w:r w:rsidRPr="00DA3997">
              <w:t>747</w:t>
            </w:r>
          </w:p>
        </w:tc>
        <w:tc>
          <w:tcPr>
            <w:tcW w:w="780" w:type="dxa"/>
            <w:noWrap/>
            <w:hideMark/>
          </w:tcPr>
          <w:p w14:paraId="21889EBC" w14:textId="77777777" w:rsidR="00BA6F4B" w:rsidRPr="00DA3997" w:rsidRDefault="00BA6F4B" w:rsidP="00BE6F82">
            <w:pPr>
              <w:pStyle w:val="DokTabellentext"/>
            </w:pPr>
            <w:r w:rsidRPr="00DA3997">
              <w:t>TRUE</w:t>
            </w:r>
          </w:p>
        </w:tc>
        <w:tc>
          <w:tcPr>
            <w:tcW w:w="1040" w:type="dxa"/>
            <w:noWrap/>
            <w:hideMark/>
          </w:tcPr>
          <w:p w14:paraId="113E665F" w14:textId="77777777" w:rsidR="00BA6F4B" w:rsidRPr="00DA3997" w:rsidRDefault="00BA6F4B" w:rsidP="00BE6F82">
            <w:pPr>
              <w:pStyle w:val="DokTabellentext"/>
            </w:pPr>
            <w:r w:rsidRPr="00DA3997">
              <w:t>matK</w:t>
            </w:r>
          </w:p>
        </w:tc>
      </w:tr>
      <w:tr w:rsidR="00BA6F4B" w:rsidRPr="00DA3997" w14:paraId="7A31E350" w14:textId="77777777" w:rsidTr="00BE6F82">
        <w:trPr>
          <w:trHeight w:val="290"/>
        </w:trPr>
        <w:tc>
          <w:tcPr>
            <w:tcW w:w="1380" w:type="dxa"/>
            <w:noWrap/>
            <w:hideMark/>
          </w:tcPr>
          <w:p w14:paraId="279C71C6" w14:textId="77777777" w:rsidR="00BA6F4B" w:rsidRPr="00DA3997" w:rsidRDefault="00BA6F4B" w:rsidP="00BE6F82">
            <w:pPr>
              <w:pStyle w:val="DokTabellentext"/>
            </w:pPr>
            <w:r w:rsidRPr="00DA3997">
              <w:t>SWFRG015-19</w:t>
            </w:r>
          </w:p>
        </w:tc>
        <w:tc>
          <w:tcPr>
            <w:tcW w:w="1480" w:type="dxa"/>
            <w:noWrap/>
            <w:hideMark/>
          </w:tcPr>
          <w:p w14:paraId="37C590AC" w14:textId="77777777" w:rsidR="00BA6F4B" w:rsidRPr="00DA3997" w:rsidRDefault="00BA6F4B" w:rsidP="00BE6F82">
            <w:pPr>
              <w:pStyle w:val="DokTabellentext"/>
            </w:pPr>
            <w:r w:rsidRPr="00DA3997">
              <w:t>Poaceae</w:t>
            </w:r>
          </w:p>
        </w:tc>
        <w:tc>
          <w:tcPr>
            <w:tcW w:w="2260" w:type="dxa"/>
            <w:noWrap/>
            <w:hideMark/>
          </w:tcPr>
          <w:p w14:paraId="314BE4DC" w14:textId="77777777" w:rsidR="00BA6F4B" w:rsidRPr="00DA3997" w:rsidRDefault="00BA6F4B" w:rsidP="00BE6F82">
            <w:pPr>
              <w:pStyle w:val="DokTabellentext"/>
              <w:rPr>
                <w:i/>
                <w:iCs/>
              </w:rPr>
            </w:pPr>
            <w:r w:rsidRPr="00DA3997">
              <w:rPr>
                <w:i/>
                <w:iCs/>
              </w:rPr>
              <w:t>Arrhenatherum</w:t>
            </w:r>
            <w:r>
              <w:rPr>
                <w:i/>
                <w:iCs/>
              </w:rPr>
              <w:t xml:space="preserve"> </w:t>
            </w:r>
            <w:r w:rsidRPr="00DA3997">
              <w:rPr>
                <w:i/>
                <w:iCs/>
              </w:rPr>
              <w:t>elatius</w:t>
            </w:r>
          </w:p>
        </w:tc>
        <w:tc>
          <w:tcPr>
            <w:tcW w:w="1560" w:type="dxa"/>
            <w:noWrap/>
            <w:hideMark/>
          </w:tcPr>
          <w:p w14:paraId="4797A59C" w14:textId="77777777" w:rsidR="00BA6F4B" w:rsidRPr="00DA3997" w:rsidRDefault="00BA6F4B" w:rsidP="00BE6F82">
            <w:pPr>
              <w:pStyle w:val="DokTabellentext"/>
            </w:pPr>
            <w:r w:rsidRPr="00DA3997">
              <w:t>GRASS1063-07</w:t>
            </w:r>
          </w:p>
        </w:tc>
        <w:tc>
          <w:tcPr>
            <w:tcW w:w="1160" w:type="dxa"/>
            <w:noWrap/>
            <w:hideMark/>
          </w:tcPr>
          <w:p w14:paraId="1FB93BC6" w14:textId="77777777" w:rsidR="00BA6F4B" w:rsidRPr="00DA3997" w:rsidRDefault="00BA6F4B" w:rsidP="00BE6F82">
            <w:pPr>
              <w:pStyle w:val="DokTabellentext"/>
            </w:pPr>
            <w:r w:rsidRPr="00DA3997">
              <w:t>Poaceae</w:t>
            </w:r>
          </w:p>
        </w:tc>
        <w:tc>
          <w:tcPr>
            <w:tcW w:w="2660" w:type="dxa"/>
            <w:noWrap/>
            <w:hideMark/>
          </w:tcPr>
          <w:p w14:paraId="2036D633" w14:textId="77777777" w:rsidR="00BA6F4B" w:rsidRPr="00DA3997" w:rsidRDefault="00BA6F4B" w:rsidP="00BE6F82">
            <w:pPr>
              <w:pStyle w:val="DokTabellentext"/>
              <w:rPr>
                <w:i/>
                <w:iCs/>
              </w:rPr>
            </w:pPr>
            <w:r w:rsidRPr="00DA3997">
              <w:rPr>
                <w:i/>
                <w:iCs/>
              </w:rPr>
              <w:t>Arrhenatherum</w:t>
            </w:r>
            <w:r>
              <w:rPr>
                <w:i/>
                <w:iCs/>
              </w:rPr>
              <w:t xml:space="preserve"> </w:t>
            </w:r>
            <w:r w:rsidRPr="00DA3997">
              <w:rPr>
                <w:i/>
                <w:iCs/>
              </w:rPr>
              <w:t>elatius</w:t>
            </w:r>
          </w:p>
        </w:tc>
        <w:tc>
          <w:tcPr>
            <w:tcW w:w="640" w:type="dxa"/>
            <w:noWrap/>
            <w:hideMark/>
          </w:tcPr>
          <w:p w14:paraId="72C43000" w14:textId="77777777" w:rsidR="00BA6F4B" w:rsidRPr="00DA3997" w:rsidRDefault="00BA6F4B" w:rsidP="00BE6F82">
            <w:pPr>
              <w:pStyle w:val="DokTabellentext"/>
            </w:pPr>
            <w:r w:rsidRPr="00DA3997">
              <w:t>97.72</w:t>
            </w:r>
          </w:p>
        </w:tc>
        <w:tc>
          <w:tcPr>
            <w:tcW w:w="700" w:type="dxa"/>
            <w:noWrap/>
            <w:hideMark/>
          </w:tcPr>
          <w:p w14:paraId="6B726928" w14:textId="77777777" w:rsidR="00BA6F4B" w:rsidRPr="00DA3997" w:rsidRDefault="00BA6F4B" w:rsidP="00BE6F82">
            <w:pPr>
              <w:pStyle w:val="DokTabellentext"/>
            </w:pPr>
            <w:r w:rsidRPr="00DA3997">
              <w:t>747</w:t>
            </w:r>
          </w:p>
        </w:tc>
        <w:tc>
          <w:tcPr>
            <w:tcW w:w="780" w:type="dxa"/>
            <w:noWrap/>
            <w:hideMark/>
          </w:tcPr>
          <w:p w14:paraId="1F3918CC" w14:textId="77777777" w:rsidR="00BA6F4B" w:rsidRPr="00DA3997" w:rsidRDefault="00BA6F4B" w:rsidP="00BE6F82">
            <w:pPr>
              <w:pStyle w:val="DokTabellentext"/>
            </w:pPr>
            <w:r w:rsidRPr="00DA3997">
              <w:t>TRUE</w:t>
            </w:r>
          </w:p>
        </w:tc>
        <w:tc>
          <w:tcPr>
            <w:tcW w:w="1040" w:type="dxa"/>
            <w:noWrap/>
            <w:hideMark/>
          </w:tcPr>
          <w:p w14:paraId="6C7907EC" w14:textId="77777777" w:rsidR="00BA6F4B" w:rsidRPr="00DA3997" w:rsidRDefault="00BA6F4B" w:rsidP="00BE6F82">
            <w:pPr>
              <w:pStyle w:val="DokTabellentext"/>
            </w:pPr>
            <w:r w:rsidRPr="00DA3997">
              <w:t>matK</w:t>
            </w:r>
          </w:p>
        </w:tc>
      </w:tr>
      <w:tr w:rsidR="00BA6F4B" w:rsidRPr="00DA3997" w14:paraId="3F5347E0" w14:textId="77777777" w:rsidTr="00BE6F82">
        <w:trPr>
          <w:trHeight w:val="290"/>
        </w:trPr>
        <w:tc>
          <w:tcPr>
            <w:tcW w:w="1380" w:type="dxa"/>
            <w:noWrap/>
            <w:hideMark/>
          </w:tcPr>
          <w:p w14:paraId="66EA7A8F" w14:textId="77777777" w:rsidR="00BA6F4B" w:rsidRPr="00DA3997" w:rsidRDefault="00BA6F4B" w:rsidP="00BE6F82">
            <w:pPr>
              <w:pStyle w:val="DokTabellentext"/>
            </w:pPr>
            <w:r w:rsidRPr="00DA3997">
              <w:t>SWFRG015-19</w:t>
            </w:r>
          </w:p>
        </w:tc>
        <w:tc>
          <w:tcPr>
            <w:tcW w:w="1480" w:type="dxa"/>
            <w:noWrap/>
            <w:hideMark/>
          </w:tcPr>
          <w:p w14:paraId="4C6C9B96" w14:textId="77777777" w:rsidR="00BA6F4B" w:rsidRPr="00DA3997" w:rsidRDefault="00BA6F4B" w:rsidP="00BE6F82">
            <w:pPr>
              <w:pStyle w:val="DokTabellentext"/>
            </w:pPr>
            <w:r w:rsidRPr="00DA3997">
              <w:t>Poaceae</w:t>
            </w:r>
          </w:p>
        </w:tc>
        <w:tc>
          <w:tcPr>
            <w:tcW w:w="2260" w:type="dxa"/>
            <w:noWrap/>
            <w:hideMark/>
          </w:tcPr>
          <w:p w14:paraId="7D99A8F3" w14:textId="77777777" w:rsidR="00BA6F4B" w:rsidRPr="00DA3997" w:rsidRDefault="00BA6F4B" w:rsidP="00BE6F82">
            <w:pPr>
              <w:pStyle w:val="DokTabellentext"/>
              <w:rPr>
                <w:i/>
                <w:iCs/>
              </w:rPr>
            </w:pPr>
            <w:r w:rsidRPr="00DA3997">
              <w:rPr>
                <w:i/>
                <w:iCs/>
              </w:rPr>
              <w:t>Arrhenatherum</w:t>
            </w:r>
            <w:r>
              <w:rPr>
                <w:i/>
                <w:iCs/>
              </w:rPr>
              <w:t xml:space="preserve"> </w:t>
            </w:r>
            <w:r w:rsidRPr="00DA3997">
              <w:rPr>
                <w:i/>
                <w:iCs/>
              </w:rPr>
              <w:t>elatius</w:t>
            </w:r>
          </w:p>
        </w:tc>
        <w:tc>
          <w:tcPr>
            <w:tcW w:w="1560" w:type="dxa"/>
            <w:noWrap/>
            <w:hideMark/>
          </w:tcPr>
          <w:p w14:paraId="0AF35BDB" w14:textId="77777777" w:rsidR="00BA6F4B" w:rsidRPr="00DA3997" w:rsidRDefault="00BA6F4B" w:rsidP="00BE6F82">
            <w:pPr>
              <w:pStyle w:val="DokTabellentext"/>
            </w:pPr>
            <w:r w:rsidRPr="00DA3997">
              <w:t>GRASS1024-07</w:t>
            </w:r>
          </w:p>
        </w:tc>
        <w:tc>
          <w:tcPr>
            <w:tcW w:w="1160" w:type="dxa"/>
            <w:noWrap/>
            <w:hideMark/>
          </w:tcPr>
          <w:p w14:paraId="3517917D" w14:textId="77777777" w:rsidR="00BA6F4B" w:rsidRPr="00DA3997" w:rsidRDefault="00BA6F4B" w:rsidP="00BE6F82">
            <w:pPr>
              <w:pStyle w:val="DokTabellentext"/>
            </w:pPr>
            <w:r w:rsidRPr="00DA3997">
              <w:t>Poaceae</w:t>
            </w:r>
          </w:p>
        </w:tc>
        <w:tc>
          <w:tcPr>
            <w:tcW w:w="2660" w:type="dxa"/>
            <w:noWrap/>
            <w:hideMark/>
          </w:tcPr>
          <w:p w14:paraId="64353356" w14:textId="77777777" w:rsidR="00BA6F4B" w:rsidRPr="00DA3997" w:rsidRDefault="00BA6F4B" w:rsidP="00BE6F82">
            <w:pPr>
              <w:pStyle w:val="DokTabellentext"/>
              <w:rPr>
                <w:i/>
                <w:iCs/>
              </w:rPr>
            </w:pPr>
            <w:r w:rsidRPr="00DA3997">
              <w:rPr>
                <w:i/>
                <w:iCs/>
              </w:rPr>
              <w:t>Arrhenatherum</w:t>
            </w:r>
            <w:r>
              <w:rPr>
                <w:i/>
                <w:iCs/>
              </w:rPr>
              <w:t xml:space="preserve"> </w:t>
            </w:r>
            <w:r w:rsidRPr="00DA3997">
              <w:rPr>
                <w:i/>
                <w:iCs/>
              </w:rPr>
              <w:t>elatius</w:t>
            </w:r>
          </w:p>
        </w:tc>
        <w:tc>
          <w:tcPr>
            <w:tcW w:w="640" w:type="dxa"/>
            <w:noWrap/>
            <w:hideMark/>
          </w:tcPr>
          <w:p w14:paraId="67FF5CA8" w14:textId="77777777" w:rsidR="00BA6F4B" w:rsidRPr="00DA3997" w:rsidRDefault="00BA6F4B" w:rsidP="00BE6F82">
            <w:pPr>
              <w:pStyle w:val="DokTabellentext"/>
            </w:pPr>
            <w:r w:rsidRPr="00DA3997">
              <w:t>97.72</w:t>
            </w:r>
          </w:p>
        </w:tc>
        <w:tc>
          <w:tcPr>
            <w:tcW w:w="700" w:type="dxa"/>
            <w:noWrap/>
            <w:hideMark/>
          </w:tcPr>
          <w:p w14:paraId="4A9280E2" w14:textId="77777777" w:rsidR="00BA6F4B" w:rsidRPr="00DA3997" w:rsidRDefault="00BA6F4B" w:rsidP="00BE6F82">
            <w:pPr>
              <w:pStyle w:val="DokTabellentext"/>
            </w:pPr>
            <w:r w:rsidRPr="00DA3997">
              <w:t>747</w:t>
            </w:r>
          </w:p>
        </w:tc>
        <w:tc>
          <w:tcPr>
            <w:tcW w:w="780" w:type="dxa"/>
            <w:noWrap/>
            <w:hideMark/>
          </w:tcPr>
          <w:p w14:paraId="71672E7F" w14:textId="77777777" w:rsidR="00BA6F4B" w:rsidRPr="00DA3997" w:rsidRDefault="00BA6F4B" w:rsidP="00BE6F82">
            <w:pPr>
              <w:pStyle w:val="DokTabellentext"/>
            </w:pPr>
            <w:r w:rsidRPr="00DA3997">
              <w:t>TRUE</w:t>
            </w:r>
          </w:p>
        </w:tc>
        <w:tc>
          <w:tcPr>
            <w:tcW w:w="1040" w:type="dxa"/>
            <w:noWrap/>
            <w:hideMark/>
          </w:tcPr>
          <w:p w14:paraId="1E6FBA85" w14:textId="77777777" w:rsidR="00BA6F4B" w:rsidRPr="00DA3997" w:rsidRDefault="00BA6F4B" w:rsidP="00BE6F82">
            <w:pPr>
              <w:pStyle w:val="DokTabellentext"/>
            </w:pPr>
            <w:r w:rsidRPr="00DA3997">
              <w:t>matK</w:t>
            </w:r>
          </w:p>
        </w:tc>
      </w:tr>
      <w:tr w:rsidR="00BA6F4B" w:rsidRPr="00DA3997" w14:paraId="58E007B8" w14:textId="77777777" w:rsidTr="00BE6F82">
        <w:trPr>
          <w:trHeight w:val="290"/>
        </w:trPr>
        <w:tc>
          <w:tcPr>
            <w:tcW w:w="1380" w:type="dxa"/>
            <w:noWrap/>
            <w:hideMark/>
          </w:tcPr>
          <w:p w14:paraId="78F921C1" w14:textId="77777777" w:rsidR="00BA6F4B" w:rsidRPr="00DA3997" w:rsidRDefault="00BA6F4B" w:rsidP="00BE6F82">
            <w:pPr>
              <w:pStyle w:val="DokTabellentext"/>
            </w:pPr>
            <w:r w:rsidRPr="00DA3997">
              <w:t>SWFRG016-19</w:t>
            </w:r>
          </w:p>
        </w:tc>
        <w:tc>
          <w:tcPr>
            <w:tcW w:w="1480" w:type="dxa"/>
            <w:noWrap/>
            <w:hideMark/>
          </w:tcPr>
          <w:p w14:paraId="0890F0F6" w14:textId="77777777" w:rsidR="00BA6F4B" w:rsidRPr="00DA3997" w:rsidRDefault="00BA6F4B" w:rsidP="00BE6F82">
            <w:pPr>
              <w:pStyle w:val="DokTabellentext"/>
            </w:pPr>
            <w:r w:rsidRPr="00DA3997">
              <w:t>Poaceae</w:t>
            </w:r>
          </w:p>
        </w:tc>
        <w:tc>
          <w:tcPr>
            <w:tcW w:w="2260" w:type="dxa"/>
            <w:noWrap/>
            <w:hideMark/>
          </w:tcPr>
          <w:p w14:paraId="3B78CCFB" w14:textId="77777777" w:rsidR="00BA6F4B" w:rsidRPr="00DA3997" w:rsidRDefault="00BA6F4B" w:rsidP="00BE6F82">
            <w:pPr>
              <w:pStyle w:val="DokTabellentext"/>
              <w:rPr>
                <w:i/>
                <w:iCs/>
              </w:rPr>
            </w:pPr>
            <w:r w:rsidRPr="00DA3997">
              <w:rPr>
                <w:i/>
                <w:iCs/>
              </w:rPr>
              <w:t>Arrhenatherum</w:t>
            </w:r>
            <w:r>
              <w:rPr>
                <w:i/>
                <w:iCs/>
              </w:rPr>
              <w:t xml:space="preserve"> </w:t>
            </w:r>
            <w:r w:rsidRPr="00DA3997">
              <w:rPr>
                <w:i/>
                <w:iCs/>
              </w:rPr>
              <w:t>elatius</w:t>
            </w:r>
          </w:p>
        </w:tc>
        <w:tc>
          <w:tcPr>
            <w:tcW w:w="1560" w:type="dxa"/>
            <w:noWrap/>
            <w:hideMark/>
          </w:tcPr>
          <w:p w14:paraId="245C9B31" w14:textId="77777777" w:rsidR="00BA6F4B" w:rsidRPr="00DA3997" w:rsidRDefault="00BA6F4B" w:rsidP="00BE6F82">
            <w:pPr>
              <w:pStyle w:val="DokTabellentext"/>
            </w:pPr>
            <w:r w:rsidRPr="00DA3997">
              <w:t>GBVS364-13</w:t>
            </w:r>
          </w:p>
        </w:tc>
        <w:tc>
          <w:tcPr>
            <w:tcW w:w="1160" w:type="dxa"/>
            <w:noWrap/>
            <w:hideMark/>
          </w:tcPr>
          <w:p w14:paraId="0FBA70C2" w14:textId="77777777" w:rsidR="00BA6F4B" w:rsidRPr="00DA3997" w:rsidRDefault="00BA6F4B" w:rsidP="00BE6F82">
            <w:pPr>
              <w:pStyle w:val="DokTabellentext"/>
            </w:pPr>
            <w:r w:rsidRPr="00DA3997">
              <w:t>Poaceae</w:t>
            </w:r>
          </w:p>
        </w:tc>
        <w:tc>
          <w:tcPr>
            <w:tcW w:w="2660" w:type="dxa"/>
            <w:noWrap/>
            <w:hideMark/>
          </w:tcPr>
          <w:p w14:paraId="7E8480AA" w14:textId="77777777"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640" w:type="dxa"/>
            <w:noWrap/>
            <w:hideMark/>
          </w:tcPr>
          <w:p w14:paraId="3C48F0D2" w14:textId="77777777" w:rsidR="00BA6F4B" w:rsidRPr="00DA3997" w:rsidRDefault="00BA6F4B" w:rsidP="00BE6F82">
            <w:pPr>
              <w:pStyle w:val="DokTabellentext"/>
            </w:pPr>
            <w:r w:rsidRPr="00DA3997">
              <w:t>95.11</w:t>
            </w:r>
          </w:p>
        </w:tc>
        <w:tc>
          <w:tcPr>
            <w:tcW w:w="700" w:type="dxa"/>
            <w:noWrap/>
            <w:hideMark/>
          </w:tcPr>
          <w:p w14:paraId="554B73E4" w14:textId="77777777" w:rsidR="00BA6F4B" w:rsidRPr="00DA3997" w:rsidRDefault="00BA6F4B" w:rsidP="00BE6F82">
            <w:pPr>
              <w:pStyle w:val="DokTabellentext"/>
            </w:pPr>
            <w:r w:rsidRPr="00DA3997">
              <w:t>942</w:t>
            </w:r>
          </w:p>
        </w:tc>
        <w:tc>
          <w:tcPr>
            <w:tcW w:w="780" w:type="dxa"/>
            <w:noWrap/>
            <w:hideMark/>
          </w:tcPr>
          <w:p w14:paraId="4AA9D63B" w14:textId="77777777" w:rsidR="00BA6F4B" w:rsidRPr="00DA3997" w:rsidRDefault="00BA6F4B" w:rsidP="00BE6F82">
            <w:pPr>
              <w:pStyle w:val="DokTabellentext"/>
            </w:pPr>
            <w:r w:rsidRPr="00DA3997">
              <w:t>FALSE</w:t>
            </w:r>
          </w:p>
        </w:tc>
        <w:tc>
          <w:tcPr>
            <w:tcW w:w="1040" w:type="dxa"/>
            <w:noWrap/>
            <w:hideMark/>
          </w:tcPr>
          <w:p w14:paraId="708C7E8E" w14:textId="77777777" w:rsidR="00BA6F4B" w:rsidRPr="00DA3997" w:rsidRDefault="00BA6F4B" w:rsidP="00BE6F82">
            <w:pPr>
              <w:pStyle w:val="DokTabellentext"/>
            </w:pPr>
            <w:r w:rsidRPr="00DA3997">
              <w:t>matK</w:t>
            </w:r>
          </w:p>
        </w:tc>
      </w:tr>
      <w:tr w:rsidR="00BA6F4B" w:rsidRPr="00DA3997" w14:paraId="0407A111" w14:textId="77777777" w:rsidTr="00BE6F82">
        <w:trPr>
          <w:trHeight w:val="290"/>
        </w:trPr>
        <w:tc>
          <w:tcPr>
            <w:tcW w:w="1380" w:type="dxa"/>
            <w:noWrap/>
            <w:hideMark/>
          </w:tcPr>
          <w:p w14:paraId="2594FAAF" w14:textId="77777777" w:rsidR="00BA6F4B" w:rsidRPr="00DA3997" w:rsidRDefault="00BA6F4B" w:rsidP="00BE6F82">
            <w:pPr>
              <w:pStyle w:val="DokTabellentext"/>
            </w:pPr>
            <w:r w:rsidRPr="00DA3997">
              <w:t>SWFRG017-19</w:t>
            </w:r>
          </w:p>
        </w:tc>
        <w:tc>
          <w:tcPr>
            <w:tcW w:w="1480" w:type="dxa"/>
            <w:noWrap/>
            <w:hideMark/>
          </w:tcPr>
          <w:p w14:paraId="5F61C112" w14:textId="77777777" w:rsidR="00BA6F4B" w:rsidRPr="00DA3997" w:rsidRDefault="00BA6F4B" w:rsidP="00BE6F82">
            <w:pPr>
              <w:pStyle w:val="DokTabellentext"/>
            </w:pPr>
            <w:r w:rsidRPr="00DA3997">
              <w:t>Poaceae</w:t>
            </w:r>
          </w:p>
        </w:tc>
        <w:tc>
          <w:tcPr>
            <w:tcW w:w="2260" w:type="dxa"/>
            <w:noWrap/>
            <w:hideMark/>
          </w:tcPr>
          <w:p w14:paraId="4438C3E7" w14:textId="77777777"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1560" w:type="dxa"/>
            <w:noWrap/>
            <w:hideMark/>
          </w:tcPr>
          <w:p w14:paraId="50C05221" w14:textId="77777777" w:rsidR="00BA6F4B" w:rsidRPr="00DA3997" w:rsidRDefault="00BA6F4B" w:rsidP="00BE6F82">
            <w:pPr>
              <w:pStyle w:val="DokTabellentext"/>
            </w:pPr>
            <w:r w:rsidRPr="00DA3997">
              <w:t>GBVD3276-11</w:t>
            </w:r>
          </w:p>
        </w:tc>
        <w:tc>
          <w:tcPr>
            <w:tcW w:w="1160" w:type="dxa"/>
            <w:noWrap/>
            <w:hideMark/>
          </w:tcPr>
          <w:p w14:paraId="7D1B9453" w14:textId="77777777" w:rsidR="00BA6F4B" w:rsidRPr="00DA3997" w:rsidRDefault="00BA6F4B" w:rsidP="00BE6F82">
            <w:pPr>
              <w:pStyle w:val="DokTabellentext"/>
            </w:pPr>
            <w:r w:rsidRPr="00DA3997">
              <w:t>Poaceae</w:t>
            </w:r>
          </w:p>
        </w:tc>
        <w:tc>
          <w:tcPr>
            <w:tcW w:w="2660" w:type="dxa"/>
            <w:noWrap/>
            <w:hideMark/>
          </w:tcPr>
          <w:p w14:paraId="26163A47" w14:textId="77777777"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640" w:type="dxa"/>
            <w:noWrap/>
            <w:hideMark/>
          </w:tcPr>
          <w:p w14:paraId="3DC66EAA" w14:textId="77777777" w:rsidR="00BA6F4B" w:rsidRPr="00DA3997" w:rsidRDefault="00BA6F4B" w:rsidP="00BE6F82">
            <w:pPr>
              <w:pStyle w:val="DokTabellentext"/>
            </w:pPr>
            <w:r w:rsidRPr="00DA3997">
              <w:t>98.04</w:t>
            </w:r>
          </w:p>
        </w:tc>
        <w:tc>
          <w:tcPr>
            <w:tcW w:w="700" w:type="dxa"/>
            <w:noWrap/>
            <w:hideMark/>
          </w:tcPr>
          <w:p w14:paraId="0090446E" w14:textId="77777777" w:rsidR="00BA6F4B" w:rsidRPr="00DA3997" w:rsidRDefault="00BA6F4B" w:rsidP="00BE6F82">
            <w:pPr>
              <w:pStyle w:val="DokTabellentext"/>
            </w:pPr>
            <w:r w:rsidRPr="00DA3997">
              <w:t>1531</w:t>
            </w:r>
          </w:p>
        </w:tc>
        <w:tc>
          <w:tcPr>
            <w:tcW w:w="780" w:type="dxa"/>
            <w:noWrap/>
            <w:hideMark/>
          </w:tcPr>
          <w:p w14:paraId="399DED2E" w14:textId="77777777" w:rsidR="00BA6F4B" w:rsidRPr="00DA3997" w:rsidRDefault="00BA6F4B" w:rsidP="00BE6F82">
            <w:pPr>
              <w:pStyle w:val="DokTabellentext"/>
            </w:pPr>
            <w:r w:rsidRPr="00DA3997">
              <w:t>TRUE</w:t>
            </w:r>
          </w:p>
        </w:tc>
        <w:tc>
          <w:tcPr>
            <w:tcW w:w="1040" w:type="dxa"/>
            <w:noWrap/>
            <w:hideMark/>
          </w:tcPr>
          <w:p w14:paraId="7AA0C08B" w14:textId="77777777" w:rsidR="00BA6F4B" w:rsidRPr="00DA3997" w:rsidRDefault="00BA6F4B" w:rsidP="00BE6F82">
            <w:pPr>
              <w:pStyle w:val="DokTabellentext"/>
            </w:pPr>
            <w:r w:rsidRPr="00DA3997">
              <w:t>matK</w:t>
            </w:r>
          </w:p>
        </w:tc>
      </w:tr>
      <w:tr w:rsidR="00BA6F4B" w:rsidRPr="00DA3997" w14:paraId="79DB60C5" w14:textId="77777777" w:rsidTr="00BE6F82">
        <w:trPr>
          <w:trHeight w:val="290"/>
        </w:trPr>
        <w:tc>
          <w:tcPr>
            <w:tcW w:w="1380" w:type="dxa"/>
            <w:noWrap/>
            <w:hideMark/>
          </w:tcPr>
          <w:p w14:paraId="33BAB35D" w14:textId="77777777" w:rsidR="00BA6F4B" w:rsidRPr="00DA3997" w:rsidRDefault="00BA6F4B" w:rsidP="00BE6F82">
            <w:pPr>
              <w:pStyle w:val="DokTabellentext"/>
            </w:pPr>
            <w:r w:rsidRPr="00DA3997">
              <w:t>SWFRG018-19</w:t>
            </w:r>
          </w:p>
        </w:tc>
        <w:tc>
          <w:tcPr>
            <w:tcW w:w="1480" w:type="dxa"/>
            <w:noWrap/>
            <w:hideMark/>
          </w:tcPr>
          <w:p w14:paraId="1C7FB461" w14:textId="77777777" w:rsidR="00BA6F4B" w:rsidRPr="00DA3997" w:rsidRDefault="00BA6F4B" w:rsidP="00BE6F82">
            <w:pPr>
              <w:pStyle w:val="DokTabellentext"/>
            </w:pPr>
            <w:r w:rsidRPr="00DA3997">
              <w:t>Poaceae</w:t>
            </w:r>
          </w:p>
        </w:tc>
        <w:tc>
          <w:tcPr>
            <w:tcW w:w="2260" w:type="dxa"/>
            <w:noWrap/>
            <w:hideMark/>
          </w:tcPr>
          <w:p w14:paraId="6A37AC8D" w14:textId="77777777" w:rsidR="00BA6F4B" w:rsidRPr="00DA3997" w:rsidRDefault="00BA6F4B" w:rsidP="00BE6F82">
            <w:pPr>
              <w:pStyle w:val="DokTabellentext"/>
              <w:rPr>
                <w:i/>
                <w:iCs/>
              </w:rPr>
            </w:pPr>
            <w:r w:rsidRPr="00DA3997">
              <w:rPr>
                <w:i/>
                <w:iCs/>
              </w:rPr>
              <w:t>Trisetum</w:t>
            </w:r>
            <w:r>
              <w:rPr>
                <w:i/>
                <w:iCs/>
              </w:rPr>
              <w:t xml:space="preserve"> </w:t>
            </w:r>
            <w:r w:rsidRPr="00DA3997">
              <w:rPr>
                <w:i/>
                <w:iCs/>
              </w:rPr>
              <w:t>flavescens</w:t>
            </w:r>
          </w:p>
        </w:tc>
        <w:tc>
          <w:tcPr>
            <w:tcW w:w="1560" w:type="dxa"/>
            <w:noWrap/>
            <w:hideMark/>
          </w:tcPr>
          <w:p w14:paraId="74E389B7" w14:textId="77777777" w:rsidR="00BA6F4B" w:rsidRPr="00DA3997" w:rsidRDefault="00BA6F4B" w:rsidP="00BE6F82">
            <w:pPr>
              <w:pStyle w:val="DokTabellentext"/>
            </w:pPr>
            <w:r w:rsidRPr="00DA3997">
              <w:t>SWFRG034-19</w:t>
            </w:r>
          </w:p>
        </w:tc>
        <w:tc>
          <w:tcPr>
            <w:tcW w:w="1160" w:type="dxa"/>
            <w:noWrap/>
            <w:hideMark/>
          </w:tcPr>
          <w:p w14:paraId="58273248" w14:textId="77777777" w:rsidR="00BA6F4B" w:rsidRPr="00DA3997" w:rsidRDefault="00BA6F4B" w:rsidP="00BE6F82">
            <w:pPr>
              <w:pStyle w:val="DokTabellentext"/>
            </w:pPr>
            <w:r w:rsidRPr="00DA3997">
              <w:t>Poaceae</w:t>
            </w:r>
          </w:p>
        </w:tc>
        <w:tc>
          <w:tcPr>
            <w:tcW w:w="2660" w:type="dxa"/>
            <w:noWrap/>
            <w:hideMark/>
          </w:tcPr>
          <w:p w14:paraId="72C0D749" w14:textId="77777777" w:rsidR="00BA6F4B" w:rsidRPr="00DA3997" w:rsidRDefault="00BA6F4B" w:rsidP="00BE6F82">
            <w:pPr>
              <w:pStyle w:val="DokTabellentext"/>
              <w:rPr>
                <w:i/>
                <w:iCs/>
              </w:rPr>
            </w:pPr>
            <w:r w:rsidRPr="00DA3997">
              <w:rPr>
                <w:i/>
                <w:iCs/>
              </w:rPr>
              <w:t>Trisetum</w:t>
            </w:r>
            <w:r>
              <w:rPr>
                <w:i/>
                <w:iCs/>
              </w:rPr>
              <w:t xml:space="preserve"> </w:t>
            </w:r>
            <w:r w:rsidRPr="00DA3997">
              <w:rPr>
                <w:i/>
                <w:iCs/>
              </w:rPr>
              <w:t>flavescens</w:t>
            </w:r>
          </w:p>
        </w:tc>
        <w:tc>
          <w:tcPr>
            <w:tcW w:w="640" w:type="dxa"/>
            <w:noWrap/>
            <w:hideMark/>
          </w:tcPr>
          <w:p w14:paraId="6B0FF145" w14:textId="77777777" w:rsidR="00BA6F4B" w:rsidRPr="00DA3997" w:rsidRDefault="00BA6F4B" w:rsidP="00BE6F82">
            <w:pPr>
              <w:pStyle w:val="DokTabellentext"/>
            </w:pPr>
            <w:r w:rsidRPr="00DA3997">
              <w:t>98.5</w:t>
            </w:r>
          </w:p>
        </w:tc>
        <w:tc>
          <w:tcPr>
            <w:tcW w:w="700" w:type="dxa"/>
            <w:noWrap/>
            <w:hideMark/>
          </w:tcPr>
          <w:p w14:paraId="5DA7D7AE" w14:textId="77777777" w:rsidR="00BA6F4B" w:rsidRPr="00DA3997" w:rsidRDefault="00BA6F4B" w:rsidP="00BE6F82">
            <w:pPr>
              <w:pStyle w:val="DokTabellentext"/>
            </w:pPr>
            <w:r w:rsidRPr="00DA3997">
              <w:t>1531</w:t>
            </w:r>
          </w:p>
        </w:tc>
        <w:tc>
          <w:tcPr>
            <w:tcW w:w="780" w:type="dxa"/>
            <w:noWrap/>
            <w:hideMark/>
          </w:tcPr>
          <w:p w14:paraId="0B0A128B" w14:textId="77777777" w:rsidR="00BA6F4B" w:rsidRPr="00DA3997" w:rsidRDefault="00BA6F4B" w:rsidP="00BE6F82">
            <w:pPr>
              <w:pStyle w:val="DokTabellentext"/>
            </w:pPr>
            <w:r w:rsidRPr="00DA3997">
              <w:t>TRUE</w:t>
            </w:r>
          </w:p>
        </w:tc>
        <w:tc>
          <w:tcPr>
            <w:tcW w:w="1040" w:type="dxa"/>
            <w:noWrap/>
            <w:hideMark/>
          </w:tcPr>
          <w:p w14:paraId="1C761A4B" w14:textId="77777777" w:rsidR="00BA6F4B" w:rsidRPr="00DA3997" w:rsidRDefault="00BA6F4B" w:rsidP="00BE6F82">
            <w:pPr>
              <w:pStyle w:val="DokTabellentext"/>
            </w:pPr>
            <w:r w:rsidRPr="00DA3997">
              <w:t>matK</w:t>
            </w:r>
          </w:p>
        </w:tc>
      </w:tr>
      <w:tr w:rsidR="00BA6F4B" w:rsidRPr="00DA3997" w14:paraId="0F633A6C" w14:textId="77777777" w:rsidTr="00BE6F82">
        <w:trPr>
          <w:trHeight w:val="290"/>
        </w:trPr>
        <w:tc>
          <w:tcPr>
            <w:tcW w:w="1380" w:type="dxa"/>
            <w:noWrap/>
            <w:hideMark/>
          </w:tcPr>
          <w:p w14:paraId="701C683D" w14:textId="77777777" w:rsidR="00BA6F4B" w:rsidRPr="00DA3997" w:rsidRDefault="00BA6F4B" w:rsidP="00BE6F82">
            <w:pPr>
              <w:pStyle w:val="DokTabellentext"/>
            </w:pPr>
            <w:r w:rsidRPr="00DA3997">
              <w:t>SWFRG019-19</w:t>
            </w:r>
          </w:p>
        </w:tc>
        <w:tc>
          <w:tcPr>
            <w:tcW w:w="1480" w:type="dxa"/>
            <w:noWrap/>
            <w:hideMark/>
          </w:tcPr>
          <w:p w14:paraId="0CD7E3F9" w14:textId="77777777" w:rsidR="00BA6F4B" w:rsidRPr="00DA3997" w:rsidRDefault="00BA6F4B" w:rsidP="00BE6F82">
            <w:pPr>
              <w:pStyle w:val="DokTabellentext"/>
            </w:pPr>
            <w:r w:rsidRPr="00DA3997">
              <w:t>Poaceae</w:t>
            </w:r>
          </w:p>
        </w:tc>
        <w:tc>
          <w:tcPr>
            <w:tcW w:w="2260" w:type="dxa"/>
            <w:noWrap/>
            <w:hideMark/>
          </w:tcPr>
          <w:p w14:paraId="51518C04"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14:paraId="40755703" w14:textId="77777777" w:rsidR="00BA6F4B" w:rsidRPr="00DA3997" w:rsidRDefault="00BA6F4B" w:rsidP="00BE6F82">
            <w:pPr>
              <w:pStyle w:val="DokTabellentext"/>
            </w:pPr>
            <w:r w:rsidRPr="00DA3997">
              <w:t>GBVX1975-13</w:t>
            </w:r>
          </w:p>
        </w:tc>
        <w:tc>
          <w:tcPr>
            <w:tcW w:w="1160" w:type="dxa"/>
            <w:noWrap/>
            <w:hideMark/>
          </w:tcPr>
          <w:p w14:paraId="7097D498" w14:textId="77777777" w:rsidR="00BA6F4B" w:rsidRPr="00DA3997" w:rsidRDefault="00BA6F4B" w:rsidP="00BE6F82">
            <w:pPr>
              <w:pStyle w:val="DokTabellentext"/>
            </w:pPr>
            <w:r w:rsidRPr="00DA3997">
              <w:t>Poaceae</w:t>
            </w:r>
          </w:p>
        </w:tc>
        <w:tc>
          <w:tcPr>
            <w:tcW w:w="2660" w:type="dxa"/>
            <w:noWrap/>
            <w:hideMark/>
          </w:tcPr>
          <w:p w14:paraId="0BC3C881"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640" w:type="dxa"/>
            <w:noWrap/>
            <w:hideMark/>
          </w:tcPr>
          <w:p w14:paraId="70EFA4F2" w14:textId="77777777" w:rsidR="00BA6F4B" w:rsidRPr="00DA3997" w:rsidRDefault="00BA6F4B" w:rsidP="00BE6F82">
            <w:pPr>
              <w:pStyle w:val="DokTabellentext"/>
            </w:pPr>
            <w:r w:rsidRPr="00DA3997">
              <w:t>99.49</w:t>
            </w:r>
          </w:p>
        </w:tc>
        <w:tc>
          <w:tcPr>
            <w:tcW w:w="700" w:type="dxa"/>
            <w:noWrap/>
            <w:hideMark/>
          </w:tcPr>
          <w:p w14:paraId="3497DEF0" w14:textId="77777777" w:rsidR="00BA6F4B" w:rsidRPr="00DA3997" w:rsidRDefault="00BA6F4B" w:rsidP="00BE6F82">
            <w:pPr>
              <w:pStyle w:val="DokTabellentext"/>
            </w:pPr>
            <w:r w:rsidRPr="00DA3997">
              <w:t>1074</w:t>
            </w:r>
          </w:p>
        </w:tc>
        <w:tc>
          <w:tcPr>
            <w:tcW w:w="780" w:type="dxa"/>
            <w:noWrap/>
            <w:hideMark/>
          </w:tcPr>
          <w:p w14:paraId="41505CF4" w14:textId="77777777" w:rsidR="00BA6F4B" w:rsidRPr="00DA3997" w:rsidRDefault="00BA6F4B" w:rsidP="00BE6F82">
            <w:pPr>
              <w:pStyle w:val="DokTabellentext"/>
            </w:pPr>
            <w:r w:rsidRPr="00DA3997">
              <w:t>FALSE</w:t>
            </w:r>
          </w:p>
        </w:tc>
        <w:tc>
          <w:tcPr>
            <w:tcW w:w="1040" w:type="dxa"/>
            <w:noWrap/>
            <w:hideMark/>
          </w:tcPr>
          <w:p w14:paraId="430AC638" w14:textId="77777777" w:rsidR="00BA6F4B" w:rsidRPr="00DA3997" w:rsidRDefault="00BA6F4B" w:rsidP="00BE6F82">
            <w:pPr>
              <w:pStyle w:val="DokTabellentext"/>
            </w:pPr>
            <w:r w:rsidRPr="00DA3997">
              <w:t>matK</w:t>
            </w:r>
          </w:p>
        </w:tc>
      </w:tr>
      <w:tr w:rsidR="00BA6F4B" w:rsidRPr="00DA3997" w14:paraId="59D18339" w14:textId="77777777" w:rsidTr="00BE6F82">
        <w:trPr>
          <w:trHeight w:val="290"/>
        </w:trPr>
        <w:tc>
          <w:tcPr>
            <w:tcW w:w="1380" w:type="dxa"/>
            <w:noWrap/>
            <w:hideMark/>
          </w:tcPr>
          <w:p w14:paraId="6CC5002C" w14:textId="77777777" w:rsidR="00BA6F4B" w:rsidRPr="00DA3997" w:rsidRDefault="00BA6F4B" w:rsidP="00BE6F82">
            <w:pPr>
              <w:pStyle w:val="DokTabellentext"/>
            </w:pPr>
            <w:r w:rsidRPr="00DA3997">
              <w:t>SWFRG019-19</w:t>
            </w:r>
          </w:p>
        </w:tc>
        <w:tc>
          <w:tcPr>
            <w:tcW w:w="1480" w:type="dxa"/>
            <w:noWrap/>
            <w:hideMark/>
          </w:tcPr>
          <w:p w14:paraId="5CA48800" w14:textId="77777777" w:rsidR="00BA6F4B" w:rsidRPr="00DA3997" w:rsidRDefault="00BA6F4B" w:rsidP="00BE6F82">
            <w:pPr>
              <w:pStyle w:val="DokTabellentext"/>
            </w:pPr>
            <w:r w:rsidRPr="00DA3997">
              <w:t>Poaceae</w:t>
            </w:r>
          </w:p>
        </w:tc>
        <w:tc>
          <w:tcPr>
            <w:tcW w:w="2260" w:type="dxa"/>
            <w:noWrap/>
            <w:hideMark/>
          </w:tcPr>
          <w:p w14:paraId="2F02571F"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14:paraId="07D5020D" w14:textId="77777777" w:rsidR="00BA6F4B" w:rsidRPr="00DA3997" w:rsidRDefault="00BA6F4B" w:rsidP="00BE6F82">
            <w:pPr>
              <w:pStyle w:val="DokTabellentext"/>
            </w:pPr>
            <w:r w:rsidRPr="00DA3997">
              <w:t>GBVX1974-13</w:t>
            </w:r>
          </w:p>
        </w:tc>
        <w:tc>
          <w:tcPr>
            <w:tcW w:w="1160" w:type="dxa"/>
            <w:noWrap/>
            <w:hideMark/>
          </w:tcPr>
          <w:p w14:paraId="11BC72A2" w14:textId="77777777" w:rsidR="00BA6F4B" w:rsidRPr="00DA3997" w:rsidRDefault="00BA6F4B" w:rsidP="00BE6F82">
            <w:pPr>
              <w:pStyle w:val="DokTabellentext"/>
            </w:pPr>
            <w:r w:rsidRPr="00DA3997">
              <w:t>Poaceae</w:t>
            </w:r>
          </w:p>
        </w:tc>
        <w:tc>
          <w:tcPr>
            <w:tcW w:w="2660" w:type="dxa"/>
            <w:noWrap/>
            <w:hideMark/>
          </w:tcPr>
          <w:p w14:paraId="05867664"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640" w:type="dxa"/>
            <w:noWrap/>
            <w:hideMark/>
          </w:tcPr>
          <w:p w14:paraId="12787D06" w14:textId="77777777" w:rsidR="00BA6F4B" w:rsidRPr="00DA3997" w:rsidRDefault="00BA6F4B" w:rsidP="00BE6F82">
            <w:pPr>
              <w:pStyle w:val="DokTabellentext"/>
            </w:pPr>
            <w:r w:rsidRPr="00DA3997">
              <w:t>99.49</w:t>
            </w:r>
          </w:p>
        </w:tc>
        <w:tc>
          <w:tcPr>
            <w:tcW w:w="700" w:type="dxa"/>
            <w:noWrap/>
            <w:hideMark/>
          </w:tcPr>
          <w:p w14:paraId="3361067A" w14:textId="77777777" w:rsidR="00BA6F4B" w:rsidRPr="00DA3997" w:rsidRDefault="00BA6F4B" w:rsidP="00BE6F82">
            <w:pPr>
              <w:pStyle w:val="DokTabellentext"/>
            </w:pPr>
            <w:r w:rsidRPr="00DA3997">
              <w:t>1074</w:t>
            </w:r>
          </w:p>
        </w:tc>
        <w:tc>
          <w:tcPr>
            <w:tcW w:w="780" w:type="dxa"/>
            <w:noWrap/>
            <w:hideMark/>
          </w:tcPr>
          <w:p w14:paraId="2C42521C" w14:textId="77777777" w:rsidR="00BA6F4B" w:rsidRPr="00DA3997" w:rsidRDefault="00BA6F4B" w:rsidP="00BE6F82">
            <w:pPr>
              <w:pStyle w:val="DokTabellentext"/>
            </w:pPr>
            <w:r w:rsidRPr="00DA3997">
              <w:t>FALSE</w:t>
            </w:r>
          </w:p>
        </w:tc>
        <w:tc>
          <w:tcPr>
            <w:tcW w:w="1040" w:type="dxa"/>
            <w:noWrap/>
            <w:hideMark/>
          </w:tcPr>
          <w:p w14:paraId="0754C335" w14:textId="77777777" w:rsidR="00BA6F4B" w:rsidRPr="00DA3997" w:rsidRDefault="00BA6F4B" w:rsidP="00BE6F82">
            <w:pPr>
              <w:pStyle w:val="DokTabellentext"/>
            </w:pPr>
            <w:r w:rsidRPr="00DA3997">
              <w:t>matK</w:t>
            </w:r>
          </w:p>
        </w:tc>
      </w:tr>
      <w:tr w:rsidR="00BA6F4B" w:rsidRPr="00DA3997" w14:paraId="2E0E13FF" w14:textId="77777777" w:rsidTr="00BE6F82">
        <w:trPr>
          <w:trHeight w:val="290"/>
        </w:trPr>
        <w:tc>
          <w:tcPr>
            <w:tcW w:w="1380" w:type="dxa"/>
            <w:noWrap/>
            <w:hideMark/>
          </w:tcPr>
          <w:p w14:paraId="55A3F9AC" w14:textId="77777777" w:rsidR="00BA6F4B" w:rsidRPr="00DA3997" w:rsidRDefault="00BA6F4B" w:rsidP="00BE6F82">
            <w:pPr>
              <w:pStyle w:val="DokTabellentext"/>
            </w:pPr>
            <w:r w:rsidRPr="00DA3997">
              <w:t>SWFRG019-19</w:t>
            </w:r>
          </w:p>
        </w:tc>
        <w:tc>
          <w:tcPr>
            <w:tcW w:w="1480" w:type="dxa"/>
            <w:noWrap/>
            <w:hideMark/>
          </w:tcPr>
          <w:p w14:paraId="0EAE1EC5" w14:textId="77777777" w:rsidR="00BA6F4B" w:rsidRPr="00DA3997" w:rsidRDefault="00BA6F4B" w:rsidP="00BE6F82">
            <w:pPr>
              <w:pStyle w:val="DokTabellentext"/>
            </w:pPr>
            <w:r w:rsidRPr="00DA3997">
              <w:t>Poaceae</w:t>
            </w:r>
          </w:p>
        </w:tc>
        <w:tc>
          <w:tcPr>
            <w:tcW w:w="2260" w:type="dxa"/>
            <w:noWrap/>
            <w:hideMark/>
          </w:tcPr>
          <w:p w14:paraId="48DF1287"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14:paraId="30D6B044" w14:textId="77777777" w:rsidR="00BA6F4B" w:rsidRPr="00DA3997" w:rsidRDefault="00BA6F4B" w:rsidP="00BE6F82">
            <w:pPr>
              <w:pStyle w:val="DokTabellentext"/>
            </w:pPr>
            <w:r w:rsidRPr="00DA3997">
              <w:t>GBVW3314-13</w:t>
            </w:r>
          </w:p>
        </w:tc>
        <w:tc>
          <w:tcPr>
            <w:tcW w:w="1160" w:type="dxa"/>
            <w:noWrap/>
            <w:hideMark/>
          </w:tcPr>
          <w:p w14:paraId="3734F7C5" w14:textId="77777777" w:rsidR="00BA6F4B" w:rsidRPr="00DA3997" w:rsidRDefault="00BA6F4B" w:rsidP="00BE6F82">
            <w:pPr>
              <w:pStyle w:val="DokTabellentext"/>
            </w:pPr>
            <w:r w:rsidRPr="00DA3997">
              <w:t>Poaceae</w:t>
            </w:r>
          </w:p>
        </w:tc>
        <w:tc>
          <w:tcPr>
            <w:tcW w:w="2660" w:type="dxa"/>
            <w:noWrap/>
            <w:hideMark/>
          </w:tcPr>
          <w:p w14:paraId="06121CF5"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640" w:type="dxa"/>
            <w:noWrap/>
            <w:hideMark/>
          </w:tcPr>
          <w:p w14:paraId="7FED950D" w14:textId="77777777" w:rsidR="00BA6F4B" w:rsidRPr="00DA3997" w:rsidRDefault="00BA6F4B" w:rsidP="00BE6F82">
            <w:pPr>
              <w:pStyle w:val="DokTabellentext"/>
            </w:pPr>
            <w:r w:rsidRPr="00DA3997">
              <w:t>99.49</w:t>
            </w:r>
          </w:p>
        </w:tc>
        <w:tc>
          <w:tcPr>
            <w:tcW w:w="700" w:type="dxa"/>
            <w:noWrap/>
            <w:hideMark/>
          </w:tcPr>
          <w:p w14:paraId="587C20D0" w14:textId="77777777" w:rsidR="00BA6F4B" w:rsidRPr="00DA3997" w:rsidRDefault="00BA6F4B" w:rsidP="00BE6F82">
            <w:pPr>
              <w:pStyle w:val="DokTabellentext"/>
            </w:pPr>
            <w:r w:rsidRPr="00DA3997">
              <w:t>1074</w:t>
            </w:r>
          </w:p>
        </w:tc>
        <w:tc>
          <w:tcPr>
            <w:tcW w:w="780" w:type="dxa"/>
            <w:noWrap/>
            <w:hideMark/>
          </w:tcPr>
          <w:p w14:paraId="2D03A69A" w14:textId="77777777" w:rsidR="00BA6F4B" w:rsidRPr="00DA3997" w:rsidRDefault="00BA6F4B" w:rsidP="00BE6F82">
            <w:pPr>
              <w:pStyle w:val="DokTabellentext"/>
            </w:pPr>
            <w:r w:rsidRPr="00DA3997">
              <w:t>FALSE</w:t>
            </w:r>
          </w:p>
        </w:tc>
        <w:tc>
          <w:tcPr>
            <w:tcW w:w="1040" w:type="dxa"/>
            <w:noWrap/>
            <w:hideMark/>
          </w:tcPr>
          <w:p w14:paraId="001B3006" w14:textId="77777777" w:rsidR="00BA6F4B" w:rsidRPr="00DA3997" w:rsidRDefault="00BA6F4B" w:rsidP="00BE6F82">
            <w:pPr>
              <w:pStyle w:val="DokTabellentext"/>
            </w:pPr>
            <w:r w:rsidRPr="00DA3997">
              <w:t>matK</w:t>
            </w:r>
          </w:p>
        </w:tc>
      </w:tr>
      <w:tr w:rsidR="00BA6F4B" w:rsidRPr="00DA3997" w14:paraId="541CE1C4" w14:textId="77777777" w:rsidTr="00BE6F82">
        <w:trPr>
          <w:trHeight w:val="290"/>
        </w:trPr>
        <w:tc>
          <w:tcPr>
            <w:tcW w:w="1380" w:type="dxa"/>
            <w:noWrap/>
            <w:hideMark/>
          </w:tcPr>
          <w:p w14:paraId="6D21F1DB" w14:textId="77777777" w:rsidR="00BA6F4B" w:rsidRPr="00DA3997" w:rsidRDefault="00BA6F4B" w:rsidP="00BE6F82">
            <w:pPr>
              <w:pStyle w:val="DokTabellentext"/>
            </w:pPr>
            <w:r w:rsidRPr="00DA3997">
              <w:t>SWFRG019-19</w:t>
            </w:r>
          </w:p>
        </w:tc>
        <w:tc>
          <w:tcPr>
            <w:tcW w:w="1480" w:type="dxa"/>
            <w:noWrap/>
            <w:hideMark/>
          </w:tcPr>
          <w:p w14:paraId="4A484D14" w14:textId="77777777" w:rsidR="00BA6F4B" w:rsidRPr="00DA3997" w:rsidRDefault="00BA6F4B" w:rsidP="00BE6F82">
            <w:pPr>
              <w:pStyle w:val="DokTabellentext"/>
            </w:pPr>
            <w:r w:rsidRPr="00DA3997">
              <w:t>Poaceae</w:t>
            </w:r>
          </w:p>
        </w:tc>
        <w:tc>
          <w:tcPr>
            <w:tcW w:w="2260" w:type="dxa"/>
            <w:noWrap/>
            <w:hideMark/>
          </w:tcPr>
          <w:p w14:paraId="52C1CF1B"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14:paraId="70332CA7" w14:textId="77777777" w:rsidR="00BA6F4B" w:rsidRPr="00DA3997" w:rsidRDefault="00BA6F4B" w:rsidP="00BE6F82">
            <w:pPr>
              <w:pStyle w:val="DokTabellentext"/>
            </w:pPr>
            <w:r w:rsidRPr="00DA3997">
              <w:t>GBVW3313-13</w:t>
            </w:r>
          </w:p>
        </w:tc>
        <w:tc>
          <w:tcPr>
            <w:tcW w:w="1160" w:type="dxa"/>
            <w:noWrap/>
            <w:hideMark/>
          </w:tcPr>
          <w:p w14:paraId="7644E772" w14:textId="77777777" w:rsidR="00BA6F4B" w:rsidRPr="00DA3997" w:rsidRDefault="00BA6F4B" w:rsidP="00BE6F82">
            <w:pPr>
              <w:pStyle w:val="DokTabellentext"/>
            </w:pPr>
            <w:r w:rsidRPr="00DA3997">
              <w:t>Poaceae</w:t>
            </w:r>
          </w:p>
        </w:tc>
        <w:tc>
          <w:tcPr>
            <w:tcW w:w="2660" w:type="dxa"/>
            <w:noWrap/>
            <w:hideMark/>
          </w:tcPr>
          <w:p w14:paraId="4C6FE617"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640" w:type="dxa"/>
            <w:noWrap/>
            <w:hideMark/>
          </w:tcPr>
          <w:p w14:paraId="7BDAECEC" w14:textId="77777777" w:rsidR="00BA6F4B" w:rsidRPr="00DA3997" w:rsidRDefault="00BA6F4B" w:rsidP="00BE6F82">
            <w:pPr>
              <w:pStyle w:val="DokTabellentext"/>
            </w:pPr>
            <w:r w:rsidRPr="00DA3997">
              <w:t>99.49</w:t>
            </w:r>
          </w:p>
        </w:tc>
        <w:tc>
          <w:tcPr>
            <w:tcW w:w="700" w:type="dxa"/>
            <w:noWrap/>
            <w:hideMark/>
          </w:tcPr>
          <w:p w14:paraId="18C02182" w14:textId="77777777" w:rsidR="00BA6F4B" w:rsidRPr="00DA3997" w:rsidRDefault="00BA6F4B" w:rsidP="00BE6F82">
            <w:pPr>
              <w:pStyle w:val="DokTabellentext"/>
            </w:pPr>
            <w:r w:rsidRPr="00DA3997">
              <w:t>1074</w:t>
            </w:r>
          </w:p>
        </w:tc>
        <w:tc>
          <w:tcPr>
            <w:tcW w:w="780" w:type="dxa"/>
            <w:noWrap/>
            <w:hideMark/>
          </w:tcPr>
          <w:p w14:paraId="1DD230CD" w14:textId="77777777" w:rsidR="00BA6F4B" w:rsidRPr="00DA3997" w:rsidRDefault="00BA6F4B" w:rsidP="00BE6F82">
            <w:pPr>
              <w:pStyle w:val="DokTabellentext"/>
            </w:pPr>
            <w:r w:rsidRPr="00DA3997">
              <w:t>FALSE</w:t>
            </w:r>
          </w:p>
        </w:tc>
        <w:tc>
          <w:tcPr>
            <w:tcW w:w="1040" w:type="dxa"/>
            <w:noWrap/>
            <w:hideMark/>
          </w:tcPr>
          <w:p w14:paraId="23A6E145" w14:textId="77777777" w:rsidR="00BA6F4B" w:rsidRPr="00DA3997" w:rsidRDefault="00BA6F4B" w:rsidP="00BE6F82">
            <w:pPr>
              <w:pStyle w:val="DokTabellentext"/>
            </w:pPr>
            <w:r w:rsidRPr="00DA3997">
              <w:t>matK</w:t>
            </w:r>
          </w:p>
        </w:tc>
      </w:tr>
      <w:tr w:rsidR="00BA6F4B" w:rsidRPr="00DA3997" w14:paraId="775A9B8F" w14:textId="77777777" w:rsidTr="00BE6F82">
        <w:trPr>
          <w:trHeight w:val="290"/>
        </w:trPr>
        <w:tc>
          <w:tcPr>
            <w:tcW w:w="1380" w:type="dxa"/>
            <w:noWrap/>
            <w:hideMark/>
          </w:tcPr>
          <w:p w14:paraId="730E03E7" w14:textId="77777777" w:rsidR="00BA6F4B" w:rsidRPr="00DA3997" w:rsidRDefault="00BA6F4B" w:rsidP="00BE6F82">
            <w:pPr>
              <w:pStyle w:val="DokTabellentext"/>
            </w:pPr>
            <w:r w:rsidRPr="00DA3997">
              <w:t>SWFRG019-19</w:t>
            </w:r>
          </w:p>
        </w:tc>
        <w:tc>
          <w:tcPr>
            <w:tcW w:w="1480" w:type="dxa"/>
            <w:noWrap/>
            <w:hideMark/>
          </w:tcPr>
          <w:p w14:paraId="7BB89DBD" w14:textId="77777777" w:rsidR="00BA6F4B" w:rsidRPr="00DA3997" w:rsidRDefault="00BA6F4B" w:rsidP="00BE6F82">
            <w:pPr>
              <w:pStyle w:val="DokTabellentext"/>
            </w:pPr>
            <w:r w:rsidRPr="00DA3997">
              <w:t>Poaceae</w:t>
            </w:r>
          </w:p>
        </w:tc>
        <w:tc>
          <w:tcPr>
            <w:tcW w:w="2260" w:type="dxa"/>
            <w:noWrap/>
            <w:hideMark/>
          </w:tcPr>
          <w:p w14:paraId="7488605B"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14:paraId="2EE57746" w14:textId="77777777" w:rsidR="00BA6F4B" w:rsidRPr="00DA3997" w:rsidRDefault="00BA6F4B" w:rsidP="00BE6F82">
            <w:pPr>
              <w:pStyle w:val="DokTabellentext"/>
            </w:pPr>
            <w:r w:rsidRPr="00DA3997">
              <w:t>GBVW1902-13</w:t>
            </w:r>
          </w:p>
        </w:tc>
        <w:tc>
          <w:tcPr>
            <w:tcW w:w="1160" w:type="dxa"/>
            <w:noWrap/>
            <w:hideMark/>
          </w:tcPr>
          <w:p w14:paraId="341D87C8" w14:textId="77777777" w:rsidR="00BA6F4B" w:rsidRPr="00DA3997" w:rsidRDefault="00BA6F4B" w:rsidP="00BE6F82">
            <w:pPr>
              <w:pStyle w:val="DokTabellentext"/>
            </w:pPr>
            <w:r w:rsidRPr="00DA3997">
              <w:t>Poaceae</w:t>
            </w:r>
          </w:p>
        </w:tc>
        <w:tc>
          <w:tcPr>
            <w:tcW w:w="2660" w:type="dxa"/>
            <w:noWrap/>
            <w:hideMark/>
          </w:tcPr>
          <w:p w14:paraId="6BEEC4D7"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14:paraId="42026D5B" w14:textId="77777777" w:rsidR="00BA6F4B" w:rsidRPr="00DA3997" w:rsidRDefault="00BA6F4B" w:rsidP="00BE6F82">
            <w:pPr>
              <w:pStyle w:val="DokTabellentext"/>
            </w:pPr>
            <w:r w:rsidRPr="00DA3997">
              <w:t>99.49</w:t>
            </w:r>
          </w:p>
        </w:tc>
        <w:tc>
          <w:tcPr>
            <w:tcW w:w="700" w:type="dxa"/>
            <w:noWrap/>
            <w:hideMark/>
          </w:tcPr>
          <w:p w14:paraId="722A22A2" w14:textId="77777777" w:rsidR="00BA6F4B" w:rsidRPr="00DA3997" w:rsidRDefault="00BA6F4B" w:rsidP="00BE6F82">
            <w:pPr>
              <w:pStyle w:val="DokTabellentext"/>
            </w:pPr>
            <w:r w:rsidRPr="00DA3997">
              <w:t>1074</w:t>
            </w:r>
          </w:p>
        </w:tc>
        <w:tc>
          <w:tcPr>
            <w:tcW w:w="780" w:type="dxa"/>
            <w:noWrap/>
            <w:hideMark/>
          </w:tcPr>
          <w:p w14:paraId="557F943D" w14:textId="77777777" w:rsidR="00BA6F4B" w:rsidRPr="00DA3997" w:rsidRDefault="00BA6F4B" w:rsidP="00BE6F82">
            <w:pPr>
              <w:pStyle w:val="DokTabellentext"/>
            </w:pPr>
            <w:r w:rsidRPr="00DA3997">
              <w:t>FALSE</w:t>
            </w:r>
          </w:p>
        </w:tc>
        <w:tc>
          <w:tcPr>
            <w:tcW w:w="1040" w:type="dxa"/>
            <w:noWrap/>
            <w:hideMark/>
          </w:tcPr>
          <w:p w14:paraId="1A66DDE0" w14:textId="77777777" w:rsidR="00BA6F4B" w:rsidRPr="00DA3997" w:rsidRDefault="00BA6F4B" w:rsidP="00BE6F82">
            <w:pPr>
              <w:pStyle w:val="DokTabellentext"/>
            </w:pPr>
            <w:r w:rsidRPr="00DA3997">
              <w:t>matK</w:t>
            </w:r>
          </w:p>
        </w:tc>
      </w:tr>
      <w:tr w:rsidR="00BA6F4B" w:rsidRPr="00DA3997" w14:paraId="530DA665" w14:textId="77777777" w:rsidTr="00BE6F82">
        <w:trPr>
          <w:trHeight w:val="290"/>
        </w:trPr>
        <w:tc>
          <w:tcPr>
            <w:tcW w:w="1380" w:type="dxa"/>
            <w:noWrap/>
            <w:hideMark/>
          </w:tcPr>
          <w:p w14:paraId="6A0EBE33" w14:textId="77777777" w:rsidR="00BA6F4B" w:rsidRPr="00DA3997" w:rsidRDefault="00BA6F4B" w:rsidP="00BE6F82">
            <w:pPr>
              <w:pStyle w:val="DokTabellentext"/>
            </w:pPr>
            <w:r w:rsidRPr="00DA3997">
              <w:t>SWFRG019-19</w:t>
            </w:r>
          </w:p>
        </w:tc>
        <w:tc>
          <w:tcPr>
            <w:tcW w:w="1480" w:type="dxa"/>
            <w:noWrap/>
            <w:hideMark/>
          </w:tcPr>
          <w:p w14:paraId="52A3911A" w14:textId="77777777" w:rsidR="00BA6F4B" w:rsidRPr="00DA3997" w:rsidRDefault="00BA6F4B" w:rsidP="00BE6F82">
            <w:pPr>
              <w:pStyle w:val="DokTabellentext"/>
            </w:pPr>
            <w:r w:rsidRPr="00DA3997">
              <w:t>Poaceae</w:t>
            </w:r>
          </w:p>
        </w:tc>
        <w:tc>
          <w:tcPr>
            <w:tcW w:w="2260" w:type="dxa"/>
            <w:noWrap/>
            <w:hideMark/>
          </w:tcPr>
          <w:p w14:paraId="680285D5"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14:paraId="43D53217" w14:textId="77777777" w:rsidR="00BA6F4B" w:rsidRPr="00DA3997" w:rsidRDefault="00BA6F4B" w:rsidP="00BE6F82">
            <w:pPr>
              <w:pStyle w:val="DokTabellentext"/>
            </w:pPr>
            <w:r w:rsidRPr="00DA3997">
              <w:t>GBVR3374-13</w:t>
            </w:r>
          </w:p>
        </w:tc>
        <w:tc>
          <w:tcPr>
            <w:tcW w:w="1160" w:type="dxa"/>
            <w:noWrap/>
            <w:hideMark/>
          </w:tcPr>
          <w:p w14:paraId="64EF83E8" w14:textId="77777777" w:rsidR="00BA6F4B" w:rsidRPr="00DA3997" w:rsidRDefault="00BA6F4B" w:rsidP="00BE6F82">
            <w:pPr>
              <w:pStyle w:val="DokTabellentext"/>
            </w:pPr>
            <w:r w:rsidRPr="00DA3997">
              <w:t>Poaceae</w:t>
            </w:r>
          </w:p>
        </w:tc>
        <w:tc>
          <w:tcPr>
            <w:tcW w:w="2660" w:type="dxa"/>
            <w:noWrap/>
            <w:hideMark/>
          </w:tcPr>
          <w:p w14:paraId="53A4362B"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640" w:type="dxa"/>
            <w:noWrap/>
            <w:hideMark/>
          </w:tcPr>
          <w:p w14:paraId="5DBEF61F" w14:textId="77777777" w:rsidR="00BA6F4B" w:rsidRPr="00DA3997" w:rsidRDefault="00BA6F4B" w:rsidP="00BE6F82">
            <w:pPr>
              <w:pStyle w:val="DokTabellentext"/>
            </w:pPr>
            <w:r w:rsidRPr="00DA3997">
              <w:t>99.49</w:t>
            </w:r>
          </w:p>
        </w:tc>
        <w:tc>
          <w:tcPr>
            <w:tcW w:w="700" w:type="dxa"/>
            <w:noWrap/>
            <w:hideMark/>
          </w:tcPr>
          <w:p w14:paraId="01F4EFB0" w14:textId="77777777" w:rsidR="00BA6F4B" w:rsidRPr="00DA3997" w:rsidRDefault="00BA6F4B" w:rsidP="00BE6F82">
            <w:pPr>
              <w:pStyle w:val="DokTabellentext"/>
            </w:pPr>
            <w:r w:rsidRPr="00DA3997">
              <w:t>1074</w:t>
            </w:r>
          </w:p>
        </w:tc>
        <w:tc>
          <w:tcPr>
            <w:tcW w:w="780" w:type="dxa"/>
            <w:noWrap/>
            <w:hideMark/>
          </w:tcPr>
          <w:p w14:paraId="2C9BE00C" w14:textId="77777777" w:rsidR="00BA6F4B" w:rsidRPr="00DA3997" w:rsidRDefault="00BA6F4B" w:rsidP="00BE6F82">
            <w:pPr>
              <w:pStyle w:val="DokTabellentext"/>
            </w:pPr>
            <w:r w:rsidRPr="00DA3997">
              <w:t>FALSE</w:t>
            </w:r>
          </w:p>
        </w:tc>
        <w:tc>
          <w:tcPr>
            <w:tcW w:w="1040" w:type="dxa"/>
            <w:noWrap/>
            <w:hideMark/>
          </w:tcPr>
          <w:p w14:paraId="72EEED2C" w14:textId="77777777" w:rsidR="00BA6F4B" w:rsidRPr="00DA3997" w:rsidRDefault="00BA6F4B" w:rsidP="00BE6F82">
            <w:pPr>
              <w:pStyle w:val="DokTabellentext"/>
            </w:pPr>
            <w:r w:rsidRPr="00DA3997">
              <w:t>matK</w:t>
            </w:r>
          </w:p>
        </w:tc>
      </w:tr>
      <w:tr w:rsidR="00BA6F4B" w:rsidRPr="00DA3997" w14:paraId="1E274768" w14:textId="77777777" w:rsidTr="00BE6F82">
        <w:trPr>
          <w:trHeight w:val="290"/>
        </w:trPr>
        <w:tc>
          <w:tcPr>
            <w:tcW w:w="1380" w:type="dxa"/>
            <w:noWrap/>
            <w:hideMark/>
          </w:tcPr>
          <w:p w14:paraId="4DB562CF" w14:textId="77777777" w:rsidR="00BA6F4B" w:rsidRPr="00DA3997" w:rsidRDefault="00BA6F4B" w:rsidP="00BE6F82">
            <w:pPr>
              <w:pStyle w:val="DokTabellentext"/>
            </w:pPr>
            <w:r w:rsidRPr="00DA3997">
              <w:t>SWFRG019-19</w:t>
            </w:r>
          </w:p>
        </w:tc>
        <w:tc>
          <w:tcPr>
            <w:tcW w:w="1480" w:type="dxa"/>
            <w:noWrap/>
            <w:hideMark/>
          </w:tcPr>
          <w:p w14:paraId="429C6B2D" w14:textId="77777777" w:rsidR="00BA6F4B" w:rsidRPr="00DA3997" w:rsidRDefault="00BA6F4B" w:rsidP="00BE6F82">
            <w:pPr>
              <w:pStyle w:val="DokTabellentext"/>
            </w:pPr>
            <w:r w:rsidRPr="00DA3997">
              <w:t>Poaceae</w:t>
            </w:r>
          </w:p>
        </w:tc>
        <w:tc>
          <w:tcPr>
            <w:tcW w:w="2260" w:type="dxa"/>
            <w:noWrap/>
            <w:hideMark/>
          </w:tcPr>
          <w:p w14:paraId="05C87E3C"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14:paraId="779F71F3" w14:textId="77777777" w:rsidR="00BA6F4B" w:rsidRPr="00DA3997" w:rsidRDefault="00BA6F4B" w:rsidP="00BE6F82">
            <w:pPr>
              <w:pStyle w:val="DokTabellentext"/>
            </w:pPr>
            <w:r w:rsidRPr="00DA3997">
              <w:t>PLGE092-13</w:t>
            </w:r>
          </w:p>
        </w:tc>
        <w:tc>
          <w:tcPr>
            <w:tcW w:w="1160" w:type="dxa"/>
            <w:noWrap/>
            <w:hideMark/>
          </w:tcPr>
          <w:p w14:paraId="3AE37349" w14:textId="77777777" w:rsidR="00BA6F4B" w:rsidRPr="00DA3997" w:rsidRDefault="00BA6F4B" w:rsidP="00BE6F82">
            <w:pPr>
              <w:pStyle w:val="DokTabellentext"/>
            </w:pPr>
            <w:r w:rsidRPr="00DA3997">
              <w:t>Poaceae</w:t>
            </w:r>
          </w:p>
        </w:tc>
        <w:tc>
          <w:tcPr>
            <w:tcW w:w="2660" w:type="dxa"/>
            <w:noWrap/>
            <w:hideMark/>
          </w:tcPr>
          <w:p w14:paraId="42CA82AC"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640" w:type="dxa"/>
            <w:noWrap/>
            <w:hideMark/>
          </w:tcPr>
          <w:p w14:paraId="6E03E170" w14:textId="77777777" w:rsidR="00BA6F4B" w:rsidRPr="00DA3997" w:rsidRDefault="00BA6F4B" w:rsidP="00BE6F82">
            <w:pPr>
              <w:pStyle w:val="DokTabellentext"/>
            </w:pPr>
            <w:r w:rsidRPr="00DA3997">
              <w:t>99.49</w:t>
            </w:r>
          </w:p>
        </w:tc>
        <w:tc>
          <w:tcPr>
            <w:tcW w:w="700" w:type="dxa"/>
            <w:noWrap/>
            <w:hideMark/>
          </w:tcPr>
          <w:p w14:paraId="25EC878A" w14:textId="77777777" w:rsidR="00BA6F4B" w:rsidRPr="00DA3997" w:rsidRDefault="00BA6F4B" w:rsidP="00BE6F82">
            <w:pPr>
              <w:pStyle w:val="DokTabellentext"/>
            </w:pPr>
            <w:r w:rsidRPr="00DA3997">
              <w:t>1074</w:t>
            </w:r>
          </w:p>
        </w:tc>
        <w:tc>
          <w:tcPr>
            <w:tcW w:w="780" w:type="dxa"/>
            <w:noWrap/>
            <w:hideMark/>
          </w:tcPr>
          <w:p w14:paraId="7E188ABA" w14:textId="77777777" w:rsidR="00BA6F4B" w:rsidRPr="00DA3997" w:rsidRDefault="00BA6F4B" w:rsidP="00BE6F82">
            <w:pPr>
              <w:pStyle w:val="DokTabellentext"/>
            </w:pPr>
            <w:r w:rsidRPr="00DA3997">
              <w:t>FALSE</w:t>
            </w:r>
          </w:p>
        </w:tc>
        <w:tc>
          <w:tcPr>
            <w:tcW w:w="1040" w:type="dxa"/>
            <w:noWrap/>
            <w:hideMark/>
          </w:tcPr>
          <w:p w14:paraId="0E8EFA5C" w14:textId="77777777" w:rsidR="00BA6F4B" w:rsidRPr="00DA3997" w:rsidRDefault="00BA6F4B" w:rsidP="00BE6F82">
            <w:pPr>
              <w:pStyle w:val="DokTabellentext"/>
            </w:pPr>
            <w:r w:rsidRPr="00DA3997">
              <w:t>matK</w:t>
            </w:r>
          </w:p>
        </w:tc>
      </w:tr>
      <w:tr w:rsidR="00BA6F4B" w:rsidRPr="00DA3997" w14:paraId="78BB92C2" w14:textId="77777777" w:rsidTr="00BE6F82">
        <w:trPr>
          <w:trHeight w:val="290"/>
        </w:trPr>
        <w:tc>
          <w:tcPr>
            <w:tcW w:w="1380" w:type="dxa"/>
            <w:noWrap/>
            <w:hideMark/>
          </w:tcPr>
          <w:p w14:paraId="63EB2C28" w14:textId="77777777" w:rsidR="00BA6F4B" w:rsidRPr="00DA3997" w:rsidRDefault="00BA6F4B" w:rsidP="00BE6F82">
            <w:pPr>
              <w:pStyle w:val="DokTabellentext"/>
            </w:pPr>
            <w:r w:rsidRPr="00DA3997">
              <w:t>SWFRG019-19</w:t>
            </w:r>
          </w:p>
        </w:tc>
        <w:tc>
          <w:tcPr>
            <w:tcW w:w="1480" w:type="dxa"/>
            <w:noWrap/>
            <w:hideMark/>
          </w:tcPr>
          <w:p w14:paraId="5009F065" w14:textId="77777777" w:rsidR="00BA6F4B" w:rsidRPr="00DA3997" w:rsidRDefault="00BA6F4B" w:rsidP="00BE6F82">
            <w:pPr>
              <w:pStyle w:val="DokTabellentext"/>
            </w:pPr>
            <w:r w:rsidRPr="00DA3997">
              <w:t>Poaceae</w:t>
            </w:r>
          </w:p>
        </w:tc>
        <w:tc>
          <w:tcPr>
            <w:tcW w:w="2260" w:type="dxa"/>
            <w:noWrap/>
            <w:hideMark/>
          </w:tcPr>
          <w:p w14:paraId="285821D1"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14:paraId="58162192" w14:textId="77777777" w:rsidR="00BA6F4B" w:rsidRPr="00DA3997" w:rsidRDefault="00BA6F4B" w:rsidP="00BE6F82">
            <w:pPr>
              <w:pStyle w:val="DokTabellentext"/>
            </w:pPr>
            <w:r w:rsidRPr="00DA3997">
              <w:t>GBVD3994-11</w:t>
            </w:r>
          </w:p>
        </w:tc>
        <w:tc>
          <w:tcPr>
            <w:tcW w:w="1160" w:type="dxa"/>
            <w:noWrap/>
            <w:hideMark/>
          </w:tcPr>
          <w:p w14:paraId="6412C54A" w14:textId="77777777" w:rsidR="00BA6F4B" w:rsidRPr="00DA3997" w:rsidRDefault="00BA6F4B" w:rsidP="00BE6F82">
            <w:pPr>
              <w:pStyle w:val="DokTabellentext"/>
            </w:pPr>
            <w:r w:rsidRPr="00DA3997">
              <w:t>Poaceae</w:t>
            </w:r>
          </w:p>
        </w:tc>
        <w:tc>
          <w:tcPr>
            <w:tcW w:w="2660" w:type="dxa"/>
            <w:noWrap/>
            <w:hideMark/>
          </w:tcPr>
          <w:p w14:paraId="3F278D43"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rigidum</w:t>
            </w:r>
          </w:p>
        </w:tc>
        <w:tc>
          <w:tcPr>
            <w:tcW w:w="640" w:type="dxa"/>
            <w:noWrap/>
            <w:hideMark/>
          </w:tcPr>
          <w:p w14:paraId="6B6313F6" w14:textId="77777777" w:rsidR="00BA6F4B" w:rsidRPr="00DA3997" w:rsidRDefault="00BA6F4B" w:rsidP="00BE6F82">
            <w:pPr>
              <w:pStyle w:val="DokTabellentext"/>
            </w:pPr>
            <w:r w:rsidRPr="00DA3997">
              <w:t>99.49</w:t>
            </w:r>
          </w:p>
        </w:tc>
        <w:tc>
          <w:tcPr>
            <w:tcW w:w="700" w:type="dxa"/>
            <w:noWrap/>
            <w:hideMark/>
          </w:tcPr>
          <w:p w14:paraId="5301AF4A" w14:textId="77777777" w:rsidR="00BA6F4B" w:rsidRPr="00DA3997" w:rsidRDefault="00BA6F4B" w:rsidP="00BE6F82">
            <w:pPr>
              <w:pStyle w:val="DokTabellentext"/>
            </w:pPr>
            <w:r w:rsidRPr="00DA3997">
              <w:t>1074</w:t>
            </w:r>
          </w:p>
        </w:tc>
        <w:tc>
          <w:tcPr>
            <w:tcW w:w="780" w:type="dxa"/>
            <w:noWrap/>
            <w:hideMark/>
          </w:tcPr>
          <w:p w14:paraId="02AE8B85" w14:textId="77777777" w:rsidR="00BA6F4B" w:rsidRPr="00DA3997" w:rsidRDefault="00BA6F4B" w:rsidP="00BE6F82">
            <w:pPr>
              <w:pStyle w:val="DokTabellentext"/>
            </w:pPr>
            <w:r w:rsidRPr="00DA3997">
              <w:t>FALSE</w:t>
            </w:r>
          </w:p>
        </w:tc>
        <w:tc>
          <w:tcPr>
            <w:tcW w:w="1040" w:type="dxa"/>
            <w:noWrap/>
            <w:hideMark/>
          </w:tcPr>
          <w:p w14:paraId="7D2B146D" w14:textId="77777777" w:rsidR="00BA6F4B" w:rsidRPr="00DA3997" w:rsidRDefault="00BA6F4B" w:rsidP="00BE6F82">
            <w:pPr>
              <w:pStyle w:val="DokTabellentext"/>
            </w:pPr>
            <w:r w:rsidRPr="00DA3997">
              <w:t>matK</w:t>
            </w:r>
          </w:p>
        </w:tc>
      </w:tr>
      <w:tr w:rsidR="00BA6F4B" w:rsidRPr="00DA3997" w14:paraId="5103A297" w14:textId="77777777" w:rsidTr="00BE6F82">
        <w:trPr>
          <w:trHeight w:val="290"/>
        </w:trPr>
        <w:tc>
          <w:tcPr>
            <w:tcW w:w="1380" w:type="dxa"/>
            <w:noWrap/>
            <w:hideMark/>
          </w:tcPr>
          <w:p w14:paraId="4EFA024E" w14:textId="77777777" w:rsidR="00BA6F4B" w:rsidRPr="00DA3997" w:rsidRDefault="00BA6F4B" w:rsidP="00BE6F82">
            <w:pPr>
              <w:pStyle w:val="DokTabellentext"/>
            </w:pPr>
            <w:r w:rsidRPr="00DA3997">
              <w:t>SWFRG019-19</w:t>
            </w:r>
          </w:p>
        </w:tc>
        <w:tc>
          <w:tcPr>
            <w:tcW w:w="1480" w:type="dxa"/>
            <w:noWrap/>
            <w:hideMark/>
          </w:tcPr>
          <w:p w14:paraId="68373E7A" w14:textId="77777777" w:rsidR="00BA6F4B" w:rsidRPr="00DA3997" w:rsidRDefault="00BA6F4B" w:rsidP="00BE6F82">
            <w:pPr>
              <w:pStyle w:val="DokTabellentext"/>
            </w:pPr>
            <w:r w:rsidRPr="00DA3997">
              <w:t>Poaceae</w:t>
            </w:r>
          </w:p>
        </w:tc>
        <w:tc>
          <w:tcPr>
            <w:tcW w:w="2260" w:type="dxa"/>
            <w:noWrap/>
            <w:hideMark/>
          </w:tcPr>
          <w:p w14:paraId="2A64CDDA"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14:paraId="7839DD83" w14:textId="77777777" w:rsidR="00BA6F4B" w:rsidRPr="00DA3997" w:rsidRDefault="00BA6F4B" w:rsidP="00BE6F82">
            <w:pPr>
              <w:pStyle w:val="DokTabellentext"/>
            </w:pPr>
            <w:r w:rsidRPr="00DA3997">
              <w:t>GRASS977-07</w:t>
            </w:r>
          </w:p>
        </w:tc>
        <w:tc>
          <w:tcPr>
            <w:tcW w:w="1160" w:type="dxa"/>
            <w:noWrap/>
            <w:hideMark/>
          </w:tcPr>
          <w:p w14:paraId="5EF3E911" w14:textId="77777777" w:rsidR="00BA6F4B" w:rsidRPr="00DA3997" w:rsidRDefault="00BA6F4B" w:rsidP="00BE6F82">
            <w:pPr>
              <w:pStyle w:val="DokTabellentext"/>
            </w:pPr>
            <w:r w:rsidRPr="00DA3997">
              <w:t>Poaceae</w:t>
            </w:r>
          </w:p>
        </w:tc>
        <w:tc>
          <w:tcPr>
            <w:tcW w:w="2660" w:type="dxa"/>
            <w:noWrap/>
            <w:hideMark/>
          </w:tcPr>
          <w:p w14:paraId="4E412264"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640" w:type="dxa"/>
            <w:noWrap/>
            <w:hideMark/>
          </w:tcPr>
          <w:p w14:paraId="33D141C7" w14:textId="77777777" w:rsidR="00BA6F4B" w:rsidRPr="00DA3997" w:rsidRDefault="00BA6F4B" w:rsidP="00BE6F82">
            <w:pPr>
              <w:pStyle w:val="DokTabellentext"/>
            </w:pPr>
            <w:r w:rsidRPr="00DA3997">
              <w:t>99.49</w:t>
            </w:r>
          </w:p>
        </w:tc>
        <w:tc>
          <w:tcPr>
            <w:tcW w:w="700" w:type="dxa"/>
            <w:noWrap/>
            <w:hideMark/>
          </w:tcPr>
          <w:p w14:paraId="7DD534E6" w14:textId="77777777" w:rsidR="00BA6F4B" w:rsidRPr="00DA3997" w:rsidRDefault="00BA6F4B" w:rsidP="00BE6F82">
            <w:pPr>
              <w:pStyle w:val="DokTabellentext"/>
            </w:pPr>
            <w:r w:rsidRPr="00DA3997">
              <w:t>1074</w:t>
            </w:r>
          </w:p>
        </w:tc>
        <w:tc>
          <w:tcPr>
            <w:tcW w:w="780" w:type="dxa"/>
            <w:noWrap/>
            <w:hideMark/>
          </w:tcPr>
          <w:p w14:paraId="775B51F0" w14:textId="77777777" w:rsidR="00BA6F4B" w:rsidRPr="00DA3997" w:rsidRDefault="00BA6F4B" w:rsidP="00BE6F82">
            <w:pPr>
              <w:pStyle w:val="DokTabellentext"/>
            </w:pPr>
            <w:r w:rsidRPr="00DA3997">
              <w:t>FALSE</w:t>
            </w:r>
          </w:p>
        </w:tc>
        <w:tc>
          <w:tcPr>
            <w:tcW w:w="1040" w:type="dxa"/>
            <w:noWrap/>
            <w:hideMark/>
          </w:tcPr>
          <w:p w14:paraId="05636418" w14:textId="77777777" w:rsidR="00BA6F4B" w:rsidRPr="00DA3997" w:rsidRDefault="00BA6F4B" w:rsidP="00BE6F82">
            <w:pPr>
              <w:pStyle w:val="DokTabellentext"/>
            </w:pPr>
            <w:r w:rsidRPr="00DA3997">
              <w:t>matK</w:t>
            </w:r>
          </w:p>
        </w:tc>
      </w:tr>
      <w:tr w:rsidR="00BA6F4B" w:rsidRPr="00DA3997" w14:paraId="2A57BABB" w14:textId="77777777" w:rsidTr="00BE6F82">
        <w:trPr>
          <w:trHeight w:val="290"/>
        </w:trPr>
        <w:tc>
          <w:tcPr>
            <w:tcW w:w="1380" w:type="dxa"/>
            <w:noWrap/>
            <w:hideMark/>
          </w:tcPr>
          <w:p w14:paraId="13816BB3" w14:textId="77777777" w:rsidR="00BA6F4B" w:rsidRPr="00DA3997" w:rsidRDefault="00BA6F4B" w:rsidP="00BE6F82">
            <w:pPr>
              <w:pStyle w:val="DokTabellentext"/>
            </w:pPr>
            <w:r w:rsidRPr="00DA3997">
              <w:t>SWFRG019-19</w:t>
            </w:r>
          </w:p>
        </w:tc>
        <w:tc>
          <w:tcPr>
            <w:tcW w:w="1480" w:type="dxa"/>
            <w:noWrap/>
            <w:hideMark/>
          </w:tcPr>
          <w:p w14:paraId="670D7AA1" w14:textId="77777777" w:rsidR="00BA6F4B" w:rsidRPr="00DA3997" w:rsidRDefault="00BA6F4B" w:rsidP="00BE6F82">
            <w:pPr>
              <w:pStyle w:val="DokTabellentext"/>
            </w:pPr>
            <w:r w:rsidRPr="00DA3997">
              <w:t>Poaceae</w:t>
            </w:r>
          </w:p>
        </w:tc>
        <w:tc>
          <w:tcPr>
            <w:tcW w:w="2260" w:type="dxa"/>
            <w:noWrap/>
            <w:hideMark/>
          </w:tcPr>
          <w:p w14:paraId="0B267312"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14:paraId="5D192153" w14:textId="77777777" w:rsidR="00BA6F4B" w:rsidRPr="00DA3997" w:rsidRDefault="00BA6F4B" w:rsidP="00BE6F82">
            <w:pPr>
              <w:pStyle w:val="DokTabellentext"/>
            </w:pPr>
            <w:r w:rsidRPr="00DA3997">
              <w:t>KSR314-07</w:t>
            </w:r>
          </w:p>
        </w:tc>
        <w:tc>
          <w:tcPr>
            <w:tcW w:w="1160" w:type="dxa"/>
            <w:noWrap/>
            <w:hideMark/>
          </w:tcPr>
          <w:p w14:paraId="2820584D" w14:textId="77777777" w:rsidR="00BA6F4B" w:rsidRPr="00DA3997" w:rsidRDefault="00BA6F4B" w:rsidP="00BE6F82">
            <w:pPr>
              <w:pStyle w:val="DokTabellentext"/>
            </w:pPr>
            <w:r w:rsidRPr="00DA3997">
              <w:t>Poaceae</w:t>
            </w:r>
          </w:p>
        </w:tc>
        <w:tc>
          <w:tcPr>
            <w:tcW w:w="2660" w:type="dxa"/>
            <w:noWrap/>
            <w:hideMark/>
          </w:tcPr>
          <w:p w14:paraId="7BE85211"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arundinacea</w:t>
            </w:r>
          </w:p>
        </w:tc>
        <w:tc>
          <w:tcPr>
            <w:tcW w:w="640" w:type="dxa"/>
            <w:noWrap/>
            <w:hideMark/>
          </w:tcPr>
          <w:p w14:paraId="1AA15D0D" w14:textId="77777777" w:rsidR="00BA6F4B" w:rsidRPr="00DA3997" w:rsidRDefault="00BA6F4B" w:rsidP="00BE6F82">
            <w:pPr>
              <w:pStyle w:val="DokTabellentext"/>
            </w:pPr>
            <w:r w:rsidRPr="00DA3997">
              <w:t>99.49</w:t>
            </w:r>
          </w:p>
        </w:tc>
        <w:tc>
          <w:tcPr>
            <w:tcW w:w="700" w:type="dxa"/>
            <w:noWrap/>
            <w:hideMark/>
          </w:tcPr>
          <w:p w14:paraId="3B7B6D67" w14:textId="77777777" w:rsidR="00BA6F4B" w:rsidRPr="00DA3997" w:rsidRDefault="00BA6F4B" w:rsidP="00BE6F82">
            <w:pPr>
              <w:pStyle w:val="DokTabellentext"/>
            </w:pPr>
            <w:r w:rsidRPr="00DA3997">
              <w:t>1074</w:t>
            </w:r>
          </w:p>
        </w:tc>
        <w:tc>
          <w:tcPr>
            <w:tcW w:w="780" w:type="dxa"/>
            <w:noWrap/>
            <w:hideMark/>
          </w:tcPr>
          <w:p w14:paraId="0920CC4F" w14:textId="77777777" w:rsidR="00BA6F4B" w:rsidRPr="00DA3997" w:rsidRDefault="00BA6F4B" w:rsidP="00BE6F82">
            <w:pPr>
              <w:pStyle w:val="DokTabellentext"/>
            </w:pPr>
            <w:r w:rsidRPr="00DA3997">
              <w:t>FALSE</w:t>
            </w:r>
          </w:p>
        </w:tc>
        <w:tc>
          <w:tcPr>
            <w:tcW w:w="1040" w:type="dxa"/>
            <w:noWrap/>
            <w:hideMark/>
          </w:tcPr>
          <w:p w14:paraId="4A4A958A" w14:textId="77777777" w:rsidR="00BA6F4B" w:rsidRPr="00DA3997" w:rsidRDefault="00BA6F4B" w:rsidP="00BE6F82">
            <w:pPr>
              <w:pStyle w:val="DokTabellentext"/>
            </w:pPr>
            <w:r w:rsidRPr="00DA3997">
              <w:t>matK</w:t>
            </w:r>
          </w:p>
        </w:tc>
      </w:tr>
      <w:tr w:rsidR="00BA6F4B" w:rsidRPr="00DA3997" w14:paraId="5534D1AA" w14:textId="77777777" w:rsidTr="00BE6F82">
        <w:trPr>
          <w:trHeight w:val="290"/>
        </w:trPr>
        <w:tc>
          <w:tcPr>
            <w:tcW w:w="1380" w:type="dxa"/>
            <w:noWrap/>
            <w:hideMark/>
          </w:tcPr>
          <w:p w14:paraId="02A36B7C" w14:textId="77777777" w:rsidR="00BA6F4B" w:rsidRPr="00DA3997" w:rsidRDefault="00BA6F4B" w:rsidP="00BE6F82">
            <w:pPr>
              <w:pStyle w:val="DokTabellentext"/>
            </w:pPr>
            <w:r w:rsidRPr="00DA3997">
              <w:lastRenderedPageBreak/>
              <w:t>SWFRG021-19</w:t>
            </w:r>
          </w:p>
        </w:tc>
        <w:tc>
          <w:tcPr>
            <w:tcW w:w="1480" w:type="dxa"/>
            <w:noWrap/>
            <w:hideMark/>
          </w:tcPr>
          <w:p w14:paraId="525F1577" w14:textId="77777777" w:rsidR="00BA6F4B" w:rsidRPr="00DA3997" w:rsidRDefault="00BA6F4B" w:rsidP="00BE6F82">
            <w:pPr>
              <w:pStyle w:val="DokTabellentext"/>
            </w:pPr>
            <w:r w:rsidRPr="00DA3997">
              <w:t>Poaceae</w:t>
            </w:r>
          </w:p>
        </w:tc>
        <w:tc>
          <w:tcPr>
            <w:tcW w:w="2260" w:type="dxa"/>
            <w:noWrap/>
            <w:hideMark/>
          </w:tcPr>
          <w:p w14:paraId="24C75086"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1560" w:type="dxa"/>
            <w:noWrap/>
            <w:hideMark/>
          </w:tcPr>
          <w:p w14:paraId="0D68EA71" w14:textId="77777777" w:rsidR="00BA6F4B" w:rsidRPr="00DA3997" w:rsidRDefault="00BA6F4B" w:rsidP="00BE6F82">
            <w:pPr>
              <w:pStyle w:val="DokTabellentext"/>
            </w:pPr>
            <w:r w:rsidRPr="00DA3997">
              <w:t>GBVX1975-13</w:t>
            </w:r>
          </w:p>
        </w:tc>
        <w:tc>
          <w:tcPr>
            <w:tcW w:w="1160" w:type="dxa"/>
            <w:noWrap/>
            <w:hideMark/>
          </w:tcPr>
          <w:p w14:paraId="0CF6A8A7" w14:textId="77777777" w:rsidR="00BA6F4B" w:rsidRPr="00DA3997" w:rsidRDefault="00BA6F4B" w:rsidP="00BE6F82">
            <w:pPr>
              <w:pStyle w:val="DokTabellentext"/>
            </w:pPr>
            <w:r w:rsidRPr="00DA3997">
              <w:t>Poaceae</w:t>
            </w:r>
          </w:p>
        </w:tc>
        <w:tc>
          <w:tcPr>
            <w:tcW w:w="2660" w:type="dxa"/>
            <w:noWrap/>
            <w:hideMark/>
          </w:tcPr>
          <w:p w14:paraId="6DB0B999"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640" w:type="dxa"/>
            <w:noWrap/>
            <w:hideMark/>
          </w:tcPr>
          <w:p w14:paraId="2FCD25DC" w14:textId="77777777" w:rsidR="00BA6F4B" w:rsidRPr="00DA3997" w:rsidRDefault="00BA6F4B" w:rsidP="00BE6F82">
            <w:pPr>
              <w:pStyle w:val="DokTabellentext"/>
            </w:pPr>
            <w:r w:rsidRPr="00DA3997">
              <w:t>96.46</w:t>
            </w:r>
          </w:p>
        </w:tc>
        <w:tc>
          <w:tcPr>
            <w:tcW w:w="700" w:type="dxa"/>
            <w:noWrap/>
            <w:hideMark/>
          </w:tcPr>
          <w:p w14:paraId="6C322563" w14:textId="77777777" w:rsidR="00BA6F4B" w:rsidRPr="00DA3997" w:rsidRDefault="00BA6F4B" w:rsidP="00BE6F82">
            <w:pPr>
              <w:pStyle w:val="DokTabellentext"/>
            </w:pPr>
            <w:r w:rsidRPr="00DA3997">
              <w:t>963</w:t>
            </w:r>
          </w:p>
        </w:tc>
        <w:tc>
          <w:tcPr>
            <w:tcW w:w="780" w:type="dxa"/>
            <w:noWrap/>
            <w:hideMark/>
          </w:tcPr>
          <w:p w14:paraId="5AD13735" w14:textId="77777777" w:rsidR="00BA6F4B" w:rsidRPr="00DA3997" w:rsidRDefault="00BA6F4B" w:rsidP="00BE6F82">
            <w:pPr>
              <w:pStyle w:val="DokTabellentext"/>
            </w:pPr>
            <w:r w:rsidRPr="00DA3997">
              <w:t>FALSE</w:t>
            </w:r>
          </w:p>
        </w:tc>
        <w:tc>
          <w:tcPr>
            <w:tcW w:w="1040" w:type="dxa"/>
            <w:noWrap/>
            <w:hideMark/>
          </w:tcPr>
          <w:p w14:paraId="273FC9FE" w14:textId="77777777" w:rsidR="00BA6F4B" w:rsidRPr="00DA3997" w:rsidRDefault="00BA6F4B" w:rsidP="00BE6F82">
            <w:pPr>
              <w:pStyle w:val="DokTabellentext"/>
            </w:pPr>
            <w:r w:rsidRPr="00DA3997">
              <w:t>matK</w:t>
            </w:r>
          </w:p>
        </w:tc>
      </w:tr>
      <w:tr w:rsidR="00BA6F4B" w:rsidRPr="00DA3997" w14:paraId="0AD0D698" w14:textId="77777777" w:rsidTr="00BE6F82">
        <w:trPr>
          <w:trHeight w:val="290"/>
        </w:trPr>
        <w:tc>
          <w:tcPr>
            <w:tcW w:w="1380" w:type="dxa"/>
            <w:noWrap/>
            <w:hideMark/>
          </w:tcPr>
          <w:p w14:paraId="665C5008" w14:textId="77777777" w:rsidR="00BA6F4B" w:rsidRPr="00DA3997" w:rsidRDefault="00BA6F4B" w:rsidP="00BE6F82">
            <w:pPr>
              <w:pStyle w:val="DokTabellentext"/>
            </w:pPr>
            <w:r w:rsidRPr="00DA3997">
              <w:t>SWFRG021-19</w:t>
            </w:r>
          </w:p>
        </w:tc>
        <w:tc>
          <w:tcPr>
            <w:tcW w:w="1480" w:type="dxa"/>
            <w:noWrap/>
            <w:hideMark/>
          </w:tcPr>
          <w:p w14:paraId="7E77249C" w14:textId="77777777" w:rsidR="00BA6F4B" w:rsidRPr="00DA3997" w:rsidRDefault="00BA6F4B" w:rsidP="00BE6F82">
            <w:pPr>
              <w:pStyle w:val="DokTabellentext"/>
            </w:pPr>
            <w:r w:rsidRPr="00DA3997">
              <w:t>Poaceae</w:t>
            </w:r>
          </w:p>
        </w:tc>
        <w:tc>
          <w:tcPr>
            <w:tcW w:w="2260" w:type="dxa"/>
            <w:noWrap/>
            <w:hideMark/>
          </w:tcPr>
          <w:p w14:paraId="3BC46F7B"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1560" w:type="dxa"/>
            <w:noWrap/>
            <w:hideMark/>
          </w:tcPr>
          <w:p w14:paraId="79F5906E" w14:textId="77777777" w:rsidR="00BA6F4B" w:rsidRPr="00DA3997" w:rsidRDefault="00BA6F4B" w:rsidP="00BE6F82">
            <w:pPr>
              <w:pStyle w:val="DokTabellentext"/>
            </w:pPr>
            <w:r w:rsidRPr="00DA3997">
              <w:t>GBVW3314-13</w:t>
            </w:r>
          </w:p>
        </w:tc>
        <w:tc>
          <w:tcPr>
            <w:tcW w:w="1160" w:type="dxa"/>
            <w:noWrap/>
            <w:hideMark/>
          </w:tcPr>
          <w:p w14:paraId="5CB2C87E" w14:textId="77777777" w:rsidR="00BA6F4B" w:rsidRPr="00DA3997" w:rsidRDefault="00BA6F4B" w:rsidP="00BE6F82">
            <w:pPr>
              <w:pStyle w:val="DokTabellentext"/>
            </w:pPr>
            <w:r w:rsidRPr="00DA3997">
              <w:t>Poaceae</w:t>
            </w:r>
          </w:p>
        </w:tc>
        <w:tc>
          <w:tcPr>
            <w:tcW w:w="2660" w:type="dxa"/>
            <w:noWrap/>
            <w:hideMark/>
          </w:tcPr>
          <w:p w14:paraId="51C25F6A"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640" w:type="dxa"/>
            <w:noWrap/>
            <w:hideMark/>
          </w:tcPr>
          <w:p w14:paraId="28D356F3" w14:textId="77777777" w:rsidR="00BA6F4B" w:rsidRPr="00DA3997" w:rsidRDefault="00BA6F4B" w:rsidP="00BE6F82">
            <w:pPr>
              <w:pStyle w:val="DokTabellentext"/>
            </w:pPr>
            <w:r w:rsidRPr="00DA3997">
              <w:t>96.46</w:t>
            </w:r>
          </w:p>
        </w:tc>
        <w:tc>
          <w:tcPr>
            <w:tcW w:w="700" w:type="dxa"/>
            <w:noWrap/>
            <w:hideMark/>
          </w:tcPr>
          <w:p w14:paraId="4EBB8244" w14:textId="77777777" w:rsidR="00BA6F4B" w:rsidRPr="00DA3997" w:rsidRDefault="00BA6F4B" w:rsidP="00BE6F82">
            <w:pPr>
              <w:pStyle w:val="DokTabellentext"/>
            </w:pPr>
            <w:r w:rsidRPr="00DA3997">
              <w:t>963</w:t>
            </w:r>
          </w:p>
        </w:tc>
        <w:tc>
          <w:tcPr>
            <w:tcW w:w="780" w:type="dxa"/>
            <w:noWrap/>
            <w:hideMark/>
          </w:tcPr>
          <w:p w14:paraId="0A814A51" w14:textId="77777777" w:rsidR="00BA6F4B" w:rsidRPr="00DA3997" w:rsidRDefault="00BA6F4B" w:rsidP="00BE6F82">
            <w:pPr>
              <w:pStyle w:val="DokTabellentext"/>
            </w:pPr>
            <w:r w:rsidRPr="00DA3997">
              <w:t>FALSE</w:t>
            </w:r>
          </w:p>
        </w:tc>
        <w:tc>
          <w:tcPr>
            <w:tcW w:w="1040" w:type="dxa"/>
            <w:noWrap/>
            <w:hideMark/>
          </w:tcPr>
          <w:p w14:paraId="1D0CB036" w14:textId="77777777" w:rsidR="00BA6F4B" w:rsidRPr="00DA3997" w:rsidRDefault="00BA6F4B" w:rsidP="00BE6F82">
            <w:pPr>
              <w:pStyle w:val="DokTabellentext"/>
            </w:pPr>
            <w:r w:rsidRPr="00DA3997">
              <w:t>matK</w:t>
            </w:r>
          </w:p>
        </w:tc>
      </w:tr>
      <w:tr w:rsidR="00BA6F4B" w:rsidRPr="00DA3997" w14:paraId="4A2A7942" w14:textId="77777777" w:rsidTr="00BE6F82">
        <w:trPr>
          <w:trHeight w:val="290"/>
        </w:trPr>
        <w:tc>
          <w:tcPr>
            <w:tcW w:w="1380" w:type="dxa"/>
            <w:noWrap/>
            <w:hideMark/>
          </w:tcPr>
          <w:p w14:paraId="08C549EF" w14:textId="77777777" w:rsidR="00BA6F4B" w:rsidRPr="00DA3997" w:rsidRDefault="00BA6F4B" w:rsidP="00BE6F82">
            <w:pPr>
              <w:pStyle w:val="DokTabellentext"/>
            </w:pPr>
            <w:r w:rsidRPr="00DA3997">
              <w:t>SWFRG021-19</w:t>
            </w:r>
          </w:p>
        </w:tc>
        <w:tc>
          <w:tcPr>
            <w:tcW w:w="1480" w:type="dxa"/>
            <w:noWrap/>
            <w:hideMark/>
          </w:tcPr>
          <w:p w14:paraId="13B1F898" w14:textId="77777777" w:rsidR="00BA6F4B" w:rsidRPr="00DA3997" w:rsidRDefault="00BA6F4B" w:rsidP="00BE6F82">
            <w:pPr>
              <w:pStyle w:val="DokTabellentext"/>
            </w:pPr>
            <w:r w:rsidRPr="00DA3997">
              <w:t>Poaceae</w:t>
            </w:r>
          </w:p>
        </w:tc>
        <w:tc>
          <w:tcPr>
            <w:tcW w:w="2260" w:type="dxa"/>
            <w:noWrap/>
            <w:hideMark/>
          </w:tcPr>
          <w:p w14:paraId="2D9A9D7C"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1560" w:type="dxa"/>
            <w:noWrap/>
            <w:hideMark/>
          </w:tcPr>
          <w:p w14:paraId="1F9875B7" w14:textId="77777777" w:rsidR="00BA6F4B" w:rsidRPr="00DA3997" w:rsidRDefault="00BA6F4B" w:rsidP="00BE6F82">
            <w:pPr>
              <w:pStyle w:val="DokTabellentext"/>
            </w:pPr>
            <w:r w:rsidRPr="00DA3997">
              <w:t>GBVR3374-13</w:t>
            </w:r>
          </w:p>
        </w:tc>
        <w:tc>
          <w:tcPr>
            <w:tcW w:w="1160" w:type="dxa"/>
            <w:noWrap/>
            <w:hideMark/>
          </w:tcPr>
          <w:p w14:paraId="36E8B4E3" w14:textId="77777777" w:rsidR="00BA6F4B" w:rsidRPr="00DA3997" w:rsidRDefault="00BA6F4B" w:rsidP="00BE6F82">
            <w:pPr>
              <w:pStyle w:val="DokTabellentext"/>
            </w:pPr>
            <w:r w:rsidRPr="00DA3997">
              <w:t>Poaceae</w:t>
            </w:r>
          </w:p>
        </w:tc>
        <w:tc>
          <w:tcPr>
            <w:tcW w:w="2660" w:type="dxa"/>
            <w:noWrap/>
            <w:hideMark/>
          </w:tcPr>
          <w:p w14:paraId="18704647"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640" w:type="dxa"/>
            <w:noWrap/>
            <w:hideMark/>
          </w:tcPr>
          <w:p w14:paraId="2644D528" w14:textId="77777777" w:rsidR="00BA6F4B" w:rsidRPr="00DA3997" w:rsidRDefault="00BA6F4B" w:rsidP="00BE6F82">
            <w:pPr>
              <w:pStyle w:val="DokTabellentext"/>
            </w:pPr>
            <w:r w:rsidRPr="00DA3997">
              <w:t>96.46</w:t>
            </w:r>
          </w:p>
        </w:tc>
        <w:tc>
          <w:tcPr>
            <w:tcW w:w="700" w:type="dxa"/>
            <w:noWrap/>
            <w:hideMark/>
          </w:tcPr>
          <w:p w14:paraId="39B21E52" w14:textId="77777777" w:rsidR="00BA6F4B" w:rsidRPr="00DA3997" w:rsidRDefault="00BA6F4B" w:rsidP="00BE6F82">
            <w:pPr>
              <w:pStyle w:val="DokTabellentext"/>
            </w:pPr>
            <w:r w:rsidRPr="00DA3997">
              <w:t>963</w:t>
            </w:r>
          </w:p>
        </w:tc>
        <w:tc>
          <w:tcPr>
            <w:tcW w:w="780" w:type="dxa"/>
            <w:noWrap/>
            <w:hideMark/>
          </w:tcPr>
          <w:p w14:paraId="014211E0" w14:textId="77777777" w:rsidR="00BA6F4B" w:rsidRPr="00DA3997" w:rsidRDefault="00BA6F4B" w:rsidP="00BE6F82">
            <w:pPr>
              <w:pStyle w:val="DokTabellentext"/>
            </w:pPr>
            <w:r w:rsidRPr="00DA3997">
              <w:t>FALSE</w:t>
            </w:r>
          </w:p>
        </w:tc>
        <w:tc>
          <w:tcPr>
            <w:tcW w:w="1040" w:type="dxa"/>
            <w:noWrap/>
            <w:hideMark/>
          </w:tcPr>
          <w:p w14:paraId="5EB468EF" w14:textId="77777777" w:rsidR="00BA6F4B" w:rsidRPr="00DA3997" w:rsidRDefault="00BA6F4B" w:rsidP="00BE6F82">
            <w:pPr>
              <w:pStyle w:val="DokTabellentext"/>
            </w:pPr>
            <w:r w:rsidRPr="00DA3997">
              <w:t>matK</w:t>
            </w:r>
          </w:p>
        </w:tc>
      </w:tr>
      <w:tr w:rsidR="00BA6F4B" w:rsidRPr="00DA3997" w14:paraId="070389C9" w14:textId="77777777" w:rsidTr="00BE6F82">
        <w:trPr>
          <w:trHeight w:val="290"/>
        </w:trPr>
        <w:tc>
          <w:tcPr>
            <w:tcW w:w="1380" w:type="dxa"/>
            <w:noWrap/>
            <w:hideMark/>
          </w:tcPr>
          <w:p w14:paraId="5A7AB583" w14:textId="77777777" w:rsidR="00BA6F4B" w:rsidRPr="00DA3997" w:rsidRDefault="00BA6F4B" w:rsidP="00BE6F82">
            <w:pPr>
              <w:pStyle w:val="DokTabellentext"/>
            </w:pPr>
            <w:r w:rsidRPr="00DA3997">
              <w:t>SWFRG021-19</w:t>
            </w:r>
          </w:p>
        </w:tc>
        <w:tc>
          <w:tcPr>
            <w:tcW w:w="1480" w:type="dxa"/>
            <w:noWrap/>
            <w:hideMark/>
          </w:tcPr>
          <w:p w14:paraId="309248F1" w14:textId="77777777" w:rsidR="00BA6F4B" w:rsidRPr="00DA3997" w:rsidRDefault="00BA6F4B" w:rsidP="00BE6F82">
            <w:pPr>
              <w:pStyle w:val="DokTabellentext"/>
            </w:pPr>
            <w:r w:rsidRPr="00DA3997">
              <w:t>Poaceae</w:t>
            </w:r>
          </w:p>
        </w:tc>
        <w:tc>
          <w:tcPr>
            <w:tcW w:w="2260" w:type="dxa"/>
            <w:noWrap/>
            <w:hideMark/>
          </w:tcPr>
          <w:p w14:paraId="77052408"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1560" w:type="dxa"/>
            <w:noWrap/>
            <w:hideMark/>
          </w:tcPr>
          <w:p w14:paraId="1B4448FC" w14:textId="77777777" w:rsidR="00BA6F4B" w:rsidRPr="00DA3997" w:rsidRDefault="00BA6F4B" w:rsidP="00BE6F82">
            <w:pPr>
              <w:pStyle w:val="DokTabellentext"/>
            </w:pPr>
            <w:r w:rsidRPr="00DA3997">
              <w:t>GBVD3994-11</w:t>
            </w:r>
          </w:p>
        </w:tc>
        <w:tc>
          <w:tcPr>
            <w:tcW w:w="1160" w:type="dxa"/>
            <w:noWrap/>
            <w:hideMark/>
          </w:tcPr>
          <w:p w14:paraId="25B0AB9D" w14:textId="77777777" w:rsidR="00BA6F4B" w:rsidRPr="00DA3997" w:rsidRDefault="00BA6F4B" w:rsidP="00BE6F82">
            <w:pPr>
              <w:pStyle w:val="DokTabellentext"/>
            </w:pPr>
            <w:r w:rsidRPr="00DA3997">
              <w:t>Poaceae</w:t>
            </w:r>
          </w:p>
        </w:tc>
        <w:tc>
          <w:tcPr>
            <w:tcW w:w="2660" w:type="dxa"/>
            <w:noWrap/>
            <w:hideMark/>
          </w:tcPr>
          <w:p w14:paraId="05B46521"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rigidum</w:t>
            </w:r>
          </w:p>
        </w:tc>
        <w:tc>
          <w:tcPr>
            <w:tcW w:w="640" w:type="dxa"/>
            <w:noWrap/>
            <w:hideMark/>
          </w:tcPr>
          <w:p w14:paraId="74985437" w14:textId="77777777" w:rsidR="00BA6F4B" w:rsidRPr="00DA3997" w:rsidRDefault="00BA6F4B" w:rsidP="00BE6F82">
            <w:pPr>
              <w:pStyle w:val="DokTabellentext"/>
            </w:pPr>
            <w:r w:rsidRPr="00DA3997">
              <w:t>96.46</w:t>
            </w:r>
          </w:p>
        </w:tc>
        <w:tc>
          <w:tcPr>
            <w:tcW w:w="700" w:type="dxa"/>
            <w:noWrap/>
            <w:hideMark/>
          </w:tcPr>
          <w:p w14:paraId="12E3A8C9" w14:textId="77777777" w:rsidR="00BA6F4B" w:rsidRPr="00DA3997" w:rsidRDefault="00BA6F4B" w:rsidP="00BE6F82">
            <w:pPr>
              <w:pStyle w:val="DokTabellentext"/>
            </w:pPr>
            <w:r w:rsidRPr="00DA3997">
              <w:t>963</w:t>
            </w:r>
          </w:p>
        </w:tc>
        <w:tc>
          <w:tcPr>
            <w:tcW w:w="780" w:type="dxa"/>
            <w:noWrap/>
            <w:hideMark/>
          </w:tcPr>
          <w:p w14:paraId="42CEE296" w14:textId="77777777" w:rsidR="00BA6F4B" w:rsidRPr="00DA3997" w:rsidRDefault="00BA6F4B" w:rsidP="00BE6F82">
            <w:pPr>
              <w:pStyle w:val="DokTabellentext"/>
            </w:pPr>
            <w:r w:rsidRPr="00DA3997">
              <w:t>FALSE</w:t>
            </w:r>
          </w:p>
        </w:tc>
        <w:tc>
          <w:tcPr>
            <w:tcW w:w="1040" w:type="dxa"/>
            <w:noWrap/>
            <w:hideMark/>
          </w:tcPr>
          <w:p w14:paraId="15D77DD8" w14:textId="77777777" w:rsidR="00BA6F4B" w:rsidRPr="00DA3997" w:rsidRDefault="00BA6F4B" w:rsidP="00BE6F82">
            <w:pPr>
              <w:pStyle w:val="DokTabellentext"/>
            </w:pPr>
            <w:r w:rsidRPr="00DA3997">
              <w:t>matK</w:t>
            </w:r>
          </w:p>
        </w:tc>
      </w:tr>
      <w:tr w:rsidR="00BA6F4B" w:rsidRPr="00DA3997" w14:paraId="4423934D" w14:textId="77777777" w:rsidTr="00BE6F82">
        <w:trPr>
          <w:trHeight w:val="290"/>
        </w:trPr>
        <w:tc>
          <w:tcPr>
            <w:tcW w:w="1380" w:type="dxa"/>
            <w:noWrap/>
            <w:hideMark/>
          </w:tcPr>
          <w:p w14:paraId="2DC98DFB" w14:textId="77777777" w:rsidR="00BA6F4B" w:rsidRPr="00DA3997" w:rsidRDefault="00BA6F4B" w:rsidP="00BE6F82">
            <w:pPr>
              <w:pStyle w:val="DokTabellentext"/>
            </w:pPr>
            <w:r w:rsidRPr="00DA3997">
              <w:t>SWFRG022-19</w:t>
            </w:r>
          </w:p>
        </w:tc>
        <w:tc>
          <w:tcPr>
            <w:tcW w:w="1480" w:type="dxa"/>
            <w:noWrap/>
            <w:hideMark/>
          </w:tcPr>
          <w:p w14:paraId="2858A53C" w14:textId="77777777" w:rsidR="00BA6F4B" w:rsidRPr="00DA3997" w:rsidRDefault="00BA6F4B" w:rsidP="00BE6F82">
            <w:pPr>
              <w:pStyle w:val="DokTabellentext"/>
            </w:pPr>
            <w:r w:rsidRPr="00DA3997">
              <w:t>Fabaceae</w:t>
            </w:r>
          </w:p>
        </w:tc>
        <w:tc>
          <w:tcPr>
            <w:tcW w:w="2260" w:type="dxa"/>
            <w:noWrap/>
            <w:hideMark/>
          </w:tcPr>
          <w:p w14:paraId="6BC7BA79" w14:textId="77777777"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1560" w:type="dxa"/>
            <w:noWrap/>
            <w:hideMark/>
          </w:tcPr>
          <w:p w14:paraId="68499F54" w14:textId="77777777" w:rsidR="00BA6F4B" w:rsidRPr="00DA3997" w:rsidRDefault="00BA6F4B" w:rsidP="00BE6F82">
            <w:pPr>
              <w:pStyle w:val="DokTabellentext"/>
            </w:pPr>
            <w:r w:rsidRPr="00DA3997">
              <w:t>FOND125-12</w:t>
            </w:r>
          </w:p>
        </w:tc>
        <w:tc>
          <w:tcPr>
            <w:tcW w:w="1160" w:type="dxa"/>
            <w:noWrap/>
            <w:hideMark/>
          </w:tcPr>
          <w:p w14:paraId="6B723E97" w14:textId="77777777" w:rsidR="00BA6F4B" w:rsidRPr="00DA3997" w:rsidRDefault="00BA6F4B" w:rsidP="00BE6F82">
            <w:pPr>
              <w:pStyle w:val="DokTabellentext"/>
            </w:pPr>
            <w:r w:rsidRPr="00DA3997">
              <w:t>Fabaceae</w:t>
            </w:r>
          </w:p>
        </w:tc>
        <w:tc>
          <w:tcPr>
            <w:tcW w:w="2660" w:type="dxa"/>
            <w:noWrap/>
            <w:hideMark/>
          </w:tcPr>
          <w:p w14:paraId="18D82856" w14:textId="77777777"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640" w:type="dxa"/>
            <w:noWrap/>
            <w:hideMark/>
          </w:tcPr>
          <w:p w14:paraId="379019EC" w14:textId="77777777" w:rsidR="00BA6F4B" w:rsidRPr="00DA3997" w:rsidRDefault="00BA6F4B" w:rsidP="00BE6F82">
            <w:pPr>
              <w:pStyle w:val="DokTabellentext"/>
            </w:pPr>
            <w:r w:rsidRPr="00DA3997">
              <w:t>98.78</w:t>
            </w:r>
          </w:p>
        </w:tc>
        <w:tc>
          <w:tcPr>
            <w:tcW w:w="700" w:type="dxa"/>
            <w:noWrap/>
            <w:hideMark/>
          </w:tcPr>
          <w:p w14:paraId="2E3F52CB" w14:textId="77777777" w:rsidR="00BA6F4B" w:rsidRPr="00DA3997" w:rsidRDefault="00BA6F4B" w:rsidP="00BE6F82">
            <w:pPr>
              <w:pStyle w:val="DokTabellentext"/>
            </w:pPr>
            <w:r w:rsidRPr="00DA3997">
              <w:t>728</w:t>
            </w:r>
          </w:p>
        </w:tc>
        <w:tc>
          <w:tcPr>
            <w:tcW w:w="780" w:type="dxa"/>
            <w:noWrap/>
            <w:hideMark/>
          </w:tcPr>
          <w:p w14:paraId="4E580A57" w14:textId="77777777" w:rsidR="00BA6F4B" w:rsidRPr="00DA3997" w:rsidRDefault="00BA6F4B" w:rsidP="00BE6F82">
            <w:pPr>
              <w:pStyle w:val="DokTabellentext"/>
            </w:pPr>
            <w:r w:rsidRPr="00DA3997">
              <w:t>TRUE</w:t>
            </w:r>
          </w:p>
        </w:tc>
        <w:tc>
          <w:tcPr>
            <w:tcW w:w="1040" w:type="dxa"/>
            <w:noWrap/>
            <w:hideMark/>
          </w:tcPr>
          <w:p w14:paraId="22918838" w14:textId="77777777" w:rsidR="00BA6F4B" w:rsidRPr="00DA3997" w:rsidRDefault="00BA6F4B" w:rsidP="00BE6F82">
            <w:pPr>
              <w:pStyle w:val="DokTabellentext"/>
            </w:pPr>
            <w:r w:rsidRPr="00DA3997">
              <w:t>matK</w:t>
            </w:r>
          </w:p>
        </w:tc>
      </w:tr>
      <w:tr w:rsidR="00BA6F4B" w:rsidRPr="00DA3997" w14:paraId="3D5618D1" w14:textId="77777777" w:rsidTr="00BE6F82">
        <w:trPr>
          <w:trHeight w:val="290"/>
        </w:trPr>
        <w:tc>
          <w:tcPr>
            <w:tcW w:w="1380" w:type="dxa"/>
            <w:noWrap/>
            <w:hideMark/>
          </w:tcPr>
          <w:p w14:paraId="23D6CB57" w14:textId="77777777" w:rsidR="00BA6F4B" w:rsidRPr="00DA3997" w:rsidRDefault="00BA6F4B" w:rsidP="00BE6F82">
            <w:pPr>
              <w:pStyle w:val="DokTabellentext"/>
            </w:pPr>
            <w:r w:rsidRPr="00DA3997">
              <w:t>SWFRG022-19</w:t>
            </w:r>
          </w:p>
        </w:tc>
        <w:tc>
          <w:tcPr>
            <w:tcW w:w="1480" w:type="dxa"/>
            <w:noWrap/>
            <w:hideMark/>
          </w:tcPr>
          <w:p w14:paraId="02437E55" w14:textId="77777777" w:rsidR="00BA6F4B" w:rsidRPr="00DA3997" w:rsidRDefault="00BA6F4B" w:rsidP="00BE6F82">
            <w:pPr>
              <w:pStyle w:val="DokTabellentext"/>
            </w:pPr>
            <w:r w:rsidRPr="00DA3997">
              <w:t>Fabaceae</w:t>
            </w:r>
          </w:p>
        </w:tc>
        <w:tc>
          <w:tcPr>
            <w:tcW w:w="2260" w:type="dxa"/>
            <w:noWrap/>
            <w:hideMark/>
          </w:tcPr>
          <w:p w14:paraId="72523F6B" w14:textId="77777777"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1560" w:type="dxa"/>
            <w:noWrap/>
            <w:hideMark/>
          </w:tcPr>
          <w:p w14:paraId="5857E315" w14:textId="77777777" w:rsidR="00BA6F4B" w:rsidRPr="00DA3997" w:rsidRDefault="00BA6F4B" w:rsidP="00BE6F82">
            <w:pPr>
              <w:pStyle w:val="DokTabellentext"/>
            </w:pPr>
            <w:r w:rsidRPr="00DA3997">
              <w:t>FOND124-12</w:t>
            </w:r>
          </w:p>
        </w:tc>
        <w:tc>
          <w:tcPr>
            <w:tcW w:w="1160" w:type="dxa"/>
            <w:noWrap/>
            <w:hideMark/>
          </w:tcPr>
          <w:p w14:paraId="3EAF8D19" w14:textId="77777777" w:rsidR="00BA6F4B" w:rsidRPr="00DA3997" w:rsidRDefault="00BA6F4B" w:rsidP="00BE6F82">
            <w:pPr>
              <w:pStyle w:val="DokTabellentext"/>
            </w:pPr>
            <w:r w:rsidRPr="00DA3997">
              <w:t>Fabaceae</w:t>
            </w:r>
          </w:p>
        </w:tc>
        <w:tc>
          <w:tcPr>
            <w:tcW w:w="2660" w:type="dxa"/>
            <w:noWrap/>
            <w:hideMark/>
          </w:tcPr>
          <w:p w14:paraId="6FC4C435" w14:textId="77777777"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640" w:type="dxa"/>
            <w:noWrap/>
            <w:hideMark/>
          </w:tcPr>
          <w:p w14:paraId="6AA81412" w14:textId="77777777" w:rsidR="00BA6F4B" w:rsidRPr="00DA3997" w:rsidRDefault="00BA6F4B" w:rsidP="00BE6F82">
            <w:pPr>
              <w:pStyle w:val="DokTabellentext"/>
            </w:pPr>
            <w:r w:rsidRPr="00DA3997">
              <w:t>98.78</w:t>
            </w:r>
          </w:p>
        </w:tc>
        <w:tc>
          <w:tcPr>
            <w:tcW w:w="700" w:type="dxa"/>
            <w:noWrap/>
            <w:hideMark/>
          </w:tcPr>
          <w:p w14:paraId="4D16E941" w14:textId="77777777" w:rsidR="00BA6F4B" w:rsidRPr="00DA3997" w:rsidRDefault="00BA6F4B" w:rsidP="00BE6F82">
            <w:pPr>
              <w:pStyle w:val="DokTabellentext"/>
            </w:pPr>
            <w:r w:rsidRPr="00DA3997">
              <w:t>728</w:t>
            </w:r>
          </w:p>
        </w:tc>
        <w:tc>
          <w:tcPr>
            <w:tcW w:w="780" w:type="dxa"/>
            <w:noWrap/>
            <w:hideMark/>
          </w:tcPr>
          <w:p w14:paraId="02FF3FFA" w14:textId="77777777" w:rsidR="00BA6F4B" w:rsidRPr="00DA3997" w:rsidRDefault="00BA6F4B" w:rsidP="00BE6F82">
            <w:pPr>
              <w:pStyle w:val="DokTabellentext"/>
            </w:pPr>
            <w:r w:rsidRPr="00DA3997">
              <w:t>TRUE</w:t>
            </w:r>
          </w:p>
        </w:tc>
        <w:tc>
          <w:tcPr>
            <w:tcW w:w="1040" w:type="dxa"/>
            <w:noWrap/>
            <w:hideMark/>
          </w:tcPr>
          <w:p w14:paraId="154619BD" w14:textId="77777777" w:rsidR="00BA6F4B" w:rsidRPr="00DA3997" w:rsidRDefault="00BA6F4B" w:rsidP="00BE6F82">
            <w:pPr>
              <w:pStyle w:val="DokTabellentext"/>
            </w:pPr>
            <w:r w:rsidRPr="00DA3997">
              <w:t>matK</w:t>
            </w:r>
          </w:p>
        </w:tc>
      </w:tr>
      <w:tr w:rsidR="00BA6F4B" w:rsidRPr="00DA3997" w14:paraId="73534C88" w14:textId="77777777" w:rsidTr="00BE6F82">
        <w:trPr>
          <w:trHeight w:val="290"/>
        </w:trPr>
        <w:tc>
          <w:tcPr>
            <w:tcW w:w="1380" w:type="dxa"/>
            <w:noWrap/>
            <w:hideMark/>
          </w:tcPr>
          <w:p w14:paraId="2B02DA66" w14:textId="77777777" w:rsidR="00BA6F4B" w:rsidRPr="00DA3997" w:rsidRDefault="00BA6F4B" w:rsidP="00BE6F82">
            <w:pPr>
              <w:pStyle w:val="DokTabellentext"/>
            </w:pPr>
            <w:r w:rsidRPr="00DA3997">
              <w:t>SWFRG022-19</w:t>
            </w:r>
          </w:p>
        </w:tc>
        <w:tc>
          <w:tcPr>
            <w:tcW w:w="1480" w:type="dxa"/>
            <w:noWrap/>
            <w:hideMark/>
          </w:tcPr>
          <w:p w14:paraId="2781580B" w14:textId="77777777" w:rsidR="00BA6F4B" w:rsidRPr="00DA3997" w:rsidRDefault="00BA6F4B" w:rsidP="00BE6F82">
            <w:pPr>
              <w:pStyle w:val="DokTabellentext"/>
            </w:pPr>
            <w:r w:rsidRPr="00DA3997">
              <w:t>Fabaceae</w:t>
            </w:r>
          </w:p>
        </w:tc>
        <w:tc>
          <w:tcPr>
            <w:tcW w:w="2260" w:type="dxa"/>
            <w:noWrap/>
            <w:hideMark/>
          </w:tcPr>
          <w:p w14:paraId="281B616F" w14:textId="77777777"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1560" w:type="dxa"/>
            <w:noWrap/>
            <w:hideMark/>
          </w:tcPr>
          <w:p w14:paraId="3D75A515" w14:textId="77777777" w:rsidR="00BA6F4B" w:rsidRPr="00DA3997" w:rsidRDefault="00BA6F4B" w:rsidP="00BE6F82">
            <w:pPr>
              <w:pStyle w:val="DokTabellentext"/>
            </w:pPr>
            <w:r w:rsidRPr="00DA3997">
              <w:t>GBVO1763-11</w:t>
            </w:r>
          </w:p>
        </w:tc>
        <w:tc>
          <w:tcPr>
            <w:tcW w:w="1160" w:type="dxa"/>
            <w:noWrap/>
            <w:hideMark/>
          </w:tcPr>
          <w:p w14:paraId="654AF496" w14:textId="77777777" w:rsidR="00BA6F4B" w:rsidRPr="00DA3997" w:rsidRDefault="00BA6F4B" w:rsidP="00BE6F82">
            <w:pPr>
              <w:pStyle w:val="DokTabellentext"/>
            </w:pPr>
            <w:r w:rsidRPr="00DA3997">
              <w:t>Fabaceae</w:t>
            </w:r>
          </w:p>
        </w:tc>
        <w:tc>
          <w:tcPr>
            <w:tcW w:w="2660" w:type="dxa"/>
            <w:noWrap/>
            <w:hideMark/>
          </w:tcPr>
          <w:p w14:paraId="07961628" w14:textId="77777777"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640" w:type="dxa"/>
            <w:noWrap/>
            <w:hideMark/>
          </w:tcPr>
          <w:p w14:paraId="23DCB315" w14:textId="77777777" w:rsidR="00BA6F4B" w:rsidRPr="00DA3997" w:rsidRDefault="00BA6F4B" w:rsidP="00BE6F82">
            <w:pPr>
              <w:pStyle w:val="DokTabellentext"/>
            </w:pPr>
            <w:r w:rsidRPr="00DA3997">
              <w:t>98.78</w:t>
            </w:r>
          </w:p>
        </w:tc>
        <w:tc>
          <w:tcPr>
            <w:tcW w:w="700" w:type="dxa"/>
            <w:noWrap/>
            <w:hideMark/>
          </w:tcPr>
          <w:p w14:paraId="64CEE918" w14:textId="77777777" w:rsidR="00BA6F4B" w:rsidRPr="00DA3997" w:rsidRDefault="00BA6F4B" w:rsidP="00BE6F82">
            <w:pPr>
              <w:pStyle w:val="DokTabellentext"/>
            </w:pPr>
            <w:r w:rsidRPr="00DA3997">
              <w:t>728</w:t>
            </w:r>
          </w:p>
        </w:tc>
        <w:tc>
          <w:tcPr>
            <w:tcW w:w="780" w:type="dxa"/>
            <w:noWrap/>
            <w:hideMark/>
          </w:tcPr>
          <w:p w14:paraId="70D12DF5" w14:textId="77777777" w:rsidR="00BA6F4B" w:rsidRPr="00DA3997" w:rsidRDefault="00BA6F4B" w:rsidP="00BE6F82">
            <w:pPr>
              <w:pStyle w:val="DokTabellentext"/>
            </w:pPr>
            <w:r w:rsidRPr="00DA3997">
              <w:t>TRUE</w:t>
            </w:r>
          </w:p>
        </w:tc>
        <w:tc>
          <w:tcPr>
            <w:tcW w:w="1040" w:type="dxa"/>
            <w:noWrap/>
            <w:hideMark/>
          </w:tcPr>
          <w:p w14:paraId="23DD13F4" w14:textId="77777777" w:rsidR="00BA6F4B" w:rsidRPr="00DA3997" w:rsidRDefault="00BA6F4B" w:rsidP="00BE6F82">
            <w:pPr>
              <w:pStyle w:val="DokTabellentext"/>
            </w:pPr>
            <w:r w:rsidRPr="00DA3997">
              <w:t>matK</w:t>
            </w:r>
          </w:p>
        </w:tc>
      </w:tr>
      <w:tr w:rsidR="00BA6F4B" w:rsidRPr="00DA3997" w14:paraId="5CE09430" w14:textId="77777777" w:rsidTr="00BE6F82">
        <w:trPr>
          <w:trHeight w:val="290"/>
        </w:trPr>
        <w:tc>
          <w:tcPr>
            <w:tcW w:w="1380" w:type="dxa"/>
            <w:noWrap/>
            <w:hideMark/>
          </w:tcPr>
          <w:p w14:paraId="5DABF5E4" w14:textId="77777777" w:rsidR="00BA6F4B" w:rsidRPr="00DA3997" w:rsidRDefault="00BA6F4B" w:rsidP="00BE6F82">
            <w:pPr>
              <w:pStyle w:val="DokTabellentext"/>
            </w:pPr>
            <w:r w:rsidRPr="00DA3997">
              <w:t>SWFRG022-19</w:t>
            </w:r>
          </w:p>
        </w:tc>
        <w:tc>
          <w:tcPr>
            <w:tcW w:w="1480" w:type="dxa"/>
            <w:noWrap/>
            <w:hideMark/>
          </w:tcPr>
          <w:p w14:paraId="290508AA" w14:textId="77777777" w:rsidR="00BA6F4B" w:rsidRPr="00DA3997" w:rsidRDefault="00BA6F4B" w:rsidP="00BE6F82">
            <w:pPr>
              <w:pStyle w:val="DokTabellentext"/>
            </w:pPr>
            <w:r w:rsidRPr="00DA3997">
              <w:t>Fabaceae</w:t>
            </w:r>
          </w:p>
        </w:tc>
        <w:tc>
          <w:tcPr>
            <w:tcW w:w="2260" w:type="dxa"/>
            <w:noWrap/>
            <w:hideMark/>
          </w:tcPr>
          <w:p w14:paraId="412A3D9F" w14:textId="77777777"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1560" w:type="dxa"/>
            <w:noWrap/>
            <w:hideMark/>
          </w:tcPr>
          <w:p w14:paraId="0C8ACAC4" w14:textId="77777777" w:rsidR="00BA6F4B" w:rsidRPr="00DA3997" w:rsidRDefault="00BA6F4B" w:rsidP="00BE6F82">
            <w:pPr>
              <w:pStyle w:val="DokTabellentext"/>
            </w:pPr>
            <w:r w:rsidRPr="00DA3997">
              <w:t>PLCHA137-08</w:t>
            </w:r>
          </w:p>
        </w:tc>
        <w:tc>
          <w:tcPr>
            <w:tcW w:w="1160" w:type="dxa"/>
            <w:noWrap/>
            <w:hideMark/>
          </w:tcPr>
          <w:p w14:paraId="4391780D" w14:textId="77777777" w:rsidR="00BA6F4B" w:rsidRPr="00DA3997" w:rsidRDefault="00BA6F4B" w:rsidP="00BE6F82">
            <w:pPr>
              <w:pStyle w:val="DokTabellentext"/>
            </w:pPr>
            <w:r w:rsidRPr="00DA3997">
              <w:t>Fabaceae</w:t>
            </w:r>
          </w:p>
        </w:tc>
        <w:tc>
          <w:tcPr>
            <w:tcW w:w="2660" w:type="dxa"/>
            <w:noWrap/>
            <w:hideMark/>
          </w:tcPr>
          <w:p w14:paraId="3EB76310" w14:textId="77777777"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640" w:type="dxa"/>
            <w:noWrap/>
            <w:hideMark/>
          </w:tcPr>
          <w:p w14:paraId="1C603C93" w14:textId="77777777" w:rsidR="00BA6F4B" w:rsidRPr="00DA3997" w:rsidRDefault="00BA6F4B" w:rsidP="00BE6F82">
            <w:pPr>
              <w:pStyle w:val="DokTabellentext"/>
            </w:pPr>
            <w:r w:rsidRPr="00DA3997">
              <w:t>98.78</w:t>
            </w:r>
          </w:p>
        </w:tc>
        <w:tc>
          <w:tcPr>
            <w:tcW w:w="700" w:type="dxa"/>
            <w:noWrap/>
            <w:hideMark/>
          </w:tcPr>
          <w:p w14:paraId="33008C20" w14:textId="77777777" w:rsidR="00BA6F4B" w:rsidRPr="00DA3997" w:rsidRDefault="00BA6F4B" w:rsidP="00BE6F82">
            <w:pPr>
              <w:pStyle w:val="DokTabellentext"/>
            </w:pPr>
            <w:r w:rsidRPr="00DA3997">
              <w:t>728</w:t>
            </w:r>
          </w:p>
        </w:tc>
        <w:tc>
          <w:tcPr>
            <w:tcW w:w="780" w:type="dxa"/>
            <w:noWrap/>
            <w:hideMark/>
          </w:tcPr>
          <w:p w14:paraId="370C6E5C" w14:textId="77777777" w:rsidR="00BA6F4B" w:rsidRPr="00DA3997" w:rsidRDefault="00BA6F4B" w:rsidP="00BE6F82">
            <w:pPr>
              <w:pStyle w:val="DokTabellentext"/>
            </w:pPr>
            <w:r w:rsidRPr="00DA3997">
              <w:t>TRUE</w:t>
            </w:r>
          </w:p>
        </w:tc>
        <w:tc>
          <w:tcPr>
            <w:tcW w:w="1040" w:type="dxa"/>
            <w:noWrap/>
            <w:hideMark/>
          </w:tcPr>
          <w:p w14:paraId="72F284E1" w14:textId="77777777" w:rsidR="00BA6F4B" w:rsidRPr="00DA3997" w:rsidRDefault="00BA6F4B" w:rsidP="00BE6F82">
            <w:pPr>
              <w:pStyle w:val="DokTabellentext"/>
            </w:pPr>
            <w:r w:rsidRPr="00DA3997">
              <w:t>matK</w:t>
            </w:r>
          </w:p>
        </w:tc>
      </w:tr>
      <w:tr w:rsidR="00BA6F4B" w:rsidRPr="00DA3997" w14:paraId="7193409E" w14:textId="77777777" w:rsidTr="00BE6F82">
        <w:trPr>
          <w:trHeight w:val="290"/>
        </w:trPr>
        <w:tc>
          <w:tcPr>
            <w:tcW w:w="1380" w:type="dxa"/>
            <w:noWrap/>
            <w:hideMark/>
          </w:tcPr>
          <w:p w14:paraId="2EA1D75F" w14:textId="77777777" w:rsidR="00BA6F4B" w:rsidRPr="00DA3997" w:rsidRDefault="00BA6F4B" w:rsidP="00BE6F82">
            <w:pPr>
              <w:pStyle w:val="DokTabellentext"/>
            </w:pPr>
            <w:r w:rsidRPr="00DA3997">
              <w:t>SWFRG022-19</w:t>
            </w:r>
          </w:p>
        </w:tc>
        <w:tc>
          <w:tcPr>
            <w:tcW w:w="1480" w:type="dxa"/>
            <w:noWrap/>
            <w:hideMark/>
          </w:tcPr>
          <w:p w14:paraId="11D01A80" w14:textId="77777777" w:rsidR="00BA6F4B" w:rsidRPr="00DA3997" w:rsidRDefault="00BA6F4B" w:rsidP="00BE6F82">
            <w:pPr>
              <w:pStyle w:val="DokTabellentext"/>
            </w:pPr>
            <w:r w:rsidRPr="00DA3997">
              <w:t>Fabaceae</w:t>
            </w:r>
          </w:p>
        </w:tc>
        <w:tc>
          <w:tcPr>
            <w:tcW w:w="2260" w:type="dxa"/>
            <w:noWrap/>
            <w:hideMark/>
          </w:tcPr>
          <w:p w14:paraId="779562CF" w14:textId="77777777"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1560" w:type="dxa"/>
            <w:noWrap/>
            <w:hideMark/>
          </w:tcPr>
          <w:p w14:paraId="38FC95E3" w14:textId="77777777" w:rsidR="00BA6F4B" w:rsidRPr="00DA3997" w:rsidRDefault="00BA6F4B" w:rsidP="00BE6F82">
            <w:pPr>
              <w:pStyle w:val="DokTabellentext"/>
            </w:pPr>
            <w:r w:rsidRPr="00DA3997">
              <w:t>KSR118-07</w:t>
            </w:r>
          </w:p>
        </w:tc>
        <w:tc>
          <w:tcPr>
            <w:tcW w:w="1160" w:type="dxa"/>
            <w:noWrap/>
            <w:hideMark/>
          </w:tcPr>
          <w:p w14:paraId="4D0EF484" w14:textId="77777777" w:rsidR="00BA6F4B" w:rsidRPr="00DA3997" w:rsidRDefault="00BA6F4B" w:rsidP="00BE6F82">
            <w:pPr>
              <w:pStyle w:val="DokTabellentext"/>
            </w:pPr>
            <w:r w:rsidRPr="00DA3997">
              <w:t>Fabaceae</w:t>
            </w:r>
          </w:p>
        </w:tc>
        <w:tc>
          <w:tcPr>
            <w:tcW w:w="2660" w:type="dxa"/>
            <w:noWrap/>
            <w:hideMark/>
          </w:tcPr>
          <w:p w14:paraId="51C737A1" w14:textId="77777777"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640" w:type="dxa"/>
            <w:noWrap/>
            <w:hideMark/>
          </w:tcPr>
          <w:p w14:paraId="62AE06DC" w14:textId="77777777" w:rsidR="00BA6F4B" w:rsidRPr="00DA3997" w:rsidRDefault="00BA6F4B" w:rsidP="00BE6F82">
            <w:pPr>
              <w:pStyle w:val="DokTabellentext"/>
            </w:pPr>
            <w:r w:rsidRPr="00DA3997">
              <w:t>98.78</w:t>
            </w:r>
          </w:p>
        </w:tc>
        <w:tc>
          <w:tcPr>
            <w:tcW w:w="700" w:type="dxa"/>
            <w:noWrap/>
            <w:hideMark/>
          </w:tcPr>
          <w:p w14:paraId="494A0AED" w14:textId="77777777" w:rsidR="00BA6F4B" w:rsidRPr="00DA3997" w:rsidRDefault="00BA6F4B" w:rsidP="00BE6F82">
            <w:pPr>
              <w:pStyle w:val="DokTabellentext"/>
            </w:pPr>
            <w:r w:rsidRPr="00DA3997">
              <w:t>728</w:t>
            </w:r>
          </w:p>
        </w:tc>
        <w:tc>
          <w:tcPr>
            <w:tcW w:w="780" w:type="dxa"/>
            <w:noWrap/>
            <w:hideMark/>
          </w:tcPr>
          <w:p w14:paraId="3891FA3E" w14:textId="77777777" w:rsidR="00BA6F4B" w:rsidRPr="00DA3997" w:rsidRDefault="00BA6F4B" w:rsidP="00BE6F82">
            <w:pPr>
              <w:pStyle w:val="DokTabellentext"/>
            </w:pPr>
            <w:r w:rsidRPr="00DA3997">
              <w:t>TRUE</w:t>
            </w:r>
          </w:p>
        </w:tc>
        <w:tc>
          <w:tcPr>
            <w:tcW w:w="1040" w:type="dxa"/>
            <w:noWrap/>
            <w:hideMark/>
          </w:tcPr>
          <w:p w14:paraId="5339F5B0" w14:textId="77777777" w:rsidR="00BA6F4B" w:rsidRPr="00DA3997" w:rsidRDefault="00BA6F4B" w:rsidP="00BE6F82">
            <w:pPr>
              <w:pStyle w:val="DokTabellentext"/>
            </w:pPr>
            <w:r w:rsidRPr="00DA3997">
              <w:t>matK</w:t>
            </w:r>
          </w:p>
        </w:tc>
      </w:tr>
      <w:tr w:rsidR="00BA6F4B" w:rsidRPr="00DA3997" w14:paraId="7F683721" w14:textId="77777777" w:rsidTr="00BE6F82">
        <w:trPr>
          <w:trHeight w:val="290"/>
        </w:trPr>
        <w:tc>
          <w:tcPr>
            <w:tcW w:w="1380" w:type="dxa"/>
            <w:noWrap/>
            <w:hideMark/>
          </w:tcPr>
          <w:p w14:paraId="3922EBE1" w14:textId="77777777" w:rsidR="00BA6F4B" w:rsidRPr="00DA3997" w:rsidRDefault="00BA6F4B" w:rsidP="00BE6F82">
            <w:pPr>
              <w:pStyle w:val="DokTabellentext"/>
            </w:pPr>
            <w:r w:rsidRPr="00DA3997">
              <w:t>SWFRG023-19</w:t>
            </w:r>
          </w:p>
        </w:tc>
        <w:tc>
          <w:tcPr>
            <w:tcW w:w="1480" w:type="dxa"/>
            <w:noWrap/>
            <w:hideMark/>
          </w:tcPr>
          <w:p w14:paraId="0BBFE198" w14:textId="77777777" w:rsidR="00BA6F4B" w:rsidRPr="00DA3997" w:rsidRDefault="00BA6F4B" w:rsidP="00BE6F82">
            <w:pPr>
              <w:pStyle w:val="DokTabellentext"/>
            </w:pPr>
            <w:r w:rsidRPr="00DA3997">
              <w:t>Poaceae</w:t>
            </w:r>
          </w:p>
        </w:tc>
        <w:tc>
          <w:tcPr>
            <w:tcW w:w="2260" w:type="dxa"/>
            <w:noWrap/>
            <w:hideMark/>
          </w:tcPr>
          <w:p w14:paraId="5B3E494D"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1560" w:type="dxa"/>
            <w:noWrap/>
            <w:hideMark/>
          </w:tcPr>
          <w:p w14:paraId="7F8EFAF1" w14:textId="77777777" w:rsidR="00BA6F4B" w:rsidRPr="00DA3997" w:rsidRDefault="00BA6F4B" w:rsidP="00BE6F82">
            <w:pPr>
              <w:pStyle w:val="DokTabellentext"/>
            </w:pPr>
            <w:r w:rsidRPr="00DA3997">
              <w:t>SWFRG008-19</w:t>
            </w:r>
          </w:p>
        </w:tc>
        <w:tc>
          <w:tcPr>
            <w:tcW w:w="1160" w:type="dxa"/>
            <w:noWrap/>
            <w:hideMark/>
          </w:tcPr>
          <w:p w14:paraId="2B3DE5F0" w14:textId="77777777" w:rsidR="00BA6F4B" w:rsidRPr="00DA3997" w:rsidRDefault="00BA6F4B" w:rsidP="00BE6F82">
            <w:pPr>
              <w:pStyle w:val="DokTabellentext"/>
            </w:pPr>
            <w:r w:rsidRPr="00DA3997">
              <w:t>Poaceae</w:t>
            </w:r>
          </w:p>
        </w:tc>
        <w:tc>
          <w:tcPr>
            <w:tcW w:w="2660" w:type="dxa"/>
            <w:noWrap/>
            <w:hideMark/>
          </w:tcPr>
          <w:p w14:paraId="00AB01BB"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640" w:type="dxa"/>
            <w:noWrap/>
            <w:hideMark/>
          </w:tcPr>
          <w:p w14:paraId="3B6E18BC" w14:textId="77777777" w:rsidR="00BA6F4B" w:rsidRPr="00DA3997" w:rsidRDefault="00BA6F4B" w:rsidP="00BE6F82">
            <w:pPr>
              <w:pStyle w:val="DokTabellentext"/>
            </w:pPr>
            <w:r w:rsidRPr="00DA3997">
              <w:t>90.54</w:t>
            </w:r>
          </w:p>
        </w:tc>
        <w:tc>
          <w:tcPr>
            <w:tcW w:w="700" w:type="dxa"/>
            <w:noWrap/>
            <w:hideMark/>
          </w:tcPr>
          <w:p w14:paraId="09B7A7D0" w14:textId="77777777" w:rsidR="00BA6F4B" w:rsidRPr="00DA3997" w:rsidRDefault="00BA6F4B" w:rsidP="00BE6F82">
            <w:pPr>
              <w:pStyle w:val="DokTabellentext"/>
            </w:pPr>
            <w:r w:rsidRPr="00DA3997">
              <w:t>688</w:t>
            </w:r>
          </w:p>
        </w:tc>
        <w:tc>
          <w:tcPr>
            <w:tcW w:w="780" w:type="dxa"/>
            <w:noWrap/>
            <w:hideMark/>
          </w:tcPr>
          <w:p w14:paraId="65AD8863" w14:textId="77777777" w:rsidR="00BA6F4B" w:rsidRPr="00DA3997" w:rsidRDefault="00BA6F4B" w:rsidP="00BE6F82">
            <w:pPr>
              <w:pStyle w:val="DokTabellentext"/>
            </w:pPr>
            <w:r w:rsidRPr="00DA3997">
              <w:t>TRUE</w:t>
            </w:r>
          </w:p>
        </w:tc>
        <w:tc>
          <w:tcPr>
            <w:tcW w:w="1040" w:type="dxa"/>
            <w:noWrap/>
            <w:hideMark/>
          </w:tcPr>
          <w:p w14:paraId="4D563626" w14:textId="77777777" w:rsidR="00BA6F4B" w:rsidRPr="00DA3997" w:rsidRDefault="00BA6F4B" w:rsidP="00BE6F82">
            <w:pPr>
              <w:pStyle w:val="DokTabellentext"/>
            </w:pPr>
            <w:r w:rsidRPr="00DA3997">
              <w:t>matK</w:t>
            </w:r>
          </w:p>
        </w:tc>
      </w:tr>
      <w:tr w:rsidR="00BA6F4B" w:rsidRPr="00DA3997" w14:paraId="72347491" w14:textId="77777777" w:rsidTr="00BE6F82">
        <w:trPr>
          <w:trHeight w:val="290"/>
        </w:trPr>
        <w:tc>
          <w:tcPr>
            <w:tcW w:w="1380" w:type="dxa"/>
            <w:noWrap/>
            <w:hideMark/>
          </w:tcPr>
          <w:p w14:paraId="5C17D955" w14:textId="77777777" w:rsidR="00BA6F4B" w:rsidRPr="00DA3997" w:rsidRDefault="00BA6F4B" w:rsidP="00BE6F82">
            <w:pPr>
              <w:pStyle w:val="DokTabellentext"/>
            </w:pPr>
            <w:r w:rsidRPr="00DA3997">
              <w:t>SWFRG024-19</w:t>
            </w:r>
          </w:p>
        </w:tc>
        <w:tc>
          <w:tcPr>
            <w:tcW w:w="1480" w:type="dxa"/>
            <w:noWrap/>
            <w:hideMark/>
          </w:tcPr>
          <w:p w14:paraId="19F984E5" w14:textId="77777777" w:rsidR="00BA6F4B" w:rsidRPr="00DA3997" w:rsidRDefault="00BA6F4B" w:rsidP="00BE6F82">
            <w:pPr>
              <w:pStyle w:val="DokTabellentext"/>
            </w:pPr>
            <w:r w:rsidRPr="00DA3997">
              <w:t>Fabaceae</w:t>
            </w:r>
          </w:p>
        </w:tc>
        <w:tc>
          <w:tcPr>
            <w:tcW w:w="2260" w:type="dxa"/>
            <w:noWrap/>
            <w:hideMark/>
          </w:tcPr>
          <w:p w14:paraId="146C1811"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14:paraId="11E3F39C" w14:textId="77777777" w:rsidR="00BA6F4B" w:rsidRPr="00DA3997" w:rsidRDefault="00BA6F4B" w:rsidP="00BE6F82">
            <w:pPr>
              <w:pStyle w:val="DokTabellentext"/>
            </w:pPr>
            <w:r w:rsidRPr="00DA3997">
              <w:t>SWFRG040-19</w:t>
            </w:r>
          </w:p>
        </w:tc>
        <w:tc>
          <w:tcPr>
            <w:tcW w:w="1160" w:type="dxa"/>
            <w:noWrap/>
            <w:hideMark/>
          </w:tcPr>
          <w:p w14:paraId="71055A52" w14:textId="77777777" w:rsidR="00BA6F4B" w:rsidRPr="00DA3997" w:rsidRDefault="00BA6F4B" w:rsidP="00BE6F82">
            <w:pPr>
              <w:pStyle w:val="DokTabellentext"/>
            </w:pPr>
            <w:r w:rsidRPr="00DA3997">
              <w:t>Fabaceae</w:t>
            </w:r>
          </w:p>
        </w:tc>
        <w:tc>
          <w:tcPr>
            <w:tcW w:w="2660" w:type="dxa"/>
            <w:noWrap/>
            <w:hideMark/>
          </w:tcPr>
          <w:p w14:paraId="7566F3E5"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640" w:type="dxa"/>
            <w:noWrap/>
            <w:hideMark/>
          </w:tcPr>
          <w:p w14:paraId="09A79EFE" w14:textId="77777777" w:rsidR="00BA6F4B" w:rsidRPr="00DA3997" w:rsidRDefault="00BA6F4B" w:rsidP="00BE6F82">
            <w:pPr>
              <w:pStyle w:val="DokTabellentext"/>
            </w:pPr>
            <w:r w:rsidRPr="00DA3997">
              <w:t>90.46</w:t>
            </w:r>
          </w:p>
        </w:tc>
        <w:tc>
          <w:tcPr>
            <w:tcW w:w="700" w:type="dxa"/>
            <w:noWrap/>
            <w:hideMark/>
          </w:tcPr>
          <w:p w14:paraId="7E8B210E" w14:textId="77777777" w:rsidR="00BA6F4B" w:rsidRPr="00DA3997" w:rsidRDefault="00BA6F4B" w:rsidP="00BE6F82">
            <w:pPr>
              <w:pStyle w:val="DokTabellentext"/>
            </w:pPr>
            <w:r w:rsidRPr="00DA3997">
              <w:t>503</w:t>
            </w:r>
          </w:p>
        </w:tc>
        <w:tc>
          <w:tcPr>
            <w:tcW w:w="780" w:type="dxa"/>
            <w:noWrap/>
            <w:hideMark/>
          </w:tcPr>
          <w:p w14:paraId="3A800B6D" w14:textId="77777777" w:rsidR="00BA6F4B" w:rsidRPr="00DA3997" w:rsidRDefault="00BA6F4B" w:rsidP="00BE6F82">
            <w:pPr>
              <w:pStyle w:val="DokTabellentext"/>
            </w:pPr>
            <w:r w:rsidRPr="00DA3997">
              <w:t>FALSE</w:t>
            </w:r>
          </w:p>
        </w:tc>
        <w:tc>
          <w:tcPr>
            <w:tcW w:w="1040" w:type="dxa"/>
            <w:noWrap/>
            <w:hideMark/>
          </w:tcPr>
          <w:p w14:paraId="5D431975" w14:textId="77777777" w:rsidR="00BA6F4B" w:rsidRPr="00DA3997" w:rsidRDefault="00BA6F4B" w:rsidP="00BE6F82">
            <w:pPr>
              <w:pStyle w:val="DokTabellentext"/>
            </w:pPr>
            <w:r w:rsidRPr="00DA3997">
              <w:t>matK</w:t>
            </w:r>
          </w:p>
        </w:tc>
      </w:tr>
      <w:tr w:rsidR="00BA6F4B" w:rsidRPr="00DA3997" w14:paraId="617BE6E1" w14:textId="77777777" w:rsidTr="00BE6F82">
        <w:trPr>
          <w:trHeight w:val="290"/>
        </w:trPr>
        <w:tc>
          <w:tcPr>
            <w:tcW w:w="1380" w:type="dxa"/>
            <w:noWrap/>
            <w:hideMark/>
          </w:tcPr>
          <w:p w14:paraId="6168E16D" w14:textId="77777777" w:rsidR="00BA6F4B" w:rsidRPr="00DA3997" w:rsidRDefault="00BA6F4B" w:rsidP="00BE6F82">
            <w:pPr>
              <w:pStyle w:val="DokTabellentext"/>
            </w:pPr>
            <w:r w:rsidRPr="00DA3997">
              <w:t>SWFRG024-19</w:t>
            </w:r>
          </w:p>
        </w:tc>
        <w:tc>
          <w:tcPr>
            <w:tcW w:w="1480" w:type="dxa"/>
            <w:noWrap/>
            <w:hideMark/>
          </w:tcPr>
          <w:p w14:paraId="0F9CEB17" w14:textId="77777777" w:rsidR="00BA6F4B" w:rsidRPr="00DA3997" w:rsidRDefault="00BA6F4B" w:rsidP="00BE6F82">
            <w:pPr>
              <w:pStyle w:val="DokTabellentext"/>
            </w:pPr>
            <w:r w:rsidRPr="00DA3997">
              <w:t>Fabaceae</w:t>
            </w:r>
          </w:p>
        </w:tc>
        <w:tc>
          <w:tcPr>
            <w:tcW w:w="2260" w:type="dxa"/>
            <w:noWrap/>
            <w:hideMark/>
          </w:tcPr>
          <w:p w14:paraId="11F398B1"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14:paraId="49356EC7" w14:textId="77777777" w:rsidR="00BA6F4B" w:rsidRPr="00DA3997" w:rsidRDefault="00BA6F4B" w:rsidP="00BE6F82">
            <w:pPr>
              <w:pStyle w:val="DokTabellentext"/>
            </w:pPr>
            <w:r w:rsidRPr="00DA3997">
              <w:t>UGEAB095-17</w:t>
            </w:r>
          </w:p>
        </w:tc>
        <w:tc>
          <w:tcPr>
            <w:tcW w:w="1160" w:type="dxa"/>
            <w:noWrap/>
            <w:hideMark/>
          </w:tcPr>
          <w:p w14:paraId="21E7B624" w14:textId="77777777" w:rsidR="00BA6F4B" w:rsidRPr="00DA3997" w:rsidRDefault="00BA6F4B" w:rsidP="00BE6F82">
            <w:pPr>
              <w:pStyle w:val="DokTabellentext"/>
            </w:pPr>
            <w:r w:rsidRPr="00DA3997">
              <w:t>Fabaceae</w:t>
            </w:r>
          </w:p>
        </w:tc>
        <w:tc>
          <w:tcPr>
            <w:tcW w:w="2660" w:type="dxa"/>
            <w:noWrap/>
            <w:hideMark/>
          </w:tcPr>
          <w:p w14:paraId="5143417E"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640" w:type="dxa"/>
            <w:noWrap/>
            <w:hideMark/>
          </w:tcPr>
          <w:p w14:paraId="1C346461" w14:textId="77777777" w:rsidR="00BA6F4B" w:rsidRPr="00DA3997" w:rsidRDefault="00BA6F4B" w:rsidP="00BE6F82">
            <w:pPr>
              <w:pStyle w:val="DokTabellentext"/>
            </w:pPr>
            <w:r w:rsidRPr="00DA3997">
              <w:t>90.46</w:t>
            </w:r>
          </w:p>
        </w:tc>
        <w:tc>
          <w:tcPr>
            <w:tcW w:w="700" w:type="dxa"/>
            <w:noWrap/>
            <w:hideMark/>
          </w:tcPr>
          <w:p w14:paraId="20FB9C68" w14:textId="77777777" w:rsidR="00BA6F4B" w:rsidRPr="00DA3997" w:rsidRDefault="00BA6F4B" w:rsidP="00BE6F82">
            <w:pPr>
              <w:pStyle w:val="DokTabellentext"/>
            </w:pPr>
            <w:r w:rsidRPr="00DA3997">
              <w:t>503</w:t>
            </w:r>
          </w:p>
        </w:tc>
        <w:tc>
          <w:tcPr>
            <w:tcW w:w="780" w:type="dxa"/>
            <w:noWrap/>
            <w:hideMark/>
          </w:tcPr>
          <w:p w14:paraId="6FABF9FA" w14:textId="77777777" w:rsidR="00BA6F4B" w:rsidRPr="00DA3997" w:rsidRDefault="00BA6F4B" w:rsidP="00BE6F82">
            <w:pPr>
              <w:pStyle w:val="DokTabellentext"/>
            </w:pPr>
            <w:r w:rsidRPr="00DA3997">
              <w:t>FALSE</w:t>
            </w:r>
          </w:p>
        </w:tc>
        <w:tc>
          <w:tcPr>
            <w:tcW w:w="1040" w:type="dxa"/>
            <w:noWrap/>
            <w:hideMark/>
          </w:tcPr>
          <w:p w14:paraId="33A1CE81" w14:textId="77777777" w:rsidR="00BA6F4B" w:rsidRPr="00DA3997" w:rsidRDefault="00BA6F4B" w:rsidP="00BE6F82">
            <w:pPr>
              <w:pStyle w:val="DokTabellentext"/>
            </w:pPr>
            <w:r w:rsidRPr="00DA3997">
              <w:t>matK</w:t>
            </w:r>
          </w:p>
        </w:tc>
      </w:tr>
      <w:tr w:rsidR="00BA6F4B" w:rsidRPr="00DA3997" w14:paraId="2DC41151" w14:textId="77777777" w:rsidTr="00BE6F82">
        <w:trPr>
          <w:trHeight w:val="290"/>
        </w:trPr>
        <w:tc>
          <w:tcPr>
            <w:tcW w:w="1380" w:type="dxa"/>
            <w:noWrap/>
            <w:hideMark/>
          </w:tcPr>
          <w:p w14:paraId="69553288" w14:textId="77777777" w:rsidR="00BA6F4B" w:rsidRPr="00DA3997" w:rsidRDefault="00BA6F4B" w:rsidP="00BE6F82">
            <w:pPr>
              <w:pStyle w:val="DokTabellentext"/>
            </w:pPr>
            <w:r w:rsidRPr="00DA3997">
              <w:t>SWFRG024-19</w:t>
            </w:r>
          </w:p>
        </w:tc>
        <w:tc>
          <w:tcPr>
            <w:tcW w:w="1480" w:type="dxa"/>
            <w:noWrap/>
            <w:hideMark/>
          </w:tcPr>
          <w:p w14:paraId="048081B9" w14:textId="77777777" w:rsidR="00BA6F4B" w:rsidRPr="00DA3997" w:rsidRDefault="00BA6F4B" w:rsidP="00BE6F82">
            <w:pPr>
              <w:pStyle w:val="DokTabellentext"/>
            </w:pPr>
            <w:r w:rsidRPr="00DA3997">
              <w:t>Fabaceae</w:t>
            </w:r>
          </w:p>
        </w:tc>
        <w:tc>
          <w:tcPr>
            <w:tcW w:w="2260" w:type="dxa"/>
            <w:noWrap/>
            <w:hideMark/>
          </w:tcPr>
          <w:p w14:paraId="50FD426A"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14:paraId="1EE9BCCB" w14:textId="77777777" w:rsidR="00BA6F4B" w:rsidRPr="00DA3997" w:rsidRDefault="00BA6F4B" w:rsidP="00BE6F82">
            <w:pPr>
              <w:pStyle w:val="DokTabellentext"/>
            </w:pPr>
            <w:r w:rsidRPr="00DA3997">
              <w:t>GBVX7256-15</w:t>
            </w:r>
          </w:p>
        </w:tc>
        <w:tc>
          <w:tcPr>
            <w:tcW w:w="1160" w:type="dxa"/>
            <w:noWrap/>
            <w:hideMark/>
          </w:tcPr>
          <w:p w14:paraId="07FC7AE3" w14:textId="77777777" w:rsidR="00BA6F4B" w:rsidRPr="00DA3997" w:rsidRDefault="00BA6F4B" w:rsidP="00BE6F82">
            <w:pPr>
              <w:pStyle w:val="DokTabellentext"/>
            </w:pPr>
            <w:r w:rsidRPr="00DA3997">
              <w:t>Fabaceae</w:t>
            </w:r>
          </w:p>
        </w:tc>
        <w:tc>
          <w:tcPr>
            <w:tcW w:w="2660" w:type="dxa"/>
            <w:noWrap/>
            <w:hideMark/>
          </w:tcPr>
          <w:p w14:paraId="7C030059"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japonicus</w:t>
            </w:r>
          </w:p>
        </w:tc>
        <w:tc>
          <w:tcPr>
            <w:tcW w:w="640" w:type="dxa"/>
            <w:noWrap/>
            <w:hideMark/>
          </w:tcPr>
          <w:p w14:paraId="1A3144C7" w14:textId="77777777" w:rsidR="00BA6F4B" w:rsidRPr="00DA3997" w:rsidRDefault="00BA6F4B" w:rsidP="00BE6F82">
            <w:pPr>
              <w:pStyle w:val="DokTabellentext"/>
            </w:pPr>
            <w:r w:rsidRPr="00DA3997">
              <w:t>90.46</w:t>
            </w:r>
          </w:p>
        </w:tc>
        <w:tc>
          <w:tcPr>
            <w:tcW w:w="700" w:type="dxa"/>
            <w:noWrap/>
            <w:hideMark/>
          </w:tcPr>
          <w:p w14:paraId="6F28563D" w14:textId="77777777" w:rsidR="00BA6F4B" w:rsidRPr="00DA3997" w:rsidRDefault="00BA6F4B" w:rsidP="00BE6F82">
            <w:pPr>
              <w:pStyle w:val="DokTabellentext"/>
            </w:pPr>
            <w:r w:rsidRPr="00DA3997">
              <w:t>503</w:t>
            </w:r>
          </w:p>
        </w:tc>
        <w:tc>
          <w:tcPr>
            <w:tcW w:w="780" w:type="dxa"/>
            <w:noWrap/>
            <w:hideMark/>
          </w:tcPr>
          <w:p w14:paraId="79815B17" w14:textId="77777777" w:rsidR="00BA6F4B" w:rsidRPr="00DA3997" w:rsidRDefault="00BA6F4B" w:rsidP="00BE6F82">
            <w:pPr>
              <w:pStyle w:val="DokTabellentext"/>
            </w:pPr>
            <w:r w:rsidRPr="00DA3997">
              <w:t>FALSE</w:t>
            </w:r>
          </w:p>
        </w:tc>
        <w:tc>
          <w:tcPr>
            <w:tcW w:w="1040" w:type="dxa"/>
            <w:noWrap/>
            <w:hideMark/>
          </w:tcPr>
          <w:p w14:paraId="72908826" w14:textId="77777777" w:rsidR="00BA6F4B" w:rsidRPr="00DA3997" w:rsidRDefault="00BA6F4B" w:rsidP="00BE6F82">
            <w:pPr>
              <w:pStyle w:val="DokTabellentext"/>
            </w:pPr>
            <w:r w:rsidRPr="00DA3997">
              <w:t>matK</w:t>
            </w:r>
          </w:p>
        </w:tc>
      </w:tr>
      <w:tr w:rsidR="00BA6F4B" w:rsidRPr="00DA3997" w14:paraId="5D521BD7" w14:textId="77777777" w:rsidTr="00BE6F82">
        <w:trPr>
          <w:trHeight w:val="290"/>
        </w:trPr>
        <w:tc>
          <w:tcPr>
            <w:tcW w:w="1380" w:type="dxa"/>
            <w:noWrap/>
            <w:hideMark/>
          </w:tcPr>
          <w:p w14:paraId="55D91F79" w14:textId="77777777" w:rsidR="00BA6F4B" w:rsidRPr="00DA3997" w:rsidRDefault="00BA6F4B" w:rsidP="00BE6F82">
            <w:pPr>
              <w:pStyle w:val="DokTabellentext"/>
            </w:pPr>
            <w:r w:rsidRPr="00DA3997">
              <w:t>SWFRG024-19</w:t>
            </w:r>
          </w:p>
        </w:tc>
        <w:tc>
          <w:tcPr>
            <w:tcW w:w="1480" w:type="dxa"/>
            <w:noWrap/>
            <w:hideMark/>
          </w:tcPr>
          <w:p w14:paraId="05995700" w14:textId="77777777" w:rsidR="00BA6F4B" w:rsidRPr="00DA3997" w:rsidRDefault="00BA6F4B" w:rsidP="00BE6F82">
            <w:pPr>
              <w:pStyle w:val="DokTabellentext"/>
            </w:pPr>
            <w:r w:rsidRPr="00DA3997">
              <w:t>Fabaceae</w:t>
            </w:r>
          </w:p>
        </w:tc>
        <w:tc>
          <w:tcPr>
            <w:tcW w:w="2260" w:type="dxa"/>
            <w:noWrap/>
            <w:hideMark/>
          </w:tcPr>
          <w:p w14:paraId="66AB6002"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14:paraId="578F11BB" w14:textId="77777777" w:rsidR="00BA6F4B" w:rsidRPr="00DA3997" w:rsidRDefault="00BA6F4B" w:rsidP="00BE6F82">
            <w:pPr>
              <w:pStyle w:val="DokTabellentext"/>
            </w:pPr>
            <w:r w:rsidRPr="00DA3997">
              <w:t>GBVX3659-15</w:t>
            </w:r>
          </w:p>
        </w:tc>
        <w:tc>
          <w:tcPr>
            <w:tcW w:w="1160" w:type="dxa"/>
            <w:noWrap/>
            <w:hideMark/>
          </w:tcPr>
          <w:p w14:paraId="26A80714" w14:textId="77777777" w:rsidR="00BA6F4B" w:rsidRPr="00DA3997" w:rsidRDefault="00BA6F4B" w:rsidP="00BE6F82">
            <w:pPr>
              <w:pStyle w:val="DokTabellentext"/>
            </w:pPr>
            <w:r w:rsidRPr="00DA3997">
              <w:t>Fabaceae</w:t>
            </w:r>
          </w:p>
        </w:tc>
        <w:tc>
          <w:tcPr>
            <w:tcW w:w="2660" w:type="dxa"/>
            <w:noWrap/>
            <w:hideMark/>
          </w:tcPr>
          <w:p w14:paraId="1724636F"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filicaulis</w:t>
            </w:r>
          </w:p>
        </w:tc>
        <w:tc>
          <w:tcPr>
            <w:tcW w:w="640" w:type="dxa"/>
            <w:noWrap/>
            <w:hideMark/>
          </w:tcPr>
          <w:p w14:paraId="6A0752A4" w14:textId="77777777" w:rsidR="00BA6F4B" w:rsidRPr="00DA3997" w:rsidRDefault="00BA6F4B" w:rsidP="00BE6F82">
            <w:pPr>
              <w:pStyle w:val="DokTabellentext"/>
            </w:pPr>
            <w:r w:rsidRPr="00DA3997">
              <w:t>90.46</w:t>
            </w:r>
          </w:p>
        </w:tc>
        <w:tc>
          <w:tcPr>
            <w:tcW w:w="700" w:type="dxa"/>
            <w:noWrap/>
            <w:hideMark/>
          </w:tcPr>
          <w:p w14:paraId="35FA5C0F" w14:textId="77777777" w:rsidR="00BA6F4B" w:rsidRPr="00DA3997" w:rsidRDefault="00BA6F4B" w:rsidP="00BE6F82">
            <w:pPr>
              <w:pStyle w:val="DokTabellentext"/>
            </w:pPr>
            <w:r w:rsidRPr="00DA3997">
              <w:t>503</w:t>
            </w:r>
          </w:p>
        </w:tc>
        <w:tc>
          <w:tcPr>
            <w:tcW w:w="780" w:type="dxa"/>
            <w:noWrap/>
            <w:hideMark/>
          </w:tcPr>
          <w:p w14:paraId="60AA764D" w14:textId="77777777" w:rsidR="00BA6F4B" w:rsidRPr="00DA3997" w:rsidRDefault="00BA6F4B" w:rsidP="00BE6F82">
            <w:pPr>
              <w:pStyle w:val="DokTabellentext"/>
            </w:pPr>
            <w:r w:rsidRPr="00DA3997">
              <w:t>FALSE</w:t>
            </w:r>
          </w:p>
        </w:tc>
        <w:tc>
          <w:tcPr>
            <w:tcW w:w="1040" w:type="dxa"/>
            <w:noWrap/>
            <w:hideMark/>
          </w:tcPr>
          <w:p w14:paraId="0689536C" w14:textId="77777777" w:rsidR="00BA6F4B" w:rsidRPr="00DA3997" w:rsidRDefault="00BA6F4B" w:rsidP="00BE6F82">
            <w:pPr>
              <w:pStyle w:val="DokTabellentext"/>
            </w:pPr>
            <w:r w:rsidRPr="00DA3997">
              <w:t>matK</w:t>
            </w:r>
          </w:p>
        </w:tc>
      </w:tr>
      <w:tr w:rsidR="00BA6F4B" w:rsidRPr="00DA3997" w14:paraId="0072BB70" w14:textId="77777777" w:rsidTr="00BE6F82">
        <w:trPr>
          <w:trHeight w:val="290"/>
        </w:trPr>
        <w:tc>
          <w:tcPr>
            <w:tcW w:w="1380" w:type="dxa"/>
            <w:noWrap/>
            <w:hideMark/>
          </w:tcPr>
          <w:p w14:paraId="3202FD7E" w14:textId="77777777" w:rsidR="00BA6F4B" w:rsidRPr="00DA3997" w:rsidRDefault="00BA6F4B" w:rsidP="00BE6F82">
            <w:pPr>
              <w:pStyle w:val="DokTabellentext"/>
            </w:pPr>
            <w:r w:rsidRPr="00DA3997">
              <w:t>SWFRG024-19</w:t>
            </w:r>
          </w:p>
        </w:tc>
        <w:tc>
          <w:tcPr>
            <w:tcW w:w="1480" w:type="dxa"/>
            <w:noWrap/>
            <w:hideMark/>
          </w:tcPr>
          <w:p w14:paraId="37C3A450" w14:textId="77777777" w:rsidR="00BA6F4B" w:rsidRPr="00DA3997" w:rsidRDefault="00BA6F4B" w:rsidP="00BE6F82">
            <w:pPr>
              <w:pStyle w:val="DokTabellentext"/>
            </w:pPr>
            <w:r w:rsidRPr="00DA3997">
              <w:t>Fabaceae</w:t>
            </w:r>
          </w:p>
        </w:tc>
        <w:tc>
          <w:tcPr>
            <w:tcW w:w="2260" w:type="dxa"/>
            <w:noWrap/>
            <w:hideMark/>
          </w:tcPr>
          <w:p w14:paraId="67836D39"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14:paraId="38020D95" w14:textId="77777777" w:rsidR="00BA6F4B" w:rsidRPr="00DA3997" w:rsidRDefault="00BA6F4B" w:rsidP="00BE6F82">
            <w:pPr>
              <w:pStyle w:val="DokTabellentext"/>
            </w:pPr>
            <w:r w:rsidRPr="00DA3997">
              <w:t>GBVX3658-15</w:t>
            </w:r>
          </w:p>
        </w:tc>
        <w:tc>
          <w:tcPr>
            <w:tcW w:w="1160" w:type="dxa"/>
            <w:noWrap/>
            <w:hideMark/>
          </w:tcPr>
          <w:p w14:paraId="41CFD9DB" w14:textId="77777777" w:rsidR="00BA6F4B" w:rsidRPr="00DA3997" w:rsidRDefault="00BA6F4B" w:rsidP="00BE6F82">
            <w:pPr>
              <w:pStyle w:val="DokTabellentext"/>
            </w:pPr>
            <w:r w:rsidRPr="00DA3997">
              <w:t>Fabaceae</w:t>
            </w:r>
          </w:p>
        </w:tc>
        <w:tc>
          <w:tcPr>
            <w:tcW w:w="2660" w:type="dxa"/>
            <w:noWrap/>
            <w:hideMark/>
          </w:tcPr>
          <w:p w14:paraId="5DE58065"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burttii</w:t>
            </w:r>
          </w:p>
        </w:tc>
        <w:tc>
          <w:tcPr>
            <w:tcW w:w="640" w:type="dxa"/>
            <w:noWrap/>
            <w:hideMark/>
          </w:tcPr>
          <w:p w14:paraId="487B9ABA" w14:textId="77777777" w:rsidR="00BA6F4B" w:rsidRPr="00DA3997" w:rsidRDefault="00BA6F4B" w:rsidP="00BE6F82">
            <w:pPr>
              <w:pStyle w:val="DokTabellentext"/>
            </w:pPr>
            <w:r w:rsidRPr="00DA3997">
              <w:t>90.46</w:t>
            </w:r>
          </w:p>
        </w:tc>
        <w:tc>
          <w:tcPr>
            <w:tcW w:w="700" w:type="dxa"/>
            <w:noWrap/>
            <w:hideMark/>
          </w:tcPr>
          <w:p w14:paraId="48EBAAF6" w14:textId="77777777" w:rsidR="00BA6F4B" w:rsidRPr="00DA3997" w:rsidRDefault="00BA6F4B" w:rsidP="00BE6F82">
            <w:pPr>
              <w:pStyle w:val="DokTabellentext"/>
            </w:pPr>
            <w:r w:rsidRPr="00DA3997">
              <w:t>503</w:t>
            </w:r>
          </w:p>
        </w:tc>
        <w:tc>
          <w:tcPr>
            <w:tcW w:w="780" w:type="dxa"/>
            <w:noWrap/>
            <w:hideMark/>
          </w:tcPr>
          <w:p w14:paraId="140A6D98" w14:textId="77777777" w:rsidR="00BA6F4B" w:rsidRPr="00DA3997" w:rsidRDefault="00BA6F4B" w:rsidP="00BE6F82">
            <w:pPr>
              <w:pStyle w:val="DokTabellentext"/>
            </w:pPr>
            <w:r w:rsidRPr="00DA3997">
              <w:t>FALSE</w:t>
            </w:r>
          </w:p>
        </w:tc>
        <w:tc>
          <w:tcPr>
            <w:tcW w:w="1040" w:type="dxa"/>
            <w:noWrap/>
            <w:hideMark/>
          </w:tcPr>
          <w:p w14:paraId="6F1B2BF8" w14:textId="77777777" w:rsidR="00BA6F4B" w:rsidRPr="00DA3997" w:rsidRDefault="00BA6F4B" w:rsidP="00BE6F82">
            <w:pPr>
              <w:pStyle w:val="DokTabellentext"/>
            </w:pPr>
            <w:r w:rsidRPr="00DA3997">
              <w:t>matK</w:t>
            </w:r>
          </w:p>
        </w:tc>
      </w:tr>
      <w:tr w:rsidR="00BA6F4B" w:rsidRPr="00DA3997" w14:paraId="6428ABF3" w14:textId="77777777" w:rsidTr="00BE6F82">
        <w:trPr>
          <w:trHeight w:val="290"/>
        </w:trPr>
        <w:tc>
          <w:tcPr>
            <w:tcW w:w="1380" w:type="dxa"/>
            <w:noWrap/>
            <w:hideMark/>
          </w:tcPr>
          <w:p w14:paraId="4C8D725B" w14:textId="77777777" w:rsidR="00BA6F4B" w:rsidRPr="00DA3997" w:rsidRDefault="00BA6F4B" w:rsidP="00BE6F82">
            <w:pPr>
              <w:pStyle w:val="DokTabellentext"/>
            </w:pPr>
            <w:r w:rsidRPr="00DA3997">
              <w:t>SWFRG024-19</w:t>
            </w:r>
          </w:p>
        </w:tc>
        <w:tc>
          <w:tcPr>
            <w:tcW w:w="1480" w:type="dxa"/>
            <w:noWrap/>
            <w:hideMark/>
          </w:tcPr>
          <w:p w14:paraId="6968EF83" w14:textId="77777777" w:rsidR="00BA6F4B" w:rsidRPr="00DA3997" w:rsidRDefault="00BA6F4B" w:rsidP="00BE6F82">
            <w:pPr>
              <w:pStyle w:val="DokTabellentext"/>
            </w:pPr>
            <w:r w:rsidRPr="00DA3997">
              <w:t>Fabaceae</w:t>
            </w:r>
          </w:p>
        </w:tc>
        <w:tc>
          <w:tcPr>
            <w:tcW w:w="2260" w:type="dxa"/>
            <w:noWrap/>
            <w:hideMark/>
          </w:tcPr>
          <w:p w14:paraId="79B973D1"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14:paraId="5A9D0319" w14:textId="77777777" w:rsidR="00BA6F4B" w:rsidRPr="00DA3997" w:rsidRDefault="00BA6F4B" w:rsidP="00BE6F82">
            <w:pPr>
              <w:pStyle w:val="DokTabellentext"/>
            </w:pPr>
            <w:r w:rsidRPr="00DA3997">
              <w:t>GBVX3657-15</w:t>
            </w:r>
          </w:p>
        </w:tc>
        <w:tc>
          <w:tcPr>
            <w:tcW w:w="1160" w:type="dxa"/>
            <w:noWrap/>
            <w:hideMark/>
          </w:tcPr>
          <w:p w14:paraId="548CBEC2" w14:textId="77777777" w:rsidR="00BA6F4B" w:rsidRPr="00DA3997" w:rsidRDefault="00BA6F4B" w:rsidP="00BE6F82">
            <w:pPr>
              <w:pStyle w:val="DokTabellentext"/>
            </w:pPr>
            <w:r w:rsidRPr="00DA3997">
              <w:t>Fabaceae</w:t>
            </w:r>
          </w:p>
        </w:tc>
        <w:tc>
          <w:tcPr>
            <w:tcW w:w="2660" w:type="dxa"/>
            <w:noWrap/>
            <w:hideMark/>
          </w:tcPr>
          <w:p w14:paraId="367EE8CD"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japonicus</w:t>
            </w:r>
          </w:p>
        </w:tc>
        <w:tc>
          <w:tcPr>
            <w:tcW w:w="640" w:type="dxa"/>
            <w:noWrap/>
            <w:hideMark/>
          </w:tcPr>
          <w:p w14:paraId="3DB5CF86" w14:textId="77777777" w:rsidR="00BA6F4B" w:rsidRPr="00DA3997" w:rsidRDefault="00BA6F4B" w:rsidP="00BE6F82">
            <w:pPr>
              <w:pStyle w:val="DokTabellentext"/>
            </w:pPr>
            <w:r w:rsidRPr="00DA3997">
              <w:t>90.46</w:t>
            </w:r>
          </w:p>
        </w:tc>
        <w:tc>
          <w:tcPr>
            <w:tcW w:w="700" w:type="dxa"/>
            <w:noWrap/>
            <w:hideMark/>
          </w:tcPr>
          <w:p w14:paraId="02E7135C" w14:textId="77777777" w:rsidR="00BA6F4B" w:rsidRPr="00DA3997" w:rsidRDefault="00BA6F4B" w:rsidP="00BE6F82">
            <w:pPr>
              <w:pStyle w:val="DokTabellentext"/>
            </w:pPr>
            <w:r w:rsidRPr="00DA3997">
              <w:t>503</w:t>
            </w:r>
          </w:p>
        </w:tc>
        <w:tc>
          <w:tcPr>
            <w:tcW w:w="780" w:type="dxa"/>
            <w:noWrap/>
            <w:hideMark/>
          </w:tcPr>
          <w:p w14:paraId="75DE756E" w14:textId="77777777" w:rsidR="00BA6F4B" w:rsidRPr="00DA3997" w:rsidRDefault="00BA6F4B" w:rsidP="00BE6F82">
            <w:pPr>
              <w:pStyle w:val="DokTabellentext"/>
            </w:pPr>
            <w:r w:rsidRPr="00DA3997">
              <w:t>FALSE</w:t>
            </w:r>
          </w:p>
        </w:tc>
        <w:tc>
          <w:tcPr>
            <w:tcW w:w="1040" w:type="dxa"/>
            <w:noWrap/>
            <w:hideMark/>
          </w:tcPr>
          <w:p w14:paraId="724BE1F7" w14:textId="77777777" w:rsidR="00BA6F4B" w:rsidRPr="00DA3997" w:rsidRDefault="00BA6F4B" w:rsidP="00BE6F82">
            <w:pPr>
              <w:pStyle w:val="DokTabellentext"/>
            </w:pPr>
            <w:r w:rsidRPr="00DA3997">
              <w:t>matK</w:t>
            </w:r>
          </w:p>
        </w:tc>
      </w:tr>
      <w:tr w:rsidR="00BA6F4B" w:rsidRPr="00DA3997" w14:paraId="68AECAEF" w14:textId="77777777" w:rsidTr="00BE6F82">
        <w:trPr>
          <w:trHeight w:val="290"/>
        </w:trPr>
        <w:tc>
          <w:tcPr>
            <w:tcW w:w="1380" w:type="dxa"/>
            <w:noWrap/>
            <w:hideMark/>
          </w:tcPr>
          <w:p w14:paraId="075986C9" w14:textId="77777777" w:rsidR="00BA6F4B" w:rsidRPr="00DA3997" w:rsidRDefault="00BA6F4B" w:rsidP="00BE6F82">
            <w:pPr>
              <w:pStyle w:val="DokTabellentext"/>
            </w:pPr>
            <w:r w:rsidRPr="00DA3997">
              <w:t>SWFRG024-19</w:t>
            </w:r>
          </w:p>
        </w:tc>
        <w:tc>
          <w:tcPr>
            <w:tcW w:w="1480" w:type="dxa"/>
            <w:noWrap/>
            <w:hideMark/>
          </w:tcPr>
          <w:p w14:paraId="10948A04" w14:textId="77777777" w:rsidR="00BA6F4B" w:rsidRPr="00DA3997" w:rsidRDefault="00BA6F4B" w:rsidP="00BE6F82">
            <w:pPr>
              <w:pStyle w:val="DokTabellentext"/>
            </w:pPr>
            <w:r w:rsidRPr="00DA3997">
              <w:t>Fabaceae</w:t>
            </w:r>
          </w:p>
        </w:tc>
        <w:tc>
          <w:tcPr>
            <w:tcW w:w="2260" w:type="dxa"/>
            <w:noWrap/>
            <w:hideMark/>
          </w:tcPr>
          <w:p w14:paraId="2D7F6963"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14:paraId="0BFABBB5" w14:textId="77777777" w:rsidR="00BA6F4B" w:rsidRPr="00DA3997" w:rsidRDefault="00BA6F4B" w:rsidP="00BE6F82">
            <w:pPr>
              <w:pStyle w:val="DokTabellentext"/>
            </w:pPr>
            <w:r w:rsidRPr="00DA3997">
              <w:t>SDH1158-14</w:t>
            </w:r>
          </w:p>
        </w:tc>
        <w:tc>
          <w:tcPr>
            <w:tcW w:w="1160" w:type="dxa"/>
            <w:noWrap/>
            <w:hideMark/>
          </w:tcPr>
          <w:p w14:paraId="2CFFBFD5" w14:textId="77777777" w:rsidR="00BA6F4B" w:rsidRPr="00DA3997" w:rsidRDefault="00BA6F4B" w:rsidP="00BE6F82">
            <w:pPr>
              <w:pStyle w:val="DokTabellentext"/>
            </w:pPr>
            <w:r w:rsidRPr="00DA3997">
              <w:t>Fabaceae</w:t>
            </w:r>
          </w:p>
        </w:tc>
        <w:tc>
          <w:tcPr>
            <w:tcW w:w="2660" w:type="dxa"/>
            <w:noWrap/>
            <w:hideMark/>
          </w:tcPr>
          <w:p w14:paraId="6A6F273E"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tenuis</w:t>
            </w:r>
          </w:p>
        </w:tc>
        <w:tc>
          <w:tcPr>
            <w:tcW w:w="640" w:type="dxa"/>
            <w:noWrap/>
            <w:hideMark/>
          </w:tcPr>
          <w:p w14:paraId="45415FB2" w14:textId="77777777" w:rsidR="00BA6F4B" w:rsidRPr="00DA3997" w:rsidRDefault="00BA6F4B" w:rsidP="00BE6F82">
            <w:pPr>
              <w:pStyle w:val="DokTabellentext"/>
            </w:pPr>
            <w:r w:rsidRPr="00DA3997">
              <w:t>90.46</w:t>
            </w:r>
          </w:p>
        </w:tc>
        <w:tc>
          <w:tcPr>
            <w:tcW w:w="700" w:type="dxa"/>
            <w:noWrap/>
            <w:hideMark/>
          </w:tcPr>
          <w:p w14:paraId="78011843" w14:textId="77777777" w:rsidR="00BA6F4B" w:rsidRPr="00DA3997" w:rsidRDefault="00BA6F4B" w:rsidP="00BE6F82">
            <w:pPr>
              <w:pStyle w:val="DokTabellentext"/>
            </w:pPr>
            <w:r w:rsidRPr="00DA3997">
              <w:t>503</w:t>
            </w:r>
          </w:p>
        </w:tc>
        <w:tc>
          <w:tcPr>
            <w:tcW w:w="780" w:type="dxa"/>
            <w:noWrap/>
            <w:hideMark/>
          </w:tcPr>
          <w:p w14:paraId="5D0CB20E" w14:textId="77777777" w:rsidR="00BA6F4B" w:rsidRPr="00DA3997" w:rsidRDefault="00BA6F4B" w:rsidP="00BE6F82">
            <w:pPr>
              <w:pStyle w:val="DokTabellentext"/>
            </w:pPr>
            <w:r w:rsidRPr="00DA3997">
              <w:t>FALSE</w:t>
            </w:r>
          </w:p>
        </w:tc>
        <w:tc>
          <w:tcPr>
            <w:tcW w:w="1040" w:type="dxa"/>
            <w:noWrap/>
            <w:hideMark/>
          </w:tcPr>
          <w:p w14:paraId="4B17BCB2" w14:textId="77777777" w:rsidR="00BA6F4B" w:rsidRPr="00DA3997" w:rsidRDefault="00BA6F4B" w:rsidP="00BE6F82">
            <w:pPr>
              <w:pStyle w:val="DokTabellentext"/>
            </w:pPr>
            <w:r w:rsidRPr="00DA3997">
              <w:t>matK</w:t>
            </w:r>
          </w:p>
        </w:tc>
      </w:tr>
      <w:tr w:rsidR="00BA6F4B" w:rsidRPr="00DA3997" w14:paraId="1C85883B" w14:textId="77777777" w:rsidTr="00BE6F82">
        <w:trPr>
          <w:trHeight w:val="290"/>
        </w:trPr>
        <w:tc>
          <w:tcPr>
            <w:tcW w:w="1380" w:type="dxa"/>
            <w:noWrap/>
            <w:hideMark/>
          </w:tcPr>
          <w:p w14:paraId="14AC1D9A" w14:textId="77777777" w:rsidR="00BA6F4B" w:rsidRPr="00DA3997" w:rsidRDefault="00BA6F4B" w:rsidP="00BE6F82">
            <w:pPr>
              <w:pStyle w:val="DokTabellentext"/>
            </w:pPr>
            <w:r w:rsidRPr="00DA3997">
              <w:t>SWFRG024-19</w:t>
            </w:r>
          </w:p>
        </w:tc>
        <w:tc>
          <w:tcPr>
            <w:tcW w:w="1480" w:type="dxa"/>
            <w:noWrap/>
            <w:hideMark/>
          </w:tcPr>
          <w:p w14:paraId="29F84A34" w14:textId="77777777" w:rsidR="00BA6F4B" w:rsidRPr="00DA3997" w:rsidRDefault="00BA6F4B" w:rsidP="00BE6F82">
            <w:pPr>
              <w:pStyle w:val="DokTabellentext"/>
            </w:pPr>
            <w:r w:rsidRPr="00DA3997">
              <w:t>Fabaceae</w:t>
            </w:r>
          </w:p>
        </w:tc>
        <w:tc>
          <w:tcPr>
            <w:tcW w:w="2260" w:type="dxa"/>
            <w:noWrap/>
            <w:hideMark/>
          </w:tcPr>
          <w:p w14:paraId="35437BA4"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14:paraId="78EB18BE" w14:textId="77777777" w:rsidR="00BA6F4B" w:rsidRPr="00DA3997" w:rsidRDefault="00BA6F4B" w:rsidP="00BE6F82">
            <w:pPr>
              <w:pStyle w:val="DokTabellentext"/>
            </w:pPr>
            <w:r w:rsidRPr="00DA3997">
              <w:t>SDH1157-14</w:t>
            </w:r>
          </w:p>
        </w:tc>
        <w:tc>
          <w:tcPr>
            <w:tcW w:w="1160" w:type="dxa"/>
            <w:noWrap/>
            <w:hideMark/>
          </w:tcPr>
          <w:p w14:paraId="6E212CE1" w14:textId="77777777" w:rsidR="00BA6F4B" w:rsidRPr="00DA3997" w:rsidRDefault="00BA6F4B" w:rsidP="00BE6F82">
            <w:pPr>
              <w:pStyle w:val="DokTabellentext"/>
            </w:pPr>
            <w:r w:rsidRPr="00DA3997">
              <w:t>Fabaceae</w:t>
            </w:r>
          </w:p>
        </w:tc>
        <w:tc>
          <w:tcPr>
            <w:tcW w:w="2660" w:type="dxa"/>
            <w:noWrap/>
            <w:hideMark/>
          </w:tcPr>
          <w:p w14:paraId="09C39752"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640" w:type="dxa"/>
            <w:noWrap/>
            <w:hideMark/>
          </w:tcPr>
          <w:p w14:paraId="2F90E7B4" w14:textId="77777777" w:rsidR="00BA6F4B" w:rsidRPr="00DA3997" w:rsidRDefault="00BA6F4B" w:rsidP="00BE6F82">
            <w:pPr>
              <w:pStyle w:val="DokTabellentext"/>
            </w:pPr>
            <w:r w:rsidRPr="00DA3997">
              <w:t>90.46</w:t>
            </w:r>
          </w:p>
        </w:tc>
        <w:tc>
          <w:tcPr>
            <w:tcW w:w="700" w:type="dxa"/>
            <w:noWrap/>
            <w:hideMark/>
          </w:tcPr>
          <w:p w14:paraId="65159FBB" w14:textId="77777777" w:rsidR="00BA6F4B" w:rsidRPr="00DA3997" w:rsidRDefault="00BA6F4B" w:rsidP="00BE6F82">
            <w:pPr>
              <w:pStyle w:val="DokTabellentext"/>
            </w:pPr>
            <w:r w:rsidRPr="00DA3997">
              <w:t>503</w:t>
            </w:r>
          </w:p>
        </w:tc>
        <w:tc>
          <w:tcPr>
            <w:tcW w:w="780" w:type="dxa"/>
            <w:noWrap/>
            <w:hideMark/>
          </w:tcPr>
          <w:p w14:paraId="099DC3BF" w14:textId="77777777" w:rsidR="00BA6F4B" w:rsidRPr="00DA3997" w:rsidRDefault="00BA6F4B" w:rsidP="00BE6F82">
            <w:pPr>
              <w:pStyle w:val="DokTabellentext"/>
            </w:pPr>
            <w:r w:rsidRPr="00DA3997">
              <w:t>FALSE</w:t>
            </w:r>
          </w:p>
        </w:tc>
        <w:tc>
          <w:tcPr>
            <w:tcW w:w="1040" w:type="dxa"/>
            <w:noWrap/>
            <w:hideMark/>
          </w:tcPr>
          <w:p w14:paraId="046B1EB4" w14:textId="77777777" w:rsidR="00BA6F4B" w:rsidRPr="00DA3997" w:rsidRDefault="00BA6F4B" w:rsidP="00BE6F82">
            <w:pPr>
              <w:pStyle w:val="DokTabellentext"/>
            </w:pPr>
            <w:r w:rsidRPr="00DA3997">
              <w:t>matK</w:t>
            </w:r>
          </w:p>
        </w:tc>
      </w:tr>
      <w:tr w:rsidR="00BA6F4B" w:rsidRPr="00DA3997" w14:paraId="45956C88" w14:textId="77777777" w:rsidTr="00BE6F82">
        <w:trPr>
          <w:trHeight w:val="290"/>
        </w:trPr>
        <w:tc>
          <w:tcPr>
            <w:tcW w:w="1380" w:type="dxa"/>
            <w:noWrap/>
            <w:hideMark/>
          </w:tcPr>
          <w:p w14:paraId="49C7F2AF" w14:textId="77777777" w:rsidR="00BA6F4B" w:rsidRPr="00DA3997" w:rsidRDefault="00BA6F4B" w:rsidP="00BE6F82">
            <w:pPr>
              <w:pStyle w:val="DokTabellentext"/>
            </w:pPr>
            <w:r w:rsidRPr="00DA3997">
              <w:t>SWFRG024-19</w:t>
            </w:r>
          </w:p>
        </w:tc>
        <w:tc>
          <w:tcPr>
            <w:tcW w:w="1480" w:type="dxa"/>
            <w:noWrap/>
            <w:hideMark/>
          </w:tcPr>
          <w:p w14:paraId="16B606B5" w14:textId="77777777" w:rsidR="00BA6F4B" w:rsidRPr="00DA3997" w:rsidRDefault="00BA6F4B" w:rsidP="00BE6F82">
            <w:pPr>
              <w:pStyle w:val="DokTabellentext"/>
            </w:pPr>
            <w:r w:rsidRPr="00DA3997">
              <w:t>Fabaceae</w:t>
            </w:r>
          </w:p>
        </w:tc>
        <w:tc>
          <w:tcPr>
            <w:tcW w:w="2260" w:type="dxa"/>
            <w:noWrap/>
            <w:hideMark/>
          </w:tcPr>
          <w:p w14:paraId="602C0D24"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14:paraId="1501118C" w14:textId="77777777" w:rsidR="00BA6F4B" w:rsidRPr="00DA3997" w:rsidRDefault="00BA6F4B" w:rsidP="00BE6F82">
            <w:pPr>
              <w:pStyle w:val="DokTabellentext"/>
            </w:pPr>
            <w:r w:rsidRPr="00DA3997">
              <w:t>VPSBC1235-13</w:t>
            </w:r>
          </w:p>
        </w:tc>
        <w:tc>
          <w:tcPr>
            <w:tcW w:w="1160" w:type="dxa"/>
            <w:noWrap/>
            <w:hideMark/>
          </w:tcPr>
          <w:p w14:paraId="650AD7D0" w14:textId="77777777" w:rsidR="00BA6F4B" w:rsidRPr="00DA3997" w:rsidRDefault="00BA6F4B" w:rsidP="00BE6F82">
            <w:pPr>
              <w:pStyle w:val="DokTabellentext"/>
            </w:pPr>
            <w:r w:rsidRPr="00DA3997">
              <w:t>Fabaceae</w:t>
            </w:r>
          </w:p>
        </w:tc>
        <w:tc>
          <w:tcPr>
            <w:tcW w:w="2660" w:type="dxa"/>
            <w:noWrap/>
            <w:hideMark/>
          </w:tcPr>
          <w:p w14:paraId="6C0629FD"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640" w:type="dxa"/>
            <w:noWrap/>
            <w:hideMark/>
          </w:tcPr>
          <w:p w14:paraId="4385D089" w14:textId="77777777" w:rsidR="00BA6F4B" w:rsidRPr="00DA3997" w:rsidRDefault="00BA6F4B" w:rsidP="00BE6F82">
            <w:pPr>
              <w:pStyle w:val="DokTabellentext"/>
            </w:pPr>
            <w:r w:rsidRPr="00DA3997">
              <w:t>90.46</w:t>
            </w:r>
          </w:p>
        </w:tc>
        <w:tc>
          <w:tcPr>
            <w:tcW w:w="700" w:type="dxa"/>
            <w:noWrap/>
            <w:hideMark/>
          </w:tcPr>
          <w:p w14:paraId="7F9DFAE5" w14:textId="77777777" w:rsidR="00BA6F4B" w:rsidRPr="00DA3997" w:rsidRDefault="00BA6F4B" w:rsidP="00BE6F82">
            <w:pPr>
              <w:pStyle w:val="DokTabellentext"/>
            </w:pPr>
            <w:r w:rsidRPr="00DA3997">
              <w:t>503</w:t>
            </w:r>
          </w:p>
        </w:tc>
        <w:tc>
          <w:tcPr>
            <w:tcW w:w="780" w:type="dxa"/>
            <w:noWrap/>
            <w:hideMark/>
          </w:tcPr>
          <w:p w14:paraId="6AAF2F4E" w14:textId="77777777" w:rsidR="00BA6F4B" w:rsidRPr="00DA3997" w:rsidRDefault="00BA6F4B" w:rsidP="00BE6F82">
            <w:pPr>
              <w:pStyle w:val="DokTabellentext"/>
            </w:pPr>
            <w:r w:rsidRPr="00DA3997">
              <w:t>FALSE</w:t>
            </w:r>
          </w:p>
        </w:tc>
        <w:tc>
          <w:tcPr>
            <w:tcW w:w="1040" w:type="dxa"/>
            <w:noWrap/>
            <w:hideMark/>
          </w:tcPr>
          <w:p w14:paraId="5DB6B6F3" w14:textId="77777777" w:rsidR="00BA6F4B" w:rsidRPr="00DA3997" w:rsidRDefault="00BA6F4B" w:rsidP="00BE6F82">
            <w:pPr>
              <w:pStyle w:val="DokTabellentext"/>
            </w:pPr>
            <w:r w:rsidRPr="00DA3997">
              <w:t>matK</w:t>
            </w:r>
          </w:p>
        </w:tc>
      </w:tr>
      <w:tr w:rsidR="00BA6F4B" w:rsidRPr="00DA3997" w14:paraId="30D30012" w14:textId="77777777" w:rsidTr="00BE6F82">
        <w:trPr>
          <w:trHeight w:val="290"/>
        </w:trPr>
        <w:tc>
          <w:tcPr>
            <w:tcW w:w="1380" w:type="dxa"/>
            <w:noWrap/>
            <w:hideMark/>
          </w:tcPr>
          <w:p w14:paraId="10717899" w14:textId="77777777" w:rsidR="00BA6F4B" w:rsidRPr="00DA3997" w:rsidRDefault="00BA6F4B" w:rsidP="00BE6F82">
            <w:pPr>
              <w:pStyle w:val="DokTabellentext"/>
            </w:pPr>
            <w:r w:rsidRPr="00DA3997">
              <w:t>SWFRG024-19</w:t>
            </w:r>
          </w:p>
        </w:tc>
        <w:tc>
          <w:tcPr>
            <w:tcW w:w="1480" w:type="dxa"/>
            <w:noWrap/>
            <w:hideMark/>
          </w:tcPr>
          <w:p w14:paraId="6C2C3B3A" w14:textId="77777777" w:rsidR="00BA6F4B" w:rsidRPr="00DA3997" w:rsidRDefault="00BA6F4B" w:rsidP="00BE6F82">
            <w:pPr>
              <w:pStyle w:val="DokTabellentext"/>
            </w:pPr>
            <w:r w:rsidRPr="00DA3997">
              <w:t>Fabaceae</w:t>
            </w:r>
          </w:p>
        </w:tc>
        <w:tc>
          <w:tcPr>
            <w:tcW w:w="2260" w:type="dxa"/>
            <w:noWrap/>
            <w:hideMark/>
          </w:tcPr>
          <w:p w14:paraId="77E9225E"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14:paraId="45D86B8E" w14:textId="77777777" w:rsidR="00BA6F4B" w:rsidRPr="00DA3997" w:rsidRDefault="00BA6F4B" w:rsidP="00BE6F82">
            <w:pPr>
              <w:pStyle w:val="DokTabellentext"/>
            </w:pPr>
            <w:r w:rsidRPr="00DA3997">
              <w:t>VPSBC964-13</w:t>
            </w:r>
          </w:p>
        </w:tc>
        <w:tc>
          <w:tcPr>
            <w:tcW w:w="1160" w:type="dxa"/>
            <w:noWrap/>
            <w:hideMark/>
          </w:tcPr>
          <w:p w14:paraId="1AA306B9" w14:textId="77777777" w:rsidR="00BA6F4B" w:rsidRPr="00DA3997" w:rsidRDefault="00BA6F4B" w:rsidP="00BE6F82">
            <w:pPr>
              <w:pStyle w:val="DokTabellentext"/>
            </w:pPr>
            <w:r w:rsidRPr="00DA3997">
              <w:t>Fabaceae</w:t>
            </w:r>
          </w:p>
        </w:tc>
        <w:tc>
          <w:tcPr>
            <w:tcW w:w="2660" w:type="dxa"/>
            <w:noWrap/>
            <w:hideMark/>
          </w:tcPr>
          <w:p w14:paraId="7B459C67"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tenuis</w:t>
            </w:r>
          </w:p>
        </w:tc>
        <w:tc>
          <w:tcPr>
            <w:tcW w:w="640" w:type="dxa"/>
            <w:noWrap/>
            <w:hideMark/>
          </w:tcPr>
          <w:p w14:paraId="388E1A46" w14:textId="77777777" w:rsidR="00BA6F4B" w:rsidRPr="00DA3997" w:rsidRDefault="00BA6F4B" w:rsidP="00BE6F82">
            <w:pPr>
              <w:pStyle w:val="DokTabellentext"/>
            </w:pPr>
            <w:r w:rsidRPr="00DA3997">
              <w:t>90.46</w:t>
            </w:r>
          </w:p>
        </w:tc>
        <w:tc>
          <w:tcPr>
            <w:tcW w:w="700" w:type="dxa"/>
            <w:noWrap/>
            <w:hideMark/>
          </w:tcPr>
          <w:p w14:paraId="3E92B6D6" w14:textId="77777777" w:rsidR="00BA6F4B" w:rsidRPr="00DA3997" w:rsidRDefault="00BA6F4B" w:rsidP="00BE6F82">
            <w:pPr>
              <w:pStyle w:val="DokTabellentext"/>
            </w:pPr>
            <w:r w:rsidRPr="00DA3997">
              <w:t>503</w:t>
            </w:r>
          </w:p>
        </w:tc>
        <w:tc>
          <w:tcPr>
            <w:tcW w:w="780" w:type="dxa"/>
            <w:noWrap/>
            <w:hideMark/>
          </w:tcPr>
          <w:p w14:paraId="1D7D0D8E" w14:textId="77777777" w:rsidR="00BA6F4B" w:rsidRPr="00DA3997" w:rsidRDefault="00BA6F4B" w:rsidP="00BE6F82">
            <w:pPr>
              <w:pStyle w:val="DokTabellentext"/>
            </w:pPr>
            <w:r w:rsidRPr="00DA3997">
              <w:t>FALSE</w:t>
            </w:r>
          </w:p>
        </w:tc>
        <w:tc>
          <w:tcPr>
            <w:tcW w:w="1040" w:type="dxa"/>
            <w:noWrap/>
            <w:hideMark/>
          </w:tcPr>
          <w:p w14:paraId="617DC3F2" w14:textId="77777777" w:rsidR="00BA6F4B" w:rsidRPr="00DA3997" w:rsidRDefault="00BA6F4B" w:rsidP="00BE6F82">
            <w:pPr>
              <w:pStyle w:val="DokTabellentext"/>
            </w:pPr>
            <w:r w:rsidRPr="00DA3997">
              <w:t>matK</w:t>
            </w:r>
          </w:p>
        </w:tc>
      </w:tr>
      <w:tr w:rsidR="00BA6F4B" w:rsidRPr="00DA3997" w14:paraId="61BC0D19" w14:textId="77777777" w:rsidTr="00BE6F82">
        <w:trPr>
          <w:trHeight w:val="290"/>
        </w:trPr>
        <w:tc>
          <w:tcPr>
            <w:tcW w:w="1380" w:type="dxa"/>
            <w:noWrap/>
            <w:hideMark/>
          </w:tcPr>
          <w:p w14:paraId="29B66E42" w14:textId="77777777" w:rsidR="00BA6F4B" w:rsidRPr="00DA3997" w:rsidRDefault="00BA6F4B" w:rsidP="00BE6F82">
            <w:pPr>
              <w:pStyle w:val="DokTabellentext"/>
            </w:pPr>
            <w:r w:rsidRPr="00DA3997">
              <w:t>SWFRG024-19</w:t>
            </w:r>
          </w:p>
        </w:tc>
        <w:tc>
          <w:tcPr>
            <w:tcW w:w="1480" w:type="dxa"/>
            <w:noWrap/>
            <w:hideMark/>
          </w:tcPr>
          <w:p w14:paraId="56B0AAE6" w14:textId="77777777" w:rsidR="00BA6F4B" w:rsidRPr="00DA3997" w:rsidRDefault="00BA6F4B" w:rsidP="00BE6F82">
            <w:pPr>
              <w:pStyle w:val="DokTabellentext"/>
            </w:pPr>
            <w:r w:rsidRPr="00DA3997">
              <w:t>Fabaceae</w:t>
            </w:r>
          </w:p>
        </w:tc>
        <w:tc>
          <w:tcPr>
            <w:tcW w:w="2260" w:type="dxa"/>
            <w:noWrap/>
            <w:hideMark/>
          </w:tcPr>
          <w:p w14:paraId="529919FD"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14:paraId="5686CFFB" w14:textId="77777777" w:rsidR="00BA6F4B" w:rsidRPr="00DA3997" w:rsidRDefault="00BA6F4B" w:rsidP="00BE6F82">
            <w:pPr>
              <w:pStyle w:val="DokTabellentext"/>
            </w:pPr>
            <w:r w:rsidRPr="00DA3997">
              <w:t>VPSBC963-13</w:t>
            </w:r>
          </w:p>
        </w:tc>
        <w:tc>
          <w:tcPr>
            <w:tcW w:w="1160" w:type="dxa"/>
            <w:noWrap/>
            <w:hideMark/>
          </w:tcPr>
          <w:p w14:paraId="0CE5BE8E" w14:textId="77777777" w:rsidR="00BA6F4B" w:rsidRPr="00DA3997" w:rsidRDefault="00BA6F4B" w:rsidP="00BE6F82">
            <w:pPr>
              <w:pStyle w:val="DokTabellentext"/>
            </w:pPr>
            <w:r w:rsidRPr="00DA3997">
              <w:t>Fabaceae</w:t>
            </w:r>
          </w:p>
        </w:tc>
        <w:tc>
          <w:tcPr>
            <w:tcW w:w="2660" w:type="dxa"/>
            <w:noWrap/>
            <w:hideMark/>
          </w:tcPr>
          <w:p w14:paraId="64CC166A"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krylovii</w:t>
            </w:r>
          </w:p>
        </w:tc>
        <w:tc>
          <w:tcPr>
            <w:tcW w:w="640" w:type="dxa"/>
            <w:noWrap/>
            <w:hideMark/>
          </w:tcPr>
          <w:p w14:paraId="0484CFA1" w14:textId="77777777" w:rsidR="00BA6F4B" w:rsidRPr="00DA3997" w:rsidRDefault="00BA6F4B" w:rsidP="00BE6F82">
            <w:pPr>
              <w:pStyle w:val="DokTabellentext"/>
            </w:pPr>
            <w:r w:rsidRPr="00DA3997">
              <w:t>90.46</w:t>
            </w:r>
          </w:p>
        </w:tc>
        <w:tc>
          <w:tcPr>
            <w:tcW w:w="700" w:type="dxa"/>
            <w:noWrap/>
            <w:hideMark/>
          </w:tcPr>
          <w:p w14:paraId="761E1546" w14:textId="77777777" w:rsidR="00BA6F4B" w:rsidRPr="00DA3997" w:rsidRDefault="00BA6F4B" w:rsidP="00BE6F82">
            <w:pPr>
              <w:pStyle w:val="DokTabellentext"/>
            </w:pPr>
            <w:r w:rsidRPr="00DA3997">
              <w:t>503</w:t>
            </w:r>
          </w:p>
        </w:tc>
        <w:tc>
          <w:tcPr>
            <w:tcW w:w="780" w:type="dxa"/>
            <w:noWrap/>
            <w:hideMark/>
          </w:tcPr>
          <w:p w14:paraId="7B230AB3" w14:textId="77777777" w:rsidR="00BA6F4B" w:rsidRPr="00DA3997" w:rsidRDefault="00BA6F4B" w:rsidP="00BE6F82">
            <w:pPr>
              <w:pStyle w:val="DokTabellentext"/>
            </w:pPr>
            <w:r w:rsidRPr="00DA3997">
              <w:t>FALSE</w:t>
            </w:r>
          </w:p>
        </w:tc>
        <w:tc>
          <w:tcPr>
            <w:tcW w:w="1040" w:type="dxa"/>
            <w:noWrap/>
            <w:hideMark/>
          </w:tcPr>
          <w:p w14:paraId="0A5E6101" w14:textId="77777777" w:rsidR="00BA6F4B" w:rsidRPr="00DA3997" w:rsidRDefault="00BA6F4B" w:rsidP="00BE6F82">
            <w:pPr>
              <w:pStyle w:val="DokTabellentext"/>
            </w:pPr>
            <w:r w:rsidRPr="00DA3997">
              <w:t>matK</w:t>
            </w:r>
          </w:p>
        </w:tc>
      </w:tr>
      <w:tr w:rsidR="00BA6F4B" w:rsidRPr="00DA3997" w14:paraId="31FD9A56" w14:textId="77777777" w:rsidTr="00BE6F82">
        <w:trPr>
          <w:trHeight w:val="290"/>
        </w:trPr>
        <w:tc>
          <w:tcPr>
            <w:tcW w:w="1380" w:type="dxa"/>
            <w:noWrap/>
            <w:hideMark/>
          </w:tcPr>
          <w:p w14:paraId="064F5898" w14:textId="77777777" w:rsidR="00BA6F4B" w:rsidRPr="00DA3997" w:rsidRDefault="00BA6F4B" w:rsidP="00BE6F82">
            <w:pPr>
              <w:pStyle w:val="DokTabellentext"/>
            </w:pPr>
            <w:r w:rsidRPr="00DA3997">
              <w:t>SWFRG024-19</w:t>
            </w:r>
          </w:p>
        </w:tc>
        <w:tc>
          <w:tcPr>
            <w:tcW w:w="1480" w:type="dxa"/>
            <w:noWrap/>
            <w:hideMark/>
          </w:tcPr>
          <w:p w14:paraId="2D0670E6" w14:textId="77777777" w:rsidR="00BA6F4B" w:rsidRPr="00DA3997" w:rsidRDefault="00BA6F4B" w:rsidP="00BE6F82">
            <w:pPr>
              <w:pStyle w:val="DokTabellentext"/>
            </w:pPr>
            <w:r w:rsidRPr="00DA3997">
              <w:t>Fabaceae</w:t>
            </w:r>
          </w:p>
        </w:tc>
        <w:tc>
          <w:tcPr>
            <w:tcW w:w="2260" w:type="dxa"/>
            <w:noWrap/>
            <w:hideMark/>
          </w:tcPr>
          <w:p w14:paraId="6B25EB70"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14:paraId="28C61742" w14:textId="77777777" w:rsidR="00BA6F4B" w:rsidRPr="00DA3997" w:rsidRDefault="00BA6F4B" w:rsidP="00BE6F82">
            <w:pPr>
              <w:pStyle w:val="DokTabellentext"/>
            </w:pPr>
            <w:r w:rsidRPr="00DA3997">
              <w:t>GBVX1797-13</w:t>
            </w:r>
          </w:p>
        </w:tc>
        <w:tc>
          <w:tcPr>
            <w:tcW w:w="1160" w:type="dxa"/>
            <w:noWrap/>
            <w:hideMark/>
          </w:tcPr>
          <w:p w14:paraId="52770449" w14:textId="77777777" w:rsidR="00BA6F4B" w:rsidRPr="00DA3997" w:rsidRDefault="00BA6F4B" w:rsidP="00BE6F82">
            <w:pPr>
              <w:pStyle w:val="DokTabellentext"/>
            </w:pPr>
            <w:r w:rsidRPr="00DA3997">
              <w:t>Fabaceae</w:t>
            </w:r>
          </w:p>
        </w:tc>
        <w:tc>
          <w:tcPr>
            <w:tcW w:w="2660" w:type="dxa"/>
            <w:noWrap/>
            <w:hideMark/>
          </w:tcPr>
          <w:p w14:paraId="3AEC3F09"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japonicus</w:t>
            </w:r>
          </w:p>
        </w:tc>
        <w:tc>
          <w:tcPr>
            <w:tcW w:w="640" w:type="dxa"/>
            <w:noWrap/>
            <w:hideMark/>
          </w:tcPr>
          <w:p w14:paraId="143AFFEF" w14:textId="77777777" w:rsidR="00BA6F4B" w:rsidRPr="00DA3997" w:rsidRDefault="00BA6F4B" w:rsidP="00BE6F82">
            <w:pPr>
              <w:pStyle w:val="DokTabellentext"/>
            </w:pPr>
            <w:r w:rsidRPr="00DA3997">
              <w:t>90.46</w:t>
            </w:r>
          </w:p>
        </w:tc>
        <w:tc>
          <w:tcPr>
            <w:tcW w:w="700" w:type="dxa"/>
            <w:noWrap/>
            <w:hideMark/>
          </w:tcPr>
          <w:p w14:paraId="36792820" w14:textId="77777777" w:rsidR="00BA6F4B" w:rsidRPr="00DA3997" w:rsidRDefault="00BA6F4B" w:rsidP="00BE6F82">
            <w:pPr>
              <w:pStyle w:val="DokTabellentext"/>
            </w:pPr>
            <w:r w:rsidRPr="00DA3997">
              <w:t>503</w:t>
            </w:r>
          </w:p>
        </w:tc>
        <w:tc>
          <w:tcPr>
            <w:tcW w:w="780" w:type="dxa"/>
            <w:noWrap/>
            <w:hideMark/>
          </w:tcPr>
          <w:p w14:paraId="61052538" w14:textId="77777777" w:rsidR="00BA6F4B" w:rsidRPr="00DA3997" w:rsidRDefault="00BA6F4B" w:rsidP="00BE6F82">
            <w:pPr>
              <w:pStyle w:val="DokTabellentext"/>
            </w:pPr>
            <w:r w:rsidRPr="00DA3997">
              <w:t>FALSE</w:t>
            </w:r>
          </w:p>
        </w:tc>
        <w:tc>
          <w:tcPr>
            <w:tcW w:w="1040" w:type="dxa"/>
            <w:noWrap/>
            <w:hideMark/>
          </w:tcPr>
          <w:p w14:paraId="1D71CE21" w14:textId="77777777" w:rsidR="00BA6F4B" w:rsidRPr="00DA3997" w:rsidRDefault="00BA6F4B" w:rsidP="00BE6F82">
            <w:pPr>
              <w:pStyle w:val="DokTabellentext"/>
            </w:pPr>
            <w:r w:rsidRPr="00DA3997">
              <w:t>matK</w:t>
            </w:r>
          </w:p>
        </w:tc>
      </w:tr>
      <w:tr w:rsidR="00BA6F4B" w:rsidRPr="00DA3997" w14:paraId="713A5E27" w14:textId="77777777" w:rsidTr="00BE6F82">
        <w:trPr>
          <w:trHeight w:val="290"/>
        </w:trPr>
        <w:tc>
          <w:tcPr>
            <w:tcW w:w="1380" w:type="dxa"/>
            <w:noWrap/>
            <w:hideMark/>
          </w:tcPr>
          <w:p w14:paraId="6916A09E" w14:textId="77777777" w:rsidR="00BA6F4B" w:rsidRPr="00DA3997" w:rsidRDefault="00BA6F4B" w:rsidP="00BE6F82">
            <w:pPr>
              <w:pStyle w:val="DokTabellentext"/>
            </w:pPr>
            <w:r w:rsidRPr="00DA3997">
              <w:t>SWFRG024-19</w:t>
            </w:r>
          </w:p>
        </w:tc>
        <w:tc>
          <w:tcPr>
            <w:tcW w:w="1480" w:type="dxa"/>
            <w:noWrap/>
            <w:hideMark/>
          </w:tcPr>
          <w:p w14:paraId="241CC343" w14:textId="77777777" w:rsidR="00BA6F4B" w:rsidRPr="00DA3997" w:rsidRDefault="00BA6F4B" w:rsidP="00BE6F82">
            <w:pPr>
              <w:pStyle w:val="DokTabellentext"/>
            </w:pPr>
            <w:r w:rsidRPr="00DA3997">
              <w:t>Fabaceae</w:t>
            </w:r>
          </w:p>
        </w:tc>
        <w:tc>
          <w:tcPr>
            <w:tcW w:w="2260" w:type="dxa"/>
            <w:noWrap/>
            <w:hideMark/>
          </w:tcPr>
          <w:p w14:paraId="7E7BB076"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14:paraId="6A2D97E0" w14:textId="77777777" w:rsidR="00BA6F4B" w:rsidRPr="00DA3997" w:rsidRDefault="00BA6F4B" w:rsidP="00BE6F82">
            <w:pPr>
              <w:pStyle w:val="DokTabellentext"/>
            </w:pPr>
            <w:r w:rsidRPr="00DA3997">
              <w:t>GBVR1886-13</w:t>
            </w:r>
          </w:p>
        </w:tc>
        <w:tc>
          <w:tcPr>
            <w:tcW w:w="1160" w:type="dxa"/>
            <w:noWrap/>
            <w:hideMark/>
          </w:tcPr>
          <w:p w14:paraId="722853B3" w14:textId="77777777" w:rsidR="00BA6F4B" w:rsidRPr="00DA3997" w:rsidRDefault="00BA6F4B" w:rsidP="00BE6F82">
            <w:pPr>
              <w:pStyle w:val="DokTabellentext"/>
            </w:pPr>
            <w:r w:rsidRPr="00DA3997">
              <w:t>Fabaceae</w:t>
            </w:r>
          </w:p>
        </w:tc>
        <w:tc>
          <w:tcPr>
            <w:tcW w:w="2660" w:type="dxa"/>
            <w:noWrap/>
            <w:hideMark/>
          </w:tcPr>
          <w:p w14:paraId="101FE660"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japonicus</w:t>
            </w:r>
          </w:p>
        </w:tc>
        <w:tc>
          <w:tcPr>
            <w:tcW w:w="640" w:type="dxa"/>
            <w:noWrap/>
            <w:hideMark/>
          </w:tcPr>
          <w:p w14:paraId="32D5BD87" w14:textId="77777777" w:rsidR="00BA6F4B" w:rsidRPr="00DA3997" w:rsidRDefault="00BA6F4B" w:rsidP="00BE6F82">
            <w:pPr>
              <w:pStyle w:val="DokTabellentext"/>
            </w:pPr>
            <w:r w:rsidRPr="00DA3997">
              <w:t>90.46</w:t>
            </w:r>
          </w:p>
        </w:tc>
        <w:tc>
          <w:tcPr>
            <w:tcW w:w="700" w:type="dxa"/>
            <w:noWrap/>
            <w:hideMark/>
          </w:tcPr>
          <w:p w14:paraId="4CD4B6EA" w14:textId="77777777" w:rsidR="00BA6F4B" w:rsidRPr="00DA3997" w:rsidRDefault="00BA6F4B" w:rsidP="00BE6F82">
            <w:pPr>
              <w:pStyle w:val="DokTabellentext"/>
            </w:pPr>
            <w:r w:rsidRPr="00DA3997">
              <w:t>503</w:t>
            </w:r>
          </w:p>
        </w:tc>
        <w:tc>
          <w:tcPr>
            <w:tcW w:w="780" w:type="dxa"/>
            <w:noWrap/>
            <w:hideMark/>
          </w:tcPr>
          <w:p w14:paraId="177A04CE" w14:textId="77777777" w:rsidR="00BA6F4B" w:rsidRPr="00DA3997" w:rsidRDefault="00BA6F4B" w:rsidP="00BE6F82">
            <w:pPr>
              <w:pStyle w:val="DokTabellentext"/>
            </w:pPr>
            <w:r w:rsidRPr="00DA3997">
              <w:t>FALSE</w:t>
            </w:r>
          </w:p>
        </w:tc>
        <w:tc>
          <w:tcPr>
            <w:tcW w:w="1040" w:type="dxa"/>
            <w:noWrap/>
            <w:hideMark/>
          </w:tcPr>
          <w:p w14:paraId="3F17057D" w14:textId="77777777" w:rsidR="00BA6F4B" w:rsidRPr="00DA3997" w:rsidRDefault="00BA6F4B" w:rsidP="00BE6F82">
            <w:pPr>
              <w:pStyle w:val="DokTabellentext"/>
            </w:pPr>
            <w:r w:rsidRPr="00DA3997">
              <w:t>matK</w:t>
            </w:r>
          </w:p>
        </w:tc>
      </w:tr>
      <w:tr w:rsidR="00BA6F4B" w:rsidRPr="00DA3997" w14:paraId="33BBAFBC" w14:textId="77777777" w:rsidTr="00BE6F82">
        <w:trPr>
          <w:trHeight w:val="290"/>
        </w:trPr>
        <w:tc>
          <w:tcPr>
            <w:tcW w:w="1380" w:type="dxa"/>
            <w:noWrap/>
            <w:hideMark/>
          </w:tcPr>
          <w:p w14:paraId="673B04E3" w14:textId="77777777" w:rsidR="00BA6F4B" w:rsidRPr="00DA3997" w:rsidRDefault="00BA6F4B" w:rsidP="00BE6F82">
            <w:pPr>
              <w:pStyle w:val="DokTabellentext"/>
            </w:pPr>
            <w:r w:rsidRPr="00DA3997">
              <w:t>SWFRG024-19</w:t>
            </w:r>
          </w:p>
        </w:tc>
        <w:tc>
          <w:tcPr>
            <w:tcW w:w="1480" w:type="dxa"/>
            <w:noWrap/>
            <w:hideMark/>
          </w:tcPr>
          <w:p w14:paraId="5E376915" w14:textId="77777777" w:rsidR="00BA6F4B" w:rsidRPr="00DA3997" w:rsidRDefault="00BA6F4B" w:rsidP="00BE6F82">
            <w:pPr>
              <w:pStyle w:val="DokTabellentext"/>
            </w:pPr>
            <w:r w:rsidRPr="00DA3997">
              <w:t>Fabaceae</w:t>
            </w:r>
          </w:p>
        </w:tc>
        <w:tc>
          <w:tcPr>
            <w:tcW w:w="2260" w:type="dxa"/>
            <w:noWrap/>
            <w:hideMark/>
          </w:tcPr>
          <w:p w14:paraId="0EC724B2"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14:paraId="08D780E2" w14:textId="77777777" w:rsidR="00BA6F4B" w:rsidRPr="00DA3997" w:rsidRDefault="00BA6F4B" w:rsidP="00BE6F82">
            <w:pPr>
              <w:pStyle w:val="DokTabellentext"/>
            </w:pPr>
            <w:r w:rsidRPr="00DA3997">
              <w:t>PLGE037-13</w:t>
            </w:r>
          </w:p>
        </w:tc>
        <w:tc>
          <w:tcPr>
            <w:tcW w:w="1160" w:type="dxa"/>
            <w:noWrap/>
            <w:hideMark/>
          </w:tcPr>
          <w:p w14:paraId="4E7804C4" w14:textId="77777777" w:rsidR="00BA6F4B" w:rsidRPr="00DA3997" w:rsidRDefault="00BA6F4B" w:rsidP="00BE6F82">
            <w:pPr>
              <w:pStyle w:val="DokTabellentext"/>
            </w:pPr>
            <w:r w:rsidRPr="00DA3997">
              <w:t>Fabaceae</w:t>
            </w:r>
          </w:p>
        </w:tc>
        <w:tc>
          <w:tcPr>
            <w:tcW w:w="2660" w:type="dxa"/>
            <w:noWrap/>
            <w:hideMark/>
          </w:tcPr>
          <w:p w14:paraId="6D5BA28D"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640" w:type="dxa"/>
            <w:noWrap/>
            <w:hideMark/>
          </w:tcPr>
          <w:p w14:paraId="6F77E2C5" w14:textId="77777777" w:rsidR="00BA6F4B" w:rsidRPr="00DA3997" w:rsidRDefault="00BA6F4B" w:rsidP="00BE6F82">
            <w:pPr>
              <w:pStyle w:val="DokTabellentext"/>
            </w:pPr>
            <w:r w:rsidRPr="00DA3997">
              <w:t>90.46</w:t>
            </w:r>
          </w:p>
        </w:tc>
        <w:tc>
          <w:tcPr>
            <w:tcW w:w="700" w:type="dxa"/>
            <w:noWrap/>
            <w:hideMark/>
          </w:tcPr>
          <w:p w14:paraId="6543A0F7" w14:textId="77777777" w:rsidR="00BA6F4B" w:rsidRPr="00DA3997" w:rsidRDefault="00BA6F4B" w:rsidP="00BE6F82">
            <w:pPr>
              <w:pStyle w:val="DokTabellentext"/>
            </w:pPr>
            <w:r w:rsidRPr="00DA3997">
              <w:t>503</w:t>
            </w:r>
          </w:p>
        </w:tc>
        <w:tc>
          <w:tcPr>
            <w:tcW w:w="780" w:type="dxa"/>
            <w:noWrap/>
            <w:hideMark/>
          </w:tcPr>
          <w:p w14:paraId="6E83183E" w14:textId="77777777" w:rsidR="00BA6F4B" w:rsidRPr="00DA3997" w:rsidRDefault="00BA6F4B" w:rsidP="00BE6F82">
            <w:pPr>
              <w:pStyle w:val="DokTabellentext"/>
            </w:pPr>
            <w:r w:rsidRPr="00DA3997">
              <w:t>FALSE</w:t>
            </w:r>
          </w:p>
        </w:tc>
        <w:tc>
          <w:tcPr>
            <w:tcW w:w="1040" w:type="dxa"/>
            <w:noWrap/>
            <w:hideMark/>
          </w:tcPr>
          <w:p w14:paraId="3645EDAC" w14:textId="77777777" w:rsidR="00BA6F4B" w:rsidRPr="00DA3997" w:rsidRDefault="00BA6F4B" w:rsidP="00BE6F82">
            <w:pPr>
              <w:pStyle w:val="DokTabellentext"/>
            </w:pPr>
            <w:r w:rsidRPr="00DA3997">
              <w:t>matK</w:t>
            </w:r>
          </w:p>
        </w:tc>
      </w:tr>
      <w:tr w:rsidR="00BA6F4B" w:rsidRPr="00DA3997" w14:paraId="340C5BA1" w14:textId="77777777" w:rsidTr="00BE6F82">
        <w:trPr>
          <w:trHeight w:val="290"/>
        </w:trPr>
        <w:tc>
          <w:tcPr>
            <w:tcW w:w="1380" w:type="dxa"/>
            <w:noWrap/>
            <w:hideMark/>
          </w:tcPr>
          <w:p w14:paraId="42518761" w14:textId="77777777" w:rsidR="00BA6F4B" w:rsidRPr="00DA3997" w:rsidRDefault="00BA6F4B" w:rsidP="00BE6F82">
            <w:pPr>
              <w:pStyle w:val="DokTabellentext"/>
            </w:pPr>
            <w:r w:rsidRPr="00DA3997">
              <w:t>SWFRG024-19</w:t>
            </w:r>
          </w:p>
        </w:tc>
        <w:tc>
          <w:tcPr>
            <w:tcW w:w="1480" w:type="dxa"/>
            <w:noWrap/>
            <w:hideMark/>
          </w:tcPr>
          <w:p w14:paraId="4CC36409" w14:textId="77777777" w:rsidR="00BA6F4B" w:rsidRPr="00DA3997" w:rsidRDefault="00BA6F4B" w:rsidP="00BE6F82">
            <w:pPr>
              <w:pStyle w:val="DokTabellentext"/>
            </w:pPr>
            <w:r w:rsidRPr="00DA3997">
              <w:t>Fabaceae</w:t>
            </w:r>
          </w:p>
        </w:tc>
        <w:tc>
          <w:tcPr>
            <w:tcW w:w="2260" w:type="dxa"/>
            <w:noWrap/>
            <w:hideMark/>
          </w:tcPr>
          <w:p w14:paraId="7EE19843"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14:paraId="2F9B513B" w14:textId="77777777" w:rsidR="00BA6F4B" w:rsidRPr="00DA3997" w:rsidRDefault="00BA6F4B" w:rsidP="00BE6F82">
            <w:pPr>
              <w:pStyle w:val="DokTabellentext"/>
            </w:pPr>
            <w:r w:rsidRPr="00DA3997">
              <w:t>VPSBC379-13</w:t>
            </w:r>
          </w:p>
        </w:tc>
        <w:tc>
          <w:tcPr>
            <w:tcW w:w="1160" w:type="dxa"/>
            <w:noWrap/>
            <w:hideMark/>
          </w:tcPr>
          <w:p w14:paraId="748806E4" w14:textId="77777777" w:rsidR="00BA6F4B" w:rsidRPr="00DA3997" w:rsidRDefault="00BA6F4B" w:rsidP="00BE6F82">
            <w:pPr>
              <w:pStyle w:val="DokTabellentext"/>
            </w:pPr>
            <w:r w:rsidRPr="00DA3997">
              <w:t>Fabaceae</w:t>
            </w:r>
          </w:p>
        </w:tc>
        <w:tc>
          <w:tcPr>
            <w:tcW w:w="2660" w:type="dxa"/>
            <w:noWrap/>
            <w:hideMark/>
          </w:tcPr>
          <w:p w14:paraId="217D5D74"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640" w:type="dxa"/>
            <w:noWrap/>
            <w:hideMark/>
          </w:tcPr>
          <w:p w14:paraId="6176F219" w14:textId="77777777" w:rsidR="00BA6F4B" w:rsidRPr="00DA3997" w:rsidRDefault="00BA6F4B" w:rsidP="00BE6F82">
            <w:pPr>
              <w:pStyle w:val="DokTabellentext"/>
            </w:pPr>
            <w:r w:rsidRPr="00DA3997">
              <w:t>90.46</w:t>
            </w:r>
          </w:p>
        </w:tc>
        <w:tc>
          <w:tcPr>
            <w:tcW w:w="700" w:type="dxa"/>
            <w:noWrap/>
            <w:hideMark/>
          </w:tcPr>
          <w:p w14:paraId="2B328372" w14:textId="77777777" w:rsidR="00BA6F4B" w:rsidRPr="00DA3997" w:rsidRDefault="00BA6F4B" w:rsidP="00BE6F82">
            <w:pPr>
              <w:pStyle w:val="DokTabellentext"/>
            </w:pPr>
            <w:r w:rsidRPr="00DA3997">
              <w:t>503</w:t>
            </w:r>
          </w:p>
        </w:tc>
        <w:tc>
          <w:tcPr>
            <w:tcW w:w="780" w:type="dxa"/>
            <w:noWrap/>
            <w:hideMark/>
          </w:tcPr>
          <w:p w14:paraId="4BE98880" w14:textId="77777777" w:rsidR="00BA6F4B" w:rsidRPr="00DA3997" w:rsidRDefault="00BA6F4B" w:rsidP="00BE6F82">
            <w:pPr>
              <w:pStyle w:val="DokTabellentext"/>
            </w:pPr>
            <w:r w:rsidRPr="00DA3997">
              <w:t>FALSE</w:t>
            </w:r>
          </w:p>
        </w:tc>
        <w:tc>
          <w:tcPr>
            <w:tcW w:w="1040" w:type="dxa"/>
            <w:noWrap/>
            <w:hideMark/>
          </w:tcPr>
          <w:p w14:paraId="59267967" w14:textId="77777777" w:rsidR="00BA6F4B" w:rsidRPr="00DA3997" w:rsidRDefault="00BA6F4B" w:rsidP="00BE6F82">
            <w:pPr>
              <w:pStyle w:val="DokTabellentext"/>
            </w:pPr>
            <w:r w:rsidRPr="00DA3997">
              <w:t>matK</w:t>
            </w:r>
          </w:p>
        </w:tc>
      </w:tr>
      <w:tr w:rsidR="00BA6F4B" w:rsidRPr="00DA3997" w14:paraId="79C8D47F" w14:textId="77777777" w:rsidTr="00BE6F82">
        <w:trPr>
          <w:trHeight w:val="290"/>
        </w:trPr>
        <w:tc>
          <w:tcPr>
            <w:tcW w:w="1380" w:type="dxa"/>
            <w:noWrap/>
            <w:hideMark/>
          </w:tcPr>
          <w:p w14:paraId="592408F4" w14:textId="77777777" w:rsidR="00BA6F4B" w:rsidRPr="00DA3997" w:rsidRDefault="00BA6F4B" w:rsidP="00BE6F82">
            <w:pPr>
              <w:pStyle w:val="DokTabellentext"/>
            </w:pPr>
            <w:r w:rsidRPr="00DA3997">
              <w:t>SWFRG024-19</w:t>
            </w:r>
          </w:p>
        </w:tc>
        <w:tc>
          <w:tcPr>
            <w:tcW w:w="1480" w:type="dxa"/>
            <w:noWrap/>
            <w:hideMark/>
          </w:tcPr>
          <w:p w14:paraId="56784DD5" w14:textId="77777777" w:rsidR="00BA6F4B" w:rsidRPr="00DA3997" w:rsidRDefault="00BA6F4B" w:rsidP="00BE6F82">
            <w:pPr>
              <w:pStyle w:val="DokTabellentext"/>
            </w:pPr>
            <w:r w:rsidRPr="00DA3997">
              <w:t>Fabaceae</w:t>
            </w:r>
          </w:p>
        </w:tc>
        <w:tc>
          <w:tcPr>
            <w:tcW w:w="2260" w:type="dxa"/>
            <w:noWrap/>
            <w:hideMark/>
          </w:tcPr>
          <w:p w14:paraId="604ED25F"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14:paraId="4AE9793A" w14:textId="77777777" w:rsidR="00BA6F4B" w:rsidRPr="00DA3997" w:rsidRDefault="00BA6F4B" w:rsidP="00BE6F82">
            <w:pPr>
              <w:pStyle w:val="DokTabellentext"/>
            </w:pPr>
            <w:r w:rsidRPr="00DA3997">
              <w:t>VPSBC269-12</w:t>
            </w:r>
          </w:p>
        </w:tc>
        <w:tc>
          <w:tcPr>
            <w:tcW w:w="1160" w:type="dxa"/>
            <w:noWrap/>
            <w:hideMark/>
          </w:tcPr>
          <w:p w14:paraId="79DC836E" w14:textId="77777777" w:rsidR="00BA6F4B" w:rsidRPr="00DA3997" w:rsidRDefault="00BA6F4B" w:rsidP="00BE6F82">
            <w:pPr>
              <w:pStyle w:val="DokTabellentext"/>
            </w:pPr>
            <w:r w:rsidRPr="00DA3997">
              <w:t>Fabaceae</w:t>
            </w:r>
          </w:p>
        </w:tc>
        <w:tc>
          <w:tcPr>
            <w:tcW w:w="2660" w:type="dxa"/>
            <w:noWrap/>
            <w:hideMark/>
          </w:tcPr>
          <w:p w14:paraId="1BAAF93E"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640" w:type="dxa"/>
            <w:noWrap/>
            <w:hideMark/>
          </w:tcPr>
          <w:p w14:paraId="092870C1" w14:textId="77777777" w:rsidR="00BA6F4B" w:rsidRPr="00DA3997" w:rsidRDefault="00BA6F4B" w:rsidP="00BE6F82">
            <w:pPr>
              <w:pStyle w:val="DokTabellentext"/>
            </w:pPr>
            <w:r w:rsidRPr="00DA3997">
              <w:t>90.46</w:t>
            </w:r>
          </w:p>
        </w:tc>
        <w:tc>
          <w:tcPr>
            <w:tcW w:w="700" w:type="dxa"/>
            <w:noWrap/>
            <w:hideMark/>
          </w:tcPr>
          <w:p w14:paraId="6F7A5C8D" w14:textId="77777777" w:rsidR="00BA6F4B" w:rsidRPr="00DA3997" w:rsidRDefault="00BA6F4B" w:rsidP="00BE6F82">
            <w:pPr>
              <w:pStyle w:val="DokTabellentext"/>
            </w:pPr>
            <w:r w:rsidRPr="00DA3997">
              <w:t>503</w:t>
            </w:r>
          </w:p>
        </w:tc>
        <w:tc>
          <w:tcPr>
            <w:tcW w:w="780" w:type="dxa"/>
            <w:noWrap/>
            <w:hideMark/>
          </w:tcPr>
          <w:p w14:paraId="443D6F27" w14:textId="77777777" w:rsidR="00BA6F4B" w:rsidRPr="00DA3997" w:rsidRDefault="00BA6F4B" w:rsidP="00BE6F82">
            <w:pPr>
              <w:pStyle w:val="DokTabellentext"/>
            </w:pPr>
            <w:r w:rsidRPr="00DA3997">
              <w:t>FALSE</w:t>
            </w:r>
          </w:p>
        </w:tc>
        <w:tc>
          <w:tcPr>
            <w:tcW w:w="1040" w:type="dxa"/>
            <w:noWrap/>
            <w:hideMark/>
          </w:tcPr>
          <w:p w14:paraId="03DE1499" w14:textId="77777777" w:rsidR="00BA6F4B" w:rsidRPr="00DA3997" w:rsidRDefault="00BA6F4B" w:rsidP="00BE6F82">
            <w:pPr>
              <w:pStyle w:val="DokTabellentext"/>
            </w:pPr>
            <w:r w:rsidRPr="00DA3997">
              <w:t>matK</w:t>
            </w:r>
          </w:p>
        </w:tc>
      </w:tr>
      <w:tr w:rsidR="00BA6F4B" w:rsidRPr="00DA3997" w14:paraId="2B3C349F" w14:textId="77777777" w:rsidTr="00BE6F82">
        <w:trPr>
          <w:trHeight w:val="290"/>
        </w:trPr>
        <w:tc>
          <w:tcPr>
            <w:tcW w:w="1380" w:type="dxa"/>
            <w:noWrap/>
            <w:hideMark/>
          </w:tcPr>
          <w:p w14:paraId="288CFEB4" w14:textId="77777777" w:rsidR="00BA6F4B" w:rsidRPr="00DA3997" w:rsidRDefault="00BA6F4B" w:rsidP="00BE6F82">
            <w:pPr>
              <w:pStyle w:val="DokTabellentext"/>
            </w:pPr>
            <w:r w:rsidRPr="00DA3997">
              <w:t>SWFRG024-19</w:t>
            </w:r>
          </w:p>
        </w:tc>
        <w:tc>
          <w:tcPr>
            <w:tcW w:w="1480" w:type="dxa"/>
            <w:noWrap/>
            <w:hideMark/>
          </w:tcPr>
          <w:p w14:paraId="44140EE4" w14:textId="77777777" w:rsidR="00BA6F4B" w:rsidRPr="00DA3997" w:rsidRDefault="00BA6F4B" w:rsidP="00BE6F82">
            <w:pPr>
              <w:pStyle w:val="DokTabellentext"/>
            </w:pPr>
            <w:r w:rsidRPr="00DA3997">
              <w:t>Fabaceae</w:t>
            </w:r>
          </w:p>
        </w:tc>
        <w:tc>
          <w:tcPr>
            <w:tcW w:w="2260" w:type="dxa"/>
            <w:noWrap/>
            <w:hideMark/>
          </w:tcPr>
          <w:p w14:paraId="508C0FF4"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14:paraId="284CD64A" w14:textId="77777777" w:rsidR="00BA6F4B" w:rsidRPr="00DA3997" w:rsidRDefault="00BA6F4B" w:rsidP="00BE6F82">
            <w:pPr>
              <w:pStyle w:val="DokTabellentext"/>
            </w:pPr>
            <w:r w:rsidRPr="00DA3997">
              <w:t>VPSBC243-12</w:t>
            </w:r>
          </w:p>
        </w:tc>
        <w:tc>
          <w:tcPr>
            <w:tcW w:w="1160" w:type="dxa"/>
            <w:noWrap/>
            <w:hideMark/>
          </w:tcPr>
          <w:p w14:paraId="26C595C6" w14:textId="77777777" w:rsidR="00BA6F4B" w:rsidRPr="00DA3997" w:rsidRDefault="00BA6F4B" w:rsidP="00BE6F82">
            <w:pPr>
              <w:pStyle w:val="DokTabellentext"/>
            </w:pPr>
            <w:r w:rsidRPr="00DA3997">
              <w:t>Fabaceae</w:t>
            </w:r>
          </w:p>
        </w:tc>
        <w:tc>
          <w:tcPr>
            <w:tcW w:w="2660" w:type="dxa"/>
            <w:noWrap/>
            <w:hideMark/>
          </w:tcPr>
          <w:p w14:paraId="050F8BF3"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640" w:type="dxa"/>
            <w:noWrap/>
            <w:hideMark/>
          </w:tcPr>
          <w:p w14:paraId="4078938A" w14:textId="77777777" w:rsidR="00BA6F4B" w:rsidRPr="00DA3997" w:rsidRDefault="00BA6F4B" w:rsidP="00BE6F82">
            <w:pPr>
              <w:pStyle w:val="DokTabellentext"/>
            </w:pPr>
            <w:r w:rsidRPr="00DA3997">
              <w:t>90.46</w:t>
            </w:r>
          </w:p>
        </w:tc>
        <w:tc>
          <w:tcPr>
            <w:tcW w:w="700" w:type="dxa"/>
            <w:noWrap/>
            <w:hideMark/>
          </w:tcPr>
          <w:p w14:paraId="6CC0D9B1" w14:textId="77777777" w:rsidR="00BA6F4B" w:rsidRPr="00DA3997" w:rsidRDefault="00BA6F4B" w:rsidP="00BE6F82">
            <w:pPr>
              <w:pStyle w:val="DokTabellentext"/>
            </w:pPr>
            <w:r w:rsidRPr="00DA3997">
              <w:t>503</w:t>
            </w:r>
          </w:p>
        </w:tc>
        <w:tc>
          <w:tcPr>
            <w:tcW w:w="780" w:type="dxa"/>
            <w:noWrap/>
            <w:hideMark/>
          </w:tcPr>
          <w:p w14:paraId="3D6C3CDC" w14:textId="77777777" w:rsidR="00BA6F4B" w:rsidRPr="00DA3997" w:rsidRDefault="00BA6F4B" w:rsidP="00BE6F82">
            <w:pPr>
              <w:pStyle w:val="DokTabellentext"/>
            </w:pPr>
            <w:r w:rsidRPr="00DA3997">
              <w:t>FALSE</w:t>
            </w:r>
          </w:p>
        </w:tc>
        <w:tc>
          <w:tcPr>
            <w:tcW w:w="1040" w:type="dxa"/>
            <w:noWrap/>
            <w:hideMark/>
          </w:tcPr>
          <w:p w14:paraId="7C678A93" w14:textId="77777777" w:rsidR="00BA6F4B" w:rsidRPr="00DA3997" w:rsidRDefault="00BA6F4B" w:rsidP="00BE6F82">
            <w:pPr>
              <w:pStyle w:val="DokTabellentext"/>
            </w:pPr>
            <w:r w:rsidRPr="00DA3997">
              <w:t>matK</w:t>
            </w:r>
          </w:p>
        </w:tc>
      </w:tr>
      <w:tr w:rsidR="00BA6F4B" w:rsidRPr="00DA3997" w14:paraId="0D770E50" w14:textId="77777777" w:rsidTr="00BE6F82">
        <w:trPr>
          <w:trHeight w:val="290"/>
        </w:trPr>
        <w:tc>
          <w:tcPr>
            <w:tcW w:w="1380" w:type="dxa"/>
            <w:noWrap/>
            <w:hideMark/>
          </w:tcPr>
          <w:p w14:paraId="3FBB7E1F" w14:textId="77777777" w:rsidR="00BA6F4B" w:rsidRPr="00DA3997" w:rsidRDefault="00BA6F4B" w:rsidP="00BE6F82">
            <w:pPr>
              <w:pStyle w:val="DokTabellentext"/>
            </w:pPr>
            <w:r w:rsidRPr="00DA3997">
              <w:t>SWFRG024-19</w:t>
            </w:r>
          </w:p>
        </w:tc>
        <w:tc>
          <w:tcPr>
            <w:tcW w:w="1480" w:type="dxa"/>
            <w:noWrap/>
            <w:hideMark/>
          </w:tcPr>
          <w:p w14:paraId="16E2343F" w14:textId="77777777" w:rsidR="00BA6F4B" w:rsidRPr="00DA3997" w:rsidRDefault="00BA6F4B" w:rsidP="00BE6F82">
            <w:pPr>
              <w:pStyle w:val="DokTabellentext"/>
            </w:pPr>
            <w:r w:rsidRPr="00DA3997">
              <w:t>Fabaceae</w:t>
            </w:r>
          </w:p>
        </w:tc>
        <w:tc>
          <w:tcPr>
            <w:tcW w:w="2260" w:type="dxa"/>
            <w:noWrap/>
            <w:hideMark/>
          </w:tcPr>
          <w:p w14:paraId="7EFB0536"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14:paraId="7F03EEE3" w14:textId="77777777" w:rsidR="00BA6F4B" w:rsidRPr="00DA3997" w:rsidRDefault="00BA6F4B" w:rsidP="00BE6F82">
            <w:pPr>
              <w:pStyle w:val="DokTabellentext"/>
            </w:pPr>
            <w:r w:rsidRPr="00DA3997">
              <w:t>VPSBC208-12</w:t>
            </w:r>
          </w:p>
        </w:tc>
        <w:tc>
          <w:tcPr>
            <w:tcW w:w="1160" w:type="dxa"/>
            <w:noWrap/>
            <w:hideMark/>
          </w:tcPr>
          <w:p w14:paraId="54F0677C" w14:textId="77777777" w:rsidR="00BA6F4B" w:rsidRPr="00DA3997" w:rsidRDefault="00BA6F4B" w:rsidP="00BE6F82">
            <w:pPr>
              <w:pStyle w:val="DokTabellentext"/>
            </w:pPr>
            <w:r w:rsidRPr="00DA3997">
              <w:t>Fabaceae</w:t>
            </w:r>
          </w:p>
        </w:tc>
        <w:tc>
          <w:tcPr>
            <w:tcW w:w="2660" w:type="dxa"/>
            <w:noWrap/>
            <w:hideMark/>
          </w:tcPr>
          <w:p w14:paraId="25BEE4FA"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640" w:type="dxa"/>
            <w:noWrap/>
            <w:hideMark/>
          </w:tcPr>
          <w:p w14:paraId="27631800" w14:textId="77777777" w:rsidR="00BA6F4B" w:rsidRPr="00DA3997" w:rsidRDefault="00BA6F4B" w:rsidP="00BE6F82">
            <w:pPr>
              <w:pStyle w:val="DokTabellentext"/>
            </w:pPr>
            <w:r w:rsidRPr="00DA3997">
              <w:t>90.46</w:t>
            </w:r>
          </w:p>
        </w:tc>
        <w:tc>
          <w:tcPr>
            <w:tcW w:w="700" w:type="dxa"/>
            <w:noWrap/>
            <w:hideMark/>
          </w:tcPr>
          <w:p w14:paraId="1F9C6EED" w14:textId="77777777" w:rsidR="00BA6F4B" w:rsidRPr="00DA3997" w:rsidRDefault="00BA6F4B" w:rsidP="00BE6F82">
            <w:pPr>
              <w:pStyle w:val="DokTabellentext"/>
            </w:pPr>
            <w:r w:rsidRPr="00DA3997">
              <w:t>503</w:t>
            </w:r>
          </w:p>
        </w:tc>
        <w:tc>
          <w:tcPr>
            <w:tcW w:w="780" w:type="dxa"/>
            <w:noWrap/>
            <w:hideMark/>
          </w:tcPr>
          <w:p w14:paraId="4F58330B" w14:textId="77777777" w:rsidR="00BA6F4B" w:rsidRPr="00DA3997" w:rsidRDefault="00BA6F4B" w:rsidP="00BE6F82">
            <w:pPr>
              <w:pStyle w:val="DokTabellentext"/>
            </w:pPr>
            <w:r w:rsidRPr="00DA3997">
              <w:t>FALSE</w:t>
            </w:r>
          </w:p>
        </w:tc>
        <w:tc>
          <w:tcPr>
            <w:tcW w:w="1040" w:type="dxa"/>
            <w:noWrap/>
            <w:hideMark/>
          </w:tcPr>
          <w:p w14:paraId="05AB08A3" w14:textId="77777777" w:rsidR="00BA6F4B" w:rsidRPr="00DA3997" w:rsidRDefault="00BA6F4B" w:rsidP="00BE6F82">
            <w:pPr>
              <w:pStyle w:val="DokTabellentext"/>
            </w:pPr>
            <w:r w:rsidRPr="00DA3997">
              <w:t>matK</w:t>
            </w:r>
          </w:p>
        </w:tc>
      </w:tr>
      <w:tr w:rsidR="00BA6F4B" w:rsidRPr="00DA3997" w14:paraId="652AFDA2" w14:textId="77777777" w:rsidTr="00BE6F82">
        <w:trPr>
          <w:trHeight w:val="290"/>
        </w:trPr>
        <w:tc>
          <w:tcPr>
            <w:tcW w:w="1380" w:type="dxa"/>
            <w:noWrap/>
            <w:hideMark/>
          </w:tcPr>
          <w:p w14:paraId="2B6CD646" w14:textId="77777777" w:rsidR="00BA6F4B" w:rsidRPr="00DA3997" w:rsidRDefault="00BA6F4B" w:rsidP="00BE6F82">
            <w:pPr>
              <w:pStyle w:val="DokTabellentext"/>
            </w:pPr>
            <w:r w:rsidRPr="00DA3997">
              <w:t>SWFRG024-19</w:t>
            </w:r>
          </w:p>
        </w:tc>
        <w:tc>
          <w:tcPr>
            <w:tcW w:w="1480" w:type="dxa"/>
            <w:noWrap/>
            <w:hideMark/>
          </w:tcPr>
          <w:p w14:paraId="096512A6" w14:textId="77777777" w:rsidR="00BA6F4B" w:rsidRPr="00DA3997" w:rsidRDefault="00BA6F4B" w:rsidP="00BE6F82">
            <w:pPr>
              <w:pStyle w:val="DokTabellentext"/>
            </w:pPr>
            <w:r w:rsidRPr="00DA3997">
              <w:t>Fabaceae</w:t>
            </w:r>
          </w:p>
        </w:tc>
        <w:tc>
          <w:tcPr>
            <w:tcW w:w="2260" w:type="dxa"/>
            <w:noWrap/>
            <w:hideMark/>
          </w:tcPr>
          <w:p w14:paraId="05892E45"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14:paraId="7AC0B6E0" w14:textId="77777777" w:rsidR="00BA6F4B" w:rsidRPr="00DA3997" w:rsidRDefault="00BA6F4B" w:rsidP="00BE6F82">
            <w:pPr>
              <w:pStyle w:val="DokTabellentext"/>
            </w:pPr>
            <w:r w:rsidRPr="00DA3997">
              <w:t>POWNA1011-12</w:t>
            </w:r>
          </w:p>
        </w:tc>
        <w:tc>
          <w:tcPr>
            <w:tcW w:w="1160" w:type="dxa"/>
            <w:noWrap/>
            <w:hideMark/>
          </w:tcPr>
          <w:p w14:paraId="4E3496DA" w14:textId="77777777" w:rsidR="00BA6F4B" w:rsidRPr="00DA3997" w:rsidRDefault="00BA6F4B" w:rsidP="00BE6F82">
            <w:pPr>
              <w:pStyle w:val="DokTabellentext"/>
            </w:pPr>
            <w:r w:rsidRPr="00DA3997">
              <w:t>Fabaceae</w:t>
            </w:r>
          </w:p>
        </w:tc>
        <w:tc>
          <w:tcPr>
            <w:tcW w:w="2660" w:type="dxa"/>
            <w:noWrap/>
            <w:hideMark/>
          </w:tcPr>
          <w:p w14:paraId="528BFD30"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pedunculatus</w:t>
            </w:r>
          </w:p>
        </w:tc>
        <w:tc>
          <w:tcPr>
            <w:tcW w:w="640" w:type="dxa"/>
            <w:noWrap/>
            <w:hideMark/>
          </w:tcPr>
          <w:p w14:paraId="5F7D0C07" w14:textId="77777777" w:rsidR="00BA6F4B" w:rsidRPr="00DA3997" w:rsidRDefault="00BA6F4B" w:rsidP="00BE6F82">
            <w:pPr>
              <w:pStyle w:val="DokTabellentext"/>
            </w:pPr>
            <w:r w:rsidRPr="00DA3997">
              <w:t>90.46</w:t>
            </w:r>
          </w:p>
        </w:tc>
        <w:tc>
          <w:tcPr>
            <w:tcW w:w="700" w:type="dxa"/>
            <w:noWrap/>
            <w:hideMark/>
          </w:tcPr>
          <w:p w14:paraId="5B435078" w14:textId="77777777" w:rsidR="00BA6F4B" w:rsidRPr="00DA3997" w:rsidRDefault="00BA6F4B" w:rsidP="00BE6F82">
            <w:pPr>
              <w:pStyle w:val="DokTabellentext"/>
            </w:pPr>
            <w:r w:rsidRPr="00DA3997">
              <w:t>503</w:t>
            </w:r>
          </w:p>
        </w:tc>
        <w:tc>
          <w:tcPr>
            <w:tcW w:w="780" w:type="dxa"/>
            <w:noWrap/>
            <w:hideMark/>
          </w:tcPr>
          <w:p w14:paraId="4072E2F6" w14:textId="77777777" w:rsidR="00BA6F4B" w:rsidRPr="00DA3997" w:rsidRDefault="00BA6F4B" w:rsidP="00BE6F82">
            <w:pPr>
              <w:pStyle w:val="DokTabellentext"/>
            </w:pPr>
            <w:r w:rsidRPr="00DA3997">
              <w:t>FALSE</w:t>
            </w:r>
          </w:p>
        </w:tc>
        <w:tc>
          <w:tcPr>
            <w:tcW w:w="1040" w:type="dxa"/>
            <w:noWrap/>
            <w:hideMark/>
          </w:tcPr>
          <w:p w14:paraId="1279C944" w14:textId="77777777" w:rsidR="00BA6F4B" w:rsidRPr="00DA3997" w:rsidRDefault="00BA6F4B" w:rsidP="00BE6F82">
            <w:pPr>
              <w:pStyle w:val="DokTabellentext"/>
            </w:pPr>
            <w:r w:rsidRPr="00DA3997">
              <w:t>matK</w:t>
            </w:r>
          </w:p>
        </w:tc>
      </w:tr>
      <w:tr w:rsidR="00BA6F4B" w:rsidRPr="00DA3997" w14:paraId="68BDB589" w14:textId="77777777" w:rsidTr="00BE6F82">
        <w:trPr>
          <w:trHeight w:val="290"/>
        </w:trPr>
        <w:tc>
          <w:tcPr>
            <w:tcW w:w="1380" w:type="dxa"/>
            <w:noWrap/>
            <w:hideMark/>
          </w:tcPr>
          <w:p w14:paraId="3D511814" w14:textId="77777777" w:rsidR="00BA6F4B" w:rsidRPr="00DA3997" w:rsidRDefault="00BA6F4B" w:rsidP="00BE6F82">
            <w:pPr>
              <w:pStyle w:val="DokTabellentext"/>
            </w:pPr>
            <w:r w:rsidRPr="00DA3997">
              <w:t>SWFRG024-19</w:t>
            </w:r>
          </w:p>
        </w:tc>
        <w:tc>
          <w:tcPr>
            <w:tcW w:w="1480" w:type="dxa"/>
            <w:noWrap/>
            <w:hideMark/>
          </w:tcPr>
          <w:p w14:paraId="6B158424" w14:textId="77777777" w:rsidR="00BA6F4B" w:rsidRPr="00DA3997" w:rsidRDefault="00BA6F4B" w:rsidP="00BE6F82">
            <w:pPr>
              <w:pStyle w:val="DokTabellentext"/>
            </w:pPr>
            <w:r w:rsidRPr="00DA3997">
              <w:t>Fabaceae</w:t>
            </w:r>
          </w:p>
        </w:tc>
        <w:tc>
          <w:tcPr>
            <w:tcW w:w="2260" w:type="dxa"/>
            <w:noWrap/>
            <w:hideMark/>
          </w:tcPr>
          <w:p w14:paraId="337B40DB"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14:paraId="1A73DB11" w14:textId="77777777" w:rsidR="00BA6F4B" w:rsidRPr="00DA3997" w:rsidRDefault="00BA6F4B" w:rsidP="00BE6F82">
            <w:pPr>
              <w:pStyle w:val="DokTabellentext"/>
            </w:pPr>
            <w:r w:rsidRPr="00DA3997">
              <w:t>GBVO1537-11</w:t>
            </w:r>
          </w:p>
        </w:tc>
        <w:tc>
          <w:tcPr>
            <w:tcW w:w="1160" w:type="dxa"/>
            <w:noWrap/>
            <w:hideMark/>
          </w:tcPr>
          <w:p w14:paraId="69A7D5EB" w14:textId="77777777" w:rsidR="00BA6F4B" w:rsidRPr="00DA3997" w:rsidRDefault="00BA6F4B" w:rsidP="00BE6F82">
            <w:pPr>
              <w:pStyle w:val="DokTabellentext"/>
            </w:pPr>
            <w:r w:rsidRPr="00DA3997">
              <w:t>Fabaceae</w:t>
            </w:r>
          </w:p>
        </w:tc>
        <w:tc>
          <w:tcPr>
            <w:tcW w:w="2660" w:type="dxa"/>
            <w:noWrap/>
            <w:hideMark/>
          </w:tcPr>
          <w:p w14:paraId="66C681CB"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640" w:type="dxa"/>
            <w:noWrap/>
            <w:hideMark/>
          </w:tcPr>
          <w:p w14:paraId="686E3863" w14:textId="77777777" w:rsidR="00BA6F4B" w:rsidRPr="00DA3997" w:rsidRDefault="00BA6F4B" w:rsidP="00BE6F82">
            <w:pPr>
              <w:pStyle w:val="DokTabellentext"/>
            </w:pPr>
            <w:r w:rsidRPr="00DA3997">
              <w:t>90.46</w:t>
            </w:r>
          </w:p>
        </w:tc>
        <w:tc>
          <w:tcPr>
            <w:tcW w:w="700" w:type="dxa"/>
            <w:noWrap/>
            <w:hideMark/>
          </w:tcPr>
          <w:p w14:paraId="67762087" w14:textId="77777777" w:rsidR="00BA6F4B" w:rsidRPr="00DA3997" w:rsidRDefault="00BA6F4B" w:rsidP="00BE6F82">
            <w:pPr>
              <w:pStyle w:val="DokTabellentext"/>
            </w:pPr>
            <w:r w:rsidRPr="00DA3997">
              <w:t>503</w:t>
            </w:r>
          </w:p>
        </w:tc>
        <w:tc>
          <w:tcPr>
            <w:tcW w:w="780" w:type="dxa"/>
            <w:noWrap/>
            <w:hideMark/>
          </w:tcPr>
          <w:p w14:paraId="39CAD0D5" w14:textId="77777777" w:rsidR="00BA6F4B" w:rsidRPr="00DA3997" w:rsidRDefault="00BA6F4B" w:rsidP="00BE6F82">
            <w:pPr>
              <w:pStyle w:val="DokTabellentext"/>
            </w:pPr>
            <w:r w:rsidRPr="00DA3997">
              <w:t>FALSE</w:t>
            </w:r>
          </w:p>
        </w:tc>
        <w:tc>
          <w:tcPr>
            <w:tcW w:w="1040" w:type="dxa"/>
            <w:noWrap/>
            <w:hideMark/>
          </w:tcPr>
          <w:p w14:paraId="34BA4389" w14:textId="77777777" w:rsidR="00BA6F4B" w:rsidRPr="00DA3997" w:rsidRDefault="00BA6F4B" w:rsidP="00BE6F82">
            <w:pPr>
              <w:pStyle w:val="DokTabellentext"/>
            </w:pPr>
            <w:r w:rsidRPr="00DA3997">
              <w:t>matK</w:t>
            </w:r>
          </w:p>
        </w:tc>
      </w:tr>
      <w:tr w:rsidR="00BA6F4B" w:rsidRPr="00DA3997" w14:paraId="010C0FE5" w14:textId="77777777" w:rsidTr="00BE6F82">
        <w:trPr>
          <w:trHeight w:val="290"/>
        </w:trPr>
        <w:tc>
          <w:tcPr>
            <w:tcW w:w="1380" w:type="dxa"/>
            <w:noWrap/>
            <w:hideMark/>
          </w:tcPr>
          <w:p w14:paraId="50EA2FA5" w14:textId="77777777" w:rsidR="00BA6F4B" w:rsidRPr="00DA3997" w:rsidRDefault="00BA6F4B" w:rsidP="00BE6F82">
            <w:pPr>
              <w:pStyle w:val="DokTabellentext"/>
            </w:pPr>
            <w:r w:rsidRPr="00DA3997">
              <w:t>SWFRG025-19</w:t>
            </w:r>
          </w:p>
        </w:tc>
        <w:tc>
          <w:tcPr>
            <w:tcW w:w="1480" w:type="dxa"/>
            <w:noWrap/>
            <w:hideMark/>
          </w:tcPr>
          <w:p w14:paraId="4332B5D7" w14:textId="77777777" w:rsidR="00BA6F4B" w:rsidRPr="00DA3997" w:rsidRDefault="00BA6F4B" w:rsidP="00BE6F82">
            <w:pPr>
              <w:pStyle w:val="DokTabellentext"/>
            </w:pPr>
            <w:r w:rsidRPr="00DA3997">
              <w:t>Poaceae</w:t>
            </w:r>
          </w:p>
        </w:tc>
        <w:tc>
          <w:tcPr>
            <w:tcW w:w="2260" w:type="dxa"/>
            <w:noWrap/>
            <w:hideMark/>
          </w:tcPr>
          <w:p w14:paraId="0B76DE56"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6A3C4BED" w14:textId="77777777" w:rsidR="00BA6F4B" w:rsidRPr="00DA3997" w:rsidRDefault="00BA6F4B" w:rsidP="00BE6F82">
            <w:pPr>
              <w:pStyle w:val="DokTabellentext"/>
            </w:pPr>
            <w:r w:rsidRPr="00DA3997">
              <w:t>GBVS364-13</w:t>
            </w:r>
          </w:p>
        </w:tc>
        <w:tc>
          <w:tcPr>
            <w:tcW w:w="1160" w:type="dxa"/>
            <w:noWrap/>
            <w:hideMark/>
          </w:tcPr>
          <w:p w14:paraId="2639B644" w14:textId="77777777" w:rsidR="00BA6F4B" w:rsidRPr="00DA3997" w:rsidRDefault="00BA6F4B" w:rsidP="00BE6F82">
            <w:pPr>
              <w:pStyle w:val="DokTabellentext"/>
            </w:pPr>
            <w:r w:rsidRPr="00DA3997">
              <w:t>Poaceae</w:t>
            </w:r>
          </w:p>
        </w:tc>
        <w:tc>
          <w:tcPr>
            <w:tcW w:w="2660" w:type="dxa"/>
            <w:noWrap/>
            <w:hideMark/>
          </w:tcPr>
          <w:p w14:paraId="0F120927" w14:textId="77777777"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640" w:type="dxa"/>
            <w:noWrap/>
            <w:hideMark/>
          </w:tcPr>
          <w:p w14:paraId="41F5C45B" w14:textId="77777777" w:rsidR="00BA6F4B" w:rsidRPr="00DA3997" w:rsidRDefault="00BA6F4B" w:rsidP="00BE6F82">
            <w:pPr>
              <w:pStyle w:val="DokTabellentext"/>
            </w:pPr>
            <w:r w:rsidRPr="00DA3997">
              <w:t>99.52</w:t>
            </w:r>
          </w:p>
        </w:tc>
        <w:tc>
          <w:tcPr>
            <w:tcW w:w="700" w:type="dxa"/>
            <w:noWrap/>
            <w:hideMark/>
          </w:tcPr>
          <w:p w14:paraId="0C7AB0D3" w14:textId="77777777" w:rsidR="00BA6F4B" w:rsidRPr="00DA3997" w:rsidRDefault="00BA6F4B" w:rsidP="00BE6F82">
            <w:pPr>
              <w:pStyle w:val="DokTabellentext"/>
            </w:pPr>
            <w:r w:rsidRPr="00DA3997">
              <w:t>1520</w:t>
            </w:r>
          </w:p>
        </w:tc>
        <w:tc>
          <w:tcPr>
            <w:tcW w:w="780" w:type="dxa"/>
            <w:noWrap/>
            <w:hideMark/>
          </w:tcPr>
          <w:p w14:paraId="59DE595B" w14:textId="77777777" w:rsidR="00BA6F4B" w:rsidRPr="00DA3997" w:rsidRDefault="00BA6F4B" w:rsidP="00BE6F82">
            <w:pPr>
              <w:pStyle w:val="DokTabellentext"/>
            </w:pPr>
            <w:r w:rsidRPr="00DA3997">
              <w:t>FALSE</w:t>
            </w:r>
          </w:p>
        </w:tc>
        <w:tc>
          <w:tcPr>
            <w:tcW w:w="1040" w:type="dxa"/>
            <w:noWrap/>
            <w:hideMark/>
          </w:tcPr>
          <w:p w14:paraId="4216D592" w14:textId="77777777" w:rsidR="00BA6F4B" w:rsidRPr="00DA3997" w:rsidRDefault="00BA6F4B" w:rsidP="00BE6F82">
            <w:pPr>
              <w:pStyle w:val="DokTabellentext"/>
            </w:pPr>
            <w:r w:rsidRPr="00DA3997">
              <w:t>matK</w:t>
            </w:r>
          </w:p>
        </w:tc>
      </w:tr>
      <w:tr w:rsidR="00BA6F4B" w:rsidRPr="00DA3997" w14:paraId="6899011D" w14:textId="77777777" w:rsidTr="00BE6F82">
        <w:trPr>
          <w:trHeight w:val="290"/>
        </w:trPr>
        <w:tc>
          <w:tcPr>
            <w:tcW w:w="1380" w:type="dxa"/>
            <w:noWrap/>
            <w:hideMark/>
          </w:tcPr>
          <w:p w14:paraId="46CA6D1A" w14:textId="77777777" w:rsidR="00BA6F4B" w:rsidRPr="00DA3997" w:rsidRDefault="00BA6F4B" w:rsidP="00BE6F82">
            <w:pPr>
              <w:pStyle w:val="DokTabellentext"/>
            </w:pPr>
            <w:r w:rsidRPr="00DA3997">
              <w:lastRenderedPageBreak/>
              <w:t>SWFRG026-19</w:t>
            </w:r>
          </w:p>
        </w:tc>
        <w:tc>
          <w:tcPr>
            <w:tcW w:w="1480" w:type="dxa"/>
            <w:noWrap/>
            <w:hideMark/>
          </w:tcPr>
          <w:p w14:paraId="5EC85F07" w14:textId="77777777" w:rsidR="00BA6F4B" w:rsidRPr="00DA3997" w:rsidRDefault="00BA6F4B" w:rsidP="00BE6F82">
            <w:pPr>
              <w:pStyle w:val="DokTabellentext"/>
            </w:pPr>
            <w:r w:rsidRPr="00DA3997">
              <w:t>Fabaceae</w:t>
            </w:r>
          </w:p>
        </w:tc>
        <w:tc>
          <w:tcPr>
            <w:tcW w:w="2260" w:type="dxa"/>
            <w:noWrap/>
            <w:hideMark/>
          </w:tcPr>
          <w:p w14:paraId="47F27A04"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1560" w:type="dxa"/>
            <w:noWrap/>
            <w:hideMark/>
          </w:tcPr>
          <w:p w14:paraId="3C3FC990" w14:textId="77777777" w:rsidR="00BA6F4B" w:rsidRPr="00DA3997" w:rsidRDefault="00BA6F4B" w:rsidP="00BE6F82">
            <w:pPr>
              <w:pStyle w:val="DokTabellentext"/>
            </w:pPr>
            <w:r w:rsidRPr="00DA3997">
              <w:t>GBVO4990-11</w:t>
            </w:r>
          </w:p>
        </w:tc>
        <w:tc>
          <w:tcPr>
            <w:tcW w:w="1160" w:type="dxa"/>
            <w:noWrap/>
            <w:hideMark/>
          </w:tcPr>
          <w:p w14:paraId="7624788B" w14:textId="77777777" w:rsidR="00BA6F4B" w:rsidRPr="00DA3997" w:rsidRDefault="00BA6F4B" w:rsidP="00BE6F82">
            <w:pPr>
              <w:pStyle w:val="DokTabellentext"/>
            </w:pPr>
            <w:r w:rsidRPr="00DA3997">
              <w:t>Fabaceae</w:t>
            </w:r>
          </w:p>
        </w:tc>
        <w:tc>
          <w:tcPr>
            <w:tcW w:w="2660" w:type="dxa"/>
            <w:noWrap/>
            <w:hideMark/>
          </w:tcPr>
          <w:p w14:paraId="70316787"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beckwithii</w:t>
            </w:r>
          </w:p>
        </w:tc>
        <w:tc>
          <w:tcPr>
            <w:tcW w:w="640" w:type="dxa"/>
            <w:noWrap/>
            <w:hideMark/>
          </w:tcPr>
          <w:p w14:paraId="325D89C6" w14:textId="77777777" w:rsidR="00BA6F4B" w:rsidRPr="00DA3997" w:rsidRDefault="00BA6F4B" w:rsidP="00BE6F82">
            <w:pPr>
              <w:pStyle w:val="DokTabellentext"/>
            </w:pPr>
            <w:r w:rsidRPr="00DA3997">
              <w:t>99.05</w:t>
            </w:r>
          </w:p>
        </w:tc>
        <w:tc>
          <w:tcPr>
            <w:tcW w:w="700" w:type="dxa"/>
            <w:noWrap/>
            <w:hideMark/>
          </w:tcPr>
          <w:p w14:paraId="497B41C7" w14:textId="77777777" w:rsidR="00BA6F4B" w:rsidRPr="00DA3997" w:rsidRDefault="00BA6F4B" w:rsidP="00BE6F82">
            <w:pPr>
              <w:pStyle w:val="DokTabellentext"/>
            </w:pPr>
            <w:r w:rsidRPr="00DA3997">
              <w:t>750</w:t>
            </w:r>
          </w:p>
        </w:tc>
        <w:tc>
          <w:tcPr>
            <w:tcW w:w="780" w:type="dxa"/>
            <w:noWrap/>
            <w:hideMark/>
          </w:tcPr>
          <w:p w14:paraId="189748C3" w14:textId="77777777" w:rsidR="00BA6F4B" w:rsidRPr="00DA3997" w:rsidRDefault="00BA6F4B" w:rsidP="00BE6F82">
            <w:pPr>
              <w:pStyle w:val="DokTabellentext"/>
            </w:pPr>
            <w:r w:rsidRPr="00DA3997">
              <w:t>FALSE</w:t>
            </w:r>
          </w:p>
        </w:tc>
        <w:tc>
          <w:tcPr>
            <w:tcW w:w="1040" w:type="dxa"/>
            <w:noWrap/>
            <w:hideMark/>
          </w:tcPr>
          <w:p w14:paraId="7ECF0FAB" w14:textId="77777777" w:rsidR="00BA6F4B" w:rsidRPr="00DA3997" w:rsidRDefault="00BA6F4B" w:rsidP="00BE6F82">
            <w:pPr>
              <w:pStyle w:val="DokTabellentext"/>
            </w:pPr>
            <w:r w:rsidRPr="00DA3997">
              <w:t>matK</w:t>
            </w:r>
          </w:p>
        </w:tc>
      </w:tr>
      <w:tr w:rsidR="00BA6F4B" w:rsidRPr="00DA3997" w14:paraId="4439BE41" w14:textId="77777777" w:rsidTr="00BE6F82">
        <w:trPr>
          <w:trHeight w:val="290"/>
        </w:trPr>
        <w:tc>
          <w:tcPr>
            <w:tcW w:w="1380" w:type="dxa"/>
            <w:noWrap/>
            <w:hideMark/>
          </w:tcPr>
          <w:p w14:paraId="50CCA840" w14:textId="77777777" w:rsidR="00BA6F4B" w:rsidRPr="00DA3997" w:rsidRDefault="00BA6F4B" w:rsidP="00BE6F82">
            <w:pPr>
              <w:pStyle w:val="DokTabellentext"/>
            </w:pPr>
            <w:r w:rsidRPr="00DA3997">
              <w:t>SWFRG026-19</w:t>
            </w:r>
          </w:p>
        </w:tc>
        <w:tc>
          <w:tcPr>
            <w:tcW w:w="1480" w:type="dxa"/>
            <w:noWrap/>
            <w:hideMark/>
          </w:tcPr>
          <w:p w14:paraId="565F7C9C" w14:textId="77777777" w:rsidR="00BA6F4B" w:rsidRPr="00DA3997" w:rsidRDefault="00BA6F4B" w:rsidP="00BE6F82">
            <w:pPr>
              <w:pStyle w:val="DokTabellentext"/>
            </w:pPr>
            <w:r w:rsidRPr="00DA3997">
              <w:t>Fabaceae</w:t>
            </w:r>
          </w:p>
        </w:tc>
        <w:tc>
          <w:tcPr>
            <w:tcW w:w="2260" w:type="dxa"/>
            <w:noWrap/>
            <w:hideMark/>
          </w:tcPr>
          <w:p w14:paraId="283C52F3"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1560" w:type="dxa"/>
            <w:noWrap/>
            <w:hideMark/>
          </w:tcPr>
          <w:p w14:paraId="2D470BCC" w14:textId="77777777" w:rsidR="00BA6F4B" w:rsidRPr="00DA3997" w:rsidRDefault="00BA6F4B" w:rsidP="00BE6F82">
            <w:pPr>
              <w:pStyle w:val="DokTabellentext"/>
            </w:pPr>
            <w:r w:rsidRPr="00DA3997">
              <w:t>GBVP076-11</w:t>
            </w:r>
          </w:p>
        </w:tc>
        <w:tc>
          <w:tcPr>
            <w:tcW w:w="1160" w:type="dxa"/>
            <w:noWrap/>
            <w:hideMark/>
          </w:tcPr>
          <w:p w14:paraId="199C4A95" w14:textId="77777777" w:rsidR="00BA6F4B" w:rsidRPr="00DA3997" w:rsidRDefault="00BA6F4B" w:rsidP="00BE6F82">
            <w:pPr>
              <w:pStyle w:val="DokTabellentext"/>
            </w:pPr>
            <w:r w:rsidRPr="00DA3997">
              <w:t>Fabaceae</w:t>
            </w:r>
          </w:p>
        </w:tc>
        <w:tc>
          <w:tcPr>
            <w:tcW w:w="2660" w:type="dxa"/>
            <w:noWrap/>
            <w:hideMark/>
          </w:tcPr>
          <w:p w14:paraId="1BE5F5D2"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thalii</w:t>
            </w:r>
          </w:p>
        </w:tc>
        <w:tc>
          <w:tcPr>
            <w:tcW w:w="640" w:type="dxa"/>
            <w:noWrap/>
            <w:hideMark/>
          </w:tcPr>
          <w:p w14:paraId="60143BE6" w14:textId="77777777" w:rsidR="00BA6F4B" w:rsidRPr="00DA3997" w:rsidRDefault="00BA6F4B" w:rsidP="00BE6F82">
            <w:pPr>
              <w:pStyle w:val="DokTabellentext"/>
            </w:pPr>
            <w:r w:rsidRPr="00DA3997">
              <w:t>99.05</w:t>
            </w:r>
          </w:p>
        </w:tc>
        <w:tc>
          <w:tcPr>
            <w:tcW w:w="700" w:type="dxa"/>
            <w:noWrap/>
            <w:hideMark/>
          </w:tcPr>
          <w:p w14:paraId="034AD2C1" w14:textId="77777777" w:rsidR="00BA6F4B" w:rsidRPr="00DA3997" w:rsidRDefault="00BA6F4B" w:rsidP="00BE6F82">
            <w:pPr>
              <w:pStyle w:val="DokTabellentext"/>
            </w:pPr>
            <w:r w:rsidRPr="00DA3997">
              <w:t>750</w:t>
            </w:r>
          </w:p>
        </w:tc>
        <w:tc>
          <w:tcPr>
            <w:tcW w:w="780" w:type="dxa"/>
            <w:noWrap/>
            <w:hideMark/>
          </w:tcPr>
          <w:p w14:paraId="6883F4AD" w14:textId="77777777" w:rsidR="00BA6F4B" w:rsidRPr="00DA3997" w:rsidRDefault="00BA6F4B" w:rsidP="00BE6F82">
            <w:pPr>
              <w:pStyle w:val="DokTabellentext"/>
            </w:pPr>
            <w:r w:rsidRPr="00DA3997">
              <w:t>FALSE</w:t>
            </w:r>
          </w:p>
        </w:tc>
        <w:tc>
          <w:tcPr>
            <w:tcW w:w="1040" w:type="dxa"/>
            <w:noWrap/>
            <w:hideMark/>
          </w:tcPr>
          <w:p w14:paraId="294E8464" w14:textId="77777777" w:rsidR="00BA6F4B" w:rsidRPr="00DA3997" w:rsidRDefault="00BA6F4B" w:rsidP="00BE6F82">
            <w:pPr>
              <w:pStyle w:val="DokTabellentext"/>
            </w:pPr>
            <w:r w:rsidRPr="00DA3997">
              <w:t>matK</w:t>
            </w:r>
          </w:p>
        </w:tc>
      </w:tr>
      <w:tr w:rsidR="00BA6F4B" w:rsidRPr="00DA3997" w14:paraId="403616B7" w14:textId="77777777" w:rsidTr="00BE6F82">
        <w:trPr>
          <w:trHeight w:val="290"/>
        </w:trPr>
        <w:tc>
          <w:tcPr>
            <w:tcW w:w="1380" w:type="dxa"/>
            <w:noWrap/>
            <w:hideMark/>
          </w:tcPr>
          <w:p w14:paraId="764499DA" w14:textId="77777777" w:rsidR="00BA6F4B" w:rsidRPr="00DA3997" w:rsidRDefault="00BA6F4B" w:rsidP="00BE6F82">
            <w:pPr>
              <w:pStyle w:val="DokTabellentext"/>
            </w:pPr>
            <w:r w:rsidRPr="00DA3997">
              <w:t>SWFRG026-19</w:t>
            </w:r>
          </w:p>
        </w:tc>
        <w:tc>
          <w:tcPr>
            <w:tcW w:w="1480" w:type="dxa"/>
            <w:noWrap/>
            <w:hideMark/>
          </w:tcPr>
          <w:p w14:paraId="40CF4305" w14:textId="77777777" w:rsidR="00BA6F4B" w:rsidRPr="00DA3997" w:rsidRDefault="00BA6F4B" w:rsidP="00BE6F82">
            <w:pPr>
              <w:pStyle w:val="DokTabellentext"/>
            </w:pPr>
            <w:r w:rsidRPr="00DA3997">
              <w:t>Fabaceae</w:t>
            </w:r>
          </w:p>
        </w:tc>
        <w:tc>
          <w:tcPr>
            <w:tcW w:w="2260" w:type="dxa"/>
            <w:noWrap/>
            <w:hideMark/>
          </w:tcPr>
          <w:p w14:paraId="6A4AF659"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1560" w:type="dxa"/>
            <w:noWrap/>
            <w:hideMark/>
          </w:tcPr>
          <w:p w14:paraId="58D9A4E0" w14:textId="77777777" w:rsidR="00BA6F4B" w:rsidRPr="00DA3997" w:rsidRDefault="00BA6F4B" w:rsidP="00BE6F82">
            <w:pPr>
              <w:pStyle w:val="DokTabellentext"/>
            </w:pPr>
            <w:r w:rsidRPr="00DA3997">
              <w:t>GBVP053-11</w:t>
            </w:r>
          </w:p>
        </w:tc>
        <w:tc>
          <w:tcPr>
            <w:tcW w:w="1160" w:type="dxa"/>
            <w:noWrap/>
            <w:hideMark/>
          </w:tcPr>
          <w:p w14:paraId="3096F879" w14:textId="77777777" w:rsidR="00BA6F4B" w:rsidRPr="00DA3997" w:rsidRDefault="00BA6F4B" w:rsidP="00BE6F82">
            <w:pPr>
              <w:pStyle w:val="DokTabellentext"/>
            </w:pPr>
            <w:r w:rsidRPr="00DA3997">
              <w:t>Fabaceae</w:t>
            </w:r>
          </w:p>
        </w:tc>
        <w:tc>
          <w:tcPr>
            <w:tcW w:w="2660" w:type="dxa"/>
            <w:noWrap/>
            <w:hideMark/>
          </w:tcPr>
          <w:p w14:paraId="2AC6FE4B"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640" w:type="dxa"/>
            <w:noWrap/>
            <w:hideMark/>
          </w:tcPr>
          <w:p w14:paraId="2F164FE6" w14:textId="77777777" w:rsidR="00BA6F4B" w:rsidRPr="00DA3997" w:rsidRDefault="00BA6F4B" w:rsidP="00BE6F82">
            <w:pPr>
              <w:pStyle w:val="DokTabellentext"/>
            </w:pPr>
            <w:r w:rsidRPr="00DA3997">
              <w:t>99.05</w:t>
            </w:r>
          </w:p>
        </w:tc>
        <w:tc>
          <w:tcPr>
            <w:tcW w:w="700" w:type="dxa"/>
            <w:noWrap/>
            <w:hideMark/>
          </w:tcPr>
          <w:p w14:paraId="0603FD6E" w14:textId="77777777" w:rsidR="00BA6F4B" w:rsidRPr="00DA3997" w:rsidRDefault="00BA6F4B" w:rsidP="00BE6F82">
            <w:pPr>
              <w:pStyle w:val="DokTabellentext"/>
            </w:pPr>
            <w:r w:rsidRPr="00DA3997">
              <w:t>750</w:t>
            </w:r>
          </w:p>
        </w:tc>
        <w:tc>
          <w:tcPr>
            <w:tcW w:w="780" w:type="dxa"/>
            <w:noWrap/>
            <w:hideMark/>
          </w:tcPr>
          <w:p w14:paraId="621E1464" w14:textId="77777777" w:rsidR="00BA6F4B" w:rsidRPr="00DA3997" w:rsidRDefault="00BA6F4B" w:rsidP="00BE6F82">
            <w:pPr>
              <w:pStyle w:val="DokTabellentext"/>
            </w:pPr>
            <w:r w:rsidRPr="00DA3997">
              <w:t>FALSE</w:t>
            </w:r>
          </w:p>
        </w:tc>
        <w:tc>
          <w:tcPr>
            <w:tcW w:w="1040" w:type="dxa"/>
            <w:noWrap/>
            <w:hideMark/>
          </w:tcPr>
          <w:p w14:paraId="37011958" w14:textId="77777777" w:rsidR="00BA6F4B" w:rsidRPr="00DA3997" w:rsidRDefault="00BA6F4B" w:rsidP="00BE6F82">
            <w:pPr>
              <w:pStyle w:val="DokTabellentext"/>
            </w:pPr>
            <w:r w:rsidRPr="00DA3997">
              <w:t>matK</w:t>
            </w:r>
          </w:p>
        </w:tc>
      </w:tr>
      <w:tr w:rsidR="00BA6F4B" w:rsidRPr="00DA3997" w14:paraId="4B094ABE" w14:textId="77777777" w:rsidTr="00BE6F82">
        <w:trPr>
          <w:trHeight w:val="290"/>
        </w:trPr>
        <w:tc>
          <w:tcPr>
            <w:tcW w:w="1380" w:type="dxa"/>
            <w:noWrap/>
            <w:hideMark/>
          </w:tcPr>
          <w:p w14:paraId="76124AD6" w14:textId="77777777" w:rsidR="00BA6F4B" w:rsidRPr="00DA3997" w:rsidRDefault="00BA6F4B" w:rsidP="00BE6F82">
            <w:pPr>
              <w:pStyle w:val="DokTabellentext"/>
            </w:pPr>
            <w:r w:rsidRPr="00DA3997">
              <w:t>SWFRG027-19</w:t>
            </w:r>
          </w:p>
        </w:tc>
        <w:tc>
          <w:tcPr>
            <w:tcW w:w="1480" w:type="dxa"/>
            <w:noWrap/>
            <w:hideMark/>
          </w:tcPr>
          <w:p w14:paraId="36CDE436" w14:textId="77777777" w:rsidR="00BA6F4B" w:rsidRPr="00DA3997" w:rsidRDefault="00BA6F4B" w:rsidP="00BE6F82">
            <w:pPr>
              <w:pStyle w:val="DokTabellentext"/>
            </w:pPr>
            <w:r w:rsidRPr="00DA3997">
              <w:t>Poaceae</w:t>
            </w:r>
          </w:p>
        </w:tc>
        <w:tc>
          <w:tcPr>
            <w:tcW w:w="2260" w:type="dxa"/>
            <w:noWrap/>
            <w:hideMark/>
          </w:tcPr>
          <w:p w14:paraId="13B8B7D3"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3070C2B7" w14:textId="77777777" w:rsidR="00BA6F4B" w:rsidRPr="00DA3997" w:rsidRDefault="00BA6F4B" w:rsidP="00BE6F82">
            <w:pPr>
              <w:pStyle w:val="DokTabellentext"/>
            </w:pPr>
            <w:r w:rsidRPr="00DA3997">
              <w:t>GBVX7900-15</w:t>
            </w:r>
          </w:p>
        </w:tc>
        <w:tc>
          <w:tcPr>
            <w:tcW w:w="1160" w:type="dxa"/>
            <w:noWrap/>
            <w:hideMark/>
          </w:tcPr>
          <w:p w14:paraId="70EAAEA2" w14:textId="77777777" w:rsidR="00BA6F4B" w:rsidRPr="00DA3997" w:rsidRDefault="00BA6F4B" w:rsidP="00BE6F82">
            <w:pPr>
              <w:pStyle w:val="DokTabellentext"/>
            </w:pPr>
            <w:r w:rsidRPr="00DA3997">
              <w:t>Poaceae</w:t>
            </w:r>
          </w:p>
        </w:tc>
        <w:tc>
          <w:tcPr>
            <w:tcW w:w="2660" w:type="dxa"/>
            <w:noWrap/>
            <w:hideMark/>
          </w:tcPr>
          <w:p w14:paraId="763A79FB" w14:textId="77777777" w:rsidR="00BA6F4B" w:rsidRPr="00DA3997" w:rsidRDefault="00BA6F4B" w:rsidP="00BE6F82">
            <w:pPr>
              <w:pStyle w:val="DokTabellentext"/>
              <w:rPr>
                <w:i/>
                <w:iCs/>
              </w:rPr>
            </w:pPr>
            <w:r w:rsidRPr="00DA3997">
              <w:rPr>
                <w:i/>
                <w:iCs/>
              </w:rPr>
              <w:t>Triticum</w:t>
            </w:r>
            <w:r>
              <w:rPr>
                <w:i/>
                <w:iCs/>
              </w:rPr>
              <w:t xml:space="preserve"> </w:t>
            </w:r>
            <w:r w:rsidRPr="00DA3997">
              <w:rPr>
                <w:i/>
                <w:iCs/>
              </w:rPr>
              <w:t>macha</w:t>
            </w:r>
          </w:p>
        </w:tc>
        <w:tc>
          <w:tcPr>
            <w:tcW w:w="640" w:type="dxa"/>
            <w:noWrap/>
            <w:hideMark/>
          </w:tcPr>
          <w:p w14:paraId="3C667936" w14:textId="77777777" w:rsidR="00BA6F4B" w:rsidRPr="00DA3997" w:rsidRDefault="00BA6F4B" w:rsidP="00BE6F82">
            <w:pPr>
              <w:pStyle w:val="DokTabellentext"/>
            </w:pPr>
            <w:r w:rsidRPr="00DA3997">
              <w:t>99.18</w:t>
            </w:r>
          </w:p>
        </w:tc>
        <w:tc>
          <w:tcPr>
            <w:tcW w:w="700" w:type="dxa"/>
            <w:noWrap/>
            <w:hideMark/>
          </w:tcPr>
          <w:p w14:paraId="4244DD2A" w14:textId="77777777" w:rsidR="00BA6F4B" w:rsidRPr="00DA3997" w:rsidRDefault="00BA6F4B" w:rsidP="00BE6F82">
            <w:pPr>
              <w:pStyle w:val="DokTabellentext"/>
            </w:pPr>
            <w:r w:rsidRPr="00DA3997">
              <w:t>878</w:t>
            </w:r>
          </w:p>
        </w:tc>
        <w:tc>
          <w:tcPr>
            <w:tcW w:w="780" w:type="dxa"/>
            <w:noWrap/>
            <w:hideMark/>
          </w:tcPr>
          <w:p w14:paraId="66E57836" w14:textId="77777777" w:rsidR="00BA6F4B" w:rsidRPr="00DA3997" w:rsidRDefault="00BA6F4B" w:rsidP="00BE6F82">
            <w:pPr>
              <w:pStyle w:val="DokTabellentext"/>
            </w:pPr>
            <w:r w:rsidRPr="00DA3997">
              <w:t>FALSE</w:t>
            </w:r>
          </w:p>
        </w:tc>
        <w:tc>
          <w:tcPr>
            <w:tcW w:w="1040" w:type="dxa"/>
            <w:noWrap/>
            <w:hideMark/>
          </w:tcPr>
          <w:p w14:paraId="0C41954C" w14:textId="77777777" w:rsidR="00BA6F4B" w:rsidRPr="00DA3997" w:rsidRDefault="00BA6F4B" w:rsidP="00BE6F82">
            <w:pPr>
              <w:pStyle w:val="DokTabellentext"/>
            </w:pPr>
            <w:r w:rsidRPr="00DA3997">
              <w:t>matK</w:t>
            </w:r>
          </w:p>
        </w:tc>
      </w:tr>
      <w:tr w:rsidR="00BA6F4B" w:rsidRPr="00DA3997" w14:paraId="0A468889" w14:textId="77777777" w:rsidTr="00BE6F82">
        <w:trPr>
          <w:trHeight w:val="290"/>
        </w:trPr>
        <w:tc>
          <w:tcPr>
            <w:tcW w:w="1380" w:type="dxa"/>
            <w:noWrap/>
            <w:hideMark/>
          </w:tcPr>
          <w:p w14:paraId="3E853576" w14:textId="77777777" w:rsidR="00BA6F4B" w:rsidRPr="00DA3997" w:rsidRDefault="00BA6F4B" w:rsidP="00BE6F82">
            <w:pPr>
              <w:pStyle w:val="DokTabellentext"/>
            </w:pPr>
            <w:r w:rsidRPr="00DA3997">
              <w:t>SWFRG027-19</w:t>
            </w:r>
          </w:p>
        </w:tc>
        <w:tc>
          <w:tcPr>
            <w:tcW w:w="1480" w:type="dxa"/>
            <w:noWrap/>
            <w:hideMark/>
          </w:tcPr>
          <w:p w14:paraId="1760D2ED" w14:textId="77777777" w:rsidR="00BA6F4B" w:rsidRPr="00DA3997" w:rsidRDefault="00BA6F4B" w:rsidP="00BE6F82">
            <w:pPr>
              <w:pStyle w:val="DokTabellentext"/>
            </w:pPr>
            <w:r w:rsidRPr="00DA3997">
              <w:t>Poaceae</w:t>
            </w:r>
          </w:p>
        </w:tc>
        <w:tc>
          <w:tcPr>
            <w:tcW w:w="2260" w:type="dxa"/>
            <w:noWrap/>
            <w:hideMark/>
          </w:tcPr>
          <w:p w14:paraId="78888684"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289D6D8A" w14:textId="77777777" w:rsidR="00BA6F4B" w:rsidRPr="00DA3997" w:rsidRDefault="00BA6F4B" w:rsidP="00BE6F82">
            <w:pPr>
              <w:pStyle w:val="DokTabellentext"/>
            </w:pPr>
            <w:r w:rsidRPr="00DA3997">
              <w:t>GBVX7860-15</w:t>
            </w:r>
          </w:p>
        </w:tc>
        <w:tc>
          <w:tcPr>
            <w:tcW w:w="1160" w:type="dxa"/>
            <w:noWrap/>
            <w:hideMark/>
          </w:tcPr>
          <w:p w14:paraId="3A801D14" w14:textId="77777777" w:rsidR="00BA6F4B" w:rsidRPr="00DA3997" w:rsidRDefault="00BA6F4B" w:rsidP="00BE6F82">
            <w:pPr>
              <w:pStyle w:val="DokTabellentext"/>
            </w:pPr>
            <w:r w:rsidRPr="00DA3997">
              <w:t>Poaceae</w:t>
            </w:r>
          </w:p>
        </w:tc>
        <w:tc>
          <w:tcPr>
            <w:tcW w:w="2660" w:type="dxa"/>
            <w:noWrap/>
            <w:hideMark/>
          </w:tcPr>
          <w:p w14:paraId="5FE848DA" w14:textId="77777777" w:rsidR="00BA6F4B" w:rsidRPr="00DA3997" w:rsidRDefault="00BA6F4B" w:rsidP="00BE6F82">
            <w:pPr>
              <w:pStyle w:val="DokTabellentext"/>
              <w:rPr>
                <w:i/>
                <w:iCs/>
              </w:rPr>
            </w:pPr>
            <w:r w:rsidRPr="00DA3997">
              <w:rPr>
                <w:i/>
                <w:iCs/>
              </w:rPr>
              <w:t>Triticum</w:t>
            </w:r>
            <w:r>
              <w:rPr>
                <w:i/>
                <w:iCs/>
              </w:rPr>
              <w:t xml:space="preserve"> </w:t>
            </w:r>
            <w:r w:rsidRPr="00DA3997">
              <w:rPr>
                <w:i/>
                <w:iCs/>
              </w:rPr>
              <w:t>turgidum</w:t>
            </w:r>
          </w:p>
        </w:tc>
        <w:tc>
          <w:tcPr>
            <w:tcW w:w="640" w:type="dxa"/>
            <w:noWrap/>
            <w:hideMark/>
          </w:tcPr>
          <w:p w14:paraId="6D3FC310" w14:textId="77777777" w:rsidR="00BA6F4B" w:rsidRPr="00DA3997" w:rsidRDefault="00BA6F4B" w:rsidP="00BE6F82">
            <w:pPr>
              <w:pStyle w:val="DokTabellentext"/>
            </w:pPr>
            <w:r w:rsidRPr="00DA3997">
              <w:t>99.18</w:t>
            </w:r>
          </w:p>
        </w:tc>
        <w:tc>
          <w:tcPr>
            <w:tcW w:w="700" w:type="dxa"/>
            <w:noWrap/>
            <w:hideMark/>
          </w:tcPr>
          <w:p w14:paraId="422B1DEB" w14:textId="77777777" w:rsidR="00BA6F4B" w:rsidRPr="00DA3997" w:rsidRDefault="00BA6F4B" w:rsidP="00BE6F82">
            <w:pPr>
              <w:pStyle w:val="DokTabellentext"/>
            </w:pPr>
            <w:r w:rsidRPr="00DA3997">
              <w:t>878</w:t>
            </w:r>
          </w:p>
        </w:tc>
        <w:tc>
          <w:tcPr>
            <w:tcW w:w="780" w:type="dxa"/>
            <w:noWrap/>
            <w:hideMark/>
          </w:tcPr>
          <w:p w14:paraId="0B27A9CC" w14:textId="77777777" w:rsidR="00BA6F4B" w:rsidRPr="00DA3997" w:rsidRDefault="00BA6F4B" w:rsidP="00BE6F82">
            <w:pPr>
              <w:pStyle w:val="DokTabellentext"/>
            </w:pPr>
            <w:r w:rsidRPr="00DA3997">
              <w:t>FALSE</w:t>
            </w:r>
          </w:p>
        </w:tc>
        <w:tc>
          <w:tcPr>
            <w:tcW w:w="1040" w:type="dxa"/>
            <w:noWrap/>
            <w:hideMark/>
          </w:tcPr>
          <w:p w14:paraId="0BA9C065" w14:textId="77777777" w:rsidR="00BA6F4B" w:rsidRPr="00DA3997" w:rsidRDefault="00BA6F4B" w:rsidP="00BE6F82">
            <w:pPr>
              <w:pStyle w:val="DokTabellentext"/>
            </w:pPr>
            <w:r w:rsidRPr="00DA3997">
              <w:t>matK</w:t>
            </w:r>
          </w:p>
        </w:tc>
      </w:tr>
      <w:tr w:rsidR="00BA6F4B" w:rsidRPr="00DA3997" w14:paraId="6BF112AB" w14:textId="77777777" w:rsidTr="00BE6F82">
        <w:trPr>
          <w:trHeight w:val="290"/>
        </w:trPr>
        <w:tc>
          <w:tcPr>
            <w:tcW w:w="1380" w:type="dxa"/>
            <w:noWrap/>
            <w:hideMark/>
          </w:tcPr>
          <w:p w14:paraId="4EF098D4" w14:textId="77777777" w:rsidR="00BA6F4B" w:rsidRPr="00DA3997" w:rsidRDefault="00BA6F4B" w:rsidP="00BE6F82">
            <w:pPr>
              <w:pStyle w:val="DokTabellentext"/>
            </w:pPr>
            <w:r w:rsidRPr="00DA3997">
              <w:t>SWFRG027-19</w:t>
            </w:r>
          </w:p>
        </w:tc>
        <w:tc>
          <w:tcPr>
            <w:tcW w:w="1480" w:type="dxa"/>
            <w:noWrap/>
            <w:hideMark/>
          </w:tcPr>
          <w:p w14:paraId="7F23EB88" w14:textId="77777777" w:rsidR="00BA6F4B" w:rsidRPr="00DA3997" w:rsidRDefault="00BA6F4B" w:rsidP="00BE6F82">
            <w:pPr>
              <w:pStyle w:val="DokTabellentext"/>
            </w:pPr>
            <w:r w:rsidRPr="00DA3997">
              <w:t>Poaceae</w:t>
            </w:r>
          </w:p>
        </w:tc>
        <w:tc>
          <w:tcPr>
            <w:tcW w:w="2260" w:type="dxa"/>
            <w:noWrap/>
            <w:hideMark/>
          </w:tcPr>
          <w:p w14:paraId="200FBD8A"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16E717CC" w14:textId="77777777" w:rsidR="00BA6F4B" w:rsidRPr="00DA3997" w:rsidRDefault="00BA6F4B" w:rsidP="00BE6F82">
            <w:pPr>
              <w:pStyle w:val="DokTabellentext"/>
            </w:pPr>
            <w:r w:rsidRPr="00DA3997">
              <w:t>GBVX7728-15</w:t>
            </w:r>
          </w:p>
        </w:tc>
        <w:tc>
          <w:tcPr>
            <w:tcW w:w="1160" w:type="dxa"/>
            <w:noWrap/>
            <w:hideMark/>
          </w:tcPr>
          <w:p w14:paraId="3A88BD95" w14:textId="77777777" w:rsidR="00BA6F4B" w:rsidRPr="00DA3997" w:rsidRDefault="00BA6F4B" w:rsidP="00BE6F82">
            <w:pPr>
              <w:pStyle w:val="DokTabellentext"/>
            </w:pPr>
            <w:r w:rsidRPr="00DA3997">
              <w:t>Poaceae</w:t>
            </w:r>
          </w:p>
        </w:tc>
        <w:tc>
          <w:tcPr>
            <w:tcW w:w="2660" w:type="dxa"/>
            <w:noWrap/>
            <w:hideMark/>
          </w:tcPr>
          <w:p w14:paraId="2ADDDA1E" w14:textId="77777777" w:rsidR="00BA6F4B" w:rsidRPr="00DA3997" w:rsidRDefault="00BA6F4B" w:rsidP="00BE6F82">
            <w:pPr>
              <w:pStyle w:val="DokTabellentext"/>
              <w:rPr>
                <w:i/>
                <w:iCs/>
              </w:rPr>
            </w:pPr>
            <w:r w:rsidRPr="00DA3997">
              <w:rPr>
                <w:i/>
                <w:iCs/>
              </w:rPr>
              <w:t>Triticum</w:t>
            </w:r>
            <w:r>
              <w:rPr>
                <w:i/>
                <w:iCs/>
              </w:rPr>
              <w:t xml:space="preserve"> </w:t>
            </w:r>
            <w:r w:rsidRPr="00DA3997">
              <w:rPr>
                <w:i/>
                <w:iCs/>
              </w:rPr>
              <w:t>macha</w:t>
            </w:r>
          </w:p>
        </w:tc>
        <w:tc>
          <w:tcPr>
            <w:tcW w:w="640" w:type="dxa"/>
            <w:noWrap/>
            <w:hideMark/>
          </w:tcPr>
          <w:p w14:paraId="1C057456" w14:textId="77777777" w:rsidR="00BA6F4B" w:rsidRPr="00DA3997" w:rsidRDefault="00BA6F4B" w:rsidP="00BE6F82">
            <w:pPr>
              <w:pStyle w:val="DokTabellentext"/>
            </w:pPr>
            <w:r w:rsidRPr="00DA3997">
              <w:t>99.18</w:t>
            </w:r>
          </w:p>
        </w:tc>
        <w:tc>
          <w:tcPr>
            <w:tcW w:w="700" w:type="dxa"/>
            <w:noWrap/>
            <w:hideMark/>
          </w:tcPr>
          <w:p w14:paraId="184CCD01" w14:textId="77777777" w:rsidR="00BA6F4B" w:rsidRPr="00DA3997" w:rsidRDefault="00BA6F4B" w:rsidP="00BE6F82">
            <w:pPr>
              <w:pStyle w:val="DokTabellentext"/>
            </w:pPr>
            <w:r w:rsidRPr="00DA3997">
              <w:t>878</w:t>
            </w:r>
          </w:p>
        </w:tc>
        <w:tc>
          <w:tcPr>
            <w:tcW w:w="780" w:type="dxa"/>
            <w:noWrap/>
            <w:hideMark/>
          </w:tcPr>
          <w:p w14:paraId="556156F6" w14:textId="77777777" w:rsidR="00BA6F4B" w:rsidRPr="00DA3997" w:rsidRDefault="00BA6F4B" w:rsidP="00BE6F82">
            <w:pPr>
              <w:pStyle w:val="DokTabellentext"/>
            </w:pPr>
            <w:r w:rsidRPr="00DA3997">
              <w:t>FALSE</w:t>
            </w:r>
          </w:p>
        </w:tc>
        <w:tc>
          <w:tcPr>
            <w:tcW w:w="1040" w:type="dxa"/>
            <w:noWrap/>
            <w:hideMark/>
          </w:tcPr>
          <w:p w14:paraId="1251ECAB" w14:textId="77777777" w:rsidR="00BA6F4B" w:rsidRPr="00DA3997" w:rsidRDefault="00BA6F4B" w:rsidP="00BE6F82">
            <w:pPr>
              <w:pStyle w:val="DokTabellentext"/>
            </w:pPr>
            <w:r w:rsidRPr="00DA3997">
              <w:t>matK</w:t>
            </w:r>
          </w:p>
        </w:tc>
      </w:tr>
      <w:tr w:rsidR="00BA6F4B" w:rsidRPr="00DA3997" w14:paraId="3E3AF206" w14:textId="77777777" w:rsidTr="00BE6F82">
        <w:trPr>
          <w:trHeight w:val="290"/>
        </w:trPr>
        <w:tc>
          <w:tcPr>
            <w:tcW w:w="1380" w:type="dxa"/>
            <w:noWrap/>
            <w:hideMark/>
          </w:tcPr>
          <w:p w14:paraId="1A660CF4" w14:textId="77777777" w:rsidR="00BA6F4B" w:rsidRPr="00DA3997" w:rsidRDefault="00BA6F4B" w:rsidP="00BE6F82">
            <w:pPr>
              <w:pStyle w:val="DokTabellentext"/>
            </w:pPr>
            <w:r w:rsidRPr="00DA3997">
              <w:t>SWFRG027-19</w:t>
            </w:r>
          </w:p>
        </w:tc>
        <w:tc>
          <w:tcPr>
            <w:tcW w:w="1480" w:type="dxa"/>
            <w:noWrap/>
            <w:hideMark/>
          </w:tcPr>
          <w:p w14:paraId="580BB698" w14:textId="77777777" w:rsidR="00BA6F4B" w:rsidRPr="00DA3997" w:rsidRDefault="00BA6F4B" w:rsidP="00BE6F82">
            <w:pPr>
              <w:pStyle w:val="DokTabellentext"/>
            </w:pPr>
            <w:r w:rsidRPr="00DA3997">
              <w:t>Poaceae</w:t>
            </w:r>
          </w:p>
        </w:tc>
        <w:tc>
          <w:tcPr>
            <w:tcW w:w="2260" w:type="dxa"/>
            <w:noWrap/>
            <w:hideMark/>
          </w:tcPr>
          <w:p w14:paraId="5468C9C6"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531181A0" w14:textId="77777777" w:rsidR="00BA6F4B" w:rsidRPr="00DA3997" w:rsidRDefault="00BA6F4B" w:rsidP="00BE6F82">
            <w:pPr>
              <w:pStyle w:val="DokTabellentext"/>
            </w:pPr>
            <w:r w:rsidRPr="00DA3997">
              <w:t>GBVX7423-15</w:t>
            </w:r>
          </w:p>
        </w:tc>
        <w:tc>
          <w:tcPr>
            <w:tcW w:w="1160" w:type="dxa"/>
            <w:noWrap/>
            <w:hideMark/>
          </w:tcPr>
          <w:p w14:paraId="61A6C904" w14:textId="77777777" w:rsidR="00BA6F4B" w:rsidRPr="00DA3997" w:rsidRDefault="00BA6F4B" w:rsidP="00BE6F82">
            <w:pPr>
              <w:pStyle w:val="DokTabellentext"/>
            </w:pPr>
            <w:r w:rsidRPr="00DA3997">
              <w:t>Poaceae</w:t>
            </w:r>
          </w:p>
        </w:tc>
        <w:tc>
          <w:tcPr>
            <w:tcW w:w="2660" w:type="dxa"/>
            <w:noWrap/>
            <w:hideMark/>
          </w:tcPr>
          <w:p w14:paraId="567A7BE3" w14:textId="77777777" w:rsidR="00BA6F4B" w:rsidRPr="00DA3997" w:rsidRDefault="00BA6F4B" w:rsidP="00BE6F82">
            <w:pPr>
              <w:pStyle w:val="DokTabellentext"/>
              <w:rPr>
                <w:i/>
                <w:iCs/>
              </w:rPr>
            </w:pPr>
            <w:r w:rsidRPr="00DA3997">
              <w:rPr>
                <w:i/>
                <w:iCs/>
              </w:rPr>
              <w:t>Triticum</w:t>
            </w:r>
            <w:r>
              <w:rPr>
                <w:i/>
                <w:iCs/>
              </w:rPr>
              <w:t xml:space="preserve"> </w:t>
            </w:r>
            <w:r w:rsidRPr="00DA3997">
              <w:rPr>
                <w:i/>
                <w:iCs/>
              </w:rPr>
              <w:t>aestivum</w:t>
            </w:r>
          </w:p>
        </w:tc>
        <w:tc>
          <w:tcPr>
            <w:tcW w:w="640" w:type="dxa"/>
            <w:noWrap/>
            <w:hideMark/>
          </w:tcPr>
          <w:p w14:paraId="33EFA0B6" w14:textId="77777777" w:rsidR="00BA6F4B" w:rsidRPr="00DA3997" w:rsidRDefault="00BA6F4B" w:rsidP="00BE6F82">
            <w:pPr>
              <w:pStyle w:val="DokTabellentext"/>
            </w:pPr>
            <w:r w:rsidRPr="00DA3997">
              <w:t>99.18</w:t>
            </w:r>
          </w:p>
        </w:tc>
        <w:tc>
          <w:tcPr>
            <w:tcW w:w="700" w:type="dxa"/>
            <w:noWrap/>
            <w:hideMark/>
          </w:tcPr>
          <w:p w14:paraId="0AF53984" w14:textId="77777777" w:rsidR="00BA6F4B" w:rsidRPr="00DA3997" w:rsidRDefault="00BA6F4B" w:rsidP="00BE6F82">
            <w:pPr>
              <w:pStyle w:val="DokTabellentext"/>
            </w:pPr>
            <w:r w:rsidRPr="00DA3997">
              <w:t>878</w:t>
            </w:r>
          </w:p>
        </w:tc>
        <w:tc>
          <w:tcPr>
            <w:tcW w:w="780" w:type="dxa"/>
            <w:noWrap/>
            <w:hideMark/>
          </w:tcPr>
          <w:p w14:paraId="7CAC36CB" w14:textId="77777777" w:rsidR="00BA6F4B" w:rsidRPr="00DA3997" w:rsidRDefault="00BA6F4B" w:rsidP="00BE6F82">
            <w:pPr>
              <w:pStyle w:val="DokTabellentext"/>
            </w:pPr>
            <w:r w:rsidRPr="00DA3997">
              <w:t>FALSE</w:t>
            </w:r>
          </w:p>
        </w:tc>
        <w:tc>
          <w:tcPr>
            <w:tcW w:w="1040" w:type="dxa"/>
            <w:noWrap/>
            <w:hideMark/>
          </w:tcPr>
          <w:p w14:paraId="75BF12A3" w14:textId="77777777" w:rsidR="00BA6F4B" w:rsidRPr="00DA3997" w:rsidRDefault="00BA6F4B" w:rsidP="00BE6F82">
            <w:pPr>
              <w:pStyle w:val="DokTabellentext"/>
            </w:pPr>
            <w:r w:rsidRPr="00DA3997">
              <w:t>matK</w:t>
            </w:r>
          </w:p>
        </w:tc>
      </w:tr>
      <w:tr w:rsidR="00BA6F4B" w:rsidRPr="00DA3997" w14:paraId="4995C95F" w14:textId="77777777" w:rsidTr="00BE6F82">
        <w:trPr>
          <w:trHeight w:val="290"/>
        </w:trPr>
        <w:tc>
          <w:tcPr>
            <w:tcW w:w="1380" w:type="dxa"/>
            <w:noWrap/>
            <w:hideMark/>
          </w:tcPr>
          <w:p w14:paraId="76639EED" w14:textId="77777777" w:rsidR="00BA6F4B" w:rsidRPr="00DA3997" w:rsidRDefault="00BA6F4B" w:rsidP="00BE6F82">
            <w:pPr>
              <w:pStyle w:val="DokTabellentext"/>
            </w:pPr>
            <w:r w:rsidRPr="00DA3997">
              <w:t>SWFRG027-19</w:t>
            </w:r>
          </w:p>
        </w:tc>
        <w:tc>
          <w:tcPr>
            <w:tcW w:w="1480" w:type="dxa"/>
            <w:noWrap/>
            <w:hideMark/>
          </w:tcPr>
          <w:p w14:paraId="66D4E6A0" w14:textId="77777777" w:rsidR="00BA6F4B" w:rsidRPr="00DA3997" w:rsidRDefault="00BA6F4B" w:rsidP="00BE6F82">
            <w:pPr>
              <w:pStyle w:val="DokTabellentext"/>
            </w:pPr>
            <w:r w:rsidRPr="00DA3997">
              <w:t>Poaceae</w:t>
            </w:r>
          </w:p>
        </w:tc>
        <w:tc>
          <w:tcPr>
            <w:tcW w:w="2260" w:type="dxa"/>
            <w:noWrap/>
            <w:hideMark/>
          </w:tcPr>
          <w:p w14:paraId="10A08422"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78F9D76D" w14:textId="77777777" w:rsidR="00BA6F4B" w:rsidRPr="00DA3997" w:rsidRDefault="00BA6F4B" w:rsidP="00BE6F82">
            <w:pPr>
              <w:pStyle w:val="DokTabellentext"/>
            </w:pPr>
            <w:r w:rsidRPr="00DA3997">
              <w:t>GBVX7248-15</w:t>
            </w:r>
          </w:p>
        </w:tc>
        <w:tc>
          <w:tcPr>
            <w:tcW w:w="1160" w:type="dxa"/>
            <w:noWrap/>
            <w:hideMark/>
          </w:tcPr>
          <w:p w14:paraId="23CA70F4" w14:textId="77777777" w:rsidR="00BA6F4B" w:rsidRPr="00DA3997" w:rsidRDefault="00BA6F4B" w:rsidP="00BE6F82">
            <w:pPr>
              <w:pStyle w:val="DokTabellentext"/>
            </w:pPr>
            <w:r w:rsidRPr="00DA3997">
              <w:t>Poaceae</w:t>
            </w:r>
          </w:p>
        </w:tc>
        <w:tc>
          <w:tcPr>
            <w:tcW w:w="2660" w:type="dxa"/>
            <w:noWrap/>
            <w:hideMark/>
          </w:tcPr>
          <w:p w14:paraId="285BF9F6" w14:textId="77777777" w:rsidR="00BA6F4B" w:rsidRPr="00DA3997" w:rsidRDefault="00BA6F4B" w:rsidP="00BE6F82">
            <w:pPr>
              <w:pStyle w:val="DokTabellentext"/>
              <w:rPr>
                <w:i/>
                <w:iCs/>
              </w:rPr>
            </w:pPr>
            <w:r w:rsidRPr="00DA3997">
              <w:rPr>
                <w:i/>
                <w:iCs/>
              </w:rPr>
              <w:t>Triticum</w:t>
            </w:r>
            <w:r>
              <w:rPr>
                <w:i/>
                <w:iCs/>
              </w:rPr>
              <w:t xml:space="preserve"> </w:t>
            </w:r>
            <w:r w:rsidRPr="00DA3997">
              <w:rPr>
                <w:i/>
                <w:iCs/>
              </w:rPr>
              <w:t>turgidum</w:t>
            </w:r>
          </w:p>
        </w:tc>
        <w:tc>
          <w:tcPr>
            <w:tcW w:w="640" w:type="dxa"/>
            <w:noWrap/>
            <w:hideMark/>
          </w:tcPr>
          <w:p w14:paraId="6B912A7B" w14:textId="77777777" w:rsidR="00BA6F4B" w:rsidRPr="00DA3997" w:rsidRDefault="00BA6F4B" w:rsidP="00BE6F82">
            <w:pPr>
              <w:pStyle w:val="DokTabellentext"/>
            </w:pPr>
            <w:r w:rsidRPr="00DA3997">
              <w:t>99.18</w:t>
            </w:r>
          </w:p>
        </w:tc>
        <w:tc>
          <w:tcPr>
            <w:tcW w:w="700" w:type="dxa"/>
            <w:noWrap/>
            <w:hideMark/>
          </w:tcPr>
          <w:p w14:paraId="3B17A1E7" w14:textId="77777777" w:rsidR="00BA6F4B" w:rsidRPr="00DA3997" w:rsidRDefault="00BA6F4B" w:rsidP="00BE6F82">
            <w:pPr>
              <w:pStyle w:val="DokTabellentext"/>
            </w:pPr>
            <w:r w:rsidRPr="00DA3997">
              <w:t>878</w:t>
            </w:r>
          </w:p>
        </w:tc>
        <w:tc>
          <w:tcPr>
            <w:tcW w:w="780" w:type="dxa"/>
            <w:noWrap/>
            <w:hideMark/>
          </w:tcPr>
          <w:p w14:paraId="14AAE014" w14:textId="77777777" w:rsidR="00BA6F4B" w:rsidRPr="00DA3997" w:rsidRDefault="00BA6F4B" w:rsidP="00BE6F82">
            <w:pPr>
              <w:pStyle w:val="DokTabellentext"/>
            </w:pPr>
            <w:r w:rsidRPr="00DA3997">
              <w:t>FALSE</w:t>
            </w:r>
          </w:p>
        </w:tc>
        <w:tc>
          <w:tcPr>
            <w:tcW w:w="1040" w:type="dxa"/>
            <w:noWrap/>
            <w:hideMark/>
          </w:tcPr>
          <w:p w14:paraId="7A632BD7" w14:textId="77777777" w:rsidR="00BA6F4B" w:rsidRPr="00DA3997" w:rsidRDefault="00BA6F4B" w:rsidP="00BE6F82">
            <w:pPr>
              <w:pStyle w:val="DokTabellentext"/>
            </w:pPr>
            <w:r w:rsidRPr="00DA3997">
              <w:t>matK</w:t>
            </w:r>
          </w:p>
        </w:tc>
      </w:tr>
      <w:tr w:rsidR="00BA6F4B" w:rsidRPr="00DA3997" w14:paraId="40CEA2C3" w14:textId="77777777" w:rsidTr="00BE6F82">
        <w:trPr>
          <w:trHeight w:val="290"/>
        </w:trPr>
        <w:tc>
          <w:tcPr>
            <w:tcW w:w="1380" w:type="dxa"/>
            <w:noWrap/>
            <w:hideMark/>
          </w:tcPr>
          <w:p w14:paraId="125B1B81" w14:textId="77777777" w:rsidR="00BA6F4B" w:rsidRPr="00DA3997" w:rsidRDefault="00BA6F4B" w:rsidP="00BE6F82">
            <w:pPr>
              <w:pStyle w:val="DokTabellentext"/>
            </w:pPr>
            <w:r w:rsidRPr="00DA3997">
              <w:t>SWFRG027-19</w:t>
            </w:r>
          </w:p>
        </w:tc>
        <w:tc>
          <w:tcPr>
            <w:tcW w:w="1480" w:type="dxa"/>
            <w:noWrap/>
            <w:hideMark/>
          </w:tcPr>
          <w:p w14:paraId="4C3ADD1C" w14:textId="77777777" w:rsidR="00BA6F4B" w:rsidRPr="00DA3997" w:rsidRDefault="00BA6F4B" w:rsidP="00BE6F82">
            <w:pPr>
              <w:pStyle w:val="DokTabellentext"/>
            </w:pPr>
            <w:r w:rsidRPr="00DA3997">
              <w:t>Poaceae</w:t>
            </w:r>
          </w:p>
        </w:tc>
        <w:tc>
          <w:tcPr>
            <w:tcW w:w="2260" w:type="dxa"/>
            <w:noWrap/>
            <w:hideMark/>
          </w:tcPr>
          <w:p w14:paraId="09414C53"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2919B4C4" w14:textId="77777777" w:rsidR="00BA6F4B" w:rsidRPr="00DA3997" w:rsidRDefault="00BA6F4B" w:rsidP="00BE6F82">
            <w:pPr>
              <w:pStyle w:val="DokTabellentext"/>
            </w:pPr>
            <w:r w:rsidRPr="00DA3997">
              <w:t>GBVX6329-15</w:t>
            </w:r>
          </w:p>
        </w:tc>
        <w:tc>
          <w:tcPr>
            <w:tcW w:w="1160" w:type="dxa"/>
            <w:noWrap/>
            <w:hideMark/>
          </w:tcPr>
          <w:p w14:paraId="5A3887E9" w14:textId="77777777" w:rsidR="00BA6F4B" w:rsidRPr="00DA3997" w:rsidRDefault="00BA6F4B" w:rsidP="00BE6F82">
            <w:pPr>
              <w:pStyle w:val="DokTabellentext"/>
            </w:pPr>
            <w:r w:rsidRPr="00DA3997">
              <w:t>Poaceae</w:t>
            </w:r>
          </w:p>
        </w:tc>
        <w:tc>
          <w:tcPr>
            <w:tcW w:w="2660" w:type="dxa"/>
            <w:noWrap/>
            <w:hideMark/>
          </w:tcPr>
          <w:p w14:paraId="45C2E523" w14:textId="77777777" w:rsidR="00BA6F4B" w:rsidRPr="00DA3997" w:rsidRDefault="00BA6F4B" w:rsidP="00BE6F82">
            <w:pPr>
              <w:pStyle w:val="DokTabellentext"/>
              <w:rPr>
                <w:i/>
                <w:iCs/>
              </w:rPr>
            </w:pPr>
            <w:r w:rsidRPr="00DA3997">
              <w:rPr>
                <w:i/>
                <w:iCs/>
              </w:rPr>
              <w:t>Triticum</w:t>
            </w:r>
            <w:r>
              <w:rPr>
                <w:i/>
                <w:iCs/>
              </w:rPr>
              <w:t xml:space="preserve"> </w:t>
            </w:r>
            <w:r w:rsidRPr="00DA3997">
              <w:rPr>
                <w:i/>
                <w:iCs/>
              </w:rPr>
              <w:t>aestivum</w:t>
            </w:r>
          </w:p>
        </w:tc>
        <w:tc>
          <w:tcPr>
            <w:tcW w:w="640" w:type="dxa"/>
            <w:noWrap/>
            <w:hideMark/>
          </w:tcPr>
          <w:p w14:paraId="60DD5458" w14:textId="77777777" w:rsidR="00BA6F4B" w:rsidRPr="00DA3997" w:rsidRDefault="00BA6F4B" w:rsidP="00BE6F82">
            <w:pPr>
              <w:pStyle w:val="DokTabellentext"/>
            </w:pPr>
            <w:r w:rsidRPr="00DA3997">
              <w:t>99.18</w:t>
            </w:r>
          </w:p>
        </w:tc>
        <w:tc>
          <w:tcPr>
            <w:tcW w:w="700" w:type="dxa"/>
            <w:noWrap/>
            <w:hideMark/>
          </w:tcPr>
          <w:p w14:paraId="25F98BA3" w14:textId="77777777" w:rsidR="00BA6F4B" w:rsidRPr="00DA3997" w:rsidRDefault="00BA6F4B" w:rsidP="00BE6F82">
            <w:pPr>
              <w:pStyle w:val="DokTabellentext"/>
            </w:pPr>
            <w:r w:rsidRPr="00DA3997">
              <w:t>878</w:t>
            </w:r>
          </w:p>
        </w:tc>
        <w:tc>
          <w:tcPr>
            <w:tcW w:w="780" w:type="dxa"/>
            <w:noWrap/>
            <w:hideMark/>
          </w:tcPr>
          <w:p w14:paraId="716EB39E" w14:textId="77777777" w:rsidR="00BA6F4B" w:rsidRPr="00DA3997" w:rsidRDefault="00BA6F4B" w:rsidP="00BE6F82">
            <w:pPr>
              <w:pStyle w:val="DokTabellentext"/>
            </w:pPr>
            <w:r w:rsidRPr="00DA3997">
              <w:t>FALSE</w:t>
            </w:r>
          </w:p>
        </w:tc>
        <w:tc>
          <w:tcPr>
            <w:tcW w:w="1040" w:type="dxa"/>
            <w:noWrap/>
            <w:hideMark/>
          </w:tcPr>
          <w:p w14:paraId="3EEDB893" w14:textId="77777777" w:rsidR="00BA6F4B" w:rsidRPr="00DA3997" w:rsidRDefault="00BA6F4B" w:rsidP="00BE6F82">
            <w:pPr>
              <w:pStyle w:val="DokTabellentext"/>
            </w:pPr>
            <w:r w:rsidRPr="00DA3997">
              <w:t>matK</w:t>
            </w:r>
          </w:p>
        </w:tc>
      </w:tr>
      <w:tr w:rsidR="00BA6F4B" w:rsidRPr="00DA3997" w14:paraId="7DA0BF5E" w14:textId="77777777" w:rsidTr="00BE6F82">
        <w:trPr>
          <w:trHeight w:val="290"/>
        </w:trPr>
        <w:tc>
          <w:tcPr>
            <w:tcW w:w="1380" w:type="dxa"/>
            <w:noWrap/>
            <w:hideMark/>
          </w:tcPr>
          <w:p w14:paraId="5246F7FE" w14:textId="77777777" w:rsidR="00BA6F4B" w:rsidRPr="00DA3997" w:rsidRDefault="00BA6F4B" w:rsidP="00BE6F82">
            <w:pPr>
              <w:pStyle w:val="DokTabellentext"/>
            </w:pPr>
            <w:r w:rsidRPr="00DA3997">
              <w:t>SWFRG027-19</w:t>
            </w:r>
          </w:p>
        </w:tc>
        <w:tc>
          <w:tcPr>
            <w:tcW w:w="1480" w:type="dxa"/>
            <w:noWrap/>
            <w:hideMark/>
          </w:tcPr>
          <w:p w14:paraId="07A4AD5C" w14:textId="77777777" w:rsidR="00BA6F4B" w:rsidRPr="00DA3997" w:rsidRDefault="00BA6F4B" w:rsidP="00BE6F82">
            <w:pPr>
              <w:pStyle w:val="DokTabellentext"/>
            </w:pPr>
            <w:r w:rsidRPr="00DA3997">
              <w:t>Poaceae</w:t>
            </w:r>
          </w:p>
        </w:tc>
        <w:tc>
          <w:tcPr>
            <w:tcW w:w="2260" w:type="dxa"/>
            <w:noWrap/>
            <w:hideMark/>
          </w:tcPr>
          <w:p w14:paraId="539B4CFB"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07E5199F" w14:textId="77777777" w:rsidR="00BA6F4B" w:rsidRPr="00DA3997" w:rsidRDefault="00BA6F4B" w:rsidP="00BE6F82">
            <w:pPr>
              <w:pStyle w:val="DokTabellentext"/>
            </w:pPr>
            <w:r w:rsidRPr="00DA3997">
              <w:t>GBVX6328-15</w:t>
            </w:r>
          </w:p>
        </w:tc>
        <w:tc>
          <w:tcPr>
            <w:tcW w:w="1160" w:type="dxa"/>
            <w:noWrap/>
            <w:hideMark/>
          </w:tcPr>
          <w:p w14:paraId="7B149378" w14:textId="77777777" w:rsidR="00BA6F4B" w:rsidRPr="00DA3997" w:rsidRDefault="00BA6F4B" w:rsidP="00BE6F82">
            <w:pPr>
              <w:pStyle w:val="DokTabellentext"/>
            </w:pPr>
            <w:r w:rsidRPr="00DA3997">
              <w:t>Poaceae</w:t>
            </w:r>
          </w:p>
        </w:tc>
        <w:tc>
          <w:tcPr>
            <w:tcW w:w="2660" w:type="dxa"/>
            <w:noWrap/>
            <w:hideMark/>
          </w:tcPr>
          <w:p w14:paraId="5F6A50F6" w14:textId="77777777" w:rsidR="00BA6F4B" w:rsidRPr="00DA3997" w:rsidRDefault="00BA6F4B" w:rsidP="00BE6F82">
            <w:pPr>
              <w:pStyle w:val="DokTabellentext"/>
              <w:rPr>
                <w:i/>
                <w:iCs/>
              </w:rPr>
            </w:pPr>
            <w:r w:rsidRPr="00DA3997">
              <w:rPr>
                <w:i/>
                <w:iCs/>
              </w:rPr>
              <w:t>Triticum</w:t>
            </w:r>
            <w:r>
              <w:rPr>
                <w:i/>
                <w:iCs/>
              </w:rPr>
              <w:t xml:space="preserve"> </w:t>
            </w:r>
            <w:r w:rsidRPr="00DA3997">
              <w:rPr>
                <w:i/>
                <w:iCs/>
              </w:rPr>
              <w:t>turgidum</w:t>
            </w:r>
          </w:p>
        </w:tc>
        <w:tc>
          <w:tcPr>
            <w:tcW w:w="640" w:type="dxa"/>
            <w:noWrap/>
            <w:hideMark/>
          </w:tcPr>
          <w:p w14:paraId="0CB0DCA4" w14:textId="77777777" w:rsidR="00BA6F4B" w:rsidRPr="00DA3997" w:rsidRDefault="00BA6F4B" w:rsidP="00BE6F82">
            <w:pPr>
              <w:pStyle w:val="DokTabellentext"/>
            </w:pPr>
            <w:r w:rsidRPr="00DA3997">
              <w:t>99.18</w:t>
            </w:r>
          </w:p>
        </w:tc>
        <w:tc>
          <w:tcPr>
            <w:tcW w:w="700" w:type="dxa"/>
            <w:noWrap/>
            <w:hideMark/>
          </w:tcPr>
          <w:p w14:paraId="780D28EF" w14:textId="77777777" w:rsidR="00BA6F4B" w:rsidRPr="00DA3997" w:rsidRDefault="00BA6F4B" w:rsidP="00BE6F82">
            <w:pPr>
              <w:pStyle w:val="DokTabellentext"/>
            </w:pPr>
            <w:r w:rsidRPr="00DA3997">
              <w:t>878</w:t>
            </w:r>
          </w:p>
        </w:tc>
        <w:tc>
          <w:tcPr>
            <w:tcW w:w="780" w:type="dxa"/>
            <w:noWrap/>
            <w:hideMark/>
          </w:tcPr>
          <w:p w14:paraId="2BE86338" w14:textId="77777777" w:rsidR="00BA6F4B" w:rsidRPr="00DA3997" w:rsidRDefault="00BA6F4B" w:rsidP="00BE6F82">
            <w:pPr>
              <w:pStyle w:val="DokTabellentext"/>
            </w:pPr>
            <w:r w:rsidRPr="00DA3997">
              <w:t>FALSE</w:t>
            </w:r>
          </w:p>
        </w:tc>
        <w:tc>
          <w:tcPr>
            <w:tcW w:w="1040" w:type="dxa"/>
            <w:noWrap/>
            <w:hideMark/>
          </w:tcPr>
          <w:p w14:paraId="0D3321B4" w14:textId="77777777" w:rsidR="00BA6F4B" w:rsidRPr="00DA3997" w:rsidRDefault="00BA6F4B" w:rsidP="00BE6F82">
            <w:pPr>
              <w:pStyle w:val="DokTabellentext"/>
            </w:pPr>
            <w:r w:rsidRPr="00DA3997">
              <w:t>matK</w:t>
            </w:r>
          </w:p>
        </w:tc>
      </w:tr>
      <w:tr w:rsidR="00BA6F4B" w:rsidRPr="00DA3997" w14:paraId="5563711F" w14:textId="77777777" w:rsidTr="00BE6F82">
        <w:trPr>
          <w:trHeight w:val="290"/>
        </w:trPr>
        <w:tc>
          <w:tcPr>
            <w:tcW w:w="1380" w:type="dxa"/>
            <w:noWrap/>
            <w:hideMark/>
          </w:tcPr>
          <w:p w14:paraId="1ADA7635" w14:textId="77777777" w:rsidR="00BA6F4B" w:rsidRPr="00DA3997" w:rsidRDefault="00BA6F4B" w:rsidP="00BE6F82">
            <w:pPr>
              <w:pStyle w:val="DokTabellentext"/>
            </w:pPr>
            <w:r w:rsidRPr="00DA3997">
              <w:t>SWFRG027-19</w:t>
            </w:r>
          </w:p>
        </w:tc>
        <w:tc>
          <w:tcPr>
            <w:tcW w:w="1480" w:type="dxa"/>
            <w:noWrap/>
            <w:hideMark/>
          </w:tcPr>
          <w:p w14:paraId="49F588E0" w14:textId="77777777" w:rsidR="00BA6F4B" w:rsidRPr="00DA3997" w:rsidRDefault="00BA6F4B" w:rsidP="00BE6F82">
            <w:pPr>
              <w:pStyle w:val="DokTabellentext"/>
            </w:pPr>
            <w:r w:rsidRPr="00DA3997">
              <w:t>Poaceae</w:t>
            </w:r>
          </w:p>
        </w:tc>
        <w:tc>
          <w:tcPr>
            <w:tcW w:w="2260" w:type="dxa"/>
            <w:noWrap/>
            <w:hideMark/>
          </w:tcPr>
          <w:p w14:paraId="6B90C700"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2C2F2BBC" w14:textId="77777777" w:rsidR="00BA6F4B" w:rsidRPr="00DA3997" w:rsidRDefault="00BA6F4B" w:rsidP="00BE6F82">
            <w:pPr>
              <w:pStyle w:val="DokTabellentext"/>
            </w:pPr>
            <w:r w:rsidRPr="00DA3997">
              <w:t>GBVX6327-15</w:t>
            </w:r>
          </w:p>
        </w:tc>
        <w:tc>
          <w:tcPr>
            <w:tcW w:w="1160" w:type="dxa"/>
            <w:noWrap/>
            <w:hideMark/>
          </w:tcPr>
          <w:p w14:paraId="28AD91F5" w14:textId="77777777" w:rsidR="00BA6F4B" w:rsidRPr="00DA3997" w:rsidRDefault="00BA6F4B" w:rsidP="00BE6F82">
            <w:pPr>
              <w:pStyle w:val="DokTabellentext"/>
            </w:pPr>
            <w:r w:rsidRPr="00DA3997">
              <w:t>Poaceae</w:t>
            </w:r>
          </w:p>
        </w:tc>
        <w:tc>
          <w:tcPr>
            <w:tcW w:w="2660" w:type="dxa"/>
            <w:noWrap/>
            <w:hideMark/>
          </w:tcPr>
          <w:p w14:paraId="25C5227F" w14:textId="77777777" w:rsidR="00BA6F4B" w:rsidRPr="00DA3997" w:rsidRDefault="00BA6F4B" w:rsidP="00BE6F82">
            <w:pPr>
              <w:pStyle w:val="DokTabellentext"/>
              <w:rPr>
                <w:i/>
                <w:iCs/>
              </w:rPr>
            </w:pPr>
            <w:r w:rsidRPr="00DA3997">
              <w:rPr>
                <w:i/>
                <w:iCs/>
              </w:rPr>
              <w:t>Triticum</w:t>
            </w:r>
            <w:r>
              <w:rPr>
                <w:i/>
                <w:iCs/>
              </w:rPr>
              <w:t xml:space="preserve"> </w:t>
            </w:r>
            <w:r w:rsidRPr="00DA3997">
              <w:rPr>
                <w:i/>
                <w:iCs/>
              </w:rPr>
              <w:t>turgidum</w:t>
            </w:r>
          </w:p>
        </w:tc>
        <w:tc>
          <w:tcPr>
            <w:tcW w:w="640" w:type="dxa"/>
            <w:noWrap/>
            <w:hideMark/>
          </w:tcPr>
          <w:p w14:paraId="16C92859" w14:textId="77777777" w:rsidR="00BA6F4B" w:rsidRPr="00DA3997" w:rsidRDefault="00BA6F4B" w:rsidP="00BE6F82">
            <w:pPr>
              <w:pStyle w:val="DokTabellentext"/>
            </w:pPr>
            <w:r w:rsidRPr="00DA3997">
              <w:t>99.18</w:t>
            </w:r>
          </w:p>
        </w:tc>
        <w:tc>
          <w:tcPr>
            <w:tcW w:w="700" w:type="dxa"/>
            <w:noWrap/>
            <w:hideMark/>
          </w:tcPr>
          <w:p w14:paraId="3E1D9960" w14:textId="77777777" w:rsidR="00BA6F4B" w:rsidRPr="00DA3997" w:rsidRDefault="00BA6F4B" w:rsidP="00BE6F82">
            <w:pPr>
              <w:pStyle w:val="DokTabellentext"/>
            </w:pPr>
            <w:r w:rsidRPr="00DA3997">
              <w:t>878</w:t>
            </w:r>
          </w:p>
        </w:tc>
        <w:tc>
          <w:tcPr>
            <w:tcW w:w="780" w:type="dxa"/>
            <w:noWrap/>
            <w:hideMark/>
          </w:tcPr>
          <w:p w14:paraId="1091D6D0" w14:textId="77777777" w:rsidR="00BA6F4B" w:rsidRPr="00DA3997" w:rsidRDefault="00BA6F4B" w:rsidP="00BE6F82">
            <w:pPr>
              <w:pStyle w:val="DokTabellentext"/>
            </w:pPr>
            <w:r w:rsidRPr="00DA3997">
              <w:t>FALSE</w:t>
            </w:r>
          </w:p>
        </w:tc>
        <w:tc>
          <w:tcPr>
            <w:tcW w:w="1040" w:type="dxa"/>
            <w:noWrap/>
            <w:hideMark/>
          </w:tcPr>
          <w:p w14:paraId="45EAA25C" w14:textId="77777777" w:rsidR="00BA6F4B" w:rsidRPr="00DA3997" w:rsidRDefault="00BA6F4B" w:rsidP="00BE6F82">
            <w:pPr>
              <w:pStyle w:val="DokTabellentext"/>
            </w:pPr>
            <w:r w:rsidRPr="00DA3997">
              <w:t>matK</w:t>
            </w:r>
          </w:p>
        </w:tc>
      </w:tr>
      <w:tr w:rsidR="00BA6F4B" w:rsidRPr="00DA3997" w14:paraId="7C92CBEE" w14:textId="77777777" w:rsidTr="00BE6F82">
        <w:trPr>
          <w:trHeight w:val="290"/>
        </w:trPr>
        <w:tc>
          <w:tcPr>
            <w:tcW w:w="1380" w:type="dxa"/>
            <w:noWrap/>
            <w:hideMark/>
          </w:tcPr>
          <w:p w14:paraId="62F799F6" w14:textId="77777777" w:rsidR="00BA6F4B" w:rsidRPr="00DA3997" w:rsidRDefault="00BA6F4B" w:rsidP="00BE6F82">
            <w:pPr>
              <w:pStyle w:val="DokTabellentext"/>
            </w:pPr>
            <w:r w:rsidRPr="00DA3997">
              <w:t>SWFRG027-19</w:t>
            </w:r>
          </w:p>
        </w:tc>
        <w:tc>
          <w:tcPr>
            <w:tcW w:w="1480" w:type="dxa"/>
            <w:noWrap/>
            <w:hideMark/>
          </w:tcPr>
          <w:p w14:paraId="4FDA5B31" w14:textId="77777777" w:rsidR="00BA6F4B" w:rsidRPr="00DA3997" w:rsidRDefault="00BA6F4B" w:rsidP="00BE6F82">
            <w:pPr>
              <w:pStyle w:val="DokTabellentext"/>
            </w:pPr>
            <w:r w:rsidRPr="00DA3997">
              <w:t>Poaceae</w:t>
            </w:r>
          </w:p>
        </w:tc>
        <w:tc>
          <w:tcPr>
            <w:tcW w:w="2260" w:type="dxa"/>
            <w:noWrap/>
            <w:hideMark/>
          </w:tcPr>
          <w:p w14:paraId="06E94510"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3E0B3D9F" w14:textId="77777777" w:rsidR="00BA6F4B" w:rsidRPr="00DA3997" w:rsidRDefault="00BA6F4B" w:rsidP="00BE6F82">
            <w:pPr>
              <w:pStyle w:val="DokTabellentext"/>
            </w:pPr>
            <w:r w:rsidRPr="00DA3997">
              <w:t>GBVX6326-15</w:t>
            </w:r>
          </w:p>
        </w:tc>
        <w:tc>
          <w:tcPr>
            <w:tcW w:w="1160" w:type="dxa"/>
            <w:noWrap/>
            <w:hideMark/>
          </w:tcPr>
          <w:p w14:paraId="5047C930" w14:textId="77777777" w:rsidR="00BA6F4B" w:rsidRPr="00DA3997" w:rsidRDefault="00BA6F4B" w:rsidP="00BE6F82">
            <w:pPr>
              <w:pStyle w:val="DokTabellentext"/>
            </w:pPr>
            <w:r w:rsidRPr="00DA3997">
              <w:t>Poaceae</w:t>
            </w:r>
          </w:p>
        </w:tc>
        <w:tc>
          <w:tcPr>
            <w:tcW w:w="2660" w:type="dxa"/>
            <w:noWrap/>
            <w:hideMark/>
          </w:tcPr>
          <w:p w14:paraId="6CFE1AC4" w14:textId="77777777" w:rsidR="00BA6F4B" w:rsidRPr="00DA3997" w:rsidRDefault="00BA6F4B" w:rsidP="00BE6F82">
            <w:pPr>
              <w:pStyle w:val="DokTabellentext"/>
              <w:rPr>
                <w:i/>
                <w:iCs/>
              </w:rPr>
            </w:pPr>
            <w:r w:rsidRPr="00DA3997">
              <w:rPr>
                <w:i/>
                <w:iCs/>
              </w:rPr>
              <w:t>Triticum</w:t>
            </w:r>
            <w:r>
              <w:rPr>
                <w:i/>
                <w:iCs/>
              </w:rPr>
              <w:t xml:space="preserve"> </w:t>
            </w:r>
            <w:r w:rsidRPr="00DA3997">
              <w:rPr>
                <w:i/>
                <w:iCs/>
              </w:rPr>
              <w:t>turgidum</w:t>
            </w:r>
          </w:p>
        </w:tc>
        <w:tc>
          <w:tcPr>
            <w:tcW w:w="640" w:type="dxa"/>
            <w:noWrap/>
            <w:hideMark/>
          </w:tcPr>
          <w:p w14:paraId="6B55B35B" w14:textId="77777777" w:rsidR="00BA6F4B" w:rsidRPr="00DA3997" w:rsidRDefault="00BA6F4B" w:rsidP="00BE6F82">
            <w:pPr>
              <w:pStyle w:val="DokTabellentext"/>
            </w:pPr>
            <w:r w:rsidRPr="00DA3997">
              <w:t>99.18</w:t>
            </w:r>
          </w:p>
        </w:tc>
        <w:tc>
          <w:tcPr>
            <w:tcW w:w="700" w:type="dxa"/>
            <w:noWrap/>
            <w:hideMark/>
          </w:tcPr>
          <w:p w14:paraId="51CEA876" w14:textId="77777777" w:rsidR="00BA6F4B" w:rsidRPr="00DA3997" w:rsidRDefault="00BA6F4B" w:rsidP="00BE6F82">
            <w:pPr>
              <w:pStyle w:val="DokTabellentext"/>
            </w:pPr>
            <w:r w:rsidRPr="00DA3997">
              <w:t>878</w:t>
            </w:r>
          </w:p>
        </w:tc>
        <w:tc>
          <w:tcPr>
            <w:tcW w:w="780" w:type="dxa"/>
            <w:noWrap/>
            <w:hideMark/>
          </w:tcPr>
          <w:p w14:paraId="0021A132" w14:textId="77777777" w:rsidR="00BA6F4B" w:rsidRPr="00DA3997" w:rsidRDefault="00BA6F4B" w:rsidP="00BE6F82">
            <w:pPr>
              <w:pStyle w:val="DokTabellentext"/>
            </w:pPr>
            <w:r w:rsidRPr="00DA3997">
              <w:t>FALSE</w:t>
            </w:r>
          </w:p>
        </w:tc>
        <w:tc>
          <w:tcPr>
            <w:tcW w:w="1040" w:type="dxa"/>
            <w:noWrap/>
            <w:hideMark/>
          </w:tcPr>
          <w:p w14:paraId="2531A4FA" w14:textId="77777777" w:rsidR="00BA6F4B" w:rsidRPr="00DA3997" w:rsidRDefault="00BA6F4B" w:rsidP="00BE6F82">
            <w:pPr>
              <w:pStyle w:val="DokTabellentext"/>
            </w:pPr>
            <w:r w:rsidRPr="00DA3997">
              <w:t>matK</w:t>
            </w:r>
          </w:p>
        </w:tc>
      </w:tr>
      <w:tr w:rsidR="00BA6F4B" w:rsidRPr="00DA3997" w14:paraId="3DCB4942" w14:textId="77777777" w:rsidTr="00BE6F82">
        <w:trPr>
          <w:trHeight w:val="290"/>
        </w:trPr>
        <w:tc>
          <w:tcPr>
            <w:tcW w:w="1380" w:type="dxa"/>
            <w:noWrap/>
            <w:hideMark/>
          </w:tcPr>
          <w:p w14:paraId="26A67222" w14:textId="77777777" w:rsidR="00BA6F4B" w:rsidRPr="00DA3997" w:rsidRDefault="00BA6F4B" w:rsidP="00BE6F82">
            <w:pPr>
              <w:pStyle w:val="DokTabellentext"/>
            </w:pPr>
            <w:r w:rsidRPr="00DA3997">
              <w:t>SWFRG027-19</w:t>
            </w:r>
          </w:p>
        </w:tc>
        <w:tc>
          <w:tcPr>
            <w:tcW w:w="1480" w:type="dxa"/>
            <w:noWrap/>
            <w:hideMark/>
          </w:tcPr>
          <w:p w14:paraId="5A7541D1" w14:textId="77777777" w:rsidR="00BA6F4B" w:rsidRPr="00DA3997" w:rsidRDefault="00BA6F4B" w:rsidP="00BE6F82">
            <w:pPr>
              <w:pStyle w:val="DokTabellentext"/>
            </w:pPr>
            <w:r w:rsidRPr="00DA3997">
              <w:t>Poaceae</w:t>
            </w:r>
          </w:p>
        </w:tc>
        <w:tc>
          <w:tcPr>
            <w:tcW w:w="2260" w:type="dxa"/>
            <w:noWrap/>
            <w:hideMark/>
          </w:tcPr>
          <w:p w14:paraId="5F6AC2FE"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1DC782D6" w14:textId="77777777" w:rsidR="00BA6F4B" w:rsidRPr="00DA3997" w:rsidRDefault="00BA6F4B" w:rsidP="00BE6F82">
            <w:pPr>
              <w:pStyle w:val="DokTabellentext"/>
            </w:pPr>
            <w:r w:rsidRPr="00DA3997">
              <w:t>GBVX6325-15</w:t>
            </w:r>
          </w:p>
        </w:tc>
        <w:tc>
          <w:tcPr>
            <w:tcW w:w="1160" w:type="dxa"/>
            <w:noWrap/>
            <w:hideMark/>
          </w:tcPr>
          <w:p w14:paraId="09F30930" w14:textId="77777777" w:rsidR="00BA6F4B" w:rsidRPr="00DA3997" w:rsidRDefault="00BA6F4B" w:rsidP="00BE6F82">
            <w:pPr>
              <w:pStyle w:val="DokTabellentext"/>
            </w:pPr>
            <w:r w:rsidRPr="00DA3997">
              <w:t>Poaceae</w:t>
            </w:r>
          </w:p>
        </w:tc>
        <w:tc>
          <w:tcPr>
            <w:tcW w:w="2660" w:type="dxa"/>
            <w:noWrap/>
            <w:hideMark/>
          </w:tcPr>
          <w:p w14:paraId="4BB427D1" w14:textId="77777777" w:rsidR="00BA6F4B" w:rsidRPr="00DA3997" w:rsidRDefault="00BA6F4B" w:rsidP="00BE6F82">
            <w:pPr>
              <w:pStyle w:val="DokTabellentext"/>
              <w:rPr>
                <w:i/>
                <w:iCs/>
              </w:rPr>
            </w:pPr>
            <w:r w:rsidRPr="00DA3997">
              <w:rPr>
                <w:i/>
                <w:iCs/>
              </w:rPr>
              <w:t>Triticum</w:t>
            </w:r>
            <w:r>
              <w:rPr>
                <w:i/>
                <w:iCs/>
              </w:rPr>
              <w:t xml:space="preserve"> </w:t>
            </w:r>
            <w:r w:rsidRPr="00DA3997">
              <w:rPr>
                <w:i/>
                <w:iCs/>
              </w:rPr>
              <w:t>turgidum</w:t>
            </w:r>
          </w:p>
        </w:tc>
        <w:tc>
          <w:tcPr>
            <w:tcW w:w="640" w:type="dxa"/>
            <w:noWrap/>
            <w:hideMark/>
          </w:tcPr>
          <w:p w14:paraId="59684B4D" w14:textId="77777777" w:rsidR="00BA6F4B" w:rsidRPr="00DA3997" w:rsidRDefault="00BA6F4B" w:rsidP="00BE6F82">
            <w:pPr>
              <w:pStyle w:val="DokTabellentext"/>
            </w:pPr>
            <w:r w:rsidRPr="00DA3997">
              <w:t>99.18</w:t>
            </w:r>
          </w:p>
        </w:tc>
        <w:tc>
          <w:tcPr>
            <w:tcW w:w="700" w:type="dxa"/>
            <w:noWrap/>
            <w:hideMark/>
          </w:tcPr>
          <w:p w14:paraId="111DA2AA" w14:textId="77777777" w:rsidR="00BA6F4B" w:rsidRPr="00DA3997" w:rsidRDefault="00BA6F4B" w:rsidP="00BE6F82">
            <w:pPr>
              <w:pStyle w:val="DokTabellentext"/>
            </w:pPr>
            <w:r w:rsidRPr="00DA3997">
              <w:t>878</w:t>
            </w:r>
          </w:p>
        </w:tc>
        <w:tc>
          <w:tcPr>
            <w:tcW w:w="780" w:type="dxa"/>
            <w:noWrap/>
            <w:hideMark/>
          </w:tcPr>
          <w:p w14:paraId="38F6177E" w14:textId="77777777" w:rsidR="00BA6F4B" w:rsidRPr="00DA3997" w:rsidRDefault="00BA6F4B" w:rsidP="00BE6F82">
            <w:pPr>
              <w:pStyle w:val="DokTabellentext"/>
            </w:pPr>
            <w:r w:rsidRPr="00DA3997">
              <w:t>FALSE</w:t>
            </w:r>
          </w:p>
        </w:tc>
        <w:tc>
          <w:tcPr>
            <w:tcW w:w="1040" w:type="dxa"/>
            <w:noWrap/>
            <w:hideMark/>
          </w:tcPr>
          <w:p w14:paraId="53F01E67" w14:textId="77777777" w:rsidR="00BA6F4B" w:rsidRPr="00DA3997" w:rsidRDefault="00BA6F4B" w:rsidP="00BE6F82">
            <w:pPr>
              <w:pStyle w:val="DokTabellentext"/>
            </w:pPr>
            <w:r w:rsidRPr="00DA3997">
              <w:t>matK</w:t>
            </w:r>
          </w:p>
        </w:tc>
      </w:tr>
      <w:tr w:rsidR="00BA6F4B" w:rsidRPr="00DA3997" w14:paraId="579E66FB" w14:textId="77777777" w:rsidTr="00BE6F82">
        <w:trPr>
          <w:trHeight w:val="290"/>
        </w:trPr>
        <w:tc>
          <w:tcPr>
            <w:tcW w:w="1380" w:type="dxa"/>
            <w:noWrap/>
            <w:hideMark/>
          </w:tcPr>
          <w:p w14:paraId="3AC63BC6" w14:textId="77777777" w:rsidR="00BA6F4B" w:rsidRPr="00DA3997" w:rsidRDefault="00BA6F4B" w:rsidP="00BE6F82">
            <w:pPr>
              <w:pStyle w:val="DokTabellentext"/>
            </w:pPr>
            <w:r w:rsidRPr="00DA3997">
              <w:t>SWFRG027-19</w:t>
            </w:r>
          </w:p>
        </w:tc>
        <w:tc>
          <w:tcPr>
            <w:tcW w:w="1480" w:type="dxa"/>
            <w:noWrap/>
            <w:hideMark/>
          </w:tcPr>
          <w:p w14:paraId="61EFE9C1" w14:textId="77777777" w:rsidR="00BA6F4B" w:rsidRPr="00DA3997" w:rsidRDefault="00BA6F4B" w:rsidP="00BE6F82">
            <w:pPr>
              <w:pStyle w:val="DokTabellentext"/>
            </w:pPr>
            <w:r w:rsidRPr="00DA3997">
              <w:t>Poaceae</w:t>
            </w:r>
          </w:p>
        </w:tc>
        <w:tc>
          <w:tcPr>
            <w:tcW w:w="2260" w:type="dxa"/>
            <w:noWrap/>
            <w:hideMark/>
          </w:tcPr>
          <w:p w14:paraId="4BE76E40"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087D5EA0" w14:textId="77777777" w:rsidR="00BA6F4B" w:rsidRPr="00DA3997" w:rsidRDefault="00BA6F4B" w:rsidP="00BE6F82">
            <w:pPr>
              <w:pStyle w:val="DokTabellentext"/>
            </w:pPr>
            <w:r w:rsidRPr="00DA3997">
              <w:t>GBVX6324-15</w:t>
            </w:r>
          </w:p>
        </w:tc>
        <w:tc>
          <w:tcPr>
            <w:tcW w:w="1160" w:type="dxa"/>
            <w:noWrap/>
            <w:hideMark/>
          </w:tcPr>
          <w:p w14:paraId="4CA3DDA4" w14:textId="77777777" w:rsidR="00BA6F4B" w:rsidRPr="00DA3997" w:rsidRDefault="00BA6F4B" w:rsidP="00BE6F82">
            <w:pPr>
              <w:pStyle w:val="DokTabellentext"/>
            </w:pPr>
            <w:r w:rsidRPr="00DA3997">
              <w:t>Poaceae</w:t>
            </w:r>
          </w:p>
        </w:tc>
        <w:tc>
          <w:tcPr>
            <w:tcW w:w="2660" w:type="dxa"/>
            <w:noWrap/>
            <w:hideMark/>
          </w:tcPr>
          <w:p w14:paraId="457ABB4A" w14:textId="77777777" w:rsidR="00BA6F4B" w:rsidRPr="00DA3997" w:rsidRDefault="00BA6F4B" w:rsidP="00BE6F82">
            <w:pPr>
              <w:pStyle w:val="DokTabellentext"/>
              <w:rPr>
                <w:i/>
                <w:iCs/>
              </w:rPr>
            </w:pPr>
            <w:r w:rsidRPr="00DA3997">
              <w:rPr>
                <w:i/>
                <w:iCs/>
              </w:rPr>
              <w:t>Triticum</w:t>
            </w:r>
            <w:r>
              <w:rPr>
                <w:i/>
                <w:iCs/>
              </w:rPr>
              <w:t xml:space="preserve"> </w:t>
            </w:r>
            <w:r w:rsidRPr="00DA3997">
              <w:rPr>
                <w:i/>
                <w:iCs/>
              </w:rPr>
              <w:t>turgidum</w:t>
            </w:r>
          </w:p>
        </w:tc>
        <w:tc>
          <w:tcPr>
            <w:tcW w:w="640" w:type="dxa"/>
            <w:noWrap/>
            <w:hideMark/>
          </w:tcPr>
          <w:p w14:paraId="106FD024" w14:textId="77777777" w:rsidR="00BA6F4B" w:rsidRPr="00DA3997" w:rsidRDefault="00BA6F4B" w:rsidP="00BE6F82">
            <w:pPr>
              <w:pStyle w:val="DokTabellentext"/>
            </w:pPr>
            <w:r w:rsidRPr="00DA3997">
              <w:t>99.18</w:t>
            </w:r>
          </w:p>
        </w:tc>
        <w:tc>
          <w:tcPr>
            <w:tcW w:w="700" w:type="dxa"/>
            <w:noWrap/>
            <w:hideMark/>
          </w:tcPr>
          <w:p w14:paraId="2C90A8C8" w14:textId="77777777" w:rsidR="00BA6F4B" w:rsidRPr="00DA3997" w:rsidRDefault="00BA6F4B" w:rsidP="00BE6F82">
            <w:pPr>
              <w:pStyle w:val="DokTabellentext"/>
            </w:pPr>
            <w:r w:rsidRPr="00DA3997">
              <w:t>878</w:t>
            </w:r>
          </w:p>
        </w:tc>
        <w:tc>
          <w:tcPr>
            <w:tcW w:w="780" w:type="dxa"/>
            <w:noWrap/>
            <w:hideMark/>
          </w:tcPr>
          <w:p w14:paraId="44A7C0DF" w14:textId="77777777" w:rsidR="00BA6F4B" w:rsidRPr="00DA3997" w:rsidRDefault="00BA6F4B" w:rsidP="00BE6F82">
            <w:pPr>
              <w:pStyle w:val="DokTabellentext"/>
            </w:pPr>
            <w:r w:rsidRPr="00DA3997">
              <w:t>FALSE</w:t>
            </w:r>
          </w:p>
        </w:tc>
        <w:tc>
          <w:tcPr>
            <w:tcW w:w="1040" w:type="dxa"/>
            <w:noWrap/>
            <w:hideMark/>
          </w:tcPr>
          <w:p w14:paraId="729EF809" w14:textId="77777777" w:rsidR="00BA6F4B" w:rsidRPr="00DA3997" w:rsidRDefault="00BA6F4B" w:rsidP="00BE6F82">
            <w:pPr>
              <w:pStyle w:val="DokTabellentext"/>
            </w:pPr>
            <w:r w:rsidRPr="00DA3997">
              <w:t>matK</w:t>
            </w:r>
          </w:p>
        </w:tc>
      </w:tr>
      <w:tr w:rsidR="00BA6F4B" w:rsidRPr="00DA3997" w14:paraId="2F995106" w14:textId="77777777" w:rsidTr="00BE6F82">
        <w:trPr>
          <w:trHeight w:val="290"/>
        </w:trPr>
        <w:tc>
          <w:tcPr>
            <w:tcW w:w="1380" w:type="dxa"/>
            <w:noWrap/>
            <w:hideMark/>
          </w:tcPr>
          <w:p w14:paraId="72E192CE" w14:textId="77777777" w:rsidR="00BA6F4B" w:rsidRPr="00DA3997" w:rsidRDefault="00BA6F4B" w:rsidP="00BE6F82">
            <w:pPr>
              <w:pStyle w:val="DokTabellentext"/>
            </w:pPr>
            <w:r w:rsidRPr="00DA3997">
              <w:t>SWFRG027-19</w:t>
            </w:r>
          </w:p>
        </w:tc>
        <w:tc>
          <w:tcPr>
            <w:tcW w:w="1480" w:type="dxa"/>
            <w:noWrap/>
            <w:hideMark/>
          </w:tcPr>
          <w:p w14:paraId="52C9F10E" w14:textId="77777777" w:rsidR="00BA6F4B" w:rsidRPr="00DA3997" w:rsidRDefault="00BA6F4B" w:rsidP="00BE6F82">
            <w:pPr>
              <w:pStyle w:val="DokTabellentext"/>
            </w:pPr>
            <w:r w:rsidRPr="00DA3997">
              <w:t>Poaceae</w:t>
            </w:r>
          </w:p>
        </w:tc>
        <w:tc>
          <w:tcPr>
            <w:tcW w:w="2260" w:type="dxa"/>
            <w:noWrap/>
            <w:hideMark/>
          </w:tcPr>
          <w:p w14:paraId="2831889E"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0F52E9C5" w14:textId="77777777" w:rsidR="00BA6F4B" w:rsidRPr="00DA3997" w:rsidRDefault="00BA6F4B" w:rsidP="00BE6F82">
            <w:pPr>
              <w:pStyle w:val="DokTabellentext"/>
            </w:pPr>
            <w:r w:rsidRPr="00DA3997">
              <w:t>GBVX6323-15</w:t>
            </w:r>
          </w:p>
        </w:tc>
        <w:tc>
          <w:tcPr>
            <w:tcW w:w="1160" w:type="dxa"/>
            <w:noWrap/>
            <w:hideMark/>
          </w:tcPr>
          <w:p w14:paraId="7ADEF245" w14:textId="77777777" w:rsidR="00BA6F4B" w:rsidRPr="00DA3997" w:rsidRDefault="00BA6F4B" w:rsidP="00BE6F82">
            <w:pPr>
              <w:pStyle w:val="DokTabellentext"/>
            </w:pPr>
            <w:r w:rsidRPr="00DA3997">
              <w:t>Poaceae</w:t>
            </w:r>
          </w:p>
        </w:tc>
        <w:tc>
          <w:tcPr>
            <w:tcW w:w="2660" w:type="dxa"/>
            <w:noWrap/>
            <w:hideMark/>
          </w:tcPr>
          <w:p w14:paraId="56013AC0" w14:textId="77777777" w:rsidR="00BA6F4B" w:rsidRPr="00DA3997" w:rsidRDefault="00BA6F4B" w:rsidP="00BE6F82">
            <w:pPr>
              <w:pStyle w:val="DokTabellentext"/>
              <w:rPr>
                <w:i/>
                <w:iCs/>
              </w:rPr>
            </w:pPr>
            <w:r w:rsidRPr="00DA3997">
              <w:rPr>
                <w:i/>
                <w:iCs/>
              </w:rPr>
              <w:t>Triticum</w:t>
            </w:r>
            <w:r>
              <w:rPr>
                <w:i/>
                <w:iCs/>
              </w:rPr>
              <w:t xml:space="preserve"> </w:t>
            </w:r>
            <w:r w:rsidRPr="00DA3997">
              <w:rPr>
                <w:i/>
                <w:iCs/>
              </w:rPr>
              <w:t>turgidum</w:t>
            </w:r>
          </w:p>
        </w:tc>
        <w:tc>
          <w:tcPr>
            <w:tcW w:w="640" w:type="dxa"/>
            <w:noWrap/>
            <w:hideMark/>
          </w:tcPr>
          <w:p w14:paraId="0837B0FE" w14:textId="77777777" w:rsidR="00BA6F4B" w:rsidRPr="00DA3997" w:rsidRDefault="00BA6F4B" w:rsidP="00BE6F82">
            <w:pPr>
              <w:pStyle w:val="DokTabellentext"/>
            </w:pPr>
            <w:r w:rsidRPr="00DA3997">
              <w:t>99.18</w:t>
            </w:r>
          </w:p>
        </w:tc>
        <w:tc>
          <w:tcPr>
            <w:tcW w:w="700" w:type="dxa"/>
            <w:noWrap/>
            <w:hideMark/>
          </w:tcPr>
          <w:p w14:paraId="5B8DC090" w14:textId="77777777" w:rsidR="00BA6F4B" w:rsidRPr="00DA3997" w:rsidRDefault="00BA6F4B" w:rsidP="00BE6F82">
            <w:pPr>
              <w:pStyle w:val="DokTabellentext"/>
            </w:pPr>
            <w:r w:rsidRPr="00DA3997">
              <w:t>878</w:t>
            </w:r>
          </w:p>
        </w:tc>
        <w:tc>
          <w:tcPr>
            <w:tcW w:w="780" w:type="dxa"/>
            <w:noWrap/>
            <w:hideMark/>
          </w:tcPr>
          <w:p w14:paraId="6821284E" w14:textId="77777777" w:rsidR="00BA6F4B" w:rsidRPr="00DA3997" w:rsidRDefault="00BA6F4B" w:rsidP="00BE6F82">
            <w:pPr>
              <w:pStyle w:val="DokTabellentext"/>
            </w:pPr>
            <w:r w:rsidRPr="00DA3997">
              <w:t>FALSE</w:t>
            </w:r>
          </w:p>
        </w:tc>
        <w:tc>
          <w:tcPr>
            <w:tcW w:w="1040" w:type="dxa"/>
            <w:noWrap/>
            <w:hideMark/>
          </w:tcPr>
          <w:p w14:paraId="5B1429ED" w14:textId="77777777" w:rsidR="00BA6F4B" w:rsidRPr="00DA3997" w:rsidRDefault="00BA6F4B" w:rsidP="00BE6F82">
            <w:pPr>
              <w:pStyle w:val="DokTabellentext"/>
            </w:pPr>
            <w:r w:rsidRPr="00DA3997">
              <w:t>matK</w:t>
            </w:r>
          </w:p>
        </w:tc>
      </w:tr>
      <w:tr w:rsidR="00BA6F4B" w:rsidRPr="00DA3997" w14:paraId="0A0107B0" w14:textId="77777777" w:rsidTr="00BE6F82">
        <w:trPr>
          <w:trHeight w:val="290"/>
        </w:trPr>
        <w:tc>
          <w:tcPr>
            <w:tcW w:w="1380" w:type="dxa"/>
            <w:noWrap/>
            <w:hideMark/>
          </w:tcPr>
          <w:p w14:paraId="27C62A8C" w14:textId="77777777" w:rsidR="00BA6F4B" w:rsidRPr="00DA3997" w:rsidRDefault="00BA6F4B" w:rsidP="00BE6F82">
            <w:pPr>
              <w:pStyle w:val="DokTabellentext"/>
            </w:pPr>
            <w:r w:rsidRPr="00DA3997">
              <w:t>SWFRG027-19</w:t>
            </w:r>
          </w:p>
        </w:tc>
        <w:tc>
          <w:tcPr>
            <w:tcW w:w="1480" w:type="dxa"/>
            <w:noWrap/>
            <w:hideMark/>
          </w:tcPr>
          <w:p w14:paraId="785B0EC1" w14:textId="77777777" w:rsidR="00BA6F4B" w:rsidRPr="00DA3997" w:rsidRDefault="00BA6F4B" w:rsidP="00BE6F82">
            <w:pPr>
              <w:pStyle w:val="DokTabellentext"/>
            </w:pPr>
            <w:r w:rsidRPr="00DA3997">
              <w:t>Poaceae</w:t>
            </w:r>
          </w:p>
        </w:tc>
        <w:tc>
          <w:tcPr>
            <w:tcW w:w="2260" w:type="dxa"/>
            <w:noWrap/>
            <w:hideMark/>
          </w:tcPr>
          <w:p w14:paraId="5851F068"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5A80AE01" w14:textId="77777777" w:rsidR="00BA6F4B" w:rsidRPr="00DA3997" w:rsidRDefault="00BA6F4B" w:rsidP="00BE6F82">
            <w:pPr>
              <w:pStyle w:val="DokTabellentext"/>
            </w:pPr>
            <w:r w:rsidRPr="00DA3997">
              <w:t>GBVX6322-15</w:t>
            </w:r>
          </w:p>
        </w:tc>
        <w:tc>
          <w:tcPr>
            <w:tcW w:w="1160" w:type="dxa"/>
            <w:noWrap/>
            <w:hideMark/>
          </w:tcPr>
          <w:p w14:paraId="15A04F9B" w14:textId="77777777" w:rsidR="00BA6F4B" w:rsidRPr="00DA3997" w:rsidRDefault="00BA6F4B" w:rsidP="00BE6F82">
            <w:pPr>
              <w:pStyle w:val="DokTabellentext"/>
            </w:pPr>
            <w:r w:rsidRPr="00DA3997">
              <w:t>Poaceae</w:t>
            </w:r>
          </w:p>
        </w:tc>
        <w:tc>
          <w:tcPr>
            <w:tcW w:w="2660" w:type="dxa"/>
            <w:noWrap/>
            <w:hideMark/>
          </w:tcPr>
          <w:p w14:paraId="421AAEB9" w14:textId="77777777" w:rsidR="00BA6F4B" w:rsidRPr="00DA3997" w:rsidRDefault="00BA6F4B" w:rsidP="00BE6F82">
            <w:pPr>
              <w:pStyle w:val="DokTabellentext"/>
              <w:rPr>
                <w:i/>
                <w:iCs/>
              </w:rPr>
            </w:pPr>
            <w:r w:rsidRPr="00DA3997">
              <w:rPr>
                <w:i/>
                <w:iCs/>
              </w:rPr>
              <w:t>Triticum</w:t>
            </w:r>
            <w:r>
              <w:rPr>
                <w:i/>
                <w:iCs/>
              </w:rPr>
              <w:t xml:space="preserve"> </w:t>
            </w:r>
            <w:r w:rsidRPr="00DA3997">
              <w:rPr>
                <w:i/>
                <w:iCs/>
              </w:rPr>
              <w:t>aestivum</w:t>
            </w:r>
          </w:p>
        </w:tc>
        <w:tc>
          <w:tcPr>
            <w:tcW w:w="640" w:type="dxa"/>
            <w:noWrap/>
            <w:hideMark/>
          </w:tcPr>
          <w:p w14:paraId="14ADB8A4" w14:textId="77777777" w:rsidR="00BA6F4B" w:rsidRPr="00DA3997" w:rsidRDefault="00BA6F4B" w:rsidP="00BE6F82">
            <w:pPr>
              <w:pStyle w:val="DokTabellentext"/>
            </w:pPr>
            <w:r w:rsidRPr="00DA3997">
              <w:t>99.18</w:t>
            </w:r>
          </w:p>
        </w:tc>
        <w:tc>
          <w:tcPr>
            <w:tcW w:w="700" w:type="dxa"/>
            <w:noWrap/>
            <w:hideMark/>
          </w:tcPr>
          <w:p w14:paraId="67911F5A" w14:textId="77777777" w:rsidR="00BA6F4B" w:rsidRPr="00DA3997" w:rsidRDefault="00BA6F4B" w:rsidP="00BE6F82">
            <w:pPr>
              <w:pStyle w:val="DokTabellentext"/>
            </w:pPr>
            <w:r w:rsidRPr="00DA3997">
              <w:t>878</w:t>
            </w:r>
          </w:p>
        </w:tc>
        <w:tc>
          <w:tcPr>
            <w:tcW w:w="780" w:type="dxa"/>
            <w:noWrap/>
            <w:hideMark/>
          </w:tcPr>
          <w:p w14:paraId="456CAD3E" w14:textId="77777777" w:rsidR="00BA6F4B" w:rsidRPr="00DA3997" w:rsidRDefault="00BA6F4B" w:rsidP="00BE6F82">
            <w:pPr>
              <w:pStyle w:val="DokTabellentext"/>
            </w:pPr>
            <w:r w:rsidRPr="00DA3997">
              <w:t>FALSE</w:t>
            </w:r>
          </w:p>
        </w:tc>
        <w:tc>
          <w:tcPr>
            <w:tcW w:w="1040" w:type="dxa"/>
            <w:noWrap/>
            <w:hideMark/>
          </w:tcPr>
          <w:p w14:paraId="753EEC6D" w14:textId="77777777" w:rsidR="00BA6F4B" w:rsidRPr="00DA3997" w:rsidRDefault="00BA6F4B" w:rsidP="00BE6F82">
            <w:pPr>
              <w:pStyle w:val="DokTabellentext"/>
            </w:pPr>
            <w:r w:rsidRPr="00DA3997">
              <w:t>matK</w:t>
            </w:r>
          </w:p>
        </w:tc>
      </w:tr>
      <w:tr w:rsidR="00BA6F4B" w:rsidRPr="00DA3997" w14:paraId="0A8A2B27" w14:textId="77777777" w:rsidTr="00BE6F82">
        <w:trPr>
          <w:trHeight w:val="290"/>
        </w:trPr>
        <w:tc>
          <w:tcPr>
            <w:tcW w:w="1380" w:type="dxa"/>
            <w:noWrap/>
            <w:hideMark/>
          </w:tcPr>
          <w:p w14:paraId="6490A89A" w14:textId="77777777" w:rsidR="00BA6F4B" w:rsidRPr="00DA3997" w:rsidRDefault="00BA6F4B" w:rsidP="00BE6F82">
            <w:pPr>
              <w:pStyle w:val="DokTabellentext"/>
            </w:pPr>
            <w:r w:rsidRPr="00DA3997">
              <w:t>SWFRG027-19</w:t>
            </w:r>
          </w:p>
        </w:tc>
        <w:tc>
          <w:tcPr>
            <w:tcW w:w="1480" w:type="dxa"/>
            <w:noWrap/>
            <w:hideMark/>
          </w:tcPr>
          <w:p w14:paraId="1CA10898" w14:textId="77777777" w:rsidR="00BA6F4B" w:rsidRPr="00DA3997" w:rsidRDefault="00BA6F4B" w:rsidP="00BE6F82">
            <w:pPr>
              <w:pStyle w:val="DokTabellentext"/>
            </w:pPr>
            <w:r w:rsidRPr="00DA3997">
              <w:t>Poaceae</w:t>
            </w:r>
          </w:p>
        </w:tc>
        <w:tc>
          <w:tcPr>
            <w:tcW w:w="2260" w:type="dxa"/>
            <w:noWrap/>
            <w:hideMark/>
          </w:tcPr>
          <w:p w14:paraId="68D3713A"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12ABBF40" w14:textId="77777777" w:rsidR="00BA6F4B" w:rsidRPr="00DA3997" w:rsidRDefault="00BA6F4B" w:rsidP="00BE6F82">
            <w:pPr>
              <w:pStyle w:val="DokTabellentext"/>
            </w:pPr>
            <w:r w:rsidRPr="00DA3997">
              <w:t>GBVX6295-15</w:t>
            </w:r>
          </w:p>
        </w:tc>
        <w:tc>
          <w:tcPr>
            <w:tcW w:w="1160" w:type="dxa"/>
            <w:noWrap/>
            <w:hideMark/>
          </w:tcPr>
          <w:p w14:paraId="61D4B36B" w14:textId="77777777" w:rsidR="00BA6F4B" w:rsidRPr="00DA3997" w:rsidRDefault="00BA6F4B" w:rsidP="00BE6F82">
            <w:pPr>
              <w:pStyle w:val="DokTabellentext"/>
            </w:pPr>
            <w:r w:rsidRPr="00DA3997">
              <w:t>Poaceae</w:t>
            </w:r>
          </w:p>
        </w:tc>
        <w:tc>
          <w:tcPr>
            <w:tcW w:w="2660" w:type="dxa"/>
            <w:noWrap/>
            <w:hideMark/>
          </w:tcPr>
          <w:p w14:paraId="37F4006A" w14:textId="77777777" w:rsidR="00BA6F4B" w:rsidRPr="00DA3997" w:rsidRDefault="00BA6F4B" w:rsidP="00BE6F82">
            <w:pPr>
              <w:pStyle w:val="DokTabellentext"/>
              <w:rPr>
                <w:i/>
                <w:iCs/>
              </w:rPr>
            </w:pPr>
            <w:r w:rsidRPr="00DA3997">
              <w:rPr>
                <w:i/>
                <w:iCs/>
              </w:rPr>
              <w:t>Triticum</w:t>
            </w:r>
            <w:r>
              <w:rPr>
                <w:i/>
                <w:iCs/>
              </w:rPr>
              <w:t xml:space="preserve"> </w:t>
            </w:r>
            <w:r w:rsidRPr="00DA3997">
              <w:rPr>
                <w:i/>
                <w:iCs/>
              </w:rPr>
              <w:t>aestivum</w:t>
            </w:r>
          </w:p>
        </w:tc>
        <w:tc>
          <w:tcPr>
            <w:tcW w:w="640" w:type="dxa"/>
            <w:noWrap/>
            <w:hideMark/>
          </w:tcPr>
          <w:p w14:paraId="26C0B59B" w14:textId="77777777" w:rsidR="00BA6F4B" w:rsidRPr="00DA3997" w:rsidRDefault="00BA6F4B" w:rsidP="00BE6F82">
            <w:pPr>
              <w:pStyle w:val="DokTabellentext"/>
            </w:pPr>
            <w:r w:rsidRPr="00DA3997">
              <w:t>99.18</w:t>
            </w:r>
          </w:p>
        </w:tc>
        <w:tc>
          <w:tcPr>
            <w:tcW w:w="700" w:type="dxa"/>
            <w:noWrap/>
            <w:hideMark/>
          </w:tcPr>
          <w:p w14:paraId="4A03BFA5" w14:textId="77777777" w:rsidR="00BA6F4B" w:rsidRPr="00DA3997" w:rsidRDefault="00BA6F4B" w:rsidP="00BE6F82">
            <w:pPr>
              <w:pStyle w:val="DokTabellentext"/>
            </w:pPr>
            <w:r w:rsidRPr="00DA3997">
              <w:t>878</w:t>
            </w:r>
          </w:p>
        </w:tc>
        <w:tc>
          <w:tcPr>
            <w:tcW w:w="780" w:type="dxa"/>
            <w:noWrap/>
            <w:hideMark/>
          </w:tcPr>
          <w:p w14:paraId="0CDBE999" w14:textId="77777777" w:rsidR="00BA6F4B" w:rsidRPr="00DA3997" w:rsidRDefault="00BA6F4B" w:rsidP="00BE6F82">
            <w:pPr>
              <w:pStyle w:val="DokTabellentext"/>
            </w:pPr>
            <w:r w:rsidRPr="00DA3997">
              <w:t>FALSE</w:t>
            </w:r>
          </w:p>
        </w:tc>
        <w:tc>
          <w:tcPr>
            <w:tcW w:w="1040" w:type="dxa"/>
            <w:noWrap/>
            <w:hideMark/>
          </w:tcPr>
          <w:p w14:paraId="6B9D3F16" w14:textId="77777777" w:rsidR="00BA6F4B" w:rsidRPr="00DA3997" w:rsidRDefault="00BA6F4B" w:rsidP="00BE6F82">
            <w:pPr>
              <w:pStyle w:val="DokTabellentext"/>
            </w:pPr>
            <w:r w:rsidRPr="00DA3997">
              <w:t>matK</w:t>
            </w:r>
          </w:p>
        </w:tc>
      </w:tr>
      <w:tr w:rsidR="00BA6F4B" w:rsidRPr="00DA3997" w14:paraId="67656DC2" w14:textId="77777777" w:rsidTr="00BE6F82">
        <w:trPr>
          <w:trHeight w:val="290"/>
        </w:trPr>
        <w:tc>
          <w:tcPr>
            <w:tcW w:w="1380" w:type="dxa"/>
            <w:noWrap/>
            <w:hideMark/>
          </w:tcPr>
          <w:p w14:paraId="71A629E4" w14:textId="77777777" w:rsidR="00BA6F4B" w:rsidRPr="00DA3997" w:rsidRDefault="00BA6F4B" w:rsidP="00BE6F82">
            <w:pPr>
              <w:pStyle w:val="DokTabellentext"/>
            </w:pPr>
            <w:r w:rsidRPr="00DA3997">
              <w:t>SWFRG027-19</w:t>
            </w:r>
          </w:p>
        </w:tc>
        <w:tc>
          <w:tcPr>
            <w:tcW w:w="1480" w:type="dxa"/>
            <w:noWrap/>
            <w:hideMark/>
          </w:tcPr>
          <w:p w14:paraId="0EA20EE9" w14:textId="77777777" w:rsidR="00BA6F4B" w:rsidRPr="00DA3997" w:rsidRDefault="00BA6F4B" w:rsidP="00BE6F82">
            <w:pPr>
              <w:pStyle w:val="DokTabellentext"/>
            </w:pPr>
            <w:r w:rsidRPr="00DA3997">
              <w:t>Poaceae</w:t>
            </w:r>
          </w:p>
        </w:tc>
        <w:tc>
          <w:tcPr>
            <w:tcW w:w="2260" w:type="dxa"/>
            <w:noWrap/>
            <w:hideMark/>
          </w:tcPr>
          <w:p w14:paraId="7A22B684"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20C0D6CC" w14:textId="77777777" w:rsidR="00BA6F4B" w:rsidRPr="00DA3997" w:rsidRDefault="00BA6F4B" w:rsidP="00BE6F82">
            <w:pPr>
              <w:pStyle w:val="DokTabellentext"/>
            </w:pPr>
            <w:r w:rsidRPr="00DA3997">
              <w:t>GBVX1386-13</w:t>
            </w:r>
          </w:p>
        </w:tc>
        <w:tc>
          <w:tcPr>
            <w:tcW w:w="1160" w:type="dxa"/>
            <w:noWrap/>
            <w:hideMark/>
          </w:tcPr>
          <w:p w14:paraId="20FD18DE" w14:textId="77777777" w:rsidR="00BA6F4B" w:rsidRPr="00DA3997" w:rsidRDefault="00BA6F4B" w:rsidP="00BE6F82">
            <w:pPr>
              <w:pStyle w:val="DokTabellentext"/>
            </w:pPr>
            <w:r w:rsidRPr="00DA3997">
              <w:t>Poaceae</w:t>
            </w:r>
          </w:p>
        </w:tc>
        <w:tc>
          <w:tcPr>
            <w:tcW w:w="2660" w:type="dxa"/>
            <w:noWrap/>
            <w:hideMark/>
          </w:tcPr>
          <w:p w14:paraId="28AFBE70" w14:textId="77777777" w:rsidR="00BA6F4B" w:rsidRPr="00DA3997" w:rsidRDefault="00BA6F4B" w:rsidP="00BE6F82">
            <w:pPr>
              <w:pStyle w:val="DokTabellentext"/>
              <w:rPr>
                <w:i/>
                <w:iCs/>
              </w:rPr>
            </w:pPr>
            <w:r w:rsidRPr="00DA3997">
              <w:rPr>
                <w:i/>
                <w:iCs/>
              </w:rPr>
              <w:t>Triticum</w:t>
            </w:r>
            <w:r>
              <w:rPr>
                <w:i/>
                <w:iCs/>
              </w:rPr>
              <w:t xml:space="preserve"> </w:t>
            </w:r>
            <w:r w:rsidRPr="00DA3997">
              <w:rPr>
                <w:i/>
                <w:iCs/>
              </w:rPr>
              <w:t>aestivum</w:t>
            </w:r>
          </w:p>
        </w:tc>
        <w:tc>
          <w:tcPr>
            <w:tcW w:w="640" w:type="dxa"/>
            <w:noWrap/>
            <w:hideMark/>
          </w:tcPr>
          <w:p w14:paraId="79299498" w14:textId="77777777" w:rsidR="00BA6F4B" w:rsidRPr="00DA3997" w:rsidRDefault="00BA6F4B" w:rsidP="00BE6F82">
            <w:pPr>
              <w:pStyle w:val="DokTabellentext"/>
            </w:pPr>
            <w:r w:rsidRPr="00DA3997">
              <w:t>99.18</w:t>
            </w:r>
          </w:p>
        </w:tc>
        <w:tc>
          <w:tcPr>
            <w:tcW w:w="700" w:type="dxa"/>
            <w:noWrap/>
            <w:hideMark/>
          </w:tcPr>
          <w:p w14:paraId="4B36771D" w14:textId="77777777" w:rsidR="00BA6F4B" w:rsidRPr="00DA3997" w:rsidRDefault="00BA6F4B" w:rsidP="00BE6F82">
            <w:pPr>
              <w:pStyle w:val="DokTabellentext"/>
            </w:pPr>
            <w:r w:rsidRPr="00DA3997">
              <w:t>878</w:t>
            </w:r>
          </w:p>
        </w:tc>
        <w:tc>
          <w:tcPr>
            <w:tcW w:w="780" w:type="dxa"/>
            <w:noWrap/>
            <w:hideMark/>
          </w:tcPr>
          <w:p w14:paraId="038482F5" w14:textId="77777777" w:rsidR="00BA6F4B" w:rsidRPr="00DA3997" w:rsidRDefault="00BA6F4B" w:rsidP="00BE6F82">
            <w:pPr>
              <w:pStyle w:val="DokTabellentext"/>
            </w:pPr>
            <w:r w:rsidRPr="00DA3997">
              <w:t>FALSE</w:t>
            </w:r>
          </w:p>
        </w:tc>
        <w:tc>
          <w:tcPr>
            <w:tcW w:w="1040" w:type="dxa"/>
            <w:noWrap/>
            <w:hideMark/>
          </w:tcPr>
          <w:p w14:paraId="0DA0A84E" w14:textId="77777777" w:rsidR="00BA6F4B" w:rsidRPr="00DA3997" w:rsidRDefault="00BA6F4B" w:rsidP="00BE6F82">
            <w:pPr>
              <w:pStyle w:val="DokTabellentext"/>
            </w:pPr>
            <w:r w:rsidRPr="00DA3997">
              <w:t>matK</w:t>
            </w:r>
          </w:p>
        </w:tc>
      </w:tr>
      <w:tr w:rsidR="00BA6F4B" w:rsidRPr="00DA3997" w14:paraId="4C9E8301" w14:textId="77777777" w:rsidTr="00BE6F82">
        <w:trPr>
          <w:trHeight w:val="290"/>
        </w:trPr>
        <w:tc>
          <w:tcPr>
            <w:tcW w:w="1380" w:type="dxa"/>
            <w:noWrap/>
            <w:hideMark/>
          </w:tcPr>
          <w:p w14:paraId="393098DF" w14:textId="77777777" w:rsidR="00BA6F4B" w:rsidRPr="00DA3997" w:rsidRDefault="00BA6F4B" w:rsidP="00BE6F82">
            <w:pPr>
              <w:pStyle w:val="DokTabellentext"/>
            </w:pPr>
            <w:r w:rsidRPr="00DA3997">
              <w:t>SWFRG027-19</w:t>
            </w:r>
          </w:p>
        </w:tc>
        <w:tc>
          <w:tcPr>
            <w:tcW w:w="1480" w:type="dxa"/>
            <w:noWrap/>
            <w:hideMark/>
          </w:tcPr>
          <w:p w14:paraId="18658459" w14:textId="77777777" w:rsidR="00BA6F4B" w:rsidRPr="00DA3997" w:rsidRDefault="00BA6F4B" w:rsidP="00BE6F82">
            <w:pPr>
              <w:pStyle w:val="DokTabellentext"/>
            </w:pPr>
            <w:r w:rsidRPr="00DA3997">
              <w:t>Poaceae</w:t>
            </w:r>
          </w:p>
        </w:tc>
        <w:tc>
          <w:tcPr>
            <w:tcW w:w="2260" w:type="dxa"/>
            <w:noWrap/>
            <w:hideMark/>
          </w:tcPr>
          <w:p w14:paraId="0992FBF0"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66D7E31A" w14:textId="77777777" w:rsidR="00BA6F4B" w:rsidRPr="00DA3997" w:rsidRDefault="00BA6F4B" w:rsidP="00BE6F82">
            <w:pPr>
              <w:pStyle w:val="DokTabellentext"/>
            </w:pPr>
            <w:r w:rsidRPr="00DA3997">
              <w:t>MSTH026-12</w:t>
            </w:r>
          </w:p>
        </w:tc>
        <w:tc>
          <w:tcPr>
            <w:tcW w:w="1160" w:type="dxa"/>
            <w:noWrap/>
            <w:hideMark/>
          </w:tcPr>
          <w:p w14:paraId="03305023" w14:textId="77777777" w:rsidR="00BA6F4B" w:rsidRPr="00DA3997" w:rsidRDefault="00BA6F4B" w:rsidP="00BE6F82">
            <w:pPr>
              <w:pStyle w:val="DokTabellentext"/>
            </w:pPr>
            <w:r w:rsidRPr="00DA3997">
              <w:t>Poaceae</w:t>
            </w:r>
          </w:p>
        </w:tc>
        <w:tc>
          <w:tcPr>
            <w:tcW w:w="2660" w:type="dxa"/>
            <w:noWrap/>
            <w:hideMark/>
          </w:tcPr>
          <w:p w14:paraId="6F7F1392" w14:textId="77777777" w:rsidR="00BA6F4B" w:rsidRPr="00DA3997" w:rsidRDefault="00BA6F4B" w:rsidP="00BE6F82">
            <w:pPr>
              <w:pStyle w:val="DokTabellentext"/>
              <w:rPr>
                <w:i/>
                <w:iCs/>
              </w:rPr>
            </w:pPr>
            <w:r w:rsidRPr="00DA3997">
              <w:rPr>
                <w:i/>
                <w:iCs/>
              </w:rPr>
              <w:t>Triticum</w:t>
            </w:r>
            <w:r>
              <w:rPr>
                <w:i/>
                <w:iCs/>
              </w:rPr>
              <w:t xml:space="preserve"> </w:t>
            </w:r>
            <w:r w:rsidRPr="00DA3997">
              <w:rPr>
                <w:i/>
                <w:iCs/>
              </w:rPr>
              <w:t>aestivum</w:t>
            </w:r>
          </w:p>
        </w:tc>
        <w:tc>
          <w:tcPr>
            <w:tcW w:w="640" w:type="dxa"/>
            <w:noWrap/>
            <w:hideMark/>
          </w:tcPr>
          <w:p w14:paraId="791EC578" w14:textId="77777777" w:rsidR="00BA6F4B" w:rsidRPr="00DA3997" w:rsidRDefault="00BA6F4B" w:rsidP="00BE6F82">
            <w:pPr>
              <w:pStyle w:val="DokTabellentext"/>
            </w:pPr>
            <w:r w:rsidRPr="00DA3997">
              <w:t>99.18</w:t>
            </w:r>
          </w:p>
        </w:tc>
        <w:tc>
          <w:tcPr>
            <w:tcW w:w="700" w:type="dxa"/>
            <w:noWrap/>
            <w:hideMark/>
          </w:tcPr>
          <w:p w14:paraId="2C8A800F" w14:textId="77777777" w:rsidR="00BA6F4B" w:rsidRPr="00DA3997" w:rsidRDefault="00BA6F4B" w:rsidP="00BE6F82">
            <w:pPr>
              <w:pStyle w:val="DokTabellentext"/>
            </w:pPr>
            <w:r w:rsidRPr="00DA3997">
              <w:t>878</w:t>
            </w:r>
          </w:p>
        </w:tc>
        <w:tc>
          <w:tcPr>
            <w:tcW w:w="780" w:type="dxa"/>
            <w:noWrap/>
            <w:hideMark/>
          </w:tcPr>
          <w:p w14:paraId="585F95D7" w14:textId="77777777" w:rsidR="00BA6F4B" w:rsidRPr="00DA3997" w:rsidRDefault="00BA6F4B" w:rsidP="00BE6F82">
            <w:pPr>
              <w:pStyle w:val="DokTabellentext"/>
            </w:pPr>
            <w:r w:rsidRPr="00DA3997">
              <w:t>FALSE</w:t>
            </w:r>
          </w:p>
        </w:tc>
        <w:tc>
          <w:tcPr>
            <w:tcW w:w="1040" w:type="dxa"/>
            <w:noWrap/>
            <w:hideMark/>
          </w:tcPr>
          <w:p w14:paraId="66044380" w14:textId="77777777" w:rsidR="00BA6F4B" w:rsidRPr="00DA3997" w:rsidRDefault="00BA6F4B" w:rsidP="00BE6F82">
            <w:pPr>
              <w:pStyle w:val="DokTabellentext"/>
            </w:pPr>
            <w:r w:rsidRPr="00DA3997">
              <w:t>matK</w:t>
            </w:r>
          </w:p>
        </w:tc>
      </w:tr>
      <w:tr w:rsidR="00BA6F4B" w:rsidRPr="00DA3997" w14:paraId="6EB7FBA5" w14:textId="77777777" w:rsidTr="00BE6F82">
        <w:trPr>
          <w:trHeight w:val="290"/>
        </w:trPr>
        <w:tc>
          <w:tcPr>
            <w:tcW w:w="1380" w:type="dxa"/>
            <w:noWrap/>
            <w:hideMark/>
          </w:tcPr>
          <w:p w14:paraId="7814A0B7" w14:textId="77777777" w:rsidR="00BA6F4B" w:rsidRPr="00DA3997" w:rsidRDefault="00BA6F4B" w:rsidP="00BE6F82">
            <w:pPr>
              <w:pStyle w:val="DokTabellentext"/>
            </w:pPr>
            <w:r w:rsidRPr="00DA3997">
              <w:t>SWFRG027-19</w:t>
            </w:r>
          </w:p>
        </w:tc>
        <w:tc>
          <w:tcPr>
            <w:tcW w:w="1480" w:type="dxa"/>
            <w:noWrap/>
            <w:hideMark/>
          </w:tcPr>
          <w:p w14:paraId="4A668723" w14:textId="77777777" w:rsidR="00BA6F4B" w:rsidRPr="00DA3997" w:rsidRDefault="00BA6F4B" w:rsidP="00BE6F82">
            <w:pPr>
              <w:pStyle w:val="DokTabellentext"/>
            </w:pPr>
            <w:r w:rsidRPr="00DA3997">
              <w:t>Poaceae</w:t>
            </w:r>
          </w:p>
        </w:tc>
        <w:tc>
          <w:tcPr>
            <w:tcW w:w="2260" w:type="dxa"/>
            <w:noWrap/>
            <w:hideMark/>
          </w:tcPr>
          <w:p w14:paraId="5A5B30E4"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776F793C" w14:textId="77777777" w:rsidR="00BA6F4B" w:rsidRPr="00DA3997" w:rsidRDefault="00BA6F4B" w:rsidP="00BE6F82">
            <w:pPr>
              <w:pStyle w:val="DokTabellentext"/>
            </w:pPr>
            <w:r w:rsidRPr="00DA3997">
              <w:t>GBVD4923-11</w:t>
            </w:r>
          </w:p>
        </w:tc>
        <w:tc>
          <w:tcPr>
            <w:tcW w:w="1160" w:type="dxa"/>
            <w:noWrap/>
            <w:hideMark/>
          </w:tcPr>
          <w:p w14:paraId="0A8AEDE8" w14:textId="77777777" w:rsidR="00BA6F4B" w:rsidRPr="00DA3997" w:rsidRDefault="00BA6F4B" w:rsidP="00BE6F82">
            <w:pPr>
              <w:pStyle w:val="DokTabellentext"/>
            </w:pPr>
            <w:r w:rsidRPr="00DA3997">
              <w:t>Poaceae</w:t>
            </w:r>
          </w:p>
        </w:tc>
        <w:tc>
          <w:tcPr>
            <w:tcW w:w="2660" w:type="dxa"/>
            <w:noWrap/>
            <w:hideMark/>
          </w:tcPr>
          <w:p w14:paraId="0ED5A18B" w14:textId="77777777" w:rsidR="00BA6F4B" w:rsidRPr="00DA3997" w:rsidRDefault="00BA6F4B" w:rsidP="00BE6F82">
            <w:pPr>
              <w:pStyle w:val="DokTabellentext"/>
              <w:rPr>
                <w:i/>
                <w:iCs/>
              </w:rPr>
            </w:pPr>
            <w:r w:rsidRPr="00DA3997">
              <w:rPr>
                <w:i/>
                <w:iCs/>
              </w:rPr>
              <w:t>Triticum</w:t>
            </w:r>
            <w:r>
              <w:rPr>
                <w:i/>
                <w:iCs/>
              </w:rPr>
              <w:t xml:space="preserve"> </w:t>
            </w:r>
            <w:r w:rsidRPr="00DA3997">
              <w:rPr>
                <w:i/>
                <w:iCs/>
              </w:rPr>
              <w:t>turgidum</w:t>
            </w:r>
          </w:p>
        </w:tc>
        <w:tc>
          <w:tcPr>
            <w:tcW w:w="640" w:type="dxa"/>
            <w:noWrap/>
            <w:hideMark/>
          </w:tcPr>
          <w:p w14:paraId="34A3172E" w14:textId="77777777" w:rsidR="00BA6F4B" w:rsidRPr="00DA3997" w:rsidRDefault="00BA6F4B" w:rsidP="00BE6F82">
            <w:pPr>
              <w:pStyle w:val="DokTabellentext"/>
            </w:pPr>
            <w:r w:rsidRPr="00DA3997">
              <w:t>99.18</w:t>
            </w:r>
          </w:p>
        </w:tc>
        <w:tc>
          <w:tcPr>
            <w:tcW w:w="700" w:type="dxa"/>
            <w:noWrap/>
            <w:hideMark/>
          </w:tcPr>
          <w:p w14:paraId="6FBD16B3" w14:textId="77777777" w:rsidR="00BA6F4B" w:rsidRPr="00DA3997" w:rsidRDefault="00BA6F4B" w:rsidP="00BE6F82">
            <w:pPr>
              <w:pStyle w:val="DokTabellentext"/>
            </w:pPr>
            <w:r w:rsidRPr="00DA3997">
              <w:t>878</w:t>
            </w:r>
          </w:p>
        </w:tc>
        <w:tc>
          <w:tcPr>
            <w:tcW w:w="780" w:type="dxa"/>
            <w:noWrap/>
            <w:hideMark/>
          </w:tcPr>
          <w:p w14:paraId="441CCCCF" w14:textId="77777777" w:rsidR="00BA6F4B" w:rsidRPr="00DA3997" w:rsidRDefault="00BA6F4B" w:rsidP="00BE6F82">
            <w:pPr>
              <w:pStyle w:val="DokTabellentext"/>
            </w:pPr>
            <w:r w:rsidRPr="00DA3997">
              <w:t>FALSE</w:t>
            </w:r>
          </w:p>
        </w:tc>
        <w:tc>
          <w:tcPr>
            <w:tcW w:w="1040" w:type="dxa"/>
            <w:noWrap/>
            <w:hideMark/>
          </w:tcPr>
          <w:p w14:paraId="1FE9FDBD" w14:textId="77777777" w:rsidR="00BA6F4B" w:rsidRPr="00DA3997" w:rsidRDefault="00BA6F4B" w:rsidP="00BE6F82">
            <w:pPr>
              <w:pStyle w:val="DokTabellentext"/>
            </w:pPr>
            <w:r w:rsidRPr="00DA3997">
              <w:t>matK</w:t>
            </w:r>
          </w:p>
        </w:tc>
      </w:tr>
      <w:tr w:rsidR="00BA6F4B" w:rsidRPr="00DA3997" w14:paraId="1899705F" w14:textId="77777777" w:rsidTr="00BE6F82">
        <w:trPr>
          <w:trHeight w:val="290"/>
        </w:trPr>
        <w:tc>
          <w:tcPr>
            <w:tcW w:w="1380" w:type="dxa"/>
            <w:noWrap/>
            <w:hideMark/>
          </w:tcPr>
          <w:p w14:paraId="233DEDCB" w14:textId="77777777" w:rsidR="00BA6F4B" w:rsidRPr="00DA3997" w:rsidRDefault="00BA6F4B" w:rsidP="00BE6F82">
            <w:pPr>
              <w:pStyle w:val="DokTabellentext"/>
            </w:pPr>
            <w:r w:rsidRPr="00DA3997">
              <w:t>SWFRG027-19</w:t>
            </w:r>
          </w:p>
        </w:tc>
        <w:tc>
          <w:tcPr>
            <w:tcW w:w="1480" w:type="dxa"/>
            <w:noWrap/>
            <w:hideMark/>
          </w:tcPr>
          <w:p w14:paraId="19D83A2C" w14:textId="77777777" w:rsidR="00BA6F4B" w:rsidRPr="00DA3997" w:rsidRDefault="00BA6F4B" w:rsidP="00BE6F82">
            <w:pPr>
              <w:pStyle w:val="DokTabellentext"/>
            </w:pPr>
            <w:r w:rsidRPr="00DA3997">
              <w:t>Poaceae</w:t>
            </w:r>
          </w:p>
        </w:tc>
        <w:tc>
          <w:tcPr>
            <w:tcW w:w="2260" w:type="dxa"/>
            <w:noWrap/>
            <w:hideMark/>
          </w:tcPr>
          <w:p w14:paraId="173C7105"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04C887CA" w14:textId="77777777" w:rsidR="00BA6F4B" w:rsidRPr="00DA3997" w:rsidRDefault="00BA6F4B" w:rsidP="00BE6F82">
            <w:pPr>
              <w:pStyle w:val="DokTabellentext"/>
            </w:pPr>
            <w:r w:rsidRPr="00DA3997">
              <w:t>GBVD4922-11</w:t>
            </w:r>
          </w:p>
        </w:tc>
        <w:tc>
          <w:tcPr>
            <w:tcW w:w="1160" w:type="dxa"/>
            <w:noWrap/>
            <w:hideMark/>
          </w:tcPr>
          <w:p w14:paraId="1C0E01FD" w14:textId="77777777" w:rsidR="00BA6F4B" w:rsidRPr="00DA3997" w:rsidRDefault="00BA6F4B" w:rsidP="00BE6F82">
            <w:pPr>
              <w:pStyle w:val="DokTabellentext"/>
            </w:pPr>
            <w:r w:rsidRPr="00DA3997">
              <w:t>Poaceae</w:t>
            </w:r>
          </w:p>
        </w:tc>
        <w:tc>
          <w:tcPr>
            <w:tcW w:w="2660" w:type="dxa"/>
            <w:noWrap/>
            <w:hideMark/>
          </w:tcPr>
          <w:p w14:paraId="606F03D3" w14:textId="77777777" w:rsidR="00BA6F4B" w:rsidRPr="00DA3997" w:rsidRDefault="00BA6F4B" w:rsidP="00BE6F82">
            <w:pPr>
              <w:pStyle w:val="DokTabellentext"/>
              <w:rPr>
                <w:i/>
                <w:iCs/>
              </w:rPr>
            </w:pPr>
            <w:r w:rsidRPr="00DA3997">
              <w:rPr>
                <w:i/>
                <w:iCs/>
              </w:rPr>
              <w:t>Triticum</w:t>
            </w:r>
            <w:r>
              <w:rPr>
                <w:i/>
                <w:iCs/>
              </w:rPr>
              <w:t xml:space="preserve"> </w:t>
            </w:r>
            <w:r w:rsidRPr="00DA3997">
              <w:rPr>
                <w:i/>
                <w:iCs/>
              </w:rPr>
              <w:t>turgidum</w:t>
            </w:r>
          </w:p>
        </w:tc>
        <w:tc>
          <w:tcPr>
            <w:tcW w:w="640" w:type="dxa"/>
            <w:noWrap/>
            <w:hideMark/>
          </w:tcPr>
          <w:p w14:paraId="1DF2A958" w14:textId="77777777" w:rsidR="00BA6F4B" w:rsidRPr="00DA3997" w:rsidRDefault="00BA6F4B" w:rsidP="00BE6F82">
            <w:pPr>
              <w:pStyle w:val="DokTabellentext"/>
            </w:pPr>
            <w:r w:rsidRPr="00DA3997">
              <w:t>99.18</w:t>
            </w:r>
          </w:p>
        </w:tc>
        <w:tc>
          <w:tcPr>
            <w:tcW w:w="700" w:type="dxa"/>
            <w:noWrap/>
            <w:hideMark/>
          </w:tcPr>
          <w:p w14:paraId="015759D5" w14:textId="77777777" w:rsidR="00BA6F4B" w:rsidRPr="00DA3997" w:rsidRDefault="00BA6F4B" w:rsidP="00BE6F82">
            <w:pPr>
              <w:pStyle w:val="DokTabellentext"/>
            </w:pPr>
            <w:r w:rsidRPr="00DA3997">
              <w:t>878</w:t>
            </w:r>
          </w:p>
        </w:tc>
        <w:tc>
          <w:tcPr>
            <w:tcW w:w="780" w:type="dxa"/>
            <w:noWrap/>
            <w:hideMark/>
          </w:tcPr>
          <w:p w14:paraId="0F1DF116" w14:textId="77777777" w:rsidR="00BA6F4B" w:rsidRPr="00DA3997" w:rsidRDefault="00BA6F4B" w:rsidP="00BE6F82">
            <w:pPr>
              <w:pStyle w:val="DokTabellentext"/>
            </w:pPr>
            <w:r w:rsidRPr="00DA3997">
              <w:t>FALSE</w:t>
            </w:r>
          </w:p>
        </w:tc>
        <w:tc>
          <w:tcPr>
            <w:tcW w:w="1040" w:type="dxa"/>
            <w:noWrap/>
            <w:hideMark/>
          </w:tcPr>
          <w:p w14:paraId="0AB68F05" w14:textId="77777777" w:rsidR="00BA6F4B" w:rsidRPr="00DA3997" w:rsidRDefault="00BA6F4B" w:rsidP="00BE6F82">
            <w:pPr>
              <w:pStyle w:val="DokTabellentext"/>
            </w:pPr>
            <w:r w:rsidRPr="00DA3997">
              <w:t>matK</w:t>
            </w:r>
          </w:p>
        </w:tc>
      </w:tr>
      <w:tr w:rsidR="00BA6F4B" w:rsidRPr="00DA3997" w14:paraId="554EA3C4" w14:textId="77777777" w:rsidTr="00BE6F82">
        <w:trPr>
          <w:trHeight w:val="290"/>
        </w:trPr>
        <w:tc>
          <w:tcPr>
            <w:tcW w:w="1380" w:type="dxa"/>
            <w:noWrap/>
            <w:hideMark/>
          </w:tcPr>
          <w:p w14:paraId="5178BB86" w14:textId="77777777" w:rsidR="00BA6F4B" w:rsidRPr="00DA3997" w:rsidRDefault="00BA6F4B" w:rsidP="00BE6F82">
            <w:pPr>
              <w:pStyle w:val="DokTabellentext"/>
            </w:pPr>
            <w:r w:rsidRPr="00DA3997">
              <w:t>SWFRG027-19</w:t>
            </w:r>
          </w:p>
        </w:tc>
        <w:tc>
          <w:tcPr>
            <w:tcW w:w="1480" w:type="dxa"/>
            <w:noWrap/>
            <w:hideMark/>
          </w:tcPr>
          <w:p w14:paraId="1FBEDF0F" w14:textId="77777777" w:rsidR="00BA6F4B" w:rsidRPr="00DA3997" w:rsidRDefault="00BA6F4B" w:rsidP="00BE6F82">
            <w:pPr>
              <w:pStyle w:val="DokTabellentext"/>
            </w:pPr>
            <w:r w:rsidRPr="00DA3997">
              <w:t>Poaceae</w:t>
            </w:r>
          </w:p>
        </w:tc>
        <w:tc>
          <w:tcPr>
            <w:tcW w:w="2260" w:type="dxa"/>
            <w:noWrap/>
            <w:hideMark/>
          </w:tcPr>
          <w:p w14:paraId="787FF64C"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6018B61F" w14:textId="77777777" w:rsidR="00BA6F4B" w:rsidRPr="00DA3997" w:rsidRDefault="00BA6F4B" w:rsidP="00BE6F82">
            <w:pPr>
              <w:pStyle w:val="DokTabellentext"/>
            </w:pPr>
            <w:r w:rsidRPr="00DA3997">
              <w:t>GBVD4921-11</w:t>
            </w:r>
          </w:p>
        </w:tc>
        <w:tc>
          <w:tcPr>
            <w:tcW w:w="1160" w:type="dxa"/>
            <w:noWrap/>
            <w:hideMark/>
          </w:tcPr>
          <w:p w14:paraId="2F0FAE7C" w14:textId="77777777" w:rsidR="00BA6F4B" w:rsidRPr="00DA3997" w:rsidRDefault="00BA6F4B" w:rsidP="00BE6F82">
            <w:pPr>
              <w:pStyle w:val="DokTabellentext"/>
            </w:pPr>
            <w:r w:rsidRPr="00DA3997">
              <w:t>Poaceae</w:t>
            </w:r>
          </w:p>
        </w:tc>
        <w:tc>
          <w:tcPr>
            <w:tcW w:w="2660" w:type="dxa"/>
            <w:noWrap/>
            <w:hideMark/>
          </w:tcPr>
          <w:p w14:paraId="07A5A21E" w14:textId="77777777" w:rsidR="00BA6F4B" w:rsidRPr="00DA3997" w:rsidRDefault="00BA6F4B" w:rsidP="00BE6F82">
            <w:pPr>
              <w:pStyle w:val="DokTabellentext"/>
              <w:rPr>
                <w:i/>
                <w:iCs/>
              </w:rPr>
            </w:pPr>
            <w:r w:rsidRPr="00DA3997">
              <w:rPr>
                <w:i/>
                <w:iCs/>
              </w:rPr>
              <w:t>Triticum</w:t>
            </w:r>
            <w:r>
              <w:rPr>
                <w:i/>
                <w:iCs/>
              </w:rPr>
              <w:t xml:space="preserve"> </w:t>
            </w:r>
            <w:r w:rsidRPr="00DA3997">
              <w:rPr>
                <w:i/>
                <w:iCs/>
              </w:rPr>
              <w:t>turgidum</w:t>
            </w:r>
          </w:p>
        </w:tc>
        <w:tc>
          <w:tcPr>
            <w:tcW w:w="640" w:type="dxa"/>
            <w:noWrap/>
            <w:hideMark/>
          </w:tcPr>
          <w:p w14:paraId="78490EEB" w14:textId="77777777" w:rsidR="00BA6F4B" w:rsidRPr="00DA3997" w:rsidRDefault="00BA6F4B" w:rsidP="00BE6F82">
            <w:pPr>
              <w:pStyle w:val="DokTabellentext"/>
            </w:pPr>
            <w:r w:rsidRPr="00DA3997">
              <w:t>99.18</w:t>
            </w:r>
          </w:p>
        </w:tc>
        <w:tc>
          <w:tcPr>
            <w:tcW w:w="700" w:type="dxa"/>
            <w:noWrap/>
            <w:hideMark/>
          </w:tcPr>
          <w:p w14:paraId="25CE4C27" w14:textId="77777777" w:rsidR="00BA6F4B" w:rsidRPr="00DA3997" w:rsidRDefault="00BA6F4B" w:rsidP="00BE6F82">
            <w:pPr>
              <w:pStyle w:val="DokTabellentext"/>
            </w:pPr>
            <w:r w:rsidRPr="00DA3997">
              <w:t>878</w:t>
            </w:r>
          </w:p>
        </w:tc>
        <w:tc>
          <w:tcPr>
            <w:tcW w:w="780" w:type="dxa"/>
            <w:noWrap/>
            <w:hideMark/>
          </w:tcPr>
          <w:p w14:paraId="764C3487" w14:textId="77777777" w:rsidR="00BA6F4B" w:rsidRPr="00DA3997" w:rsidRDefault="00BA6F4B" w:rsidP="00BE6F82">
            <w:pPr>
              <w:pStyle w:val="DokTabellentext"/>
            </w:pPr>
            <w:r w:rsidRPr="00DA3997">
              <w:t>FALSE</w:t>
            </w:r>
          </w:p>
        </w:tc>
        <w:tc>
          <w:tcPr>
            <w:tcW w:w="1040" w:type="dxa"/>
            <w:noWrap/>
            <w:hideMark/>
          </w:tcPr>
          <w:p w14:paraId="6488205E" w14:textId="77777777" w:rsidR="00BA6F4B" w:rsidRPr="00DA3997" w:rsidRDefault="00BA6F4B" w:rsidP="00BE6F82">
            <w:pPr>
              <w:pStyle w:val="DokTabellentext"/>
            </w:pPr>
            <w:r w:rsidRPr="00DA3997">
              <w:t>matK</w:t>
            </w:r>
          </w:p>
        </w:tc>
      </w:tr>
      <w:tr w:rsidR="00BA6F4B" w:rsidRPr="00DA3997" w14:paraId="00B9FB91" w14:textId="77777777" w:rsidTr="00BE6F82">
        <w:trPr>
          <w:trHeight w:val="290"/>
        </w:trPr>
        <w:tc>
          <w:tcPr>
            <w:tcW w:w="1380" w:type="dxa"/>
            <w:noWrap/>
            <w:hideMark/>
          </w:tcPr>
          <w:p w14:paraId="44ED8C71" w14:textId="77777777" w:rsidR="00BA6F4B" w:rsidRPr="00DA3997" w:rsidRDefault="00BA6F4B" w:rsidP="00BE6F82">
            <w:pPr>
              <w:pStyle w:val="DokTabellentext"/>
            </w:pPr>
            <w:r w:rsidRPr="00DA3997">
              <w:t>SWFRG027-19</w:t>
            </w:r>
          </w:p>
        </w:tc>
        <w:tc>
          <w:tcPr>
            <w:tcW w:w="1480" w:type="dxa"/>
            <w:noWrap/>
            <w:hideMark/>
          </w:tcPr>
          <w:p w14:paraId="683196A7" w14:textId="77777777" w:rsidR="00BA6F4B" w:rsidRPr="00DA3997" w:rsidRDefault="00BA6F4B" w:rsidP="00BE6F82">
            <w:pPr>
              <w:pStyle w:val="DokTabellentext"/>
            </w:pPr>
            <w:r w:rsidRPr="00DA3997">
              <w:t>Poaceae</w:t>
            </w:r>
          </w:p>
        </w:tc>
        <w:tc>
          <w:tcPr>
            <w:tcW w:w="2260" w:type="dxa"/>
            <w:noWrap/>
            <w:hideMark/>
          </w:tcPr>
          <w:p w14:paraId="516D6912"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6D64C0A9" w14:textId="77777777" w:rsidR="00BA6F4B" w:rsidRPr="00DA3997" w:rsidRDefault="00BA6F4B" w:rsidP="00BE6F82">
            <w:pPr>
              <w:pStyle w:val="DokTabellentext"/>
            </w:pPr>
            <w:r w:rsidRPr="00DA3997">
              <w:t>GBVD4918-11</w:t>
            </w:r>
          </w:p>
        </w:tc>
        <w:tc>
          <w:tcPr>
            <w:tcW w:w="1160" w:type="dxa"/>
            <w:noWrap/>
            <w:hideMark/>
          </w:tcPr>
          <w:p w14:paraId="4D400D87" w14:textId="77777777" w:rsidR="00BA6F4B" w:rsidRPr="00DA3997" w:rsidRDefault="00BA6F4B" w:rsidP="00BE6F82">
            <w:pPr>
              <w:pStyle w:val="DokTabellentext"/>
            </w:pPr>
            <w:r w:rsidRPr="00DA3997">
              <w:t>Poaceae</w:t>
            </w:r>
          </w:p>
        </w:tc>
        <w:tc>
          <w:tcPr>
            <w:tcW w:w="2660" w:type="dxa"/>
            <w:noWrap/>
            <w:hideMark/>
          </w:tcPr>
          <w:p w14:paraId="2D53D0E1" w14:textId="77777777" w:rsidR="00BA6F4B" w:rsidRPr="00DA3997" w:rsidRDefault="00BA6F4B" w:rsidP="00BE6F82">
            <w:pPr>
              <w:pStyle w:val="DokTabellentext"/>
              <w:rPr>
                <w:i/>
                <w:iCs/>
              </w:rPr>
            </w:pPr>
            <w:r w:rsidRPr="00DA3997">
              <w:rPr>
                <w:i/>
                <w:iCs/>
              </w:rPr>
              <w:t>Triticum</w:t>
            </w:r>
            <w:r>
              <w:rPr>
                <w:i/>
                <w:iCs/>
              </w:rPr>
              <w:t xml:space="preserve"> </w:t>
            </w:r>
            <w:r w:rsidRPr="00DA3997">
              <w:rPr>
                <w:i/>
                <w:iCs/>
              </w:rPr>
              <w:t>turgidum</w:t>
            </w:r>
          </w:p>
        </w:tc>
        <w:tc>
          <w:tcPr>
            <w:tcW w:w="640" w:type="dxa"/>
            <w:noWrap/>
            <w:hideMark/>
          </w:tcPr>
          <w:p w14:paraId="0381239B" w14:textId="77777777" w:rsidR="00BA6F4B" w:rsidRPr="00DA3997" w:rsidRDefault="00BA6F4B" w:rsidP="00BE6F82">
            <w:pPr>
              <w:pStyle w:val="DokTabellentext"/>
            </w:pPr>
            <w:r w:rsidRPr="00DA3997">
              <w:t>99.18</w:t>
            </w:r>
          </w:p>
        </w:tc>
        <w:tc>
          <w:tcPr>
            <w:tcW w:w="700" w:type="dxa"/>
            <w:noWrap/>
            <w:hideMark/>
          </w:tcPr>
          <w:p w14:paraId="0C3F98F3" w14:textId="77777777" w:rsidR="00BA6F4B" w:rsidRPr="00DA3997" w:rsidRDefault="00BA6F4B" w:rsidP="00BE6F82">
            <w:pPr>
              <w:pStyle w:val="DokTabellentext"/>
            </w:pPr>
            <w:r w:rsidRPr="00DA3997">
              <w:t>878</w:t>
            </w:r>
          </w:p>
        </w:tc>
        <w:tc>
          <w:tcPr>
            <w:tcW w:w="780" w:type="dxa"/>
            <w:noWrap/>
            <w:hideMark/>
          </w:tcPr>
          <w:p w14:paraId="7EDB591F" w14:textId="77777777" w:rsidR="00BA6F4B" w:rsidRPr="00DA3997" w:rsidRDefault="00BA6F4B" w:rsidP="00BE6F82">
            <w:pPr>
              <w:pStyle w:val="DokTabellentext"/>
            </w:pPr>
            <w:r w:rsidRPr="00DA3997">
              <w:t>FALSE</w:t>
            </w:r>
          </w:p>
        </w:tc>
        <w:tc>
          <w:tcPr>
            <w:tcW w:w="1040" w:type="dxa"/>
            <w:noWrap/>
            <w:hideMark/>
          </w:tcPr>
          <w:p w14:paraId="3FF6F8F7" w14:textId="77777777" w:rsidR="00BA6F4B" w:rsidRPr="00DA3997" w:rsidRDefault="00BA6F4B" w:rsidP="00BE6F82">
            <w:pPr>
              <w:pStyle w:val="DokTabellentext"/>
            </w:pPr>
            <w:r w:rsidRPr="00DA3997">
              <w:t>matK</w:t>
            </w:r>
          </w:p>
        </w:tc>
      </w:tr>
      <w:tr w:rsidR="00BA6F4B" w:rsidRPr="00DA3997" w14:paraId="55C96747" w14:textId="77777777" w:rsidTr="00BE6F82">
        <w:trPr>
          <w:trHeight w:val="290"/>
        </w:trPr>
        <w:tc>
          <w:tcPr>
            <w:tcW w:w="1380" w:type="dxa"/>
            <w:noWrap/>
            <w:hideMark/>
          </w:tcPr>
          <w:p w14:paraId="79F4A95D" w14:textId="77777777" w:rsidR="00BA6F4B" w:rsidRPr="00DA3997" w:rsidRDefault="00BA6F4B" w:rsidP="00BE6F82">
            <w:pPr>
              <w:pStyle w:val="DokTabellentext"/>
            </w:pPr>
            <w:r w:rsidRPr="00DA3997">
              <w:t>SWFRG027-19</w:t>
            </w:r>
          </w:p>
        </w:tc>
        <w:tc>
          <w:tcPr>
            <w:tcW w:w="1480" w:type="dxa"/>
            <w:noWrap/>
            <w:hideMark/>
          </w:tcPr>
          <w:p w14:paraId="3A123DC3" w14:textId="77777777" w:rsidR="00BA6F4B" w:rsidRPr="00DA3997" w:rsidRDefault="00BA6F4B" w:rsidP="00BE6F82">
            <w:pPr>
              <w:pStyle w:val="DokTabellentext"/>
            </w:pPr>
            <w:r w:rsidRPr="00DA3997">
              <w:t>Poaceae</w:t>
            </w:r>
          </w:p>
        </w:tc>
        <w:tc>
          <w:tcPr>
            <w:tcW w:w="2260" w:type="dxa"/>
            <w:noWrap/>
            <w:hideMark/>
          </w:tcPr>
          <w:p w14:paraId="68D83349"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4934625E" w14:textId="77777777" w:rsidR="00BA6F4B" w:rsidRPr="00DA3997" w:rsidRDefault="00BA6F4B" w:rsidP="00BE6F82">
            <w:pPr>
              <w:pStyle w:val="DokTabellentext"/>
            </w:pPr>
            <w:r w:rsidRPr="00DA3997">
              <w:t>GBVD4917-11</w:t>
            </w:r>
          </w:p>
        </w:tc>
        <w:tc>
          <w:tcPr>
            <w:tcW w:w="1160" w:type="dxa"/>
            <w:noWrap/>
            <w:hideMark/>
          </w:tcPr>
          <w:p w14:paraId="79AE8ABC" w14:textId="77777777" w:rsidR="00BA6F4B" w:rsidRPr="00DA3997" w:rsidRDefault="00BA6F4B" w:rsidP="00BE6F82">
            <w:pPr>
              <w:pStyle w:val="DokTabellentext"/>
            </w:pPr>
            <w:r w:rsidRPr="00DA3997">
              <w:t>Poaceae</w:t>
            </w:r>
          </w:p>
        </w:tc>
        <w:tc>
          <w:tcPr>
            <w:tcW w:w="2660" w:type="dxa"/>
            <w:noWrap/>
            <w:hideMark/>
          </w:tcPr>
          <w:p w14:paraId="380D3F4A" w14:textId="77777777" w:rsidR="00BA6F4B" w:rsidRPr="00DA3997" w:rsidRDefault="00BA6F4B" w:rsidP="00BE6F82">
            <w:pPr>
              <w:pStyle w:val="DokTabellentext"/>
              <w:rPr>
                <w:i/>
                <w:iCs/>
              </w:rPr>
            </w:pPr>
            <w:r w:rsidRPr="00DA3997">
              <w:rPr>
                <w:i/>
                <w:iCs/>
              </w:rPr>
              <w:t>Triticum</w:t>
            </w:r>
            <w:r>
              <w:rPr>
                <w:i/>
                <w:iCs/>
              </w:rPr>
              <w:t xml:space="preserve"> </w:t>
            </w:r>
            <w:r w:rsidRPr="00DA3997">
              <w:rPr>
                <w:i/>
                <w:iCs/>
              </w:rPr>
              <w:t>turgidum</w:t>
            </w:r>
          </w:p>
        </w:tc>
        <w:tc>
          <w:tcPr>
            <w:tcW w:w="640" w:type="dxa"/>
            <w:noWrap/>
            <w:hideMark/>
          </w:tcPr>
          <w:p w14:paraId="6F41D06C" w14:textId="77777777" w:rsidR="00BA6F4B" w:rsidRPr="00DA3997" w:rsidRDefault="00BA6F4B" w:rsidP="00BE6F82">
            <w:pPr>
              <w:pStyle w:val="DokTabellentext"/>
            </w:pPr>
            <w:r w:rsidRPr="00DA3997">
              <w:t>99.18</w:t>
            </w:r>
          </w:p>
        </w:tc>
        <w:tc>
          <w:tcPr>
            <w:tcW w:w="700" w:type="dxa"/>
            <w:noWrap/>
            <w:hideMark/>
          </w:tcPr>
          <w:p w14:paraId="4AE5B792" w14:textId="77777777" w:rsidR="00BA6F4B" w:rsidRPr="00DA3997" w:rsidRDefault="00BA6F4B" w:rsidP="00BE6F82">
            <w:pPr>
              <w:pStyle w:val="DokTabellentext"/>
            </w:pPr>
            <w:r w:rsidRPr="00DA3997">
              <w:t>878</w:t>
            </w:r>
          </w:p>
        </w:tc>
        <w:tc>
          <w:tcPr>
            <w:tcW w:w="780" w:type="dxa"/>
            <w:noWrap/>
            <w:hideMark/>
          </w:tcPr>
          <w:p w14:paraId="69C02B16" w14:textId="77777777" w:rsidR="00BA6F4B" w:rsidRPr="00DA3997" w:rsidRDefault="00BA6F4B" w:rsidP="00BE6F82">
            <w:pPr>
              <w:pStyle w:val="DokTabellentext"/>
            </w:pPr>
            <w:r w:rsidRPr="00DA3997">
              <w:t>FALSE</w:t>
            </w:r>
          </w:p>
        </w:tc>
        <w:tc>
          <w:tcPr>
            <w:tcW w:w="1040" w:type="dxa"/>
            <w:noWrap/>
            <w:hideMark/>
          </w:tcPr>
          <w:p w14:paraId="0C41DD09" w14:textId="77777777" w:rsidR="00BA6F4B" w:rsidRPr="00DA3997" w:rsidRDefault="00BA6F4B" w:rsidP="00BE6F82">
            <w:pPr>
              <w:pStyle w:val="DokTabellentext"/>
            </w:pPr>
            <w:r w:rsidRPr="00DA3997">
              <w:t>matK</w:t>
            </w:r>
          </w:p>
        </w:tc>
      </w:tr>
      <w:tr w:rsidR="00BA6F4B" w:rsidRPr="00DA3997" w14:paraId="5801E94C" w14:textId="77777777" w:rsidTr="00BE6F82">
        <w:trPr>
          <w:trHeight w:val="290"/>
        </w:trPr>
        <w:tc>
          <w:tcPr>
            <w:tcW w:w="1380" w:type="dxa"/>
            <w:noWrap/>
            <w:hideMark/>
          </w:tcPr>
          <w:p w14:paraId="2A8BF3CC" w14:textId="77777777" w:rsidR="00BA6F4B" w:rsidRPr="00DA3997" w:rsidRDefault="00BA6F4B" w:rsidP="00BE6F82">
            <w:pPr>
              <w:pStyle w:val="DokTabellentext"/>
            </w:pPr>
            <w:r w:rsidRPr="00DA3997">
              <w:t>SWFRG027-19</w:t>
            </w:r>
          </w:p>
        </w:tc>
        <w:tc>
          <w:tcPr>
            <w:tcW w:w="1480" w:type="dxa"/>
            <w:noWrap/>
            <w:hideMark/>
          </w:tcPr>
          <w:p w14:paraId="5614AD41" w14:textId="77777777" w:rsidR="00BA6F4B" w:rsidRPr="00DA3997" w:rsidRDefault="00BA6F4B" w:rsidP="00BE6F82">
            <w:pPr>
              <w:pStyle w:val="DokTabellentext"/>
            </w:pPr>
            <w:r w:rsidRPr="00DA3997">
              <w:t>Poaceae</w:t>
            </w:r>
          </w:p>
        </w:tc>
        <w:tc>
          <w:tcPr>
            <w:tcW w:w="2260" w:type="dxa"/>
            <w:noWrap/>
            <w:hideMark/>
          </w:tcPr>
          <w:p w14:paraId="72476FC6"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399804FA" w14:textId="77777777" w:rsidR="00BA6F4B" w:rsidRPr="00DA3997" w:rsidRDefault="00BA6F4B" w:rsidP="00BE6F82">
            <w:pPr>
              <w:pStyle w:val="DokTabellentext"/>
            </w:pPr>
            <w:r w:rsidRPr="00DA3997">
              <w:t>GBVD4916-11</w:t>
            </w:r>
          </w:p>
        </w:tc>
        <w:tc>
          <w:tcPr>
            <w:tcW w:w="1160" w:type="dxa"/>
            <w:noWrap/>
            <w:hideMark/>
          </w:tcPr>
          <w:p w14:paraId="1803C304" w14:textId="77777777" w:rsidR="00BA6F4B" w:rsidRPr="00DA3997" w:rsidRDefault="00BA6F4B" w:rsidP="00BE6F82">
            <w:pPr>
              <w:pStyle w:val="DokTabellentext"/>
            </w:pPr>
            <w:r w:rsidRPr="00DA3997">
              <w:t>Poaceae</w:t>
            </w:r>
          </w:p>
        </w:tc>
        <w:tc>
          <w:tcPr>
            <w:tcW w:w="2660" w:type="dxa"/>
            <w:noWrap/>
            <w:hideMark/>
          </w:tcPr>
          <w:p w14:paraId="635D1BE9" w14:textId="77777777" w:rsidR="00BA6F4B" w:rsidRPr="00DA3997" w:rsidRDefault="00BA6F4B" w:rsidP="00BE6F82">
            <w:pPr>
              <w:pStyle w:val="DokTabellentext"/>
              <w:rPr>
                <w:i/>
                <w:iCs/>
              </w:rPr>
            </w:pPr>
            <w:r w:rsidRPr="00DA3997">
              <w:rPr>
                <w:i/>
                <w:iCs/>
              </w:rPr>
              <w:t>Triticum</w:t>
            </w:r>
            <w:r>
              <w:rPr>
                <w:i/>
                <w:iCs/>
              </w:rPr>
              <w:t xml:space="preserve"> </w:t>
            </w:r>
            <w:r w:rsidRPr="00DA3997">
              <w:rPr>
                <w:i/>
                <w:iCs/>
              </w:rPr>
              <w:t>turgidum</w:t>
            </w:r>
          </w:p>
        </w:tc>
        <w:tc>
          <w:tcPr>
            <w:tcW w:w="640" w:type="dxa"/>
            <w:noWrap/>
            <w:hideMark/>
          </w:tcPr>
          <w:p w14:paraId="0604A0F9" w14:textId="77777777" w:rsidR="00BA6F4B" w:rsidRPr="00DA3997" w:rsidRDefault="00BA6F4B" w:rsidP="00BE6F82">
            <w:pPr>
              <w:pStyle w:val="DokTabellentext"/>
            </w:pPr>
            <w:r w:rsidRPr="00DA3997">
              <w:t>99.18</w:t>
            </w:r>
          </w:p>
        </w:tc>
        <w:tc>
          <w:tcPr>
            <w:tcW w:w="700" w:type="dxa"/>
            <w:noWrap/>
            <w:hideMark/>
          </w:tcPr>
          <w:p w14:paraId="7AA03670" w14:textId="77777777" w:rsidR="00BA6F4B" w:rsidRPr="00DA3997" w:rsidRDefault="00BA6F4B" w:rsidP="00BE6F82">
            <w:pPr>
              <w:pStyle w:val="DokTabellentext"/>
            </w:pPr>
            <w:r w:rsidRPr="00DA3997">
              <w:t>878</w:t>
            </w:r>
          </w:p>
        </w:tc>
        <w:tc>
          <w:tcPr>
            <w:tcW w:w="780" w:type="dxa"/>
            <w:noWrap/>
            <w:hideMark/>
          </w:tcPr>
          <w:p w14:paraId="6F55598D" w14:textId="77777777" w:rsidR="00BA6F4B" w:rsidRPr="00DA3997" w:rsidRDefault="00BA6F4B" w:rsidP="00BE6F82">
            <w:pPr>
              <w:pStyle w:val="DokTabellentext"/>
            </w:pPr>
            <w:r w:rsidRPr="00DA3997">
              <w:t>FALSE</w:t>
            </w:r>
          </w:p>
        </w:tc>
        <w:tc>
          <w:tcPr>
            <w:tcW w:w="1040" w:type="dxa"/>
            <w:noWrap/>
            <w:hideMark/>
          </w:tcPr>
          <w:p w14:paraId="38596198" w14:textId="77777777" w:rsidR="00BA6F4B" w:rsidRPr="00DA3997" w:rsidRDefault="00BA6F4B" w:rsidP="00BE6F82">
            <w:pPr>
              <w:pStyle w:val="DokTabellentext"/>
            </w:pPr>
            <w:r w:rsidRPr="00DA3997">
              <w:t>matK</w:t>
            </w:r>
          </w:p>
        </w:tc>
      </w:tr>
      <w:tr w:rsidR="00BA6F4B" w:rsidRPr="00DA3997" w14:paraId="079B3E1D" w14:textId="77777777" w:rsidTr="00BE6F82">
        <w:trPr>
          <w:trHeight w:val="290"/>
        </w:trPr>
        <w:tc>
          <w:tcPr>
            <w:tcW w:w="1380" w:type="dxa"/>
            <w:noWrap/>
            <w:hideMark/>
          </w:tcPr>
          <w:p w14:paraId="5C5FE3B9" w14:textId="77777777" w:rsidR="00BA6F4B" w:rsidRPr="00DA3997" w:rsidRDefault="00BA6F4B" w:rsidP="00BE6F82">
            <w:pPr>
              <w:pStyle w:val="DokTabellentext"/>
            </w:pPr>
            <w:r w:rsidRPr="00DA3997">
              <w:t>SWFRG027-19</w:t>
            </w:r>
          </w:p>
        </w:tc>
        <w:tc>
          <w:tcPr>
            <w:tcW w:w="1480" w:type="dxa"/>
            <w:noWrap/>
            <w:hideMark/>
          </w:tcPr>
          <w:p w14:paraId="65B00540" w14:textId="77777777" w:rsidR="00BA6F4B" w:rsidRPr="00DA3997" w:rsidRDefault="00BA6F4B" w:rsidP="00BE6F82">
            <w:pPr>
              <w:pStyle w:val="DokTabellentext"/>
            </w:pPr>
            <w:r w:rsidRPr="00DA3997">
              <w:t>Poaceae</w:t>
            </w:r>
          </w:p>
        </w:tc>
        <w:tc>
          <w:tcPr>
            <w:tcW w:w="2260" w:type="dxa"/>
            <w:noWrap/>
            <w:hideMark/>
          </w:tcPr>
          <w:p w14:paraId="2CC6484F"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4DD0D34B" w14:textId="77777777" w:rsidR="00BA6F4B" w:rsidRPr="00DA3997" w:rsidRDefault="00BA6F4B" w:rsidP="00BE6F82">
            <w:pPr>
              <w:pStyle w:val="DokTabellentext"/>
            </w:pPr>
            <w:r w:rsidRPr="00DA3997">
              <w:t>GBVD4915-11</w:t>
            </w:r>
          </w:p>
        </w:tc>
        <w:tc>
          <w:tcPr>
            <w:tcW w:w="1160" w:type="dxa"/>
            <w:noWrap/>
            <w:hideMark/>
          </w:tcPr>
          <w:p w14:paraId="5F46C0DB" w14:textId="77777777" w:rsidR="00BA6F4B" w:rsidRPr="00DA3997" w:rsidRDefault="00BA6F4B" w:rsidP="00BE6F82">
            <w:pPr>
              <w:pStyle w:val="DokTabellentext"/>
            </w:pPr>
            <w:r w:rsidRPr="00DA3997">
              <w:t>Poaceae</w:t>
            </w:r>
          </w:p>
        </w:tc>
        <w:tc>
          <w:tcPr>
            <w:tcW w:w="2660" w:type="dxa"/>
            <w:noWrap/>
            <w:hideMark/>
          </w:tcPr>
          <w:p w14:paraId="38617EE1" w14:textId="77777777" w:rsidR="00BA6F4B" w:rsidRPr="00DA3997" w:rsidRDefault="00BA6F4B" w:rsidP="00BE6F82">
            <w:pPr>
              <w:pStyle w:val="DokTabellentext"/>
              <w:rPr>
                <w:i/>
                <w:iCs/>
              </w:rPr>
            </w:pPr>
            <w:r w:rsidRPr="00DA3997">
              <w:rPr>
                <w:i/>
                <w:iCs/>
              </w:rPr>
              <w:t>Triticum</w:t>
            </w:r>
            <w:r>
              <w:rPr>
                <w:i/>
                <w:iCs/>
              </w:rPr>
              <w:t xml:space="preserve"> </w:t>
            </w:r>
            <w:r w:rsidRPr="00DA3997">
              <w:rPr>
                <w:i/>
                <w:iCs/>
              </w:rPr>
              <w:t>turgidum</w:t>
            </w:r>
          </w:p>
        </w:tc>
        <w:tc>
          <w:tcPr>
            <w:tcW w:w="640" w:type="dxa"/>
            <w:noWrap/>
            <w:hideMark/>
          </w:tcPr>
          <w:p w14:paraId="0F4D581B" w14:textId="77777777" w:rsidR="00BA6F4B" w:rsidRPr="00DA3997" w:rsidRDefault="00BA6F4B" w:rsidP="00BE6F82">
            <w:pPr>
              <w:pStyle w:val="DokTabellentext"/>
            </w:pPr>
            <w:r w:rsidRPr="00DA3997">
              <w:t>99.18</w:t>
            </w:r>
          </w:p>
        </w:tc>
        <w:tc>
          <w:tcPr>
            <w:tcW w:w="700" w:type="dxa"/>
            <w:noWrap/>
            <w:hideMark/>
          </w:tcPr>
          <w:p w14:paraId="2539B989" w14:textId="77777777" w:rsidR="00BA6F4B" w:rsidRPr="00DA3997" w:rsidRDefault="00BA6F4B" w:rsidP="00BE6F82">
            <w:pPr>
              <w:pStyle w:val="DokTabellentext"/>
            </w:pPr>
            <w:r w:rsidRPr="00DA3997">
              <w:t>878</w:t>
            </w:r>
          </w:p>
        </w:tc>
        <w:tc>
          <w:tcPr>
            <w:tcW w:w="780" w:type="dxa"/>
            <w:noWrap/>
            <w:hideMark/>
          </w:tcPr>
          <w:p w14:paraId="328F7950" w14:textId="77777777" w:rsidR="00BA6F4B" w:rsidRPr="00DA3997" w:rsidRDefault="00BA6F4B" w:rsidP="00BE6F82">
            <w:pPr>
              <w:pStyle w:val="DokTabellentext"/>
            </w:pPr>
            <w:r w:rsidRPr="00DA3997">
              <w:t>FALSE</w:t>
            </w:r>
          </w:p>
        </w:tc>
        <w:tc>
          <w:tcPr>
            <w:tcW w:w="1040" w:type="dxa"/>
            <w:noWrap/>
            <w:hideMark/>
          </w:tcPr>
          <w:p w14:paraId="452DC2E9" w14:textId="77777777" w:rsidR="00BA6F4B" w:rsidRPr="00DA3997" w:rsidRDefault="00BA6F4B" w:rsidP="00BE6F82">
            <w:pPr>
              <w:pStyle w:val="DokTabellentext"/>
            </w:pPr>
            <w:r w:rsidRPr="00DA3997">
              <w:t>matK</w:t>
            </w:r>
          </w:p>
        </w:tc>
      </w:tr>
      <w:tr w:rsidR="00BA6F4B" w:rsidRPr="00DA3997" w14:paraId="77DC88A1" w14:textId="77777777" w:rsidTr="00BE6F82">
        <w:trPr>
          <w:trHeight w:val="290"/>
        </w:trPr>
        <w:tc>
          <w:tcPr>
            <w:tcW w:w="1380" w:type="dxa"/>
            <w:noWrap/>
            <w:hideMark/>
          </w:tcPr>
          <w:p w14:paraId="69AA8D5D" w14:textId="77777777" w:rsidR="00BA6F4B" w:rsidRPr="00DA3997" w:rsidRDefault="00BA6F4B" w:rsidP="00BE6F82">
            <w:pPr>
              <w:pStyle w:val="DokTabellentext"/>
            </w:pPr>
            <w:r w:rsidRPr="00DA3997">
              <w:t>SWFRG027-19</w:t>
            </w:r>
          </w:p>
        </w:tc>
        <w:tc>
          <w:tcPr>
            <w:tcW w:w="1480" w:type="dxa"/>
            <w:noWrap/>
            <w:hideMark/>
          </w:tcPr>
          <w:p w14:paraId="4EFE16C8" w14:textId="77777777" w:rsidR="00BA6F4B" w:rsidRPr="00DA3997" w:rsidRDefault="00BA6F4B" w:rsidP="00BE6F82">
            <w:pPr>
              <w:pStyle w:val="DokTabellentext"/>
            </w:pPr>
            <w:r w:rsidRPr="00DA3997">
              <w:t>Poaceae</w:t>
            </w:r>
          </w:p>
        </w:tc>
        <w:tc>
          <w:tcPr>
            <w:tcW w:w="2260" w:type="dxa"/>
            <w:noWrap/>
            <w:hideMark/>
          </w:tcPr>
          <w:p w14:paraId="04BCC303"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58920116" w14:textId="77777777" w:rsidR="00BA6F4B" w:rsidRPr="00DA3997" w:rsidRDefault="00BA6F4B" w:rsidP="00BE6F82">
            <w:pPr>
              <w:pStyle w:val="DokTabellentext"/>
            </w:pPr>
            <w:r w:rsidRPr="00DA3997">
              <w:t>GBVD4903-11</w:t>
            </w:r>
          </w:p>
        </w:tc>
        <w:tc>
          <w:tcPr>
            <w:tcW w:w="1160" w:type="dxa"/>
            <w:noWrap/>
            <w:hideMark/>
          </w:tcPr>
          <w:p w14:paraId="74408F44" w14:textId="77777777" w:rsidR="00BA6F4B" w:rsidRPr="00DA3997" w:rsidRDefault="00BA6F4B" w:rsidP="00BE6F82">
            <w:pPr>
              <w:pStyle w:val="DokTabellentext"/>
            </w:pPr>
            <w:r w:rsidRPr="00DA3997">
              <w:t>Poaceae</w:t>
            </w:r>
          </w:p>
        </w:tc>
        <w:tc>
          <w:tcPr>
            <w:tcW w:w="2660" w:type="dxa"/>
            <w:noWrap/>
            <w:hideMark/>
          </w:tcPr>
          <w:p w14:paraId="6BC52195" w14:textId="77777777" w:rsidR="00BA6F4B" w:rsidRPr="00DA3997" w:rsidRDefault="00BA6F4B" w:rsidP="00BE6F82">
            <w:pPr>
              <w:pStyle w:val="DokTabellentext"/>
              <w:rPr>
                <w:i/>
                <w:iCs/>
              </w:rPr>
            </w:pPr>
            <w:r w:rsidRPr="00DA3997">
              <w:rPr>
                <w:i/>
                <w:iCs/>
              </w:rPr>
              <w:t>Triticum</w:t>
            </w:r>
            <w:r>
              <w:rPr>
                <w:i/>
                <w:iCs/>
              </w:rPr>
              <w:t xml:space="preserve"> </w:t>
            </w:r>
            <w:r w:rsidRPr="00DA3997">
              <w:rPr>
                <w:i/>
                <w:iCs/>
              </w:rPr>
              <w:t>spelta</w:t>
            </w:r>
          </w:p>
        </w:tc>
        <w:tc>
          <w:tcPr>
            <w:tcW w:w="640" w:type="dxa"/>
            <w:noWrap/>
            <w:hideMark/>
          </w:tcPr>
          <w:p w14:paraId="04A630F7" w14:textId="77777777" w:rsidR="00BA6F4B" w:rsidRPr="00DA3997" w:rsidRDefault="00BA6F4B" w:rsidP="00BE6F82">
            <w:pPr>
              <w:pStyle w:val="DokTabellentext"/>
            </w:pPr>
            <w:r w:rsidRPr="00DA3997">
              <w:t>99.18</w:t>
            </w:r>
          </w:p>
        </w:tc>
        <w:tc>
          <w:tcPr>
            <w:tcW w:w="700" w:type="dxa"/>
            <w:noWrap/>
            <w:hideMark/>
          </w:tcPr>
          <w:p w14:paraId="76B1337E" w14:textId="77777777" w:rsidR="00BA6F4B" w:rsidRPr="00DA3997" w:rsidRDefault="00BA6F4B" w:rsidP="00BE6F82">
            <w:pPr>
              <w:pStyle w:val="DokTabellentext"/>
            </w:pPr>
            <w:r w:rsidRPr="00DA3997">
              <w:t>878</w:t>
            </w:r>
          </w:p>
        </w:tc>
        <w:tc>
          <w:tcPr>
            <w:tcW w:w="780" w:type="dxa"/>
            <w:noWrap/>
            <w:hideMark/>
          </w:tcPr>
          <w:p w14:paraId="071158B8" w14:textId="77777777" w:rsidR="00BA6F4B" w:rsidRPr="00DA3997" w:rsidRDefault="00BA6F4B" w:rsidP="00BE6F82">
            <w:pPr>
              <w:pStyle w:val="DokTabellentext"/>
            </w:pPr>
            <w:r w:rsidRPr="00DA3997">
              <w:t>FALSE</w:t>
            </w:r>
          </w:p>
        </w:tc>
        <w:tc>
          <w:tcPr>
            <w:tcW w:w="1040" w:type="dxa"/>
            <w:noWrap/>
            <w:hideMark/>
          </w:tcPr>
          <w:p w14:paraId="3F854CB5" w14:textId="77777777" w:rsidR="00BA6F4B" w:rsidRPr="00DA3997" w:rsidRDefault="00BA6F4B" w:rsidP="00BE6F82">
            <w:pPr>
              <w:pStyle w:val="DokTabellentext"/>
            </w:pPr>
            <w:r w:rsidRPr="00DA3997">
              <w:t>matK</w:t>
            </w:r>
          </w:p>
        </w:tc>
      </w:tr>
      <w:tr w:rsidR="00BA6F4B" w:rsidRPr="00DA3997" w14:paraId="5D00C29C" w14:textId="77777777" w:rsidTr="00BE6F82">
        <w:trPr>
          <w:trHeight w:val="290"/>
        </w:trPr>
        <w:tc>
          <w:tcPr>
            <w:tcW w:w="1380" w:type="dxa"/>
            <w:noWrap/>
            <w:hideMark/>
          </w:tcPr>
          <w:p w14:paraId="62727043" w14:textId="77777777" w:rsidR="00BA6F4B" w:rsidRPr="00DA3997" w:rsidRDefault="00BA6F4B" w:rsidP="00BE6F82">
            <w:pPr>
              <w:pStyle w:val="DokTabellentext"/>
            </w:pPr>
            <w:r w:rsidRPr="00DA3997">
              <w:t>SWFRG027-19</w:t>
            </w:r>
          </w:p>
        </w:tc>
        <w:tc>
          <w:tcPr>
            <w:tcW w:w="1480" w:type="dxa"/>
            <w:noWrap/>
            <w:hideMark/>
          </w:tcPr>
          <w:p w14:paraId="5B49AA35" w14:textId="77777777" w:rsidR="00BA6F4B" w:rsidRPr="00DA3997" w:rsidRDefault="00BA6F4B" w:rsidP="00BE6F82">
            <w:pPr>
              <w:pStyle w:val="DokTabellentext"/>
            </w:pPr>
            <w:r w:rsidRPr="00DA3997">
              <w:t>Poaceae</w:t>
            </w:r>
          </w:p>
        </w:tc>
        <w:tc>
          <w:tcPr>
            <w:tcW w:w="2260" w:type="dxa"/>
            <w:noWrap/>
            <w:hideMark/>
          </w:tcPr>
          <w:p w14:paraId="3413945D"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6E2F76D8" w14:textId="77777777" w:rsidR="00BA6F4B" w:rsidRPr="00DA3997" w:rsidRDefault="00BA6F4B" w:rsidP="00BE6F82">
            <w:pPr>
              <w:pStyle w:val="DokTabellentext"/>
            </w:pPr>
            <w:r w:rsidRPr="00DA3997">
              <w:t>GBVD4880-11</w:t>
            </w:r>
          </w:p>
        </w:tc>
        <w:tc>
          <w:tcPr>
            <w:tcW w:w="1160" w:type="dxa"/>
            <w:noWrap/>
            <w:hideMark/>
          </w:tcPr>
          <w:p w14:paraId="2DEF2C1D" w14:textId="77777777" w:rsidR="00BA6F4B" w:rsidRPr="00DA3997" w:rsidRDefault="00BA6F4B" w:rsidP="00BE6F82">
            <w:pPr>
              <w:pStyle w:val="DokTabellentext"/>
            </w:pPr>
            <w:r w:rsidRPr="00DA3997">
              <w:t>Poaceae</w:t>
            </w:r>
          </w:p>
        </w:tc>
        <w:tc>
          <w:tcPr>
            <w:tcW w:w="2660" w:type="dxa"/>
            <w:noWrap/>
            <w:hideMark/>
          </w:tcPr>
          <w:p w14:paraId="4B7C20E3" w14:textId="77777777" w:rsidR="00BA6F4B" w:rsidRPr="00DA3997" w:rsidRDefault="00BA6F4B" w:rsidP="00BE6F82">
            <w:pPr>
              <w:pStyle w:val="DokTabellentext"/>
              <w:rPr>
                <w:i/>
                <w:iCs/>
              </w:rPr>
            </w:pPr>
            <w:r w:rsidRPr="00DA3997">
              <w:rPr>
                <w:i/>
                <w:iCs/>
              </w:rPr>
              <w:t>Triticum</w:t>
            </w:r>
            <w:r>
              <w:rPr>
                <w:i/>
                <w:iCs/>
              </w:rPr>
              <w:t xml:space="preserve"> </w:t>
            </w:r>
            <w:r w:rsidRPr="00DA3997">
              <w:rPr>
                <w:i/>
                <w:iCs/>
              </w:rPr>
              <w:t>ispahanicum</w:t>
            </w:r>
          </w:p>
        </w:tc>
        <w:tc>
          <w:tcPr>
            <w:tcW w:w="640" w:type="dxa"/>
            <w:noWrap/>
            <w:hideMark/>
          </w:tcPr>
          <w:p w14:paraId="740681D3" w14:textId="77777777" w:rsidR="00BA6F4B" w:rsidRPr="00DA3997" w:rsidRDefault="00BA6F4B" w:rsidP="00BE6F82">
            <w:pPr>
              <w:pStyle w:val="DokTabellentext"/>
            </w:pPr>
            <w:r w:rsidRPr="00DA3997">
              <w:t>99.18</w:t>
            </w:r>
          </w:p>
        </w:tc>
        <w:tc>
          <w:tcPr>
            <w:tcW w:w="700" w:type="dxa"/>
            <w:noWrap/>
            <w:hideMark/>
          </w:tcPr>
          <w:p w14:paraId="38AF61EE" w14:textId="77777777" w:rsidR="00BA6F4B" w:rsidRPr="00DA3997" w:rsidRDefault="00BA6F4B" w:rsidP="00BE6F82">
            <w:pPr>
              <w:pStyle w:val="DokTabellentext"/>
            </w:pPr>
            <w:r w:rsidRPr="00DA3997">
              <w:t>878</w:t>
            </w:r>
          </w:p>
        </w:tc>
        <w:tc>
          <w:tcPr>
            <w:tcW w:w="780" w:type="dxa"/>
            <w:noWrap/>
            <w:hideMark/>
          </w:tcPr>
          <w:p w14:paraId="3B4CBF0D" w14:textId="77777777" w:rsidR="00BA6F4B" w:rsidRPr="00DA3997" w:rsidRDefault="00BA6F4B" w:rsidP="00BE6F82">
            <w:pPr>
              <w:pStyle w:val="DokTabellentext"/>
            </w:pPr>
            <w:r w:rsidRPr="00DA3997">
              <w:t>FALSE</w:t>
            </w:r>
          </w:p>
        </w:tc>
        <w:tc>
          <w:tcPr>
            <w:tcW w:w="1040" w:type="dxa"/>
            <w:noWrap/>
            <w:hideMark/>
          </w:tcPr>
          <w:p w14:paraId="0A4A3C87" w14:textId="77777777" w:rsidR="00BA6F4B" w:rsidRPr="00DA3997" w:rsidRDefault="00BA6F4B" w:rsidP="00BE6F82">
            <w:pPr>
              <w:pStyle w:val="DokTabellentext"/>
            </w:pPr>
            <w:r w:rsidRPr="00DA3997">
              <w:t>matK</w:t>
            </w:r>
          </w:p>
        </w:tc>
      </w:tr>
      <w:tr w:rsidR="00BA6F4B" w:rsidRPr="00DA3997" w14:paraId="4EF8AD6F" w14:textId="77777777" w:rsidTr="00BE6F82">
        <w:trPr>
          <w:trHeight w:val="290"/>
        </w:trPr>
        <w:tc>
          <w:tcPr>
            <w:tcW w:w="1380" w:type="dxa"/>
            <w:noWrap/>
            <w:hideMark/>
          </w:tcPr>
          <w:p w14:paraId="0136C406" w14:textId="77777777" w:rsidR="00BA6F4B" w:rsidRPr="00DA3997" w:rsidRDefault="00BA6F4B" w:rsidP="00BE6F82">
            <w:pPr>
              <w:pStyle w:val="DokTabellentext"/>
            </w:pPr>
            <w:r w:rsidRPr="00DA3997">
              <w:t>SWFRG027-19</w:t>
            </w:r>
          </w:p>
        </w:tc>
        <w:tc>
          <w:tcPr>
            <w:tcW w:w="1480" w:type="dxa"/>
            <w:noWrap/>
            <w:hideMark/>
          </w:tcPr>
          <w:p w14:paraId="2D0ADC7E" w14:textId="77777777" w:rsidR="00BA6F4B" w:rsidRPr="00DA3997" w:rsidRDefault="00BA6F4B" w:rsidP="00BE6F82">
            <w:pPr>
              <w:pStyle w:val="DokTabellentext"/>
            </w:pPr>
            <w:r w:rsidRPr="00DA3997">
              <w:t>Poaceae</w:t>
            </w:r>
          </w:p>
        </w:tc>
        <w:tc>
          <w:tcPr>
            <w:tcW w:w="2260" w:type="dxa"/>
            <w:noWrap/>
            <w:hideMark/>
          </w:tcPr>
          <w:p w14:paraId="14B99E1A"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2FF2FFA2" w14:textId="77777777" w:rsidR="00BA6F4B" w:rsidRPr="00DA3997" w:rsidRDefault="00BA6F4B" w:rsidP="00BE6F82">
            <w:pPr>
              <w:pStyle w:val="DokTabellentext"/>
            </w:pPr>
            <w:r w:rsidRPr="00DA3997">
              <w:t>GBVD4866-11</w:t>
            </w:r>
          </w:p>
        </w:tc>
        <w:tc>
          <w:tcPr>
            <w:tcW w:w="1160" w:type="dxa"/>
            <w:noWrap/>
            <w:hideMark/>
          </w:tcPr>
          <w:p w14:paraId="1845C42E" w14:textId="77777777" w:rsidR="00BA6F4B" w:rsidRPr="00DA3997" w:rsidRDefault="00BA6F4B" w:rsidP="00BE6F82">
            <w:pPr>
              <w:pStyle w:val="DokTabellentext"/>
            </w:pPr>
            <w:r w:rsidRPr="00DA3997">
              <w:t>Poaceae</w:t>
            </w:r>
          </w:p>
        </w:tc>
        <w:tc>
          <w:tcPr>
            <w:tcW w:w="2660" w:type="dxa"/>
            <w:noWrap/>
            <w:hideMark/>
          </w:tcPr>
          <w:p w14:paraId="4783DE22" w14:textId="77777777" w:rsidR="00BA6F4B" w:rsidRPr="00DA3997" w:rsidRDefault="00BA6F4B" w:rsidP="00BE6F82">
            <w:pPr>
              <w:pStyle w:val="DokTabellentext"/>
              <w:rPr>
                <w:i/>
                <w:iCs/>
              </w:rPr>
            </w:pPr>
            <w:r w:rsidRPr="00DA3997">
              <w:rPr>
                <w:i/>
                <w:iCs/>
              </w:rPr>
              <w:t>Triticum</w:t>
            </w:r>
            <w:r>
              <w:rPr>
                <w:i/>
                <w:iCs/>
              </w:rPr>
              <w:t xml:space="preserve"> </w:t>
            </w:r>
            <w:r w:rsidRPr="00DA3997">
              <w:rPr>
                <w:i/>
                <w:iCs/>
              </w:rPr>
              <w:t>aestivum</w:t>
            </w:r>
          </w:p>
        </w:tc>
        <w:tc>
          <w:tcPr>
            <w:tcW w:w="640" w:type="dxa"/>
            <w:noWrap/>
            <w:hideMark/>
          </w:tcPr>
          <w:p w14:paraId="28ED9023" w14:textId="77777777" w:rsidR="00BA6F4B" w:rsidRPr="00DA3997" w:rsidRDefault="00BA6F4B" w:rsidP="00BE6F82">
            <w:pPr>
              <w:pStyle w:val="DokTabellentext"/>
            </w:pPr>
            <w:r w:rsidRPr="00DA3997">
              <w:t>99.18</w:t>
            </w:r>
          </w:p>
        </w:tc>
        <w:tc>
          <w:tcPr>
            <w:tcW w:w="700" w:type="dxa"/>
            <w:noWrap/>
            <w:hideMark/>
          </w:tcPr>
          <w:p w14:paraId="3CBF5F57" w14:textId="77777777" w:rsidR="00BA6F4B" w:rsidRPr="00DA3997" w:rsidRDefault="00BA6F4B" w:rsidP="00BE6F82">
            <w:pPr>
              <w:pStyle w:val="DokTabellentext"/>
            </w:pPr>
            <w:r w:rsidRPr="00DA3997">
              <w:t>878</w:t>
            </w:r>
          </w:p>
        </w:tc>
        <w:tc>
          <w:tcPr>
            <w:tcW w:w="780" w:type="dxa"/>
            <w:noWrap/>
            <w:hideMark/>
          </w:tcPr>
          <w:p w14:paraId="14B9512B" w14:textId="77777777" w:rsidR="00BA6F4B" w:rsidRPr="00DA3997" w:rsidRDefault="00BA6F4B" w:rsidP="00BE6F82">
            <w:pPr>
              <w:pStyle w:val="DokTabellentext"/>
            </w:pPr>
            <w:r w:rsidRPr="00DA3997">
              <w:t>FALSE</w:t>
            </w:r>
          </w:p>
        </w:tc>
        <w:tc>
          <w:tcPr>
            <w:tcW w:w="1040" w:type="dxa"/>
            <w:noWrap/>
            <w:hideMark/>
          </w:tcPr>
          <w:p w14:paraId="246B99D1" w14:textId="77777777" w:rsidR="00BA6F4B" w:rsidRPr="00DA3997" w:rsidRDefault="00BA6F4B" w:rsidP="00BE6F82">
            <w:pPr>
              <w:pStyle w:val="DokTabellentext"/>
            </w:pPr>
            <w:r w:rsidRPr="00DA3997">
              <w:t>matK</w:t>
            </w:r>
          </w:p>
        </w:tc>
      </w:tr>
      <w:tr w:rsidR="00BA6F4B" w:rsidRPr="00DA3997" w14:paraId="4C0B6249" w14:textId="77777777" w:rsidTr="00BE6F82">
        <w:trPr>
          <w:trHeight w:val="290"/>
        </w:trPr>
        <w:tc>
          <w:tcPr>
            <w:tcW w:w="1380" w:type="dxa"/>
            <w:noWrap/>
            <w:hideMark/>
          </w:tcPr>
          <w:p w14:paraId="3522523E" w14:textId="77777777" w:rsidR="00BA6F4B" w:rsidRPr="00DA3997" w:rsidRDefault="00BA6F4B" w:rsidP="00BE6F82">
            <w:pPr>
              <w:pStyle w:val="DokTabellentext"/>
            </w:pPr>
            <w:r w:rsidRPr="00DA3997">
              <w:t>SWFRG027-19</w:t>
            </w:r>
          </w:p>
        </w:tc>
        <w:tc>
          <w:tcPr>
            <w:tcW w:w="1480" w:type="dxa"/>
            <w:noWrap/>
            <w:hideMark/>
          </w:tcPr>
          <w:p w14:paraId="00B9E2FA" w14:textId="77777777" w:rsidR="00BA6F4B" w:rsidRPr="00DA3997" w:rsidRDefault="00BA6F4B" w:rsidP="00BE6F82">
            <w:pPr>
              <w:pStyle w:val="DokTabellentext"/>
            </w:pPr>
            <w:r w:rsidRPr="00DA3997">
              <w:t>Poaceae</w:t>
            </w:r>
          </w:p>
        </w:tc>
        <w:tc>
          <w:tcPr>
            <w:tcW w:w="2260" w:type="dxa"/>
            <w:noWrap/>
            <w:hideMark/>
          </w:tcPr>
          <w:p w14:paraId="76454B1D"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5B5F7D83" w14:textId="77777777" w:rsidR="00BA6F4B" w:rsidRPr="00DA3997" w:rsidRDefault="00BA6F4B" w:rsidP="00BE6F82">
            <w:pPr>
              <w:pStyle w:val="DokTabellentext"/>
            </w:pPr>
            <w:r w:rsidRPr="00DA3997">
              <w:t>GRASS1138-07</w:t>
            </w:r>
          </w:p>
        </w:tc>
        <w:tc>
          <w:tcPr>
            <w:tcW w:w="1160" w:type="dxa"/>
            <w:noWrap/>
            <w:hideMark/>
          </w:tcPr>
          <w:p w14:paraId="795EF835" w14:textId="77777777" w:rsidR="00BA6F4B" w:rsidRPr="00DA3997" w:rsidRDefault="00BA6F4B" w:rsidP="00BE6F82">
            <w:pPr>
              <w:pStyle w:val="DokTabellentext"/>
            </w:pPr>
            <w:r w:rsidRPr="00DA3997">
              <w:t>Poaceae</w:t>
            </w:r>
          </w:p>
        </w:tc>
        <w:tc>
          <w:tcPr>
            <w:tcW w:w="2660" w:type="dxa"/>
            <w:noWrap/>
            <w:hideMark/>
          </w:tcPr>
          <w:p w14:paraId="4B64FF7E" w14:textId="77777777" w:rsidR="00BA6F4B" w:rsidRPr="00DA3997" w:rsidRDefault="00BA6F4B" w:rsidP="00BE6F82">
            <w:pPr>
              <w:pStyle w:val="DokTabellentext"/>
              <w:rPr>
                <w:i/>
                <w:iCs/>
              </w:rPr>
            </w:pPr>
            <w:r w:rsidRPr="00DA3997">
              <w:rPr>
                <w:i/>
                <w:iCs/>
              </w:rPr>
              <w:t>Triticum</w:t>
            </w:r>
            <w:r>
              <w:rPr>
                <w:i/>
                <w:iCs/>
              </w:rPr>
              <w:t xml:space="preserve"> </w:t>
            </w:r>
            <w:r w:rsidRPr="00DA3997">
              <w:rPr>
                <w:i/>
                <w:iCs/>
              </w:rPr>
              <w:t>aestivum</w:t>
            </w:r>
          </w:p>
        </w:tc>
        <w:tc>
          <w:tcPr>
            <w:tcW w:w="640" w:type="dxa"/>
            <w:noWrap/>
            <w:hideMark/>
          </w:tcPr>
          <w:p w14:paraId="7CAA5086" w14:textId="77777777" w:rsidR="00BA6F4B" w:rsidRPr="00DA3997" w:rsidRDefault="00BA6F4B" w:rsidP="00BE6F82">
            <w:pPr>
              <w:pStyle w:val="DokTabellentext"/>
            </w:pPr>
            <w:r w:rsidRPr="00DA3997">
              <w:t>99.18</w:t>
            </w:r>
          </w:p>
        </w:tc>
        <w:tc>
          <w:tcPr>
            <w:tcW w:w="700" w:type="dxa"/>
            <w:noWrap/>
            <w:hideMark/>
          </w:tcPr>
          <w:p w14:paraId="2CE01706" w14:textId="77777777" w:rsidR="00BA6F4B" w:rsidRPr="00DA3997" w:rsidRDefault="00BA6F4B" w:rsidP="00BE6F82">
            <w:pPr>
              <w:pStyle w:val="DokTabellentext"/>
            </w:pPr>
            <w:r w:rsidRPr="00DA3997">
              <w:t>878</w:t>
            </w:r>
          </w:p>
        </w:tc>
        <w:tc>
          <w:tcPr>
            <w:tcW w:w="780" w:type="dxa"/>
            <w:noWrap/>
            <w:hideMark/>
          </w:tcPr>
          <w:p w14:paraId="2BDFFBDA" w14:textId="77777777" w:rsidR="00BA6F4B" w:rsidRPr="00DA3997" w:rsidRDefault="00BA6F4B" w:rsidP="00BE6F82">
            <w:pPr>
              <w:pStyle w:val="DokTabellentext"/>
            </w:pPr>
            <w:r w:rsidRPr="00DA3997">
              <w:t>FALSE</w:t>
            </w:r>
          </w:p>
        </w:tc>
        <w:tc>
          <w:tcPr>
            <w:tcW w:w="1040" w:type="dxa"/>
            <w:noWrap/>
            <w:hideMark/>
          </w:tcPr>
          <w:p w14:paraId="4ACD964A" w14:textId="77777777" w:rsidR="00BA6F4B" w:rsidRPr="00DA3997" w:rsidRDefault="00BA6F4B" w:rsidP="00BE6F82">
            <w:pPr>
              <w:pStyle w:val="DokTabellentext"/>
            </w:pPr>
            <w:r w:rsidRPr="00DA3997">
              <w:t>matK</w:t>
            </w:r>
          </w:p>
        </w:tc>
      </w:tr>
      <w:tr w:rsidR="00BA6F4B" w:rsidRPr="00DA3997" w14:paraId="0F4D7E01" w14:textId="77777777" w:rsidTr="00BE6F82">
        <w:trPr>
          <w:trHeight w:val="290"/>
        </w:trPr>
        <w:tc>
          <w:tcPr>
            <w:tcW w:w="1380" w:type="dxa"/>
            <w:noWrap/>
            <w:hideMark/>
          </w:tcPr>
          <w:p w14:paraId="6BC65658" w14:textId="77777777" w:rsidR="00BA6F4B" w:rsidRPr="00DA3997" w:rsidRDefault="00BA6F4B" w:rsidP="00BE6F82">
            <w:pPr>
              <w:pStyle w:val="DokTabellentext"/>
            </w:pPr>
            <w:r w:rsidRPr="00DA3997">
              <w:t>SWFRG027-19</w:t>
            </w:r>
          </w:p>
        </w:tc>
        <w:tc>
          <w:tcPr>
            <w:tcW w:w="1480" w:type="dxa"/>
            <w:noWrap/>
            <w:hideMark/>
          </w:tcPr>
          <w:p w14:paraId="32EB6747" w14:textId="77777777" w:rsidR="00BA6F4B" w:rsidRPr="00DA3997" w:rsidRDefault="00BA6F4B" w:rsidP="00BE6F82">
            <w:pPr>
              <w:pStyle w:val="DokTabellentext"/>
            </w:pPr>
            <w:r w:rsidRPr="00DA3997">
              <w:t>Poaceae</w:t>
            </w:r>
          </w:p>
        </w:tc>
        <w:tc>
          <w:tcPr>
            <w:tcW w:w="2260" w:type="dxa"/>
            <w:noWrap/>
            <w:hideMark/>
          </w:tcPr>
          <w:p w14:paraId="0BE5EBA2"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0E8D5B5B" w14:textId="77777777" w:rsidR="00BA6F4B" w:rsidRPr="00DA3997" w:rsidRDefault="00BA6F4B" w:rsidP="00BE6F82">
            <w:pPr>
              <w:pStyle w:val="DokTabellentext"/>
            </w:pPr>
            <w:r w:rsidRPr="00DA3997">
              <w:t>KSR158-07</w:t>
            </w:r>
          </w:p>
        </w:tc>
        <w:tc>
          <w:tcPr>
            <w:tcW w:w="1160" w:type="dxa"/>
            <w:noWrap/>
            <w:hideMark/>
          </w:tcPr>
          <w:p w14:paraId="5FF659B2" w14:textId="77777777" w:rsidR="00BA6F4B" w:rsidRPr="00DA3997" w:rsidRDefault="00BA6F4B" w:rsidP="00BE6F82">
            <w:pPr>
              <w:pStyle w:val="DokTabellentext"/>
            </w:pPr>
            <w:r w:rsidRPr="00DA3997">
              <w:t>Poaceae</w:t>
            </w:r>
          </w:p>
        </w:tc>
        <w:tc>
          <w:tcPr>
            <w:tcW w:w="2660" w:type="dxa"/>
            <w:noWrap/>
            <w:hideMark/>
          </w:tcPr>
          <w:p w14:paraId="08DBDEE1" w14:textId="77777777" w:rsidR="00BA6F4B" w:rsidRPr="00DA3997" w:rsidRDefault="00BA6F4B" w:rsidP="00BE6F82">
            <w:pPr>
              <w:pStyle w:val="DokTabellentext"/>
              <w:rPr>
                <w:i/>
                <w:iCs/>
              </w:rPr>
            </w:pPr>
            <w:r w:rsidRPr="00DA3997">
              <w:rPr>
                <w:i/>
                <w:iCs/>
              </w:rPr>
              <w:t>Triticum</w:t>
            </w:r>
            <w:r>
              <w:rPr>
                <w:i/>
                <w:iCs/>
              </w:rPr>
              <w:t xml:space="preserve"> </w:t>
            </w:r>
            <w:r w:rsidRPr="00DA3997">
              <w:rPr>
                <w:i/>
                <w:iCs/>
              </w:rPr>
              <w:t>aestivum</w:t>
            </w:r>
          </w:p>
        </w:tc>
        <w:tc>
          <w:tcPr>
            <w:tcW w:w="640" w:type="dxa"/>
            <w:noWrap/>
            <w:hideMark/>
          </w:tcPr>
          <w:p w14:paraId="76020FB6" w14:textId="77777777" w:rsidR="00BA6F4B" w:rsidRPr="00DA3997" w:rsidRDefault="00BA6F4B" w:rsidP="00BE6F82">
            <w:pPr>
              <w:pStyle w:val="DokTabellentext"/>
            </w:pPr>
            <w:r w:rsidRPr="00DA3997">
              <w:t>99.18</w:t>
            </w:r>
          </w:p>
        </w:tc>
        <w:tc>
          <w:tcPr>
            <w:tcW w:w="700" w:type="dxa"/>
            <w:noWrap/>
            <w:hideMark/>
          </w:tcPr>
          <w:p w14:paraId="4821BF3D" w14:textId="77777777" w:rsidR="00BA6F4B" w:rsidRPr="00DA3997" w:rsidRDefault="00BA6F4B" w:rsidP="00BE6F82">
            <w:pPr>
              <w:pStyle w:val="DokTabellentext"/>
            </w:pPr>
            <w:r w:rsidRPr="00DA3997">
              <w:t>878</w:t>
            </w:r>
          </w:p>
        </w:tc>
        <w:tc>
          <w:tcPr>
            <w:tcW w:w="780" w:type="dxa"/>
            <w:noWrap/>
            <w:hideMark/>
          </w:tcPr>
          <w:p w14:paraId="51B26665" w14:textId="77777777" w:rsidR="00BA6F4B" w:rsidRPr="00DA3997" w:rsidRDefault="00BA6F4B" w:rsidP="00BE6F82">
            <w:pPr>
              <w:pStyle w:val="DokTabellentext"/>
            </w:pPr>
            <w:r w:rsidRPr="00DA3997">
              <w:t>FALSE</w:t>
            </w:r>
          </w:p>
        </w:tc>
        <w:tc>
          <w:tcPr>
            <w:tcW w:w="1040" w:type="dxa"/>
            <w:noWrap/>
            <w:hideMark/>
          </w:tcPr>
          <w:p w14:paraId="440F055C" w14:textId="77777777" w:rsidR="00BA6F4B" w:rsidRPr="00DA3997" w:rsidRDefault="00BA6F4B" w:rsidP="00BE6F82">
            <w:pPr>
              <w:pStyle w:val="DokTabellentext"/>
            </w:pPr>
            <w:r w:rsidRPr="00DA3997">
              <w:t>matK</w:t>
            </w:r>
          </w:p>
        </w:tc>
      </w:tr>
      <w:tr w:rsidR="00BA6F4B" w:rsidRPr="00DA3997" w14:paraId="3D699F2C" w14:textId="77777777" w:rsidTr="00BE6F82">
        <w:trPr>
          <w:trHeight w:val="290"/>
        </w:trPr>
        <w:tc>
          <w:tcPr>
            <w:tcW w:w="1380" w:type="dxa"/>
            <w:noWrap/>
            <w:hideMark/>
          </w:tcPr>
          <w:p w14:paraId="2AE7AF33" w14:textId="77777777" w:rsidR="00BA6F4B" w:rsidRPr="00DA3997" w:rsidRDefault="00BA6F4B" w:rsidP="00BE6F82">
            <w:pPr>
              <w:pStyle w:val="DokTabellentext"/>
            </w:pPr>
            <w:r w:rsidRPr="00DA3997">
              <w:lastRenderedPageBreak/>
              <w:t>SWFRG028-19</w:t>
            </w:r>
          </w:p>
        </w:tc>
        <w:tc>
          <w:tcPr>
            <w:tcW w:w="1480" w:type="dxa"/>
            <w:noWrap/>
            <w:hideMark/>
          </w:tcPr>
          <w:p w14:paraId="15391245" w14:textId="77777777" w:rsidR="00BA6F4B" w:rsidRPr="00DA3997" w:rsidRDefault="00BA6F4B" w:rsidP="00BE6F82">
            <w:pPr>
              <w:pStyle w:val="DokTabellentext"/>
            </w:pPr>
            <w:r w:rsidRPr="00DA3997">
              <w:t>Fabaceae</w:t>
            </w:r>
          </w:p>
        </w:tc>
        <w:tc>
          <w:tcPr>
            <w:tcW w:w="2260" w:type="dxa"/>
            <w:noWrap/>
            <w:hideMark/>
          </w:tcPr>
          <w:p w14:paraId="497E9345" w14:textId="77777777" w:rsidR="00BA6F4B" w:rsidRPr="00DA3997" w:rsidRDefault="00BA6F4B" w:rsidP="00BE6F82">
            <w:pPr>
              <w:pStyle w:val="DokTabellentext"/>
              <w:rPr>
                <w:i/>
                <w:iCs/>
              </w:rPr>
            </w:pPr>
            <w:r w:rsidRPr="00DA3997">
              <w:rPr>
                <w:i/>
                <w:iCs/>
              </w:rPr>
              <w:t>Onobrychis</w:t>
            </w:r>
            <w:r>
              <w:rPr>
                <w:i/>
                <w:iCs/>
              </w:rPr>
              <w:t xml:space="preserve"> </w:t>
            </w:r>
            <w:r w:rsidRPr="00DA3997">
              <w:rPr>
                <w:i/>
                <w:iCs/>
              </w:rPr>
              <w:t>viciifolia</w:t>
            </w:r>
          </w:p>
        </w:tc>
        <w:tc>
          <w:tcPr>
            <w:tcW w:w="1560" w:type="dxa"/>
            <w:noWrap/>
            <w:hideMark/>
          </w:tcPr>
          <w:p w14:paraId="17E48C5F" w14:textId="77777777" w:rsidR="00BA6F4B" w:rsidRPr="00DA3997" w:rsidRDefault="00BA6F4B" w:rsidP="00BE6F82">
            <w:pPr>
              <w:pStyle w:val="DokTabellentext"/>
            </w:pPr>
            <w:r w:rsidRPr="00DA3997">
              <w:t>VPSBC974-13</w:t>
            </w:r>
          </w:p>
        </w:tc>
        <w:tc>
          <w:tcPr>
            <w:tcW w:w="1160" w:type="dxa"/>
            <w:noWrap/>
            <w:hideMark/>
          </w:tcPr>
          <w:p w14:paraId="35E9C4DF" w14:textId="77777777" w:rsidR="00BA6F4B" w:rsidRPr="00DA3997" w:rsidRDefault="00BA6F4B" w:rsidP="00BE6F82">
            <w:pPr>
              <w:pStyle w:val="DokTabellentext"/>
            </w:pPr>
            <w:r w:rsidRPr="00DA3997">
              <w:t>Fabaceae</w:t>
            </w:r>
          </w:p>
        </w:tc>
        <w:tc>
          <w:tcPr>
            <w:tcW w:w="2660" w:type="dxa"/>
            <w:noWrap/>
            <w:hideMark/>
          </w:tcPr>
          <w:p w14:paraId="643266DE" w14:textId="77777777" w:rsidR="00BA6F4B" w:rsidRPr="00DA3997" w:rsidRDefault="00BA6F4B" w:rsidP="00BE6F82">
            <w:pPr>
              <w:pStyle w:val="DokTabellentext"/>
              <w:rPr>
                <w:i/>
                <w:iCs/>
              </w:rPr>
            </w:pPr>
            <w:r w:rsidRPr="00DA3997">
              <w:rPr>
                <w:i/>
                <w:iCs/>
              </w:rPr>
              <w:t>Onobrychis</w:t>
            </w:r>
            <w:r>
              <w:rPr>
                <w:i/>
                <w:iCs/>
              </w:rPr>
              <w:t xml:space="preserve"> </w:t>
            </w:r>
            <w:r w:rsidRPr="00DA3997">
              <w:rPr>
                <w:i/>
                <w:iCs/>
              </w:rPr>
              <w:t>viciifolia</w:t>
            </w:r>
          </w:p>
        </w:tc>
        <w:tc>
          <w:tcPr>
            <w:tcW w:w="640" w:type="dxa"/>
            <w:noWrap/>
            <w:hideMark/>
          </w:tcPr>
          <w:p w14:paraId="7CA133E7" w14:textId="77777777" w:rsidR="00BA6F4B" w:rsidRPr="00DA3997" w:rsidRDefault="00BA6F4B" w:rsidP="00BE6F82">
            <w:pPr>
              <w:pStyle w:val="DokTabellentext"/>
            </w:pPr>
            <w:r w:rsidRPr="00DA3997">
              <w:t>93.7</w:t>
            </w:r>
          </w:p>
        </w:tc>
        <w:tc>
          <w:tcPr>
            <w:tcW w:w="700" w:type="dxa"/>
            <w:noWrap/>
            <w:hideMark/>
          </w:tcPr>
          <w:p w14:paraId="4F511C47" w14:textId="77777777" w:rsidR="00BA6F4B" w:rsidRPr="00DA3997" w:rsidRDefault="00BA6F4B" w:rsidP="00BE6F82">
            <w:pPr>
              <w:pStyle w:val="DokTabellentext"/>
            </w:pPr>
            <w:r w:rsidRPr="00DA3997">
              <w:t>841</w:t>
            </w:r>
          </w:p>
        </w:tc>
        <w:tc>
          <w:tcPr>
            <w:tcW w:w="780" w:type="dxa"/>
            <w:noWrap/>
            <w:hideMark/>
          </w:tcPr>
          <w:p w14:paraId="75B6B744" w14:textId="77777777" w:rsidR="00BA6F4B" w:rsidRPr="00DA3997" w:rsidRDefault="00BA6F4B" w:rsidP="00BE6F82">
            <w:pPr>
              <w:pStyle w:val="DokTabellentext"/>
            </w:pPr>
            <w:r w:rsidRPr="00DA3997">
              <w:t>FALSE</w:t>
            </w:r>
          </w:p>
        </w:tc>
        <w:tc>
          <w:tcPr>
            <w:tcW w:w="1040" w:type="dxa"/>
            <w:noWrap/>
            <w:hideMark/>
          </w:tcPr>
          <w:p w14:paraId="7DA1A5FC" w14:textId="77777777" w:rsidR="00BA6F4B" w:rsidRPr="00DA3997" w:rsidRDefault="00BA6F4B" w:rsidP="00BE6F82">
            <w:pPr>
              <w:pStyle w:val="DokTabellentext"/>
            </w:pPr>
            <w:r w:rsidRPr="00DA3997">
              <w:t>matK</w:t>
            </w:r>
          </w:p>
        </w:tc>
      </w:tr>
      <w:tr w:rsidR="00BA6F4B" w:rsidRPr="00DA3997" w14:paraId="785010BB" w14:textId="77777777" w:rsidTr="00BE6F82">
        <w:trPr>
          <w:trHeight w:val="290"/>
        </w:trPr>
        <w:tc>
          <w:tcPr>
            <w:tcW w:w="1380" w:type="dxa"/>
            <w:noWrap/>
            <w:hideMark/>
          </w:tcPr>
          <w:p w14:paraId="180C20BF" w14:textId="77777777" w:rsidR="00BA6F4B" w:rsidRPr="00DA3997" w:rsidRDefault="00BA6F4B" w:rsidP="00BE6F82">
            <w:pPr>
              <w:pStyle w:val="DokTabellentext"/>
            </w:pPr>
            <w:r w:rsidRPr="00DA3997">
              <w:t>SWFRG028-19</w:t>
            </w:r>
          </w:p>
        </w:tc>
        <w:tc>
          <w:tcPr>
            <w:tcW w:w="1480" w:type="dxa"/>
            <w:noWrap/>
            <w:hideMark/>
          </w:tcPr>
          <w:p w14:paraId="2450F6FC" w14:textId="77777777" w:rsidR="00BA6F4B" w:rsidRPr="00DA3997" w:rsidRDefault="00BA6F4B" w:rsidP="00BE6F82">
            <w:pPr>
              <w:pStyle w:val="DokTabellentext"/>
            </w:pPr>
            <w:r w:rsidRPr="00DA3997">
              <w:t>Fabaceae</w:t>
            </w:r>
          </w:p>
        </w:tc>
        <w:tc>
          <w:tcPr>
            <w:tcW w:w="2260" w:type="dxa"/>
            <w:noWrap/>
            <w:hideMark/>
          </w:tcPr>
          <w:p w14:paraId="511FF2D8" w14:textId="77777777" w:rsidR="00BA6F4B" w:rsidRPr="00DA3997" w:rsidRDefault="00BA6F4B" w:rsidP="00BE6F82">
            <w:pPr>
              <w:pStyle w:val="DokTabellentext"/>
              <w:rPr>
                <w:i/>
                <w:iCs/>
              </w:rPr>
            </w:pPr>
            <w:r w:rsidRPr="00DA3997">
              <w:rPr>
                <w:i/>
                <w:iCs/>
              </w:rPr>
              <w:t>Onobrychis</w:t>
            </w:r>
            <w:r>
              <w:rPr>
                <w:i/>
                <w:iCs/>
              </w:rPr>
              <w:t xml:space="preserve"> </w:t>
            </w:r>
            <w:r w:rsidRPr="00DA3997">
              <w:rPr>
                <w:i/>
                <w:iCs/>
              </w:rPr>
              <w:t>viciifolia</w:t>
            </w:r>
          </w:p>
        </w:tc>
        <w:tc>
          <w:tcPr>
            <w:tcW w:w="1560" w:type="dxa"/>
            <w:noWrap/>
            <w:hideMark/>
          </w:tcPr>
          <w:p w14:paraId="51B42561" w14:textId="77777777" w:rsidR="00BA6F4B" w:rsidRPr="00DA3997" w:rsidRDefault="00BA6F4B" w:rsidP="00BE6F82">
            <w:pPr>
              <w:pStyle w:val="DokTabellentext"/>
            </w:pPr>
            <w:r w:rsidRPr="00DA3997">
              <w:t>GBVU2406-13</w:t>
            </w:r>
          </w:p>
        </w:tc>
        <w:tc>
          <w:tcPr>
            <w:tcW w:w="1160" w:type="dxa"/>
            <w:noWrap/>
            <w:hideMark/>
          </w:tcPr>
          <w:p w14:paraId="070ADD13" w14:textId="77777777" w:rsidR="00BA6F4B" w:rsidRPr="00DA3997" w:rsidRDefault="00BA6F4B" w:rsidP="00BE6F82">
            <w:pPr>
              <w:pStyle w:val="DokTabellentext"/>
            </w:pPr>
            <w:r w:rsidRPr="00DA3997">
              <w:t>Fabaceae</w:t>
            </w:r>
          </w:p>
        </w:tc>
        <w:tc>
          <w:tcPr>
            <w:tcW w:w="2660" w:type="dxa"/>
            <w:noWrap/>
            <w:hideMark/>
          </w:tcPr>
          <w:p w14:paraId="46CFC56B" w14:textId="77777777" w:rsidR="00BA6F4B" w:rsidRPr="00DA3997" w:rsidRDefault="00BA6F4B" w:rsidP="00BE6F82">
            <w:pPr>
              <w:pStyle w:val="DokTabellentext"/>
              <w:rPr>
                <w:i/>
                <w:iCs/>
              </w:rPr>
            </w:pPr>
            <w:r w:rsidRPr="00DA3997">
              <w:rPr>
                <w:i/>
                <w:iCs/>
              </w:rPr>
              <w:t>Onobrychis</w:t>
            </w:r>
            <w:r>
              <w:rPr>
                <w:i/>
                <w:iCs/>
              </w:rPr>
              <w:t xml:space="preserve"> </w:t>
            </w:r>
            <w:r w:rsidRPr="00DA3997">
              <w:rPr>
                <w:i/>
                <w:iCs/>
              </w:rPr>
              <w:t>viciifolia</w:t>
            </w:r>
          </w:p>
        </w:tc>
        <w:tc>
          <w:tcPr>
            <w:tcW w:w="640" w:type="dxa"/>
            <w:noWrap/>
            <w:hideMark/>
          </w:tcPr>
          <w:p w14:paraId="2BD57775" w14:textId="77777777" w:rsidR="00BA6F4B" w:rsidRPr="00DA3997" w:rsidRDefault="00BA6F4B" w:rsidP="00BE6F82">
            <w:pPr>
              <w:pStyle w:val="DokTabellentext"/>
            </w:pPr>
            <w:r w:rsidRPr="00DA3997">
              <w:t>93.7</w:t>
            </w:r>
          </w:p>
        </w:tc>
        <w:tc>
          <w:tcPr>
            <w:tcW w:w="700" w:type="dxa"/>
            <w:noWrap/>
            <w:hideMark/>
          </w:tcPr>
          <w:p w14:paraId="37549853" w14:textId="77777777" w:rsidR="00BA6F4B" w:rsidRPr="00DA3997" w:rsidRDefault="00BA6F4B" w:rsidP="00BE6F82">
            <w:pPr>
              <w:pStyle w:val="DokTabellentext"/>
            </w:pPr>
            <w:r w:rsidRPr="00DA3997">
              <w:t>841</w:t>
            </w:r>
          </w:p>
        </w:tc>
        <w:tc>
          <w:tcPr>
            <w:tcW w:w="780" w:type="dxa"/>
            <w:noWrap/>
            <w:hideMark/>
          </w:tcPr>
          <w:p w14:paraId="4364734E" w14:textId="77777777" w:rsidR="00BA6F4B" w:rsidRPr="00DA3997" w:rsidRDefault="00BA6F4B" w:rsidP="00BE6F82">
            <w:pPr>
              <w:pStyle w:val="DokTabellentext"/>
            </w:pPr>
            <w:r w:rsidRPr="00DA3997">
              <w:t>FALSE</w:t>
            </w:r>
          </w:p>
        </w:tc>
        <w:tc>
          <w:tcPr>
            <w:tcW w:w="1040" w:type="dxa"/>
            <w:noWrap/>
            <w:hideMark/>
          </w:tcPr>
          <w:p w14:paraId="7FA8584A" w14:textId="77777777" w:rsidR="00BA6F4B" w:rsidRPr="00DA3997" w:rsidRDefault="00BA6F4B" w:rsidP="00BE6F82">
            <w:pPr>
              <w:pStyle w:val="DokTabellentext"/>
            </w:pPr>
            <w:r w:rsidRPr="00DA3997">
              <w:t>matK</w:t>
            </w:r>
          </w:p>
        </w:tc>
      </w:tr>
      <w:tr w:rsidR="00BA6F4B" w:rsidRPr="00DA3997" w14:paraId="5AA5A5BB" w14:textId="77777777" w:rsidTr="00BE6F82">
        <w:trPr>
          <w:trHeight w:val="290"/>
        </w:trPr>
        <w:tc>
          <w:tcPr>
            <w:tcW w:w="1380" w:type="dxa"/>
            <w:noWrap/>
            <w:hideMark/>
          </w:tcPr>
          <w:p w14:paraId="329ECDE5" w14:textId="77777777" w:rsidR="00BA6F4B" w:rsidRPr="00DA3997" w:rsidRDefault="00BA6F4B" w:rsidP="00BE6F82">
            <w:pPr>
              <w:pStyle w:val="DokTabellentext"/>
            </w:pPr>
            <w:r w:rsidRPr="00DA3997">
              <w:t>SWFRG028-19</w:t>
            </w:r>
          </w:p>
        </w:tc>
        <w:tc>
          <w:tcPr>
            <w:tcW w:w="1480" w:type="dxa"/>
            <w:noWrap/>
            <w:hideMark/>
          </w:tcPr>
          <w:p w14:paraId="114D9CB1" w14:textId="77777777" w:rsidR="00BA6F4B" w:rsidRPr="00DA3997" w:rsidRDefault="00BA6F4B" w:rsidP="00BE6F82">
            <w:pPr>
              <w:pStyle w:val="DokTabellentext"/>
            </w:pPr>
            <w:r w:rsidRPr="00DA3997">
              <w:t>Fabaceae</w:t>
            </w:r>
          </w:p>
        </w:tc>
        <w:tc>
          <w:tcPr>
            <w:tcW w:w="2260" w:type="dxa"/>
            <w:noWrap/>
            <w:hideMark/>
          </w:tcPr>
          <w:p w14:paraId="6980E540" w14:textId="77777777" w:rsidR="00BA6F4B" w:rsidRPr="00DA3997" w:rsidRDefault="00BA6F4B" w:rsidP="00BE6F82">
            <w:pPr>
              <w:pStyle w:val="DokTabellentext"/>
              <w:rPr>
                <w:i/>
                <w:iCs/>
              </w:rPr>
            </w:pPr>
            <w:r w:rsidRPr="00DA3997">
              <w:rPr>
                <w:i/>
                <w:iCs/>
              </w:rPr>
              <w:t>Onobrychis</w:t>
            </w:r>
            <w:r>
              <w:rPr>
                <w:i/>
                <w:iCs/>
              </w:rPr>
              <w:t xml:space="preserve"> </w:t>
            </w:r>
            <w:r w:rsidRPr="00DA3997">
              <w:rPr>
                <w:i/>
                <w:iCs/>
              </w:rPr>
              <w:t>viciifolia</w:t>
            </w:r>
          </w:p>
        </w:tc>
        <w:tc>
          <w:tcPr>
            <w:tcW w:w="1560" w:type="dxa"/>
            <w:noWrap/>
            <w:hideMark/>
          </w:tcPr>
          <w:p w14:paraId="10E7B5E0" w14:textId="77777777" w:rsidR="00BA6F4B" w:rsidRPr="00DA3997" w:rsidRDefault="00BA6F4B" w:rsidP="00BE6F82">
            <w:pPr>
              <w:pStyle w:val="DokTabellentext"/>
            </w:pPr>
            <w:r w:rsidRPr="00DA3997">
              <w:t>GBVU1464-13</w:t>
            </w:r>
          </w:p>
        </w:tc>
        <w:tc>
          <w:tcPr>
            <w:tcW w:w="1160" w:type="dxa"/>
            <w:noWrap/>
            <w:hideMark/>
          </w:tcPr>
          <w:p w14:paraId="2438FBE3" w14:textId="77777777" w:rsidR="00BA6F4B" w:rsidRPr="00DA3997" w:rsidRDefault="00BA6F4B" w:rsidP="00BE6F82">
            <w:pPr>
              <w:pStyle w:val="DokTabellentext"/>
            </w:pPr>
            <w:r w:rsidRPr="00DA3997">
              <w:t>Fabaceae</w:t>
            </w:r>
          </w:p>
        </w:tc>
        <w:tc>
          <w:tcPr>
            <w:tcW w:w="2660" w:type="dxa"/>
            <w:noWrap/>
            <w:hideMark/>
          </w:tcPr>
          <w:p w14:paraId="3923FF11" w14:textId="77777777" w:rsidR="00BA6F4B" w:rsidRPr="00DA3997" w:rsidRDefault="00BA6F4B" w:rsidP="00BE6F82">
            <w:pPr>
              <w:pStyle w:val="DokTabellentext"/>
              <w:rPr>
                <w:i/>
                <w:iCs/>
              </w:rPr>
            </w:pPr>
            <w:r w:rsidRPr="00DA3997">
              <w:rPr>
                <w:i/>
                <w:iCs/>
              </w:rPr>
              <w:t>Onobrychis</w:t>
            </w:r>
            <w:r>
              <w:rPr>
                <w:i/>
                <w:iCs/>
              </w:rPr>
              <w:t xml:space="preserve"> </w:t>
            </w:r>
            <w:r w:rsidRPr="00DA3997">
              <w:rPr>
                <w:i/>
                <w:iCs/>
              </w:rPr>
              <w:t>argentea</w:t>
            </w:r>
          </w:p>
        </w:tc>
        <w:tc>
          <w:tcPr>
            <w:tcW w:w="640" w:type="dxa"/>
            <w:noWrap/>
            <w:hideMark/>
          </w:tcPr>
          <w:p w14:paraId="34FD1395" w14:textId="77777777" w:rsidR="00BA6F4B" w:rsidRPr="00DA3997" w:rsidRDefault="00BA6F4B" w:rsidP="00BE6F82">
            <w:pPr>
              <w:pStyle w:val="DokTabellentext"/>
            </w:pPr>
            <w:r w:rsidRPr="00DA3997">
              <w:t>93.7</w:t>
            </w:r>
          </w:p>
        </w:tc>
        <w:tc>
          <w:tcPr>
            <w:tcW w:w="700" w:type="dxa"/>
            <w:noWrap/>
            <w:hideMark/>
          </w:tcPr>
          <w:p w14:paraId="6BE4FDE3" w14:textId="77777777" w:rsidR="00BA6F4B" w:rsidRPr="00DA3997" w:rsidRDefault="00BA6F4B" w:rsidP="00BE6F82">
            <w:pPr>
              <w:pStyle w:val="DokTabellentext"/>
            </w:pPr>
            <w:r w:rsidRPr="00DA3997">
              <w:t>841</w:t>
            </w:r>
          </w:p>
        </w:tc>
        <w:tc>
          <w:tcPr>
            <w:tcW w:w="780" w:type="dxa"/>
            <w:noWrap/>
            <w:hideMark/>
          </w:tcPr>
          <w:p w14:paraId="4AECE799" w14:textId="77777777" w:rsidR="00BA6F4B" w:rsidRPr="00DA3997" w:rsidRDefault="00BA6F4B" w:rsidP="00BE6F82">
            <w:pPr>
              <w:pStyle w:val="DokTabellentext"/>
            </w:pPr>
            <w:r w:rsidRPr="00DA3997">
              <w:t>FALSE</w:t>
            </w:r>
          </w:p>
        </w:tc>
        <w:tc>
          <w:tcPr>
            <w:tcW w:w="1040" w:type="dxa"/>
            <w:noWrap/>
            <w:hideMark/>
          </w:tcPr>
          <w:p w14:paraId="7D7DB56A" w14:textId="77777777" w:rsidR="00BA6F4B" w:rsidRPr="00DA3997" w:rsidRDefault="00BA6F4B" w:rsidP="00BE6F82">
            <w:pPr>
              <w:pStyle w:val="DokTabellentext"/>
            </w:pPr>
            <w:r w:rsidRPr="00DA3997">
              <w:t>matK</w:t>
            </w:r>
          </w:p>
        </w:tc>
      </w:tr>
      <w:tr w:rsidR="00BA6F4B" w:rsidRPr="00DA3997" w14:paraId="7CA7A43B" w14:textId="77777777" w:rsidTr="00BE6F82">
        <w:trPr>
          <w:trHeight w:val="290"/>
        </w:trPr>
        <w:tc>
          <w:tcPr>
            <w:tcW w:w="1380" w:type="dxa"/>
            <w:noWrap/>
            <w:hideMark/>
          </w:tcPr>
          <w:p w14:paraId="1FD3EB73" w14:textId="77777777" w:rsidR="00BA6F4B" w:rsidRPr="00DA3997" w:rsidRDefault="00BA6F4B" w:rsidP="00BE6F82">
            <w:pPr>
              <w:pStyle w:val="DokTabellentext"/>
            </w:pPr>
            <w:r w:rsidRPr="00DA3997">
              <w:t>SWFRG028-19</w:t>
            </w:r>
          </w:p>
        </w:tc>
        <w:tc>
          <w:tcPr>
            <w:tcW w:w="1480" w:type="dxa"/>
            <w:noWrap/>
            <w:hideMark/>
          </w:tcPr>
          <w:p w14:paraId="1FFC5F90" w14:textId="77777777" w:rsidR="00BA6F4B" w:rsidRPr="00DA3997" w:rsidRDefault="00BA6F4B" w:rsidP="00BE6F82">
            <w:pPr>
              <w:pStyle w:val="DokTabellentext"/>
            </w:pPr>
            <w:r w:rsidRPr="00DA3997">
              <w:t>Fabaceae</w:t>
            </w:r>
          </w:p>
        </w:tc>
        <w:tc>
          <w:tcPr>
            <w:tcW w:w="2260" w:type="dxa"/>
            <w:noWrap/>
            <w:hideMark/>
          </w:tcPr>
          <w:p w14:paraId="2FEAE76A" w14:textId="77777777" w:rsidR="00BA6F4B" w:rsidRPr="00DA3997" w:rsidRDefault="00BA6F4B" w:rsidP="00BE6F82">
            <w:pPr>
              <w:pStyle w:val="DokTabellentext"/>
              <w:rPr>
                <w:i/>
                <w:iCs/>
              </w:rPr>
            </w:pPr>
            <w:r w:rsidRPr="00DA3997">
              <w:rPr>
                <w:i/>
                <w:iCs/>
              </w:rPr>
              <w:t>Onobrychis</w:t>
            </w:r>
            <w:r>
              <w:rPr>
                <w:i/>
                <w:iCs/>
              </w:rPr>
              <w:t xml:space="preserve"> </w:t>
            </w:r>
            <w:r w:rsidRPr="00DA3997">
              <w:rPr>
                <w:i/>
                <w:iCs/>
              </w:rPr>
              <w:t>viciifolia</w:t>
            </w:r>
          </w:p>
        </w:tc>
        <w:tc>
          <w:tcPr>
            <w:tcW w:w="1560" w:type="dxa"/>
            <w:noWrap/>
            <w:hideMark/>
          </w:tcPr>
          <w:p w14:paraId="61BC87A7" w14:textId="77777777" w:rsidR="00BA6F4B" w:rsidRPr="00DA3997" w:rsidRDefault="00BA6F4B" w:rsidP="00BE6F82">
            <w:pPr>
              <w:pStyle w:val="DokTabellentext"/>
            </w:pPr>
            <w:r w:rsidRPr="00DA3997">
              <w:t>GBVO2337-11</w:t>
            </w:r>
          </w:p>
        </w:tc>
        <w:tc>
          <w:tcPr>
            <w:tcW w:w="1160" w:type="dxa"/>
            <w:noWrap/>
            <w:hideMark/>
          </w:tcPr>
          <w:p w14:paraId="18ACE9B6" w14:textId="77777777" w:rsidR="00BA6F4B" w:rsidRPr="00DA3997" w:rsidRDefault="00BA6F4B" w:rsidP="00BE6F82">
            <w:pPr>
              <w:pStyle w:val="DokTabellentext"/>
            </w:pPr>
            <w:r w:rsidRPr="00DA3997">
              <w:t>Fabaceae</w:t>
            </w:r>
          </w:p>
        </w:tc>
        <w:tc>
          <w:tcPr>
            <w:tcW w:w="2660" w:type="dxa"/>
            <w:noWrap/>
            <w:hideMark/>
          </w:tcPr>
          <w:p w14:paraId="3C8EAF01" w14:textId="77777777" w:rsidR="00BA6F4B" w:rsidRPr="00DA3997" w:rsidRDefault="00BA6F4B" w:rsidP="00BE6F82">
            <w:pPr>
              <w:pStyle w:val="DokTabellentext"/>
              <w:rPr>
                <w:i/>
                <w:iCs/>
              </w:rPr>
            </w:pPr>
            <w:r w:rsidRPr="00DA3997">
              <w:rPr>
                <w:i/>
                <w:iCs/>
              </w:rPr>
              <w:t>Onobrychis</w:t>
            </w:r>
            <w:r>
              <w:rPr>
                <w:i/>
                <w:iCs/>
              </w:rPr>
              <w:t xml:space="preserve"> </w:t>
            </w:r>
            <w:r w:rsidRPr="00DA3997">
              <w:rPr>
                <w:i/>
                <w:iCs/>
              </w:rPr>
              <w:t>montana</w:t>
            </w:r>
          </w:p>
        </w:tc>
        <w:tc>
          <w:tcPr>
            <w:tcW w:w="640" w:type="dxa"/>
            <w:noWrap/>
            <w:hideMark/>
          </w:tcPr>
          <w:p w14:paraId="48DC8291" w14:textId="77777777" w:rsidR="00BA6F4B" w:rsidRPr="00DA3997" w:rsidRDefault="00BA6F4B" w:rsidP="00BE6F82">
            <w:pPr>
              <w:pStyle w:val="DokTabellentext"/>
            </w:pPr>
            <w:r w:rsidRPr="00DA3997">
              <w:t>93.7</w:t>
            </w:r>
          </w:p>
        </w:tc>
        <w:tc>
          <w:tcPr>
            <w:tcW w:w="700" w:type="dxa"/>
            <w:noWrap/>
            <w:hideMark/>
          </w:tcPr>
          <w:p w14:paraId="4E89E046" w14:textId="77777777" w:rsidR="00BA6F4B" w:rsidRPr="00DA3997" w:rsidRDefault="00BA6F4B" w:rsidP="00BE6F82">
            <w:pPr>
              <w:pStyle w:val="DokTabellentext"/>
            </w:pPr>
            <w:r w:rsidRPr="00DA3997">
              <w:t>841</w:t>
            </w:r>
          </w:p>
        </w:tc>
        <w:tc>
          <w:tcPr>
            <w:tcW w:w="780" w:type="dxa"/>
            <w:noWrap/>
            <w:hideMark/>
          </w:tcPr>
          <w:p w14:paraId="1A6DB0FA" w14:textId="77777777" w:rsidR="00BA6F4B" w:rsidRPr="00DA3997" w:rsidRDefault="00BA6F4B" w:rsidP="00BE6F82">
            <w:pPr>
              <w:pStyle w:val="DokTabellentext"/>
            </w:pPr>
            <w:r w:rsidRPr="00DA3997">
              <w:t>FALSE</w:t>
            </w:r>
          </w:p>
        </w:tc>
        <w:tc>
          <w:tcPr>
            <w:tcW w:w="1040" w:type="dxa"/>
            <w:noWrap/>
            <w:hideMark/>
          </w:tcPr>
          <w:p w14:paraId="7D2B2E99" w14:textId="77777777" w:rsidR="00BA6F4B" w:rsidRPr="00DA3997" w:rsidRDefault="00BA6F4B" w:rsidP="00BE6F82">
            <w:pPr>
              <w:pStyle w:val="DokTabellentext"/>
            </w:pPr>
            <w:r w:rsidRPr="00DA3997">
              <w:t>matK</w:t>
            </w:r>
          </w:p>
        </w:tc>
      </w:tr>
      <w:tr w:rsidR="00BA6F4B" w:rsidRPr="00DA3997" w14:paraId="2FB53B97" w14:textId="77777777" w:rsidTr="00BE6F82">
        <w:trPr>
          <w:trHeight w:val="290"/>
        </w:trPr>
        <w:tc>
          <w:tcPr>
            <w:tcW w:w="1380" w:type="dxa"/>
            <w:noWrap/>
            <w:hideMark/>
          </w:tcPr>
          <w:p w14:paraId="465466FE" w14:textId="77777777" w:rsidR="00BA6F4B" w:rsidRPr="00DA3997" w:rsidRDefault="00BA6F4B" w:rsidP="00BE6F82">
            <w:pPr>
              <w:pStyle w:val="DokTabellentext"/>
            </w:pPr>
            <w:r w:rsidRPr="00DA3997">
              <w:t>SWFRG030-19</w:t>
            </w:r>
          </w:p>
        </w:tc>
        <w:tc>
          <w:tcPr>
            <w:tcW w:w="1480" w:type="dxa"/>
            <w:noWrap/>
            <w:hideMark/>
          </w:tcPr>
          <w:p w14:paraId="2EFFE5FB" w14:textId="77777777" w:rsidR="00BA6F4B" w:rsidRPr="00DA3997" w:rsidRDefault="00BA6F4B" w:rsidP="00BE6F82">
            <w:pPr>
              <w:pStyle w:val="DokTabellentext"/>
            </w:pPr>
            <w:r w:rsidRPr="00DA3997">
              <w:t>Poaceae</w:t>
            </w:r>
          </w:p>
        </w:tc>
        <w:tc>
          <w:tcPr>
            <w:tcW w:w="2260" w:type="dxa"/>
            <w:noWrap/>
            <w:hideMark/>
          </w:tcPr>
          <w:p w14:paraId="2A26A181" w14:textId="77777777"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1560" w:type="dxa"/>
            <w:noWrap/>
            <w:hideMark/>
          </w:tcPr>
          <w:p w14:paraId="270EAB1B" w14:textId="77777777" w:rsidR="00BA6F4B" w:rsidRPr="00DA3997" w:rsidRDefault="00BA6F4B" w:rsidP="00BE6F82">
            <w:pPr>
              <w:pStyle w:val="DokTabellentext"/>
            </w:pPr>
            <w:r w:rsidRPr="00DA3997">
              <w:t>SWFRG046-19</w:t>
            </w:r>
          </w:p>
        </w:tc>
        <w:tc>
          <w:tcPr>
            <w:tcW w:w="1160" w:type="dxa"/>
            <w:noWrap/>
            <w:hideMark/>
          </w:tcPr>
          <w:p w14:paraId="78C6EB18" w14:textId="77777777" w:rsidR="00BA6F4B" w:rsidRPr="00DA3997" w:rsidRDefault="00BA6F4B" w:rsidP="00BE6F82">
            <w:pPr>
              <w:pStyle w:val="DokTabellentext"/>
            </w:pPr>
            <w:r w:rsidRPr="00DA3997">
              <w:t>Poaceae</w:t>
            </w:r>
          </w:p>
        </w:tc>
        <w:tc>
          <w:tcPr>
            <w:tcW w:w="2660" w:type="dxa"/>
            <w:noWrap/>
            <w:hideMark/>
          </w:tcPr>
          <w:p w14:paraId="0235F215" w14:textId="77777777"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640" w:type="dxa"/>
            <w:noWrap/>
            <w:hideMark/>
          </w:tcPr>
          <w:p w14:paraId="6A94B491" w14:textId="77777777" w:rsidR="00BA6F4B" w:rsidRPr="00DA3997" w:rsidRDefault="00BA6F4B" w:rsidP="00BE6F82">
            <w:pPr>
              <w:pStyle w:val="DokTabellentext"/>
            </w:pPr>
            <w:r w:rsidRPr="00DA3997">
              <w:t>99.81</w:t>
            </w:r>
          </w:p>
        </w:tc>
        <w:tc>
          <w:tcPr>
            <w:tcW w:w="700" w:type="dxa"/>
            <w:noWrap/>
            <w:hideMark/>
          </w:tcPr>
          <w:p w14:paraId="65E00D92" w14:textId="77777777" w:rsidR="00BA6F4B" w:rsidRPr="00DA3997" w:rsidRDefault="00BA6F4B" w:rsidP="00BE6F82">
            <w:pPr>
              <w:pStyle w:val="DokTabellentext"/>
            </w:pPr>
            <w:r w:rsidRPr="00DA3997">
              <w:t>942</w:t>
            </w:r>
          </w:p>
        </w:tc>
        <w:tc>
          <w:tcPr>
            <w:tcW w:w="780" w:type="dxa"/>
            <w:noWrap/>
            <w:hideMark/>
          </w:tcPr>
          <w:p w14:paraId="5F758449" w14:textId="77777777" w:rsidR="00BA6F4B" w:rsidRPr="00DA3997" w:rsidRDefault="00BA6F4B" w:rsidP="00BE6F82">
            <w:pPr>
              <w:pStyle w:val="DokTabellentext"/>
            </w:pPr>
            <w:r w:rsidRPr="00DA3997">
              <w:t>TRUE</w:t>
            </w:r>
          </w:p>
        </w:tc>
        <w:tc>
          <w:tcPr>
            <w:tcW w:w="1040" w:type="dxa"/>
            <w:noWrap/>
            <w:hideMark/>
          </w:tcPr>
          <w:p w14:paraId="3A60D417" w14:textId="77777777" w:rsidR="00BA6F4B" w:rsidRPr="00DA3997" w:rsidRDefault="00BA6F4B" w:rsidP="00BE6F82">
            <w:pPr>
              <w:pStyle w:val="DokTabellentext"/>
            </w:pPr>
            <w:r w:rsidRPr="00DA3997">
              <w:t>matK</w:t>
            </w:r>
          </w:p>
        </w:tc>
      </w:tr>
      <w:tr w:rsidR="00BA6F4B" w:rsidRPr="00DA3997" w14:paraId="07605E5F" w14:textId="77777777" w:rsidTr="00BE6F82">
        <w:trPr>
          <w:trHeight w:val="290"/>
        </w:trPr>
        <w:tc>
          <w:tcPr>
            <w:tcW w:w="1380" w:type="dxa"/>
            <w:noWrap/>
            <w:hideMark/>
          </w:tcPr>
          <w:p w14:paraId="56BBE366" w14:textId="77777777" w:rsidR="00BA6F4B" w:rsidRPr="00DA3997" w:rsidRDefault="00BA6F4B" w:rsidP="00BE6F82">
            <w:pPr>
              <w:pStyle w:val="DokTabellentext"/>
            </w:pPr>
            <w:r w:rsidRPr="00DA3997">
              <w:t>SWFRG030-19</w:t>
            </w:r>
          </w:p>
        </w:tc>
        <w:tc>
          <w:tcPr>
            <w:tcW w:w="1480" w:type="dxa"/>
            <w:noWrap/>
            <w:hideMark/>
          </w:tcPr>
          <w:p w14:paraId="010FAE34" w14:textId="77777777" w:rsidR="00BA6F4B" w:rsidRPr="00DA3997" w:rsidRDefault="00BA6F4B" w:rsidP="00BE6F82">
            <w:pPr>
              <w:pStyle w:val="DokTabellentext"/>
            </w:pPr>
            <w:r w:rsidRPr="00DA3997">
              <w:t>Poaceae</w:t>
            </w:r>
          </w:p>
        </w:tc>
        <w:tc>
          <w:tcPr>
            <w:tcW w:w="2260" w:type="dxa"/>
            <w:noWrap/>
            <w:hideMark/>
          </w:tcPr>
          <w:p w14:paraId="519AB4D1" w14:textId="77777777"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1560" w:type="dxa"/>
            <w:noWrap/>
            <w:hideMark/>
          </w:tcPr>
          <w:p w14:paraId="37178B0C" w14:textId="77777777" w:rsidR="00BA6F4B" w:rsidRPr="00DA3997" w:rsidRDefault="00BA6F4B" w:rsidP="00BE6F82">
            <w:pPr>
              <w:pStyle w:val="DokTabellentext"/>
            </w:pPr>
            <w:r w:rsidRPr="00DA3997">
              <w:t>GBVS364-13</w:t>
            </w:r>
          </w:p>
        </w:tc>
        <w:tc>
          <w:tcPr>
            <w:tcW w:w="1160" w:type="dxa"/>
            <w:noWrap/>
            <w:hideMark/>
          </w:tcPr>
          <w:p w14:paraId="1D3E177D" w14:textId="77777777" w:rsidR="00BA6F4B" w:rsidRPr="00DA3997" w:rsidRDefault="00BA6F4B" w:rsidP="00BE6F82">
            <w:pPr>
              <w:pStyle w:val="DokTabellentext"/>
            </w:pPr>
            <w:r w:rsidRPr="00DA3997">
              <w:t>Poaceae</w:t>
            </w:r>
          </w:p>
        </w:tc>
        <w:tc>
          <w:tcPr>
            <w:tcW w:w="2660" w:type="dxa"/>
            <w:noWrap/>
            <w:hideMark/>
          </w:tcPr>
          <w:p w14:paraId="7217DEDD" w14:textId="77777777"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640" w:type="dxa"/>
            <w:noWrap/>
            <w:hideMark/>
          </w:tcPr>
          <w:p w14:paraId="18CDB6EE" w14:textId="77777777" w:rsidR="00BA6F4B" w:rsidRPr="00DA3997" w:rsidRDefault="00BA6F4B" w:rsidP="00BE6F82">
            <w:pPr>
              <w:pStyle w:val="DokTabellentext"/>
            </w:pPr>
            <w:r w:rsidRPr="00DA3997">
              <w:t>99.81</w:t>
            </w:r>
          </w:p>
        </w:tc>
        <w:tc>
          <w:tcPr>
            <w:tcW w:w="700" w:type="dxa"/>
            <w:noWrap/>
            <w:hideMark/>
          </w:tcPr>
          <w:p w14:paraId="26EF78A4" w14:textId="77777777" w:rsidR="00BA6F4B" w:rsidRPr="00DA3997" w:rsidRDefault="00BA6F4B" w:rsidP="00BE6F82">
            <w:pPr>
              <w:pStyle w:val="DokTabellentext"/>
            </w:pPr>
            <w:r w:rsidRPr="00DA3997">
              <w:t>942</w:t>
            </w:r>
          </w:p>
        </w:tc>
        <w:tc>
          <w:tcPr>
            <w:tcW w:w="780" w:type="dxa"/>
            <w:noWrap/>
            <w:hideMark/>
          </w:tcPr>
          <w:p w14:paraId="4BF3FD8D" w14:textId="77777777" w:rsidR="00BA6F4B" w:rsidRPr="00DA3997" w:rsidRDefault="00BA6F4B" w:rsidP="00BE6F82">
            <w:pPr>
              <w:pStyle w:val="DokTabellentext"/>
            </w:pPr>
            <w:r w:rsidRPr="00DA3997">
              <w:t>TRUE</w:t>
            </w:r>
          </w:p>
        </w:tc>
        <w:tc>
          <w:tcPr>
            <w:tcW w:w="1040" w:type="dxa"/>
            <w:noWrap/>
            <w:hideMark/>
          </w:tcPr>
          <w:p w14:paraId="6A52D91F" w14:textId="77777777" w:rsidR="00BA6F4B" w:rsidRPr="00DA3997" w:rsidRDefault="00BA6F4B" w:rsidP="00BE6F82">
            <w:pPr>
              <w:pStyle w:val="DokTabellentext"/>
            </w:pPr>
            <w:r w:rsidRPr="00DA3997">
              <w:t>matK</w:t>
            </w:r>
          </w:p>
        </w:tc>
      </w:tr>
      <w:tr w:rsidR="00BA6F4B" w:rsidRPr="00DA3997" w14:paraId="0C5D780E" w14:textId="77777777" w:rsidTr="00BE6F82">
        <w:trPr>
          <w:trHeight w:val="290"/>
        </w:trPr>
        <w:tc>
          <w:tcPr>
            <w:tcW w:w="1380" w:type="dxa"/>
            <w:noWrap/>
            <w:hideMark/>
          </w:tcPr>
          <w:p w14:paraId="17110967" w14:textId="77777777" w:rsidR="00BA6F4B" w:rsidRPr="00DA3997" w:rsidRDefault="00BA6F4B" w:rsidP="00BE6F82">
            <w:pPr>
              <w:pStyle w:val="DokTabellentext"/>
            </w:pPr>
            <w:r w:rsidRPr="00DA3997">
              <w:t>SWFRG030-19</w:t>
            </w:r>
          </w:p>
        </w:tc>
        <w:tc>
          <w:tcPr>
            <w:tcW w:w="1480" w:type="dxa"/>
            <w:noWrap/>
            <w:hideMark/>
          </w:tcPr>
          <w:p w14:paraId="03A27250" w14:textId="77777777" w:rsidR="00BA6F4B" w:rsidRPr="00DA3997" w:rsidRDefault="00BA6F4B" w:rsidP="00BE6F82">
            <w:pPr>
              <w:pStyle w:val="DokTabellentext"/>
            </w:pPr>
            <w:r w:rsidRPr="00DA3997">
              <w:t>Poaceae</w:t>
            </w:r>
          </w:p>
        </w:tc>
        <w:tc>
          <w:tcPr>
            <w:tcW w:w="2260" w:type="dxa"/>
            <w:noWrap/>
            <w:hideMark/>
          </w:tcPr>
          <w:p w14:paraId="0A081BE4" w14:textId="77777777"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1560" w:type="dxa"/>
            <w:noWrap/>
            <w:hideMark/>
          </w:tcPr>
          <w:p w14:paraId="7422AF79" w14:textId="77777777" w:rsidR="00BA6F4B" w:rsidRPr="00DA3997" w:rsidRDefault="00BA6F4B" w:rsidP="00BE6F82">
            <w:pPr>
              <w:pStyle w:val="DokTabellentext"/>
            </w:pPr>
            <w:r w:rsidRPr="00DA3997">
              <w:t>GBVD3263-11</w:t>
            </w:r>
          </w:p>
        </w:tc>
        <w:tc>
          <w:tcPr>
            <w:tcW w:w="1160" w:type="dxa"/>
            <w:noWrap/>
            <w:hideMark/>
          </w:tcPr>
          <w:p w14:paraId="71B2B741" w14:textId="77777777" w:rsidR="00BA6F4B" w:rsidRPr="00DA3997" w:rsidRDefault="00BA6F4B" w:rsidP="00BE6F82">
            <w:pPr>
              <w:pStyle w:val="DokTabellentext"/>
            </w:pPr>
            <w:r w:rsidRPr="00DA3997">
              <w:t>Poaceae</w:t>
            </w:r>
          </w:p>
        </w:tc>
        <w:tc>
          <w:tcPr>
            <w:tcW w:w="2660" w:type="dxa"/>
            <w:noWrap/>
            <w:hideMark/>
          </w:tcPr>
          <w:p w14:paraId="702D3404" w14:textId="77777777"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640" w:type="dxa"/>
            <w:noWrap/>
            <w:hideMark/>
          </w:tcPr>
          <w:p w14:paraId="113183F4" w14:textId="77777777" w:rsidR="00BA6F4B" w:rsidRPr="00DA3997" w:rsidRDefault="00BA6F4B" w:rsidP="00BE6F82">
            <w:pPr>
              <w:pStyle w:val="DokTabellentext"/>
            </w:pPr>
            <w:r w:rsidRPr="00DA3997">
              <w:t>99.81</w:t>
            </w:r>
          </w:p>
        </w:tc>
        <w:tc>
          <w:tcPr>
            <w:tcW w:w="700" w:type="dxa"/>
            <w:noWrap/>
            <w:hideMark/>
          </w:tcPr>
          <w:p w14:paraId="339FDCEA" w14:textId="77777777" w:rsidR="00BA6F4B" w:rsidRPr="00DA3997" w:rsidRDefault="00BA6F4B" w:rsidP="00BE6F82">
            <w:pPr>
              <w:pStyle w:val="DokTabellentext"/>
            </w:pPr>
            <w:r w:rsidRPr="00DA3997">
              <w:t>942</w:t>
            </w:r>
          </w:p>
        </w:tc>
        <w:tc>
          <w:tcPr>
            <w:tcW w:w="780" w:type="dxa"/>
            <w:noWrap/>
            <w:hideMark/>
          </w:tcPr>
          <w:p w14:paraId="16EADC78" w14:textId="77777777" w:rsidR="00BA6F4B" w:rsidRPr="00DA3997" w:rsidRDefault="00BA6F4B" w:rsidP="00BE6F82">
            <w:pPr>
              <w:pStyle w:val="DokTabellentext"/>
            </w:pPr>
            <w:r w:rsidRPr="00DA3997">
              <w:t>TRUE</w:t>
            </w:r>
          </w:p>
        </w:tc>
        <w:tc>
          <w:tcPr>
            <w:tcW w:w="1040" w:type="dxa"/>
            <w:noWrap/>
            <w:hideMark/>
          </w:tcPr>
          <w:p w14:paraId="4B18AACE" w14:textId="77777777" w:rsidR="00BA6F4B" w:rsidRPr="00DA3997" w:rsidRDefault="00BA6F4B" w:rsidP="00BE6F82">
            <w:pPr>
              <w:pStyle w:val="DokTabellentext"/>
            </w:pPr>
            <w:r w:rsidRPr="00DA3997">
              <w:t>matK</w:t>
            </w:r>
          </w:p>
        </w:tc>
      </w:tr>
      <w:tr w:rsidR="00BA6F4B" w:rsidRPr="00DA3997" w14:paraId="1A2682D9" w14:textId="77777777" w:rsidTr="00BE6F82">
        <w:trPr>
          <w:trHeight w:val="290"/>
        </w:trPr>
        <w:tc>
          <w:tcPr>
            <w:tcW w:w="1380" w:type="dxa"/>
            <w:noWrap/>
            <w:hideMark/>
          </w:tcPr>
          <w:p w14:paraId="78D3750B" w14:textId="77777777" w:rsidR="00BA6F4B" w:rsidRPr="00DA3997" w:rsidRDefault="00BA6F4B" w:rsidP="00BE6F82">
            <w:pPr>
              <w:pStyle w:val="DokTabellentext"/>
            </w:pPr>
            <w:r w:rsidRPr="00DA3997">
              <w:t>SWFRG030-19</w:t>
            </w:r>
          </w:p>
        </w:tc>
        <w:tc>
          <w:tcPr>
            <w:tcW w:w="1480" w:type="dxa"/>
            <w:noWrap/>
            <w:hideMark/>
          </w:tcPr>
          <w:p w14:paraId="633E1D88" w14:textId="77777777" w:rsidR="00BA6F4B" w:rsidRPr="00DA3997" w:rsidRDefault="00BA6F4B" w:rsidP="00BE6F82">
            <w:pPr>
              <w:pStyle w:val="DokTabellentext"/>
            </w:pPr>
            <w:r w:rsidRPr="00DA3997">
              <w:t>Poaceae</w:t>
            </w:r>
          </w:p>
        </w:tc>
        <w:tc>
          <w:tcPr>
            <w:tcW w:w="2260" w:type="dxa"/>
            <w:noWrap/>
            <w:hideMark/>
          </w:tcPr>
          <w:p w14:paraId="60FFD208" w14:textId="77777777"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1560" w:type="dxa"/>
            <w:noWrap/>
            <w:hideMark/>
          </w:tcPr>
          <w:p w14:paraId="51295EC3" w14:textId="77777777" w:rsidR="00BA6F4B" w:rsidRPr="00DA3997" w:rsidRDefault="00BA6F4B" w:rsidP="00BE6F82">
            <w:pPr>
              <w:pStyle w:val="DokTabellentext"/>
            </w:pPr>
            <w:r w:rsidRPr="00DA3997">
              <w:t>GRASS1174-07</w:t>
            </w:r>
          </w:p>
        </w:tc>
        <w:tc>
          <w:tcPr>
            <w:tcW w:w="1160" w:type="dxa"/>
            <w:noWrap/>
            <w:hideMark/>
          </w:tcPr>
          <w:p w14:paraId="3B254139" w14:textId="77777777" w:rsidR="00BA6F4B" w:rsidRPr="00DA3997" w:rsidRDefault="00BA6F4B" w:rsidP="00BE6F82">
            <w:pPr>
              <w:pStyle w:val="DokTabellentext"/>
            </w:pPr>
            <w:r w:rsidRPr="00DA3997">
              <w:t>Poaceae</w:t>
            </w:r>
          </w:p>
        </w:tc>
        <w:tc>
          <w:tcPr>
            <w:tcW w:w="2660" w:type="dxa"/>
            <w:noWrap/>
            <w:hideMark/>
          </w:tcPr>
          <w:p w14:paraId="1F43EE24" w14:textId="77777777"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640" w:type="dxa"/>
            <w:noWrap/>
            <w:hideMark/>
          </w:tcPr>
          <w:p w14:paraId="0C13AB08" w14:textId="77777777" w:rsidR="00BA6F4B" w:rsidRPr="00DA3997" w:rsidRDefault="00BA6F4B" w:rsidP="00BE6F82">
            <w:pPr>
              <w:pStyle w:val="DokTabellentext"/>
            </w:pPr>
            <w:r w:rsidRPr="00DA3997">
              <w:t>99.81</w:t>
            </w:r>
          </w:p>
        </w:tc>
        <w:tc>
          <w:tcPr>
            <w:tcW w:w="700" w:type="dxa"/>
            <w:noWrap/>
            <w:hideMark/>
          </w:tcPr>
          <w:p w14:paraId="6994FE1D" w14:textId="77777777" w:rsidR="00BA6F4B" w:rsidRPr="00DA3997" w:rsidRDefault="00BA6F4B" w:rsidP="00BE6F82">
            <w:pPr>
              <w:pStyle w:val="DokTabellentext"/>
            </w:pPr>
            <w:r w:rsidRPr="00DA3997">
              <w:t>942</w:t>
            </w:r>
          </w:p>
        </w:tc>
        <w:tc>
          <w:tcPr>
            <w:tcW w:w="780" w:type="dxa"/>
            <w:noWrap/>
            <w:hideMark/>
          </w:tcPr>
          <w:p w14:paraId="13E57ED2" w14:textId="77777777" w:rsidR="00BA6F4B" w:rsidRPr="00DA3997" w:rsidRDefault="00BA6F4B" w:rsidP="00BE6F82">
            <w:pPr>
              <w:pStyle w:val="DokTabellentext"/>
            </w:pPr>
            <w:r w:rsidRPr="00DA3997">
              <w:t>TRUE</w:t>
            </w:r>
          </w:p>
        </w:tc>
        <w:tc>
          <w:tcPr>
            <w:tcW w:w="1040" w:type="dxa"/>
            <w:noWrap/>
            <w:hideMark/>
          </w:tcPr>
          <w:p w14:paraId="663F016C" w14:textId="77777777" w:rsidR="00BA6F4B" w:rsidRPr="00DA3997" w:rsidRDefault="00BA6F4B" w:rsidP="00BE6F82">
            <w:pPr>
              <w:pStyle w:val="DokTabellentext"/>
            </w:pPr>
            <w:r w:rsidRPr="00DA3997">
              <w:t>matK</w:t>
            </w:r>
          </w:p>
        </w:tc>
      </w:tr>
      <w:tr w:rsidR="00BA6F4B" w:rsidRPr="00DA3997" w14:paraId="22964CBE" w14:textId="77777777" w:rsidTr="00BE6F82">
        <w:trPr>
          <w:trHeight w:val="290"/>
        </w:trPr>
        <w:tc>
          <w:tcPr>
            <w:tcW w:w="1380" w:type="dxa"/>
            <w:noWrap/>
            <w:hideMark/>
          </w:tcPr>
          <w:p w14:paraId="527686EA" w14:textId="77777777" w:rsidR="00BA6F4B" w:rsidRPr="00DA3997" w:rsidRDefault="00BA6F4B" w:rsidP="00BE6F82">
            <w:pPr>
              <w:pStyle w:val="DokTabellentext"/>
            </w:pPr>
            <w:r w:rsidRPr="00DA3997">
              <w:t>SWFRG030-19</w:t>
            </w:r>
          </w:p>
        </w:tc>
        <w:tc>
          <w:tcPr>
            <w:tcW w:w="1480" w:type="dxa"/>
            <w:noWrap/>
            <w:hideMark/>
          </w:tcPr>
          <w:p w14:paraId="28228ECF" w14:textId="77777777" w:rsidR="00BA6F4B" w:rsidRPr="00DA3997" w:rsidRDefault="00BA6F4B" w:rsidP="00BE6F82">
            <w:pPr>
              <w:pStyle w:val="DokTabellentext"/>
            </w:pPr>
            <w:r w:rsidRPr="00DA3997">
              <w:t>Poaceae</w:t>
            </w:r>
          </w:p>
        </w:tc>
        <w:tc>
          <w:tcPr>
            <w:tcW w:w="2260" w:type="dxa"/>
            <w:noWrap/>
            <w:hideMark/>
          </w:tcPr>
          <w:p w14:paraId="50CD5FD5" w14:textId="77777777"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1560" w:type="dxa"/>
            <w:noWrap/>
            <w:hideMark/>
          </w:tcPr>
          <w:p w14:paraId="71E256E7" w14:textId="77777777" w:rsidR="00BA6F4B" w:rsidRPr="00DA3997" w:rsidRDefault="00BA6F4B" w:rsidP="00BE6F82">
            <w:pPr>
              <w:pStyle w:val="DokTabellentext"/>
            </w:pPr>
            <w:r w:rsidRPr="00DA3997">
              <w:t>GRASS1038-07</w:t>
            </w:r>
          </w:p>
        </w:tc>
        <w:tc>
          <w:tcPr>
            <w:tcW w:w="1160" w:type="dxa"/>
            <w:noWrap/>
            <w:hideMark/>
          </w:tcPr>
          <w:p w14:paraId="132CC4AC" w14:textId="77777777" w:rsidR="00BA6F4B" w:rsidRPr="00DA3997" w:rsidRDefault="00BA6F4B" w:rsidP="00BE6F82">
            <w:pPr>
              <w:pStyle w:val="DokTabellentext"/>
            </w:pPr>
            <w:r w:rsidRPr="00DA3997">
              <w:t>Poaceae</w:t>
            </w:r>
          </w:p>
        </w:tc>
        <w:tc>
          <w:tcPr>
            <w:tcW w:w="2660" w:type="dxa"/>
            <w:noWrap/>
            <w:hideMark/>
          </w:tcPr>
          <w:p w14:paraId="3781AB90" w14:textId="77777777"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640" w:type="dxa"/>
            <w:noWrap/>
            <w:hideMark/>
          </w:tcPr>
          <w:p w14:paraId="049F8C2E" w14:textId="77777777" w:rsidR="00BA6F4B" w:rsidRPr="00DA3997" w:rsidRDefault="00BA6F4B" w:rsidP="00BE6F82">
            <w:pPr>
              <w:pStyle w:val="DokTabellentext"/>
            </w:pPr>
            <w:r w:rsidRPr="00DA3997">
              <w:t>99.81</w:t>
            </w:r>
          </w:p>
        </w:tc>
        <w:tc>
          <w:tcPr>
            <w:tcW w:w="700" w:type="dxa"/>
            <w:noWrap/>
            <w:hideMark/>
          </w:tcPr>
          <w:p w14:paraId="77D18485" w14:textId="77777777" w:rsidR="00BA6F4B" w:rsidRPr="00DA3997" w:rsidRDefault="00BA6F4B" w:rsidP="00BE6F82">
            <w:pPr>
              <w:pStyle w:val="DokTabellentext"/>
            </w:pPr>
            <w:r w:rsidRPr="00DA3997">
              <w:t>942</w:t>
            </w:r>
          </w:p>
        </w:tc>
        <w:tc>
          <w:tcPr>
            <w:tcW w:w="780" w:type="dxa"/>
            <w:noWrap/>
            <w:hideMark/>
          </w:tcPr>
          <w:p w14:paraId="3BD5CAEB" w14:textId="77777777" w:rsidR="00BA6F4B" w:rsidRPr="00DA3997" w:rsidRDefault="00BA6F4B" w:rsidP="00BE6F82">
            <w:pPr>
              <w:pStyle w:val="DokTabellentext"/>
            </w:pPr>
            <w:r w:rsidRPr="00DA3997">
              <w:t>TRUE</w:t>
            </w:r>
          </w:p>
        </w:tc>
        <w:tc>
          <w:tcPr>
            <w:tcW w:w="1040" w:type="dxa"/>
            <w:noWrap/>
            <w:hideMark/>
          </w:tcPr>
          <w:p w14:paraId="13D662BB" w14:textId="77777777" w:rsidR="00BA6F4B" w:rsidRPr="00DA3997" w:rsidRDefault="00BA6F4B" w:rsidP="00BE6F82">
            <w:pPr>
              <w:pStyle w:val="DokTabellentext"/>
            </w:pPr>
            <w:r w:rsidRPr="00DA3997">
              <w:t>matK</w:t>
            </w:r>
          </w:p>
        </w:tc>
      </w:tr>
      <w:tr w:rsidR="00BA6F4B" w:rsidRPr="00DA3997" w14:paraId="7E1C86E2" w14:textId="77777777" w:rsidTr="00BE6F82">
        <w:trPr>
          <w:trHeight w:val="290"/>
        </w:trPr>
        <w:tc>
          <w:tcPr>
            <w:tcW w:w="1380" w:type="dxa"/>
            <w:noWrap/>
            <w:hideMark/>
          </w:tcPr>
          <w:p w14:paraId="7B0AE053" w14:textId="77777777" w:rsidR="00BA6F4B" w:rsidRPr="00DA3997" w:rsidRDefault="00BA6F4B" w:rsidP="00BE6F82">
            <w:pPr>
              <w:pStyle w:val="DokTabellentext"/>
            </w:pPr>
            <w:r w:rsidRPr="00DA3997">
              <w:t>SWFRG031-19</w:t>
            </w:r>
          </w:p>
        </w:tc>
        <w:tc>
          <w:tcPr>
            <w:tcW w:w="1480" w:type="dxa"/>
            <w:noWrap/>
            <w:hideMark/>
          </w:tcPr>
          <w:p w14:paraId="6B4CBF0B" w14:textId="77777777" w:rsidR="00BA6F4B" w:rsidRPr="00DA3997" w:rsidRDefault="00BA6F4B" w:rsidP="00BE6F82">
            <w:pPr>
              <w:pStyle w:val="DokTabellentext"/>
            </w:pPr>
            <w:r w:rsidRPr="00DA3997">
              <w:t>Poaceae</w:t>
            </w:r>
          </w:p>
        </w:tc>
        <w:tc>
          <w:tcPr>
            <w:tcW w:w="2260" w:type="dxa"/>
            <w:noWrap/>
            <w:hideMark/>
          </w:tcPr>
          <w:p w14:paraId="7A4A029A" w14:textId="77777777" w:rsidR="00BA6F4B" w:rsidRPr="00DA3997" w:rsidRDefault="00BA6F4B" w:rsidP="00BE6F82">
            <w:pPr>
              <w:pStyle w:val="DokTabellentext"/>
              <w:rPr>
                <w:i/>
                <w:iCs/>
              </w:rPr>
            </w:pPr>
            <w:r w:rsidRPr="00DA3997">
              <w:rPr>
                <w:i/>
                <w:iCs/>
              </w:rPr>
              <w:t>Arrhenatherum</w:t>
            </w:r>
            <w:r>
              <w:rPr>
                <w:i/>
                <w:iCs/>
              </w:rPr>
              <w:t xml:space="preserve"> </w:t>
            </w:r>
            <w:r w:rsidRPr="00DA3997">
              <w:rPr>
                <w:i/>
                <w:iCs/>
              </w:rPr>
              <w:t>elatius</w:t>
            </w:r>
          </w:p>
        </w:tc>
        <w:tc>
          <w:tcPr>
            <w:tcW w:w="1560" w:type="dxa"/>
            <w:noWrap/>
            <w:hideMark/>
          </w:tcPr>
          <w:p w14:paraId="0452C6A9" w14:textId="77777777" w:rsidR="00BA6F4B" w:rsidRPr="00DA3997" w:rsidRDefault="00BA6F4B" w:rsidP="00BE6F82">
            <w:pPr>
              <w:pStyle w:val="DokTabellentext"/>
            </w:pPr>
            <w:r w:rsidRPr="00DA3997">
              <w:t>GBVS364-13</w:t>
            </w:r>
          </w:p>
        </w:tc>
        <w:tc>
          <w:tcPr>
            <w:tcW w:w="1160" w:type="dxa"/>
            <w:noWrap/>
            <w:hideMark/>
          </w:tcPr>
          <w:p w14:paraId="769BE67B" w14:textId="77777777" w:rsidR="00BA6F4B" w:rsidRPr="00DA3997" w:rsidRDefault="00BA6F4B" w:rsidP="00BE6F82">
            <w:pPr>
              <w:pStyle w:val="DokTabellentext"/>
            </w:pPr>
            <w:r w:rsidRPr="00DA3997">
              <w:t>Poaceae</w:t>
            </w:r>
          </w:p>
        </w:tc>
        <w:tc>
          <w:tcPr>
            <w:tcW w:w="2660" w:type="dxa"/>
            <w:noWrap/>
            <w:hideMark/>
          </w:tcPr>
          <w:p w14:paraId="55E5F983" w14:textId="77777777"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640" w:type="dxa"/>
            <w:noWrap/>
            <w:hideMark/>
          </w:tcPr>
          <w:p w14:paraId="72A2081A" w14:textId="77777777" w:rsidR="00BA6F4B" w:rsidRPr="00DA3997" w:rsidRDefault="00BA6F4B" w:rsidP="00BE6F82">
            <w:pPr>
              <w:pStyle w:val="DokTabellentext"/>
            </w:pPr>
            <w:r w:rsidRPr="00DA3997">
              <w:t>99.27</w:t>
            </w:r>
          </w:p>
        </w:tc>
        <w:tc>
          <w:tcPr>
            <w:tcW w:w="700" w:type="dxa"/>
            <w:noWrap/>
            <w:hideMark/>
          </w:tcPr>
          <w:p w14:paraId="4D1DD4C4" w14:textId="77777777" w:rsidR="00BA6F4B" w:rsidRPr="00DA3997" w:rsidRDefault="00BA6F4B" w:rsidP="00BE6F82">
            <w:pPr>
              <w:pStyle w:val="DokTabellentext"/>
            </w:pPr>
            <w:r w:rsidRPr="00DA3997">
              <w:t>1478</w:t>
            </w:r>
          </w:p>
        </w:tc>
        <w:tc>
          <w:tcPr>
            <w:tcW w:w="780" w:type="dxa"/>
            <w:noWrap/>
            <w:hideMark/>
          </w:tcPr>
          <w:p w14:paraId="0C783ED8" w14:textId="77777777" w:rsidR="00BA6F4B" w:rsidRPr="00DA3997" w:rsidRDefault="00BA6F4B" w:rsidP="00BE6F82">
            <w:pPr>
              <w:pStyle w:val="DokTabellentext"/>
            </w:pPr>
            <w:r w:rsidRPr="00DA3997">
              <w:t>FALSE</w:t>
            </w:r>
          </w:p>
        </w:tc>
        <w:tc>
          <w:tcPr>
            <w:tcW w:w="1040" w:type="dxa"/>
            <w:noWrap/>
            <w:hideMark/>
          </w:tcPr>
          <w:p w14:paraId="7C0F9D90" w14:textId="77777777" w:rsidR="00BA6F4B" w:rsidRPr="00DA3997" w:rsidRDefault="00BA6F4B" w:rsidP="00BE6F82">
            <w:pPr>
              <w:pStyle w:val="DokTabellentext"/>
            </w:pPr>
            <w:r w:rsidRPr="00DA3997">
              <w:t>matK</w:t>
            </w:r>
          </w:p>
        </w:tc>
      </w:tr>
      <w:tr w:rsidR="00BA6F4B" w:rsidRPr="00DA3997" w14:paraId="6AEBDB18" w14:textId="77777777" w:rsidTr="00BE6F82">
        <w:trPr>
          <w:trHeight w:val="290"/>
        </w:trPr>
        <w:tc>
          <w:tcPr>
            <w:tcW w:w="1380" w:type="dxa"/>
            <w:noWrap/>
            <w:hideMark/>
          </w:tcPr>
          <w:p w14:paraId="276F89C2" w14:textId="77777777" w:rsidR="00BA6F4B" w:rsidRPr="00DA3997" w:rsidRDefault="00BA6F4B" w:rsidP="00BE6F82">
            <w:pPr>
              <w:pStyle w:val="DokTabellentext"/>
            </w:pPr>
            <w:r w:rsidRPr="00DA3997">
              <w:t>SWFRG033-19</w:t>
            </w:r>
          </w:p>
        </w:tc>
        <w:tc>
          <w:tcPr>
            <w:tcW w:w="1480" w:type="dxa"/>
            <w:noWrap/>
            <w:hideMark/>
          </w:tcPr>
          <w:p w14:paraId="7D04A27A" w14:textId="77777777" w:rsidR="00BA6F4B" w:rsidRPr="00DA3997" w:rsidRDefault="00BA6F4B" w:rsidP="00BE6F82">
            <w:pPr>
              <w:pStyle w:val="DokTabellentext"/>
            </w:pPr>
            <w:r w:rsidRPr="00DA3997">
              <w:t>Poaceae</w:t>
            </w:r>
          </w:p>
        </w:tc>
        <w:tc>
          <w:tcPr>
            <w:tcW w:w="2260" w:type="dxa"/>
            <w:noWrap/>
            <w:hideMark/>
          </w:tcPr>
          <w:p w14:paraId="35DA1BB5" w14:textId="77777777" w:rsidR="00BA6F4B" w:rsidRPr="00DA3997" w:rsidRDefault="00BA6F4B" w:rsidP="00BE6F82">
            <w:pPr>
              <w:pStyle w:val="DokTabellentext"/>
              <w:rPr>
                <w:i/>
                <w:iCs/>
              </w:rPr>
            </w:pPr>
            <w:r w:rsidRPr="00DA3997">
              <w:rPr>
                <w:i/>
                <w:iCs/>
              </w:rPr>
              <w:t>Trisetum</w:t>
            </w:r>
            <w:r>
              <w:rPr>
                <w:i/>
                <w:iCs/>
              </w:rPr>
              <w:t xml:space="preserve"> </w:t>
            </w:r>
            <w:r w:rsidRPr="00DA3997">
              <w:rPr>
                <w:i/>
                <w:iCs/>
              </w:rPr>
              <w:t>flavescens</w:t>
            </w:r>
          </w:p>
        </w:tc>
        <w:tc>
          <w:tcPr>
            <w:tcW w:w="1560" w:type="dxa"/>
            <w:noWrap/>
            <w:hideMark/>
          </w:tcPr>
          <w:p w14:paraId="0B65AC20" w14:textId="77777777" w:rsidR="00BA6F4B" w:rsidRPr="00DA3997" w:rsidRDefault="00BA6F4B" w:rsidP="00BE6F82">
            <w:pPr>
              <w:pStyle w:val="DokTabellentext"/>
            </w:pPr>
            <w:r w:rsidRPr="00DA3997">
              <w:t>SWFRG034-19</w:t>
            </w:r>
          </w:p>
        </w:tc>
        <w:tc>
          <w:tcPr>
            <w:tcW w:w="1160" w:type="dxa"/>
            <w:noWrap/>
            <w:hideMark/>
          </w:tcPr>
          <w:p w14:paraId="5688F209" w14:textId="77777777" w:rsidR="00BA6F4B" w:rsidRPr="00DA3997" w:rsidRDefault="00BA6F4B" w:rsidP="00BE6F82">
            <w:pPr>
              <w:pStyle w:val="DokTabellentext"/>
            </w:pPr>
            <w:r w:rsidRPr="00DA3997">
              <w:t>Poaceae</w:t>
            </w:r>
          </w:p>
        </w:tc>
        <w:tc>
          <w:tcPr>
            <w:tcW w:w="2660" w:type="dxa"/>
            <w:noWrap/>
            <w:hideMark/>
          </w:tcPr>
          <w:p w14:paraId="5EBA15C4" w14:textId="77777777" w:rsidR="00BA6F4B" w:rsidRPr="00DA3997" w:rsidRDefault="00BA6F4B" w:rsidP="00BE6F82">
            <w:pPr>
              <w:pStyle w:val="DokTabellentext"/>
              <w:rPr>
                <w:i/>
                <w:iCs/>
              </w:rPr>
            </w:pPr>
            <w:r w:rsidRPr="00DA3997">
              <w:rPr>
                <w:i/>
                <w:iCs/>
              </w:rPr>
              <w:t>Trisetum</w:t>
            </w:r>
            <w:r>
              <w:rPr>
                <w:i/>
                <w:iCs/>
              </w:rPr>
              <w:t xml:space="preserve"> </w:t>
            </w:r>
            <w:r w:rsidRPr="00DA3997">
              <w:rPr>
                <w:i/>
                <w:iCs/>
              </w:rPr>
              <w:t>flavescens</w:t>
            </w:r>
          </w:p>
        </w:tc>
        <w:tc>
          <w:tcPr>
            <w:tcW w:w="640" w:type="dxa"/>
            <w:noWrap/>
            <w:hideMark/>
          </w:tcPr>
          <w:p w14:paraId="23E1D985" w14:textId="77777777" w:rsidR="00BA6F4B" w:rsidRPr="00DA3997" w:rsidRDefault="00BA6F4B" w:rsidP="00BE6F82">
            <w:pPr>
              <w:pStyle w:val="DokTabellentext"/>
            </w:pPr>
            <w:r w:rsidRPr="00DA3997">
              <w:t>98.81</w:t>
            </w:r>
          </w:p>
        </w:tc>
        <w:tc>
          <w:tcPr>
            <w:tcW w:w="700" w:type="dxa"/>
            <w:noWrap/>
            <w:hideMark/>
          </w:tcPr>
          <w:p w14:paraId="2A628A93" w14:textId="77777777" w:rsidR="00BA6F4B" w:rsidRPr="00DA3997" w:rsidRDefault="00BA6F4B" w:rsidP="00BE6F82">
            <w:pPr>
              <w:pStyle w:val="DokTabellentext"/>
            </w:pPr>
            <w:r w:rsidRPr="00DA3997">
              <w:t>1048</w:t>
            </w:r>
          </w:p>
        </w:tc>
        <w:tc>
          <w:tcPr>
            <w:tcW w:w="780" w:type="dxa"/>
            <w:noWrap/>
            <w:hideMark/>
          </w:tcPr>
          <w:p w14:paraId="216AF947" w14:textId="77777777" w:rsidR="00BA6F4B" w:rsidRPr="00DA3997" w:rsidRDefault="00BA6F4B" w:rsidP="00BE6F82">
            <w:pPr>
              <w:pStyle w:val="DokTabellentext"/>
            </w:pPr>
            <w:r w:rsidRPr="00DA3997">
              <w:t>TRUE</w:t>
            </w:r>
          </w:p>
        </w:tc>
        <w:tc>
          <w:tcPr>
            <w:tcW w:w="1040" w:type="dxa"/>
            <w:noWrap/>
            <w:hideMark/>
          </w:tcPr>
          <w:p w14:paraId="1FE9E466" w14:textId="77777777" w:rsidR="00BA6F4B" w:rsidRPr="00DA3997" w:rsidRDefault="00BA6F4B" w:rsidP="00BE6F82">
            <w:pPr>
              <w:pStyle w:val="DokTabellentext"/>
            </w:pPr>
            <w:r w:rsidRPr="00DA3997">
              <w:t>matK</w:t>
            </w:r>
          </w:p>
        </w:tc>
      </w:tr>
      <w:tr w:rsidR="00BA6F4B" w:rsidRPr="00DA3997" w14:paraId="10398DED" w14:textId="77777777" w:rsidTr="00BE6F82">
        <w:trPr>
          <w:trHeight w:val="290"/>
        </w:trPr>
        <w:tc>
          <w:tcPr>
            <w:tcW w:w="1380" w:type="dxa"/>
            <w:noWrap/>
            <w:hideMark/>
          </w:tcPr>
          <w:p w14:paraId="754110D7" w14:textId="77777777" w:rsidR="00BA6F4B" w:rsidRPr="00DA3997" w:rsidRDefault="00BA6F4B" w:rsidP="00BE6F82">
            <w:pPr>
              <w:pStyle w:val="DokTabellentext"/>
            </w:pPr>
            <w:r w:rsidRPr="00DA3997">
              <w:t>SWFRG034-19</w:t>
            </w:r>
          </w:p>
        </w:tc>
        <w:tc>
          <w:tcPr>
            <w:tcW w:w="1480" w:type="dxa"/>
            <w:noWrap/>
            <w:hideMark/>
          </w:tcPr>
          <w:p w14:paraId="5C300250" w14:textId="77777777" w:rsidR="00BA6F4B" w:rsidRPr="00DA3997" w:rsidRDefault="00BA6F4B" w:rsidP="00BE6F82">
            <w:pPr>
              <w:pStyle w:val="DokTabellentext"/>
            </w:pPr>
            <w:r w:rsidRPr="00DA3997">
              <w:t>Poaceae</w:t>
            </w:r>
          </w:p>
        </w:tc>
        <w:tc>
          <w:tcPr>
            <w:tcW w:w="2260" w:type="dxa"/>
            <w:noWrap/>
            <w:hideMark/>
          </w:tcPr>
          <w:p w14:paraId="38D59ACB" w14:textId="77777777" w:rsidR="00BA6F4B" w:rsidRPr="00DA3997" w:rsidRDefault="00BA6F4B" w:rsidP="00BE6F82">
            <w:pPr>
              <w:pStyle w:val="DokTabellentext"/>
              <w:rPr>
                <w:i/>
                <w:iCs/>
              </w:rPr>
            </w:pPr>
            <w:r w:rsidRPr="00DA3997">
              <w:rPr>
                <w:i/>
                <w:iCs/>
              </w:rPr>
              <w:t>Trisetum</w:t>
            </w:r>
            <w:r>
              <w:rPr>
                <w:i/>
                <w:iCs/>
              </w:rPr>
              <w:t xml:space="preserve"> </w:t>
            </w:r>
            <w:r w:rsidRPr="00DA3997">
              <w:rPr>
                <w:i/>
                <w:iCs/>
              </w:rPr>
              <w:t>flavescens</w:t>
            </w:r>
          </w:p>
        </w:tc>
        <w:tc>
          <w:tcPr>
            <w:tcW w:w="1560" w:type="dxa"/>
            <w:noWrap/>
            <w:hideMark/>
          </w:tcPr>
          <w:p w14:paraId="75A02E84" w14:textId="77777777" w:rsidR="00BA6F4B" w:rsidRPr="00DA3997" w:rsidRDefault="00BA6F4B" w:rsidP="00BE6F82">
            <w:pPr>
              <w:pStyle w:val="DokTabellentext"/>
            </w:pPr>
            <w:r w:rsidRPr="00DA3997">
              <w:t>GBVD4607-11</w:t>
            </w:r>
          </w:p>
        </w:tc>
        <w:tc>
          <w:tcPr>
            <w:tcW w:w="1160" w:type="dxa"/>
            <w:noWrap/>
            <w:hideMark/>
          </w:tcPr>
          <w:p w14:paraId="1D2576D1" w14:textId="77777777" w:rsidR="00BA6F4B" w:rsidRPr="00DA3997" w:rsidRDefault="00BA6F4B" w:rsidP="00BE6F82">
            <w:pPr>
              <w:pStyle w:val="DokTabellentext"/>
            </w:pPr>
            <w:r w:rsidRPr="00DA3997">
              <w:t>Poaceae</w:t>
            </w:r>
          </w:p>
        </w:tc>
        <w:tc>
          <w:tcPr>
            <w:tcW w:w="2660" w:type="dxa"/>
            <w:noWrap/>
            <w:hideMark/>
          </w:tcPr>
          <w:p w14:paraId="414BE2F4" w14:textId="77777777" w:rsidR="00BA6F4B" w:rsidRPr="00DA3997" w:rsidRDefault="00BA6F4B" w:rsidP="00BE6F82">
            <w:pPr>
              <w:pStyle w:val="DokTabellentext"/>
              <w:rPr>
                <w:i/>
                <w:iCs/>
              </w:rPr>
            </w:pPr>
            <w:r w:rsidRPr="00DA3997">
              <w:rPr>
                <w:i/>
                <w:iCs/>
              </w:rPr>
              <w:t>Rostraria</w:t>
            </w:r>
            <w:r>
              <w:rPr>
                <w:i/>
                <w:iCs/>
              </w:rPr>
              <w:t xml:space="preserve"> </w:t>
            </w:r>
            <w:r w:rsidRPr="00DA3997">
              <w:rPr>
                <w:i/>
                <w:iCs/>
              </w:rPr>
              <w:t>pubescens</w:t>
            </w:r>
          </w:p>
        </w:tc>
        <w:tc>
          <w:tcPr>
            <w:tcW w:w="640" w:type="dxa"/>
            <w:noWrap/>
            <w:hideMark/>
          </w:tcPr>
          <w:p w14:paraId="174E78DE" w14:textId="77777777" w:rsidR="00BA6F4B" w:rsidRPr="00DA3997" w:rsidRDefault="00BA6F4B" w:rsidP="00BE6F82">
            <w:pPr>
              <w:pStyle w:val="DokTabellentext"/>
            </w:pPr>
            <w:r w:rsidRPr="00DA3997">
              <w:t>99.66</w:t>
            </w:r>
          </w:p>
        </w:tc>
        <w:tc>
          <w:tcPr>
            <w:tcW w:w="700" w:type="dxa"/>
            <w:noWrap/>
            <w:hideMark/>
          </w:tcPr>
          <w:p w14:paraId="387FA867" w14:textId="77777777" w:rsidR="00BA6F4B" w:rsidRPr="00DA3997" w:rsidRDefault="00BA6F4B" w:rsidP="00BE6F82">
            <w:pPr>
              <w:pStyle w:val="DokTabellentext"/>
            </w:pPr>
            <w:r w:rsidRPr="00DA3997">
              <w:t>1592</w:t>
            </w:r>
          </w:p>
        </w:tc>
        <w:tc>
          <w:tcPr>
            <w:tcW w:w="780" w:type="dxa"/>
            <w:noWrap/>
            <w:hideMark/>
          </w:tcPr>
          <w:p w14:paraId="146C4366" w14:textId="77777777" w:rsidR="00BA6F4B" w:rsidRPr="00DA3997" w:rsidRDefault="00BA6F4B" w:rsidP="00BE6F82">
            <w:pPr>
              <w:pStyle w:val="DokTabellentext"/>
            </w:pPr>
            <w:r w:rsidRPr="00DA3997">
              <w:t>FALSE</w:t>
            </w:r>
          </w:p>
        </w:tc>
        <w:tc>
          <w:tcPr>
            <w:tcW w:w="1040" w:type="dxa"/>
            <w:noWrap/>
            <w:hideMark/>
          </w:tcPr>
          <w:p w14:paraId="18625A94" w14:textId="77777777" w:rsidR="00BA6F4B" w:rsidRPr="00DA3997" w:rsidRDefault="00BA6F4B" w:rsidP="00BE6F82">
            <w:pPr>
              <w:pStyle w:val="DokTabellentext"/>
            </w:pPr>
            <w:r w:rsidRPr="00DA3997">
              <w:t>matK</w:t>
            </w:r>
          </w:p>
        </w:tc>
      </w:tr>
      <w:tr w:rsidR="00BA6F4B" w:rsidRPr="00DA3997" w14:paraId="582F87C9" w14:textId="77777777" w:rsidTr="00BE6F82">
        <w:trPr>
          <w:trHeight w:val="290"/>
        </w:trPr>
        <w:tc>
          <w:tcPr>
            <w:tcW w:w="1380" w:type="dxa"/>
            <w:noWrap/>
            <w:hideMark/>
          </w:tcPr>
          <w:p w14:paraId="0B066C62" w14:textId="77777777" w:rsidR="00BA6F4B" w:rsidRPr="00DA3997" w:rsidRDefault="00BA6F4B" w:rsidP="00BE6F82">
            <w:pPr>
              <w:pStyle w:val="DokTabellentext"/>
            </w:pPr>
            <w:r w:rsidRPr="00DA3997">
              <w:t>SWFRG034-19</w:t>
            </w:r>
          </w:p>
        </w:tc>
        <w:tc>
          <w:tcPr>
            <w:tcW w:w="1480" w:type="dxa"/>
            <w:noWrap/>
            <w:hideMark/>
          </w:tcPr>
          <w:p w14:paraId="10789052" w14:textId="77777777" w:rsidR="00BA6F4B" w:rsidRPr="00DA3997" w:rsidRDefault="00BA6F4B" w:rsidP="00BE6F82">
            <w:pPr>
              <w:pStyle w:val="DokTabellentext"/>
            </w:pPr>
            <w:r w:rsidRPr="00DA3997">
              <w:t>Poaceae</w:t>
            </w:r>
          </w:p>
        </w:tc>
        <w:tc>
          <w:tcPr>
            <w:tcW w:w="2260" w:type="dxa"/>
            <w:noWrap/>
            <w:hideMark/>
          </w:tcPr>
          <w:p w14:paraId="7C454D69" w14:textId="77777777" w:rsidR="00BA6F4B" w:rsidRPr="00DA3997" w:rsidRDefault="00BA6F4B" w:rsidP="00BE6F82">
            <w:pPr>
              <w:pStyle w:val="DokTabellentext"/>
              <w:rPr>
                <w:i/>
                <w:iCs/>
              </w:rPr>
            </w:pPr>
            <w:r w:rsidRPr="00DA3997">
              <w:rPr>
                <w:i/>
                <w:iCs/>
              </w:rPr>
              <w:t>Trisetum</w:t>
            </w:r>
            <w:r>
              <w:rPr>
                <w:i/>
                <w:iCs/>
              </w:rPr>
              <w:t xml:space="preserve"> </w:t>
            </w:r>
            <w:r w:rsidRPr="00DA3997">
              <w:rPr>
                <w:i/>
                <w:iCs/>
              </w:rPr>
              <w:t>flavescens</w:t>
            </w:r>
          </w:p>
        </w:tc>
        <w:tc>
          <w:tcPr>
            <w:tcW w:w="1560" w:type="dxa"/>
            <w:noWrap/>
            <w:hideMark/>
          </w:tcPr>
          <w:p w14:paraId="09B7BB1F" w14:textId="77777777" w:rsidR="00BA6F4B" w:rsidRPr="00DA3997" w:rsidRDefault="00BA6F4B" w:rsidP="00BE6F82">
            <w:pPr>
              <w:pStyle w:val="DokTabellentext"/>
            </w:pPr>
            <w:r w:rsidRPr="00DA3997">
              <w:t>GBVD4606-11</w:t>
            </w:r>
          </w:p>
        </w:tc>
        <w:tc>
          <w:tcPr>
            <w:tcW w:w="1160" w:type="dxa"/>
            <w:noWrap/>
            <w:hideMark/>
          </w:tcPr>
          <w:p w14:paraId="68923F0B" w14:textId="77777777" w:rsidR="00BA6F4B" w:rsidRPr="00DA3997" w:rsidRDefault="00BA6F4B" w:rsidP="00BE6F82">
            <w:pPr>
              <w:pStyle w:val="DokTabellentext"/>
            </w:pPr>
            <w:r w:rsidRPr="00DA3997">
              <w:t>Poaceae</w:t>
            </w:r>
          </w:p>
        </w:tc>
        <w:tc>
          <w:tcPr>
            <w:tcW w:w="2660" w:type="dxa"/>
            <w:noWrap/>
            <w:hideMark/>
          </w:tcPr>
          <w:p w14:paraId="4D897E55" w14:textId="77777777" w:rsidR="00BA6F4B" w:rsidRPr="00DA3997" w:rsidRDefault="00BA6F4B" w:rsidP="00BE6F82">
            <w:pPr>
              <w:pStyle w:val="DokTabellentext"/>
              <w:rPr>
                <w:i/>
                <w:iCs/>
              </w:rPr>
            </w:pPr>
            <w:r w:rsidRPr="00DA3997">
              <w:rPr>
                <w:i/>
                <w:iCs/>
              </w:rPr>
              <w:t>Rostraria</w:t>
            </w:r>
            <w:r>
              <w:rPr>
                <w:i/>
                <w:iCs/>
              </w:rPr>
              <w:t xml:space="preserve"> </w:t>
            </w:r>
            <w:r w:rsidRPr="00DA3997">
              <w:rPr>
                <w:i/>
                <w:iCs/>
              </w:rPr>
              <w:t>cristata</w:t>
            </w:r>
          </w:p>
        </w:tc>
        <w:tc>
          <w:tcPr>
            <w:tcW w:w="640" w:type="dxa"/>
            <w:noWrap/>
            <w:hideMark/>
          </w:tcPr>
          <w:p w14:paraId="2EC06DF4" w14:textId="77777777" w:rsidR="00BA6F4B" w:rsidRPr="00DA3997" w:rsidRDefault="00BA6F4B" w:rsidP="00BE6F82">
            <w:pPr>
              <w:pStyle w:val="DokTabellentext"/>
            </w:pPr>
            <w:r w:rsidRPr="00DA3997">
              <w:t>99.66</w:t>
            </w:r>
          </w:p>
        </w:tc>
        <w:tc>
          <w:tcPr>
            <w:tcW w:w="700" w:type="dxa"/>
            <w:noWrap/>
            <w:hideMark/>
          </w:tcPr>
          <w:p w14:paraId="2746F2C6" w14:textId="77777777" w:rsidR="00BA6F4B" w:rsidRPr="00DA3997" w:rsidRDefault="00BA6F4B" w:rsidP="00BE6F82">
            <w:pPr>
              <w:pStyle w:val="DokTabellentext"/>
            </w:pPr>
            <w:r w:rsidRPr="00DA3997">
              <w:t>1592</w:t>
            </w:r>
          </w:p>
        </w:tc>
        <w:tc>
          <w:tcPr>
            <w:tcW w:w="780" w:type="dxa"/>
            <w:noWrap/>
            <w:hideMark/>
          </w:tcPr>
          <w:p w14:paraId="67DC5431" w14:textId="77777777" w:rsidR="00BA6F4B" w:rsidRPr="00DA3997" w:rsidRDefault="00BA6F4B" w:rsidP="00BE6F82">
            <w:pPr>
              <w:pStyle w:val="DokTabellentext"/>
            </w:pPr>
            <w:r w:rsidRPr="00DA3997">
              <w:t>FALSE</w:t>
            </w:r>
          </w:p>
        </w:tc>
        <w:tc>
          <w:tcPr>
            <w:tcW w:w="1040" w:type="dxa"/>
            <w:noWrap/>
            <w:hideMark/>
          </w:tcPr>
          <w:p w14:paraId="0A96D9D5" w14:textId="77777777" w:rsidR="00BA6F4B" w:rsidRPr="00DA3997" w:rsidRDefault="00BA6F4B" w:rsidP="00BE6F82">
            <w:pPr>
              <w:pStyle w:val="DokTabellentext"/>
            </w:pPr>
            <w:r w:rsidRPr="00DA3997">
              <w:t>matK</w:t>
            </w:r>
          </w:p>
        </w:tc>
      </w:tr>
      <w:tr w:rsidR="00BA6F4B" w:rsidRPr="00DA3997" w14:paraId="251E48F8" w14:textId="77777777" w:rsidTr="00BE6F82">
        <w:trPr>
          <w:trHeight w:val="290"/>
        </w:trPr>
        <w:tc>
          <w:tcPr>
            <w:tcW w:w="1380" w:type="dxa"/>
            <w:noWrap/>
            <w:hideMark/>
          </w:tcPr>
          <w:p w14:paraId="327907D5" w14:textId="77777777" w:rsidR="00BA6F4B" w:rsidRPr="00DA3997" w:rsidRDefault="00BA6F4B" w:rsidP="00BE6F82">
            <w:pPr>
              <w:pStyle w:val="DokTabellentext"/>
            </w:pPr>
            <w:r w:rsidRPr="00DA3997">
              <w:t>SWFRG035-19</w:t>
            </w:r>
          </w:p>
        </w:tc>
        <w:tc>
          <w:tcPr>
            <w:tcW w:w="1480" w:type="dxa"/>
            <w:noWrap/>
            <w:hideMark/>
          </w:tcPr>
          <w:p w14:paraId="682E39BD" w14:textId="77777777" w:rsidR="00BA6F4B" w:rsidRPr="00DA3997" w:rsidRDefault="00BA6F4B" w:rsidP="00BE6F82">
            <w:pPr>
              <w:pStyle w:val="DokTabellentext"/>
            </w:pPr>
            <w:r w:rsidRPr="00DA3997">
              <w:t>Fabaceae</w:t>
            </w:r>
          </w:p>
        </w:tc>
        <w:tc>
          <w:tcPr>
            <w:tcW w:w="2260" w:type="dxa"/>
            <w:noWrap/>
            <w:hideMark/>
          </w:tcPr>
          <w:p w14:paraId="5069ECD0"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14:paraId="0AAEC9A6" w14:textId="77777777" w:rsidR="00BA6F4B" w:rsidRPr="00DA3997" w:rsidRDefault="00BA6F4B" w:rsidP="00BE6F82">
            <w:pPr>
              <w:pStyle w:val="DokTabellentext"/>
            </w:pPr>
            <w:r w:rsidRPr="00DA3997">
              <w:t>UGEAB102-17</w:t>
            </w:r>
          </w:p>
        </w:tc>
        <w:tc>
          <w:tcPr>
            <w:tcW w:w="1160" w:type="dxa"/>
            <w:noWrap/>
            <w:hideMark/>
          </w:tcPr>
          <w:p w14:paraId="6E7A8FDD" w14:textId="77777777" w:rsidR="00BA6F4B" w:rsidRPr="00DA3997" w:rsidRDefault="00BA6F4B" w:rsidP="00BE6F82">
            <w:pPr>
              <w:pStyle w:val="DokTabellentext"/>
            </w:pPr>
            <w:r w:rsidRPr="00DA3997">
              <w:t>Fabaceae</w:t>
            </w:r>
          </w:p>
        </w:tc>
        <w:tc>
          <w:tcPr>
            <w:tcW w:w="2660" w:type="dxa"/>
            <w:noWrap/>
            <w:hideMark/>
          </w:tcPr>
          <w:p w14:paraId="6EEDF1B7"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14:paraId="395EF0FE" w14:textId="77777777" w:rsidR="00BA6F4B" w:rsidRPr="00DA3997" w:rsidRDefault="00BA6F4B" w:rsidP="00BE6F82">
            <w:pPr>
              <w:pStyle w:val="DokTabellentext"/>
            </w:pPr>
            <w:r w:rsidRPr="00DA3997">
              <w:t>98.92</w:t>
            </w:r>
          </w:p>
        </w:tc>
        <w:tc>
          <w:tcPr>
            <w:tcW w:w="700" w:type="dxa"/>
            <w:noWrap/>
            <w:hideMark/>
          </w:tcPr>
          <w:p w14:paraId="0A500F54" w14:textId="77777777" w:rsidR="00BA6F4B" w:rsidRPr="00DA3997" w:rsidRDefault="00BA6F4B" w:rsidP="00BE6F82">
            <w:pPr>
              <w:pStyle w:val="DokTabellentext"/>
            </w:pPr>
            <w:r w:rsidRPr="00DA3997">
              <w:t>990</w:t>
            </w:r>
          </w:p>
        </w:tc>
        <w:tc>
          <w:tcPr>
            <w:tcW w:w="780" w:type="dxa"/>
            <w:noWrap/>
            <w:hideMark/>
          </w:tcPr>
          <w:p w14:paraId="3C68AED5" w14:textId="77777777" w:rsidR="00BA6F4B" w:rsidRPr="00DA3997" w:rsidRDefault="00BA6F4B" w:rsidP="00BE6F82">
            <w:pPr>
              <w:pStyle w:val="DokTabellentext"/>
            </w:pPr>
            <w:r w:rsidRPr="00DA3997">
              <w:t>TRUE</w:t>
            </w:r>
          </w:p>
        </w:tc>
        <w:tc>
          <w:tcPr>
            <w:tcW w:w="1040" w:type="dxa"/>
            <w:noWrap/>
            <w:hideMark/>
          </w:tcPr>
          <w:p w14:paraId="1707E664" w14:textId="77777777" w:rsidR="00BA6F4B" w:rsidRPr="00DA3997" w:rsidRDefault="00BA6F4B" w:rsidP="00BE6F82">
            <w:pPr>
              <w:pStyle w:val="DokTabellentext"/>
            </w:pPr>
            <w:r w:rsidRPr="00DA3997">
              <w:t>matK</w:t>
            </w:r>
          </w:p>
        </w:tc>
      </w:tr>
      <w:tr w:rsidR="00BA6F4B" w:rsidRPr="00DA3997" w14:paraId="51C4C066" w14:textId="77777777" w:rsidTr="00BE6F82">
        <w:trPr>
          <w:trHeight w:val="290"/>
        </w:trPr>
        <w:tc>
          <w:tcPr>
            <w:tcW w:w="1380" w:type="dxa"/>
            <w:noWrap/>
            <w:hideMark/>
          </w:tcPr>
          <w:p w14:paraId="15E2263E" w14:textId="77777777" w:rsidR="00BA6F4B" w:rsidRPr="00DA3997" w:rsidRDefault="00BA6F4B" w:rsidP="00BE6F82">
            <w:pPr>
              <w:pStyle w:val="DokTabellentext"/>
            </w:pPr>
            <w:r w:rsidRPr="00DA3997">
              <w:t>SWFRG035-19</w:t>
            </w:r>
          </w:p>
        </w:tc>
        <w:tc>
          <w:tcPr>
            <w:tcW w:w="1480" w:type="dxa"/>
            <w:noWrap/>
            <w:hideMark/>
          </w:tcPr>
          <w:p w14:paraId="1FE1CB54" w14:textId="77777777" w:rsidR="00BA6F4B" w:rsidRPr="00DA3997" w:rsidRDefault="00BA6F4B" w:rsidP="00BE6F82">
            <w:pPr>
              <w:pStyle w:val="DokTabellentext"/>
            </w:pPr>
            <w:r w:rsidRPr="00DA3997">
              <w:t>Fabaceae</w:t>
            </w:r>
          </w:p>
        </w:tc>
        <w:tc>
          <w:tcPr>
            <w:tcW w:w="2260" w:type="dxa"/>
            <w:noWrap/>
            <w:hideMark/>
          </w:tcPr>
          <w:p w14:paraId="34420ED6"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14:paraId="653FFFDB" w14:textId="77777777" w:rsidR="00BA6F4B" w:rsidRPr="00DA3997" w:rsidRDefault="00BA6F4B" w:rsidP="00BE6F82">
            <w:pPr>
              <w:pStyle w:val="DokTabellentext"/>
            </w:pPr>
            <w:r w:rsidRPr="00DA3997">
              <w:t>VEMSH166-13</w:t>
            </w:r>
          </w:p>
        </w:tc>
        <w:tc>
          <w:tcPr>
            <w:tcW w:w="1160" w:type="dxa"/>
            <w:noWrap/>
            <w:hideMark/>
          </w:tcPr>
          <w:p w14:paraId="634765C6" w14:textId="77777777" w:rsidR="00BA6F4B" w:rsidRPr="00DA3997" w:rsidRDefault="00BA6F4B" w:rsidP="00BE6F82">
            <w:pPr>
              <w:pStyle w:val="DokTabellentext"/>
            </w:pPr>
            <w:r w:rsidRPr="00DA3997">
              <w:t>Fabaceae</w:t>
            </w:r>
          </w:p>
        </w:tc>
        <w:tc>
          <w:tcPr>
            <w:tcW w:w="2660" w:type="dxa"/>
            <w:noWrap/>
            <w:hideMark/>
          </w:tcPr>
          <w:p w14:paraId="45184860"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14:paraId="4F9D76D9" w14:textId="77777777" w:rsidR="00BA6F4B" w:rsidRPr="00DA3997" w:rsidRDefault="00BA6F4B" w:rsidP="00BE6F82">
            <w:pPr>
              <w:pStyle w:val="DokTabellentext"/>
            </w:pPr>
            <w:r w:rsidRPr="00DA3997">
              <w:t>98.92</w:t>
            </w:r>
          </w:p>
        </w:tc>
        <w:tc>
          <w:tcPr>
            <w:tcW w:w="700" w:type="dxa"/>
            <w:noWrap/>
            <w:hideMark/>
          </w:tcPr>
          <w:p w14:paraId="66E532DA" w14:textId="77777777" w:rsidR="00BA6F4B" w:rsidRPr="00DA3997" w:rsidRDefault="00BA6F4B" w:rsidP="00BE6F82">
            <w:pPr>
              <w:pStyle w:val="DokTabellentext"/>
            </w:pPr>
            <w:r w:rsidRPr="00DA3997">
              <w:t>990</w:t>
            </w:r>
          </w:p>
        </w:tc>
        <w:tc>
          <w:tcPr>
            <w:tcW w:w="780" w:type="dxa"/>
            <w:noWrap/>
            <w:hideMark/>
          </w:tcPr>
          <w:p w14:paraId="01DCD51A" w14:textId="77777777" w:rsidR="00BA6F4B" w:rsidRPr="00DA3997" w:rsidRDefault="00BA6F4B" w:rsidP="00BE6F82">
            <w:pPr>
              <w:pStyle w:val="DokTabellentext"/>
            </w:pPr>
            <w:r w:rsidRPr="00DA3997">
              <w:t>TRUE</w:t>
            </w:r>
          </w:p>
        </w:tc>
        <w:tc>
          <w:tcPr>
            <w:tcW w:w="1040" w:type="dxa"/>
            <w:noWrap/>
            <w:hideMark/>
          </w:tcPr>
          <w:p w14:paraId="0FE7FC3F" w14:textId="77777777" w:rsidR="00BA6F4B" w:rsidRPr="00DA3997" w:rsidRDefault="00BA6F4B" w:rsidP="00BE6F82">
            <w:pPr>
              <w:pStyle w:val="DokTabellentext"/>
            </w:pPr>
            <w:r w:rsidRPr="00DA3997">
              <w:t>matK</w:t>
            </w:r>
          </w:p>
        </w:tc>
      </w:tr>
      <w:tr w:rsidR="00BA6F4B" w:rsidRPr="00DA3997" w14:paraId="4075B8D9" w14:textId="77777777" w:rsidTr="00BE6F82">
        <w:trPr>
          <w:trHeight w:val="290"/>
        </w:trPr>
        <w:tc>
          <w:tcPr>
            <w:tcW w:w="1380" w:type="dxa"/>
            <w:noWrap/>
            <w:hideMark/>
          </w:tcPr>
          <w:p w14:paraId="0415ECCA" w14:textId="77777777" w:rsidR="00BA6F4B" w:rsidRPr="00DA3997" w:rsidRDefault="00BA6F4B" w:rsidP="00BE6F82">
            <w:pPr>
              <w:pStyle w:val="DokTabellentext"/>
            </w:pPr>
            <w:r w:rsidRPr="00DA3997">
              <w:t>SWFRG035-19</w:t>
            </w:r>
          </w:p>
        </w:tc>
        <w:tc>
          <w:tcPr>
            <w:tcW w:w="1480" w:type="dxa"/>
            <w:noWrap/>
            <w:hideMark/>
          </w:tcPr>
          <w:p w14:paraId="5829ABCB" w14:textId="77777777" w:rsidR="00BA6F4B" w:rsidRPr="00DA3997" w:rsidRDefault="00BA6F4B" w:rsidP="00BE6F82">
            <w:pPr>
              <w:pStyle w:val="DokTabellentext"/>
            </w:pPr>
            <w:r w:rsidRPr="00DA3997">
              <w:t>Fabaceae</w:t>
            </w:r>
          </w:p>
        </w:tc>
        <w:tc>
          <w:tcPr>
            <w:tcW w:w="2260" w:type="dxa"/>
            <w:noWrap/>
            <w:hideMark/>
          </w:tcPr>
          <w:p w14:paraId="51B05D3E"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14:paraId="75F5ECD6" w14:textId="77777777" w:rsidR="00BA6F4B" w:rsidRPr="00DA3997" w:rsidRDefault="00BA6F4B" w:rsidP="00BE6F82">
            <w:pPr>
              <w:pStyle w:val="DokTabellentext"/>
            </w:pPr>
            <w:r w:rsidRPr="00DA3997">
              <w:t>GBVP046-11</w:t>
            </w:r>
          </w:p>
        </w:tc>
        <w:tc>
          <w:tcPr>
            <w:tcW w:w="1160" w:type="dxa"/>
            <w:noWrap/>
            <w:hideMark/>
          </w:tcPr>
          <w:p w14:paraId="768BBB5C" w14:textId="77777777" w:rsidR="00BA6F4B" w:rsidRPr="00DA3997" w:rsidRDefault="00BA6F4B" w:rsidP="00BE6F82">
            <w:pPr>
              <w:pStyle w:val="DokTabellentext"/>
            </w:pPr>
            <w:r w:rsidRPr="00DA3997">
              <w:t>Fabaceae</w:t>
            </w:r>
          </w:p>
        </w:tc>
        <w:tc>
          <w:tcPr>
            <w:tcW w:w="2660" w:type="dxa"/>
            <w:noWrap/>
            <w:hideMark/>
          </w:tcPr>
          <w:p w14:paraId="699FAEBB"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14:paraId="2DFF34F2" w14:textId="77777777" w:rsidR="00BA6F4B" w:rsidRPr="00DA3997" w:rsidRDefault="00BA6F4B" w:rsidP="00BE6F82">
            <w:pPr>
              <w:pStyle w:val="DokTabellentext"/>
            </w:pPr>
            <w:r w:rsidRPr="00DA3997">
              <w:t>98.92</w:t>
            </w:r>
          </w:p>
        </w:tc>
        <w:tc>
          <w:tcPr>
            <w:tcW w:w="700" w:type="dxa"/>
            <w:noWrap/>
            <w:hideMark/>
          </w:tcPr>
          <w:p w14:paraId="329EE8CE" w14:textId="77777777" w:rsidR="00BA6F4B" w:rsidRPr="00DA3997" w:rsidRDefault="00BA6F4B" w:rsidP="00BE6F82">
            <w:pPr>
              <w:pStyle w:val="DokTabellentext"/>
            </w:pPr>
            <w:r w:rsidRPr="00DA3997">
              <w:t>990</w:t>
            </w:r>
          </w:p>
        </w:tc>
        <w:tc>
          <w:tcPr>
            <w:tcW w:w="780" w:type="dxa"/>
            <w:noWrap/>
            <w:hideMark/>
          </w:tcPr>
          <w:p w14:paraId="1555E5DB" w14:textId="77777777" w:rsidR="00BA6F4B" w:rsidRPr="00DA3997" w:rsidRDefault="00BA6F4B" w:rsidP="00BE6F82">
            <w:pPr>
              <w:pStyle w:val="DokTabellentext"/>
            </w:pPr>
            <w:r w:rsidRPr="00DA3997">
              <w:t>TRUE</w:t>
            </w:r>
          </w:p>
        </w:tc>
        <w:tc>
          <w:tcPr>
            <w:tcW w:w="1040" w:type="dxa"/>
            <w:noWrap/>
            <w:hideMark/>
          </w:tcPr>
          <w:p w14:paraId="1B5FACD2" w14:textId="77777777" w:rsidR="00BA6F4B" w:rsidRPr="00DA3997" w:rsidRDefault="00BA6F4B" w:rsidP="00BE6F82">
            <w:pPr>
              <w:pStyle w:val="DokTabellentext"/>
            </w:pPr>
            <w:r w:rsidRPr="00DA3997">
              <w:t>matK</w:t>
            </w:r>
          </w:p>
        </w:tc>
      </w:tr>
      <w:tr w:rsidR="00BA6F4B" w:rsidRPr="00DA3997" w14:paraId="3D6DB0D0" w14:textId="77777777" w:rsidTr="00BE6F82">
        <w:trPr>
          <w:trHeight w:val="290"/>
        </w:trPr>
        <w:tc>
          <w:tcPr>
            <w:tcW w:w="1380" w:type="dxa"/>
            <w:noWrap/>
            <w:hideMark/>
          </w:tcPr>
          <w:p w14:paraId="7F413E63" w14:textId="77777777" w:rsidR="00BA6F4B" w:rsidRPr="00DA3997" w:rsidRDefault="00BA6F4B" w:rsidP="00BE6F82">
            <w:pPr>
              <w:pStyle w:val="DokTabellentext"/>
            </w:pPr>
            <w:r w:rsidRPr="00DA3997">
              <w:t>SWFRG035-19</w:t>
            </w:r>
          </w:p>
        </w:tc>
        <w:tc>
          <w:tcPr>
            <w:tcW w:w="1480" w:type="dxa"/>
            <w:noWrap/>
            <w:hideMark/>
          </w:tcPr>
          <w:p w14:paraId="050348D7" w14:textId="77777777" w:rsidR="00BA6F4B" w:rsidRPr="00DA3997" w:rsidRDefault="00BA6F4B" w:rsidP="00BE6F82">
            <w:pPr>
              <w:pStyle w:val="DokTabellentext"/>
            </w:pPr>
            <w:r w:rsidRPr="00DA3997">
              <w:t>Fabaceae</w:t>
            </w:r>
          </w:p>
        </w:tc>
        <w:tc>
          <w:tcPr>
            <w:tcW w:w="2260" w:type="dxa"/>
            <w:noWrap/>
            <w:hideMark/>
          </w:tcPr>
          <w:p w14:paraId="6A0E10BB"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14:paraId="38A4D1B7" w14:textId="77777777" w:rsidR="00BA6F4B" w:rsidRPr="00DA3997" w:rsidRDefault="00BA6F4B" w:rsidP="00BE6F82">
            <w:pPr>
              <w:pStyle w:val="DokTabellentext"/>
            </w:pPr>
            <w:r w:rsidRPr="00DA3997">
              <w:t>GBVP045-11</w:t>
            </w:r>
          </w:p>
        </w:tc>
        <w:tc>
          <w:tcPr>
            <w:tcW w:w="1160" w:type="dxa"/>
            <w:noWrap/>
            <w:hideMark/>
          </w:tcPr>
          <w:p w14:paraId="260E3605" w14:textId="77777777" w:rsidR="00BA6F4B" w:rsidRPr="00DA3997" w:rsidRDefault="00BA6F4B" w:rsidP="00BE6F82">
            <w:pPr>
              <w:pStyle w:val="DokTabellentext"/>
            </w:pPr>
            <w:r w:rsidRPr="00DA3997">
              <w:t>Fabaceae</w:t>
            </w:r>
          </w:p>
        </w:tc>
        <w:tc>
          <w:tcPr>
            <w:tcW w:w="2660" w:type="dxa"/>
            <w:noWrap/>
            <w:hideMark/>
          </w:tcPr>
          <w:p w14:paraId="0A3B1DCF"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14:paraId="18F34653" w14:textId="77777777" w:rsidR="00BA6F4B" w:rsidRPr="00DA3997" w:rsidRDefault="00BA6F4B" w:rsidP="00BE6F82">
            <w:pPr>
              <w:pStyle w:val="DokTabellentext"/>
            </w:pPr>
            <w:r w:rsidRPr="00DA3997">
              <w:t>98.92</w:t>
            </w:r>
          </w:p>
        </w:tc>
        <w:tc>
          <w:tcPr>
            <w:tcW w:w="700" w:type="dxa"/>
            <w:noWrap/>
            <w:hideMark/>
          </w:tcPr>
          <w:p w14:paraId="47DD9380" w14:textId="77777777" w:rsidR="00BA6F4B" w:rsidRPr="00DA3997" w:rsidRDefault="00BA6F4B" w:rsidP="00BE6F82">
            <w:pPr>
              <w:pStyle w:val="DokTabellentext"/>
            </w:pPr>
            <w:r w:rsidRPr="00DA3997">
              <w:t>990</w:t>
            </w:r>
          </w:p>
        </w:tc>
        <w:tc>
          <w:tcPr>
            <w:tcW w:w="780" w:type="dxa"/>
            <w:noWrap/>
            <w:hideMark/>
          </w:tcPr>
          <w:p w14:paraId="1A707BEE" w14:textId="77777777" w:rsidR="00BA6F4B" w:rsidRPr="00DA3997" w:rsidRDefault="00BA6F4B" w:rsidP="00BE6F82">
            <w:pPr>
              <w:pStyle w:val="DokTabellentext"/>
            </w:pPr>
            <w:r w:rsidRPr="00DA3997">
              <w:t>TRUE</w:t>
            </w:r>
          </w:p>
        </w:tc>
        <w:tc>
          <w:tcPr>
            <w:tcW w:w="1040" w:type="dxa"/>
            <w:noWrap/>
            <w:hideMark/>
          </w:tcPr>
          <w:p w14:paraId="684F188C" w14:textId="77777777" w:rsidR="00BA6F4B" w:rsidRPr="00DA3997" w:rsidRDefault="00BA6F4B" w:rsidP="00BE6F82">
            <w:pPr>
              <w:pStyle w:val="DokTabellentext"/>
            </w:pPr>
            <w:r w:rsidRPr="00DA3997">
              <w:t>matK</w:t>
            </w:r>
          </w:p>
        </w:tc>
      </w:tr>
      <w:tr w:rsidR="00BA6F4B" w:rsidRPr="00DA3997" w14:paraId="2897DD26" w14:textId="77777777" w:rsidTr="00BE6F82">
        <w:trPr>
          <w:trHeight w:val="290"/>
        </w:trPr>
        <w:tc>
          <w:tcPr>
            <w:tcW w:w="1380" w:type="dxa"/>
            <w:noWrap/>
            <w:hideMark/>
          </w:tcPr>
          <w:p w14:paraId="3425025D" w14:textId="77777777" w:rsidR="00BA6F4B" w:rsidRPr="00DA3997" w:rsidRDefault="00BA6F4B" w:rsidP="00BE6F82">
            <w:pPr>
              <w:pStyle w:val="DokTabellentext"/>
            </w:pPr>
            <w:r w:rsidRPr="00DA3997">
              <w:t>SWFRG035-19</w:t>
            </w:r>
          </w:p>
        </w:tc>
        <w:tc>
          <w:tcPr>
            <w:tcW w:w="1480" w:type="dxa"/>
            <w:noWrap/>
            <w:hideMark/>
          </w:tcPr>
          <w:p w14:paraId="0AD88BB8" w14:textId="77777777" w:rsidR="00BA6F4B" w:rsidRPr="00DA3997" w:rsidRDefault="00BA6F4B" w:rsidP="00BE6F82">
            <w:pPr>
              <w:pStyle w:val="DokTabellentext"/>
            </w:pPr>
            <w:r w:rsidRPr="00DA3997">
              <w:t>Fabaceae</w:t>
            </w:r>
          </w:p>
        </w:tc>
        <w:tc>
          <w:tcPr>
            <w:tcW w:w="2260" w:type="dxa"/>
            <w:noWrap/>
            <w:hideMark/>
          </w:tcPr>
          <w:p w14:paraId="3074D4D5"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14:paraId="0D15B1B2" w14:textId="77777777" w:rsidR="00BA6F4B" w:rsidRPr="00DA3997" w:rsidRDefault="00BA6F4B" w:rsidP="00BE6F82">
            <w:pPr>
              <w:pStyle w:val="DokTabellentext"/>
            </w:pPr>
            <w:r w:rsidRPr="00DA3997">
              <w:t>GBVP044-11</w:t>
            </w:r>
          </w:p>
        </w:tc>
        <w:tc>
          <w:tcPr>
            <w:tcW w:w="1160" w:type="dxa"/>
            <w:noWrap/>
            <w:hideMark/>
          </w:tcPr>
          <w:p w14:paraId="144EA3A0" w14:textId="77777777" w:rsidR="00BA6F4B" w:rsidRPr="00DA3997" w:rsidRDefault="00BA6F4B" w:rsidP="00BE6F82">
            <w:pPr>
              <w:pStyle w:val="DokTabellentext"/>
            </w:pPr>
            <w:r w:rsidRPr="00DA3997">
              <w:t>Fabaceae</w:t>
            </w:r>
          </w:p>
        </w:tc>
        <w:tc>
          <w:tcPr>
            <w:tcW w:w="2660" w:type="dxa"/>
            <w:noWrap/>
            <w:hideMark/>
          </w:tcPr>
          <w:p w14:paraId="27E8002D"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14:paraId="0A5B8A07" w14:textId="77777777" w:rsidR="00BA6F4B" w:rsidRPr="00DA3997" w:rsidRDefault="00BA6F4B" w:rsidP="00BE6F82">
            <w:pPr>
              <w:pStyle w:val="DokTabellentext"/>
            </w:pPr>
            <w:r w:rsidRPr="00DA3997">
              <w:t>98.92</w:t>
            </w:r>
          </w:p>
        </w:tc>
        <w:tc>
          <w:tcPr>
            <w:tcW w:w="700" w:type="dxa"/>
            <w:noWrap/>
            <w:hideMark/>
          </w:tcPr>
          <w:p w14:paraId="74CAF38D" w14:textId="77777777" w:rsidR="00BA6F4B" w:rsidRPr="00DA3997" w:rsidRDefault="00BA6F4B" w:rsidP="00BE6F82">
            <w:pPr>
              <w:pStyle w:val="DokTabellentext"/>
            </w:pPr>
            <w:r w:rsidRPr="00DA3997">
              <w:t>990</w:t>
            </w:r>
          </w:p>
        </w:tc>
        <w:tc>
          <w:tcPr>
            <w:tcW w:w="780" w:type="dxa"/>
            <w:noWrap/>
            <w:hideMark/>
          </w:tcPr>
          <w:p w14:paraId="28EE4D3A" w14:textId="77777777" w:rsidR="00BA6F4B" w:rsidRPr="00DA3997" w:rsidRDefault="00BA6F4B" w:rsidP="00BE6F82">
            <w:pPr>
              <w:pStyle w:val="DokTabellentext"/>
            </w:pPr>
            <w:r w:rsidRPr="00DA3997">
              <w:t>TRUE</w:t>
            </w:r>
          </w:p>
        </w:tc>
        <w:tc>
          <w:tcPr>
            <w:tcW w:w="1040" w:type="dxa"/>
            <w:noWrap/>
            <w:hideMark/>
          </w:tcPr>
          <w:p w14:paraId="59157E37" w14:textId="77777777" w:rsidR="00BA6F4B" w:rsidRPr="00DA3997" w:rsidRDefault="00BA6F4B" w:rsidP="00BE6F82">
            <w:pPr>
              <w:pStyle w:val="DokTabellentext"/>
            </w:pPr>
            <w:r w:rsidRPr="00DA3997">
              <w:t>matK</w:t>
            </w:r>
          </w:p>
        </w:tc>
      </w:tr>
      <w:tr w:rsidR="00BA6F4B" w:rsidRPr="00DA3997" w14:paraId="7FEDE9A4" w14:textId="77777777" w:rsidTr="00BE6F82">
        <w:trPr>
          <w:trHeight w:val="290"/>
        </w:trPr>
        <w:tc>
          <w:tcPr>
            <w:tcW w:w="1380" w:type="dxa"/>
            <w:noWrap/>
            <w:hideMark/>
          </w:tcPr>
          <w:p w14:paraId="650BB41F" w14:textId="77777777" w:rsidR="00BA6F4B" w:rsidRPr="00DA3997" w:rsidRDefault="00BA6F4B" w:rsidP="00BE6F82">
            <w:pPr>
              <w:pStyle w:val="DokTabellentext"/>
            </w:pPr>
            <w:r w:rsidRPr="00DA3997">
              <w:t>SWFRG035-19</w:t>
            </w:r>
          </w:p>
        </w:tc>
        <w:tc>
          <w:tcPr>
            <w:tcW w:w="1480" w:type="dxa"/>
            <w:noWrap/>
            <w:hideMark/>
          </w:tcPr>
          <w:p w14:paraId="0D0A07BE" w14:textId="77777777" w:rsidR="00BA6F4B" w:rsidRPr="00DA3997" w:rsidRDefault="00BA6F4B" w:rsidP="00BE6F82">
            <w:pPr>
              <w:pStyle w:val="DokTabellentext"/>
            </w:pPr>
            <w:r w:rsidRPr="00DA3997">
              <w:t>Fabaceae</w:t>
            </w:r>
          </w:p>
        </w:tc>
        <w:tc>
          <w:tcPr>
            <w:tcW w:w="2260" w:type="dxa"/>
            <w:noWrap/>
            <w:hideMark/>
          </w:tcPr>
          <w:p w14:paraId="54D7CEE0"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14:paraId="762852D2" w14:textId="77777777" w:rsidR="00BA6F4B" w:rsidRPr="00DA3997" w:rsidRDefault="00BA6F4B" w:rsidP="00BE6F82">
            <w:pPr>
              <w:pStyle w:val="DokTabellentext"/>
            </w:pPr>
            <w:r w:rsidRPr="00DA3997">
              <w:t>GBVP041-11</w:t>
            </w:r>
          </w:p>
        </w:tc>
        <w:tc>
          <w:tcPr>
            <w:tcW w:w="1160" w:type="dxa"/>
            <w:noWrap/>
            <w:hideMark/>
          </w:tcPr>
          <w:p w14:paraId="03FE2E44" w14:textId="77777777" w:rsidR="00BA6F4B" w:rsidRPr="00DA3997" w:rsidRDefault="00BA6F4B" w:rsidP="00BE6F82">
            <w:pPr>
              <w:pStyle w:val="DokTabellentext"/>
            </w:pPr>
            <w:r w:rsidRPr="00DA3997">
              <w:t>Fabaceae</w:t>
            </w:r>
          </w:p>
        </w:tc>
        <w:tc>
          <w:tcPr>
            <w:tcW w:w="2660" w:type="dxa"/>
            <w:noWrap/>
            <w:hideMark/>
          </w:tcPr>
          <w:p w14:paraId="49419070"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14:paraId="734EF931" w14:textId="77777777" w:rsidR="00BA6F4B" w:rsidRPr="00DA3997" w:rsidRDefault="00BA6F4B" w:rsidP="00BE6F82">
            <w:pPr>
              <w:pStyle w:val="DokTabellentext"/>
            </w:pPr>
            <w:r w:rsidRPr="00DA3997">
              <w:t>98.92</w:t>
            </w:r>
          </w:p>
        </w:tc>
        <w:tc>
          <w:tcPr>
            <w:tcW w:w="700" w:type="dxa"/>
            <w:noWrap/>
            <w:hideMark/>
          </w:tcPr>
          <w:p w14:paraId="37BACB35" w14:textId="77777777" w:rsidR="00BA6F4B" w:rsidRPr="00DA3997" w:rsidRDefault="00BA6F4B" w:rsidP="00BE6F82">
            <w:pPr>
              <w:pStyle w:val="DokTabellentext"/>
            </w:pPr>
            <w:r w:rsidRPr="00DA3997">
              <w:t>990</w:t>
            </w:r>
          </w:p>
        </w:tc>
        <w:tc>
          <w:tcPr>
            <w:tcW w:w="780" w:type="dxa"/>
            <w:noWrap/>
            <w:hideMark/>
          </w:tcPr>
          <w:p w14:paraId="14127438" w14:textId="77777777" w:rsidR="00BA6F4B" w:rsidRPr="00DA3997" w:rsidRDefault="00BA6F4B" w:rsidP="00BE6F82">
            <w:pPr>
              <w:pStyle w:val="DokTabellentext"/>
            </w:pPr>
            <w:r w:rsidRPr="00DA3997">
              <w:t>TRUE</w:t>
            </w:r>
          </w:p>
        </w:tc>
        <w:tc>
          <w:tcPr>
            <w:tcW w:w="1040" w:type="dxa"/>
            <w:noWrap/>
            <w:hideMark/>
          </w:tcPr>
          <w:p w14:paraId="23013228" w14:textId="77777777" w:rsidR="00BA6F4B" w:rsidRPr="00DA3997" w:rsidRDefault="00BA6F4B" w:rsidP="00BE6F82">
            <w:pPr>
              <w:pStyle w:val="DokTabellentext"/>
            </w:pPr>
            <w:r w:rsidRPr="00DA3997">
              <w:t>matK</w:t>
            </w:r>
          </w:p>
        </w:tc>
      </w:tr>
      <w:tr w:rsidR="00BA6F4B" w:rsidRPr="00DA3997" w14:paraId="2FCEBE1F" w14:textId="77777777" w:rsidTr="00BE6F82">
        <w:trPr>
          <w:trHeight w:val="290"/>
        </w:trPr>
        <w:tc>
          <w:tcPr>
            <w:tcW w:w="1380" w:type="dxa"/>
            <w:noWrap/>
            <w:hideMark/>
          </w:tcPr>
          <w:p w14:paraId="652932DC" w14:textId="77777777" w:rsidR="00BA6F4B" w:rsidRPr="00DA3997" w:rsidRDefault="00BA6F4B" w:rsidP="00BE6F82">
            <w:pPr>
              <w:pStyle w:val="DokTabellentext"/>
            </w:pPr>
            <w:r w:rsidRPr="00DA3997">
              <w:t>SWFRG036-19</w:t>
            </w:r>
          </w:p>
        </w:tc>
        <w:tc>
          <w:tcPr>
            <w:tcW w:w="1480" w:type="dxa"/>
            <w:noWrap/>
            <w:hideMark/>
          </w:tcPr>
          <w:p w14:paraId="78910C8B" w14:textId="77777777" w:rsidR="00BA6F4B" w:rsidRPr="00DA3997" w:rsidRDefault="00BA6F4B" w:rsidP="00BE6F82">
            <w:pPr>
              <w:pStyle w:val="DokTabellentext"/>
            </w:pPr>
            <w:r w:rsidRPr="00DA3997">
              <w:t>Fabaceae</w:t>
            </w:r>
          </w:p>
        </w:tc>
        <w:tc>
          <w:tcPr>
            <w:tcW w:w="2260" w:type="dxa"/>
            <w:noWrap/>
            <w:hideMark/>
          </w:tcPr>
          <w:p w14:paraId="6F9B1C8A"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14:paraId="2CA2D7A4" w14:textId="77777777" w:rsidR="00BA6F4B" w:rsidRPr="00DA3997" w:rsidRDefault="00BA6F4B" w:rsidP="00BE6F82">
            <w:pPr>
              <w:pStyle w:val="DokTabellentext"/>
            </w:pPr>
            <w:r w:rsidRPr="00DA3997">
              <w:t>SWFRG035-19</w:t>
            </w:r>
          </w:p>
        </w:tc>
        <w:tc>
          <w:tcPr>
            <w:tcW w:w="1160" w:type="dxa"/>
            <w:noWrap/>
            <w:hideMark/>
          </w:tcPr>
          <w:p w14:paraId="7E376BA4" w14:textId="77777777" w:rsidR="00BA6F4B" w:rsidRPr="00DA3997" w:rsidRDefault="00BA6F4B" w:rsidP="00BE6F82">
            <w:pPr>
              <w:pStyle w:val="DokTabellentext"/>
            </w:pPr>
            <w:r w:rsidRPr="00DA3997">
              <w:t>Fabaceae</w:t>
            </w:r>
          </w:p>
        </w:tc>
        <w:tc>
          <w:tcPr>
            <w:tcW w:w="2660" w:type="dxa"/>
            <w:noWrap/>
            <w:hideMark/>
          </w:tcPr>
          <w:p w14:paraId="2F297435"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14:paraId="645BD205" w14:textId="77777777" w:rsidR="00BA6F4B" w:rsidRPr="00DA3997" w:rsidRDefault="00BA6F4B" w:rsidP="00BE6F82">
            <w:pPr>
              <w:pStyle w:val="DokTabellentext"/>
            </w:pPr>
            <w:r w:rsidRPr="00DA3997">
              <w:t>99.07</w:t>
            </w:r>
          </w:p>
        </w:tc>
        <w:tc>
          <w:tcPr>
            <w:tcW w:w="700" w:type="dxa"/>
            <w:noWrap/>
            <w:hideMark/>
          </w:tcPr>
          <w:p w14:paraId="3194EF92" w14:textId="77777777" w:rsidR="00BA6F4B" w:rsidRPr="00DA3997" w:rsidRDefault="00BA6F4B" w:rsidP="00BE6F82">
            <w:pPr>
              <w:pStyle w:val="DokTabellentext"/>
            </w:pPr>
            <w:r w:rsidRPr="00DA3997">
              <w:t>769</w:t>
            </w:r>
          </w:p>
        </w:tc>
        <w:tc>
          <w:tcPr>
            <w:tcW w:w="780" w:type="dxa"/>
            <w:noWrap/>
            <w:hideMark/>
          </w:tcPr>
          <w:p w14:paraId="39B78124" w14:textId="77777777" w:rsidR="00BA6F4B" w:rsidRPr="00DA3997" w:rsidRDefault="00BA6F4B" w:rsidP="00BE6F82">
            <w:pPr>
              <w:pStyle w:val="DokTabellentext"/>
            </w:pPr>
            <w:r w:rsidRPr="00DA3997">
              <w:t>TRUE</w:t>
            </w:r>
          </w:p>
        </w:tc>
        <w:tc>
          <w:tcPr>
            <w:tcW w:w="1040" w:type="dxa"/>
            <w:noWrap/>
            <w:hideMark/>
          </w:tcPr>
          <w:p w14:paraId="4FE21865" w14:textId="77777777" w:rsidR="00BA6F4B" w:rsidRPr="00DA3997" w:rsidRDefault="00BA6F4B" w:rsidP="00BE6F82">
            <w:pPr>
              <w:pStyle w:val="DokTabellentext"/>
            </w:pPr>
            <w:r w:rsidRPr="00DA3997">
              <w:t>matK</w:t>
            </w:r>
          </w:p>
        </w:tc>
      </w:tr>
      <w:tr w:rsidR="00BA6F4B" w:rsidRPr="00DA3997" w14:paraId="79D12B9D" w14:textId="77777777" w:rsidTr="00BE6F82">
        <w:trPr>
          <w:trHeight w:val="290"/>
        </w:trPr>
        <w:tc>
          <w:tcPr>
            <w:tcW w:w="1380" w:type="dxa"/>
            <w:noWrap/>
            <w:hideMark/>
          </w:tcPr>
          <w:p w14:paraId="29608687" w14:textId="77777777" w:rsidR="00BA6F4B" w:rsidRPr="00DA3997" w:rsidRDefault="00BA6F4B" w:rsidP="00BE6F82">
            <w:pPr>
              <w:pStyle w:val="DokTabellentext"/>
            </w:pPr>
            <w:r w:rsidRPr="00DA3997">
              <w:t>SWFRG037-19</w:t>
            </w:r>
          </w:p>
        </w:tc>
        <w:tc>
          <w:tcPr>
            <w:tcW w:w="1480" w:type="dxa"/>
            <w:noWrap/>
            <w:hideMark/>
          </w:tcPr>
          <w:p w14:paraId="7715A5A8" w14:textId="77777777" w:rsidR="00BA6F4B" w:rsidRPr="00DA3997" w:rsidRDefault="00BA6F4B" w:rsidP="00BE6F82">
            <w:pPr>
              <w:pStyle w:val="DokTabellentext"/>
            </w:pPr>
            <w:r w:rsidRPr="00DA3997">
              <w:t>Fabaceae</w:t>
            </w:r>
          </w:p>
        </w:tc>
        <w:tc>
          <w:tcPr>
            <w:tcW w:w="2260" w:type="dxa"/>
            <w:noWrap/>
            <w:hideMark/>
          </w:tcPr>
          <w:p w14:paraId="14811C37" w14:textId="77777777"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1560" w:type="dxa"/>
            <w:noWrap/>
            <w:hideMark/>
          </w:tcPr>
          <w:p w14:paraId="382418F6" w14:textId="77777777" w:rsidR="00BA6F4B" w:rsidRPr="00DA3997" w:rsidRDefault="00BA6F4B" w:rsidP="00BE6F82">
            <w:pPr>
              <w:pStyle w:val="DokTabellentext"/>
            </w:pPr>
            <w:r w:rsidRPr="00DA3997">
              <w:t>SWFRG038-19</w:t>
            </w:r>
          </w:p>
        </w:tc>
        <w:tc>
          <w:tcPr>
            <w:tcW w:w="1160" w:type="dxa"/>
            <w:noWrap/>
            <w:hideMark/>
          </w:tcPr>
          <w:p w14:paraId="5BDE6AEF" w14:textId="77777777" w:rsidR="00BA6F4B" w:rsidRPr="00DA3997" w:rsidRDefault="00BA6F4B" w:rsidP="00BE6F82">
            <w:pPr>
              <w:pStyle w:val="DokTabellentext"/>
            </w:pPr>
            <w:r w:rsidRPr="00DA3997">
              <w:t>Fabaceae</w:t>
            </w:r>
          </w:p>
        </w:tc>
        <w:tc>
          <w:tcPr>
            <w:tcW w:w="2660" w:type="dxa"/>
            <w:noWrap/>
            <w:hideMark/>
          </w:tcPr>
          <w:p w14:paraId="7EB93D4B" w14:textId="77777777"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640" w:type="dxa"/>
            <w:noWrap/>
            <w:hideMark/>
          </w:tcPr>
          <w:p w14:paraId="23716AB9" w14:textId="77777777" w:rsidR="00BA6F4B" w:rsidRPr="00DA3997" w:rsidRDefault="00BA6F4B" w:rsidP="00BE6F82">
            <w:pPr>
              <w:pStyle w:val="DokTabellentext"/>
            </w:pPr>
            <w:r w:rsidRPr="00DA3997">
              <w:t>94.25</w:t>
            </w:r>
          </w:p>
        </w:tc>
        <w:tc>
          <w:tcPr>
            <w:tcW w:w="700" w:type="dxa"/>
            <w:noWrap/>
            <w:hideMark/>
          </w:tcPr>
          <w:p w14:paraId="5117F414" w14:textId="77777777" w:rsidR="00BA6F4B" w:rsidRPr="00DA3997" w:rsidRDefault="00BA6F4B" w:rsidP="00BE6F82">
            <w:pPr>
              <w:pStyle w:val="DokTabellentext"/>
            </w:pPr>
            <w:r w:rsidRPr="00DA3997">
              <w:t>654</w:t>
            </w:r>
          </w:p>
        </w:tc>
        <w:tc>
          <w:tcPr>
            <w:tcW w:w="780" w:type="dxa"/>
            <w:noWrap/>
            <w:hideMark/>
          </w:tcPr>
          <w:p w14:paraId="1EFB77F0" w14:textId="77777777" w:rsidR="00BA6F4B" w:rsidRPr="00DA3997" w:rsidRDefault="00BA6F4B" w:rsidP="00BE6F82">
            <w:pPr>
              <w:pStyle w:val="DokTabellentext"/>
            </w:pPr>
            <w:r w:rsidRPr="00DA3997">
              <w:t>TRUE</w:t>
            </w:r>
          </w:p>
        </w:tc>
        <w:tc>
          <w:tcPr>
            <w:tcW w:w="1040" w:type="dxa"/>
            <w:noWrap/>
            <w:hideMark/>
          </w:tcPr>
          <w:p w14:paraId="3034EF68" w14:textId="77777777" w:rsidR="00BA6F4B" w:rsidRPr="00DA3997" w:rsidRDefault="00BA6F4B" w:rsidP="00BE6F82">
            <w:pPr>
              <w:pStyle w:val="DokTabellentext"/>
            </w:pPr>
            <w:r w:rsidRPr="00DA3997">
              <w:t>matK</w:t>
            </w:r>
          </w:p>
        </w:tc>
      </w:tr>
      <w:tr w:rsidR="00BA6F4B" w:rsidRPr="00DA3997" w14:paraId="6F7C434B" w14:textId="77777777" w:rsidTr="00BE6F82">
        <w:trPr>
          <w:trHeight w:val="290"/>
        </w:trPr>
        <w:tc>
          <w:tcPr>
            <w:tcW w:w="1380" w:type="dxa"/>
            <w:noWrap/>
            <w:hideMark/>
          </w:tcPr>
          <w:p w14:paraId="68832722" w14:textId="77777777" w:rsidR="00BA6F4B" w:rsidRPr="00DA3997" w:rsidRDefault="00BA6F4B" w:rsidP="00BE6F82">
            <w:pPr>
              <w:pStyle w:val="DokTabellentext"/>
            </w:pPr>
            <w:r w:rsidRPr="00DA3997">
              <w:t>SWFRG038-19</w:t>
            </w:r>
          </w:p>
        </w:tc>
        <w:tc>
          <w:tcPr>
            <w:tcW w:w="1480" w:type="dxa"/>
            <w:noWrap/>
            <w:hideMark/>
          </w:tcPr>
          <w:p w14:paraId="0A81425C" w14:textId="77777777" w:rsidR="00BA6F4B" w:rsidRPr="00DA3997" w:rsidRDefault="00BA6F4B" w:rsidP="00BE6F82">
            <w:pPr>
              <w:pStyle w:val="DokTabellentext"/>
            </w:pPr>
            <w:r w:rsidRPr="00DA3997">
              <w:t>Fabaceae</w:t>
            </w:r>
          </w:p>
        </w:tc>
        <w:tc>
          <w:tcPr>
            <w:tcW w:w="2260" w:type="dxa"/>
            <w:noWrap/>
            <w:hideMark/>
          </w:tcPr>
          <w:p w14:paraId="1BDB7254" w14:textId="77777777"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1560" w:type="dxa"/>
            <w:noWrap/>
            <w:hideMark/>
          </w:tcPr>
          <w:p w14:paraId="4CBDCF1D" w14:textId="77777777" w:rsidR="00BA6F4B" w:rsidRPr="00DA3997" w:rsidRDefault="00BA6F4B" w:rsidP="00BE6F82">
            <w:pPr>
              <w:pStyle w:val="DokTabellentext"/>
            </w:pPr>
            <w:r w:rsidRPr="00DA3997">
              <w:t>GBVU2389-13</w:t>
            </w:r>
          </w:p>
        </w:tc>
        <w:tc>
          <w:tcPr>
            <w:tcW w:w="1160" w:type="dxa"/>
            <w:noWrap/>
            <w:hideMark/>
          </w:tcPr>
          <w:p w14:paraId="28BF7A22" w14:textId="77777777" w:rsidR="00BA6F4B" w:rsidRPr="00DA3997" w:rsidRDefault="00BA6F4B" w:rsidP="00BE6F82">
            <w:pPr>
              <w:pStyle w:val="DokTabellentext"/>
            </w:pPr>
            <w:r w:rsidRPr="00DA3997">
              <w:t>Fabaceae</w:t>
            </w:r>
          </w:p>
        </w:tc>
        <w:tc>
          <w:tcPr>
            <w:tcW w:w="2660" w:type="dxa"/>
            <w:noWrap/>
            <w:hideMark/>
          </w:tcPr>
          <w:p w14:paraId="54BD21B9" w14:textId="77777777" w:rsidR="00BA6F4B" w:rsidRPr="00DA3997" w:rsidRDefault="00BA6F4B" w:rsidP="00BE6F82">
            <w:pPr>
              <w:pStyle w:val="DokTabellentext"/>
              <w:rPr>
                <w:i/>
                <w:iCs/>
              </w:rPr>
            </w:pPr>
            <w:r w:rsidRPr="00DA3997">
              <w:rPr>
                <w:i/>
                <w:iCs/>
              </w:rPr>
              <w:t>Medicago</w:t>
            </w:r>
            <w:r>
              <w:rPr>
                <w:i/>
                <w:iCs/>
              </w:rPr>
              <w:t xml:space="preserve"> </w:t>
            </w:r>
            <w:r w:rsidRPr="00DA3997">
              <w:rPr>
                <w:i/>
                <w:iCs/>
              </w:rPr>
              <w:t>cretacea</w:t>
            </w:r>
          </w:p>
        </w:tc>
        <w:tc>
          <w:tcPr>
            <w:tcW w:w="640" w:type="dxa"/>
            <w:noWrap/>
            <w:hideMark/>
          </w:tcPr>
          <w:p w14:paraId="76C398F6" w14:textId="77777777" w:rsidR="00BA6F4B" w:rsidRPr="00DA3997" w:rsidRDefault="00BA6F4B" w:rsidP="00BE6F82">
            <w:pPr>
              <w:pStyle w:val="DokTabellentext"/>
            </w:pPr>
            <w:r w:rsidRPr="00DA3997">
              <w:t>99.53</w:t>
            </w:r>
          </w:p>
        </w:tc>
        <w:tc>
          <w:tcPr>
            <w:tcW w:w="700" w:type="dxa"/>
            <w:noWrap/>
            <w:hideMark/>
          </w:tcPr>
          <w:p w14:paraId="48CFFEA4" w14:textId="77777777" w:rsidR="00BA6F4B" w:rsidRPr="00DA3997" w:rsidRDefault="00BA6F4B" w:rsidP="00BE6F82">
            <w:pPr>
              <w:pStyle w:val="DokTabellentext"/>
            </w:pPr>
            <w:r w:rsidRPr="00DA3997">
              <w:t>782</w:t>
            </w:r>
          </w:p>
        </w:tc>
        <w:tc>
          <w:tcPr>
            <w:tcW w:w="780" w:type="dxa"/>
            <w:noWrap/>
            <w:hideMark/>
          </w:tcPr>
          <w:p w14:paraId="6E68BB5B" w14:textId="77777777" w:rsidR="00BA6F4B" w:rsidRPr="00DA3997" w:rsidRDefault="00BA6F4B" w:rsidP="00BE6F82">
            <w:pPr>
              <w:pStyle w:val="DokTabellentext"/>
            </w:pPr>
            <w:r w:rsidRPr="00DA3997">
              <w:t>FALSE</w:t>
            </w:r>
          </w:p>
        </w:tc>
        <w:tc>
          <w:tcPr>
            <w:tcW w:w="1040" w:type="dxa"/>
            <w:noWrap/>
            <w:hideMark/>
          </w:tcPr>
          <w:p w14:paraId="42E893D6" w14:textId="77777777" w:rsidR="00BA6F4B" w:rsidRPr="00DA3997" w:rsidRDefault="00BA6F4B" w:rsidP="00BE6F82">
            <w:pPr>
              <w:pStyle w:val="DokTabellentext"/>
            </w:pPr>
            <w:r w:rsidRPr="00DA3997">
              <w:t>matK</w:t>
            </w:r>
          </w:p>
        </w:tc>
      </w:tr>
      <w:tr w:rsidR="00BA6F4B" w:rsidRPr="00DA3997" w14:paraId="222C4E1E" w14:textId="77777777" w:rsidTr="00BE6F82">
        <w:trPr>
          <w:trHeight w:val="290"/>
        </w:trPr>
        <w:tc>
          <w:tcPr>
            <w:tcW w:w="1380" w:type="dxa"/>
            <w:noWrap/>
            <w:hideMark/>
          </w:tcPr>
          <w:p w14:paraId="0D2E8A30" w14:textId="77777777" w:rsidR="00BA6F4B" w:rsidRPr="00DA3997" w:rsidRDefault="00BA6F4B" w:rsidP="00BE6F82">
            <w:pPr>
              <w:pStyle w:val="DokTabellentext"/>
            </w:pPr>
            <w:r w:rsidRPr="00DA3997">
              <w:t>SWFRG038-19</w:t>
            </w:r>
          </w:p>
        </w:tc>
        <w:tc>
          <w:tcPr>
            <w:tcW w:w="1480" w:type="dxa"/>
            <w:noWrap/>
            <w:hideMark/>
          </w:tcPr>
          <w:p w14:paraId="4D780351" w14:textId="77777777" w:rsidR="00BA6F4B" w:rsidRPr="00DA3997" w:rsidRDefault="00BA6F4B" w:rsidP="00BE6F82">
            <w:pPr>
              <w:pStyle w:val="DokTabellentext"/>
            </w:pPr>
            <w:r w:rsidRPr="00DA3997">
              <w:t>Fabaceae</w:t>
            </w:r>
          </w:p>
        </w:tc>
        <w:tc>
          <w:tcPr>
            <w:tcW w:w="2260" w:type="dxa"/>
            <w:noWrap/>
            <w:hideMark/>
          </w:tcPr>
          <w:p w14:paraId="102416E4" w14:textId="77777777"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1560" w:type="dxa"/>
            <w:noWrap/>
            <w:hideMark/>
          </w:tcPr>
          <w:p w14:paraId="538EE1D9" w14:textId="77777777" w:rsidR="00BA6F4B" w:rsidRPr="00DA3997" w:rsidRDefault="00BA6F4B" w:rsidP="00BE6F82">
            <w:pPr>
              <w:pStyle w:val="DokTabellentext"/>
            </w:pPr>
            <w:r w:rsidRPr="00DA3997">
              <w:t>GBVR1612-13</w:t>
            </w:r>
          </w:p>
        </w:tc>
        <w:tc>
          <w:tcPr>
            <w:tcW w:w="1160" w:type="dxa"/>
            <w:noWrap/>
            <w:hideMark/>
          </w:tcPr>
          <w:p w14:paraId="2B7B2470" w14:textId="77777777" w:rsidR="00BA6F4B" w:rsidRPr="00DA3997" w:rsidRDefault="00BA6F4B" w:rsidP="00BE6F82">
            <w:pPr>
              <w:pStyle w:val="DokTabellentext"/>
            </w:pPr>
            <w:r w:rsidRPr="00DA3997">
              <w:t>Fabaceae</w:t>
            </w:r>
          </w:p>
        </w:tc>
        <w:tc>
          <w:tcPr>
            <w:tcW w:w="2660" w:type="dxa"/>
            <w:noWrap/>
            <w:hideMark/>
          </w:tcPr>
          <w:p w14:paraId="2E31B807" w14:textId="77777777"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640" w:type="dxa"/>
            <w:noWrap/>
            <w:hideMark/>
          </w:tcPr>
          <w:p w14:paraId="446DA821" w14:textId="77777777" w:rsidR="00BA6F4B" w:rsidRPr="00DA3997" w:rsidRDefault="00BA6F4B" w:rsidP="00BE6F82">
            <w:pPr>
              <w:pStyle w:val="DokTabellentext"/>
            </w:pPr>
            <w:r w:rsidRPr="00DA3997">
              <w:t>99.53</w:t>
            </w:r>
          </w:p>
        </w:tc>
        <w:tc>
          <w:tcPr>
            <w:tcW w:w="700" w:type="dxa"/>
            <w:noWrap/>
            <w:hideMark/>
          </w:tcPr>
          <w:p w14:paraId="3DD7CDAF" w14:textId="77777777" w:rsidR="00BA6F4B" w:rsidRPr="00DA3997" w:rsidRDefault="00BA6F4B" w:rsidP="00BE6F82">
            <w:pPr>
              <w:pStyle w:val="DokTabellentext"/>
            </w:pPr>
            <w:r w:rsidRPr="00DA3997">
              <w:t>782</w:t>
            </w:r>
          </w:p>
        </w:tc>
        <w:tc>
          <w:tcPr>
            <w:tcW w:w="780" w:type="dxa"/>
            <w:noWrap/>
            <w:hideMark/>
          </w:tcPr>
          <w:p w14:paraId="1AFA884B" w14:textId="77777777" w:rsidR="00BA6F4B" w:rsidRPr="00DA3997" w:rsidRDefault="00BA6F4B" w:rsidP="00BE6F82">
            <w:pPr>
              <w:pStyle w:val="DokTabellentext"/>
            </w:pPr>
            <w:r w:rsidRPr="00DA3997">
              <w:t>FALSE</w:t>
            </w:r>
          </w:p>
        </w:tc>
        <w:tc>
          <w:tcPr>
            <w:tcW w:w="1040" w:type="dxa"/>
            <w:noWrap/>
            <w:hideMark/>
          </w:tcPr>
          <w:p w14:paraId="184B774C" w14:textId="77777777" w:rsidR="00BA6F4B" w:rsidRPr="00DA3997" w:rsidRDefault="00BA6F4B" w:rsidP="00BE6F82">
            <w:pPr>
              <w:pStyle w:val="DokTabellentext"/>
            </w:pPr>
            <w:r w:rsidRPr="00DA3997">
              <w:t>matK</w:t>
            </w:r>
          </w:p>
        </w:tc>
      </w:tr>
      <w:tr w:rsidR="00BA6F4B" w:rsidRPr="00DA3997" w14:paraId="1248BC97" w14:textId="77777777" w:rsidTr="00BE6F82">
        <w:trPr>
          <w:trHeight w:val="290"/>
        </w:trPr>
        <w:tc>
          <w:tcPr>
            <w:tcW w:w="1380" w:type="dxa"/>
            <w:noWrap/>
            <w:hideMark/>
          </w:tcPr>
          <w:p w14:paraId="18BD8E85" w14:textId="77777777" w:rsidR="00BA6F4B" w:rsidRPr="00DA3997" w:rsidRDefault="00BA6F4B" w:rsidP="00BE6F82">
            <w:pPr>
              <w:pStyle w:val="DokTabellentext"/>
            </w:pPr>
            <w:r w:rsidRPr="00DA3997">
              <w:t>SWFRG038-19</w:t>
            </w:r>
          </w:p>
        </w:tc>
        <w:tc>
          <w:tcPr>
            <w:tcW w:w="1480" w:type="dxa"/>
            <w:noWrap/>
            <w:hideMark/>
          </w:tcPr>
          <w:p w14:paraId="3B1151F1" w14:textId="77777777" w:rsidR="00BA6F4B" w:rsidRPr="00DA3997" w:rsidRDefault="00BA6F4B" w:rsidP="00BE6F82">
            <w:pPr>
              <w:pStyle w:val="DokTabellentext"/>
            </w:pPr>
            <w:r w:rsidRPr="00DA3997">
              <w:t>Fabaceae</w:t>
            </w:r>
          </w:p>
        </w:tc>
        <w:tc>
          <w:tcPr>
            <w:tcW w:w="2260" w:type="dxa"/>
            <w:noWrap/>
            <w:hideMark/>
          </w:tcPr>
          <w:p w14:paraId="22816B49" w14:textId="77777777"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1560" w:type="dxa"/>
            <w:noWrap/>
            <w:hideMark/>
          </w:tcPr>
          <w:p w14:paraId="59FD961A" w14:textId="77777777" w:rsidR="00BA6F4B" w:rsidRPr="00DA3997" w:rsidRDefault="00BA6F4B" w:rsidP="00BE6F82">
            <w:pPr>
              <w:pStyle w:val="DokTabellentext"/>
            </w:pPr>
            <w:r w:rsidRPr="00DA3997">
              <w:t>FOND126-12</w:t>
            </w:r>
          </w:p>
        </w:tc>
        <w:tc>
          <w:tcPr>
            <w:tcW w:w="1160" w:type="dxa"/>
            <w:noWrap/>
            <w:hideMark/>
          </w:tcPr>
          <w:p w14:paraId="70744154" w14:textId="77777777" w:rsidR="00BA6F4B" w:rsidRPr="00DA3997" w:rsidRDefault="00BA6F4B" w:rsidP="00BE6F82">
            <w:pPr>
              <w:pStyle w:val="DokTabellentext"/>
            </w:pPr>
            <w:r w:rsidRPr="00DA3997">
              <w:t>Fabaceae</w:t>
            </w:r>
          </w:p>
        </w:tc>
        <w:tc>
          <w:tcPr>
            <w:tcW w:w="2660" w:type="dxa"/>
            <w:noWrap/>
            <w:hideMark/>
          </w:tcPr>
          <w:p w14:paraId="36FB2435" w14:textId="77777777" w:rsidR="00BA6F4B" w:rsidRPr="00DA3997" w:rsidRDefault="00BA6F4B" w:rsidP="00BE6F82">
            <w:pPr>
              <w:pStyle w:val="DokTabellentext"/>
              <w:rPr>
                <w:i/>
                <w:iCs/>
              </w:rPr>
            </w:pPr>
            <w:r w:rsidRPr="00DA3997">
              <w:rPr>
                <w:i/>
                <w:iCs/>
              </w:rPr>
              <w:t>Medicago</w:t>
            </w:r>
            <w:r>
              <w:rPr>
                <w:i/>
                <w:iCs/>
              </w:rPr>
              <w:t xml:space="preserve"> </w:t>
            </w:r>
            <w:r w:rsidRPr="00DA3997">
              <w:rPr>
                <w:i/>
                <w:iCs/>
              </w:rPr>
              <w:t>lupulina</w:t>
            </w:r>
          </w:p>
        </w:tc>
        <w:tc>
          <w:tcPr>
            <w:tcW w:w="640" w:type="dxa"/>
            <w:noWrap/>
            <w:hideMark/>
          </w:tcPr>
          <w:p w14:paraId="5BA8E649" w14:textId="77777777" w:rsidR="00BA6F4B" w:rsidRPr="00DA3997" w:rsidRDefault="00BA6F4B" w:rsidP="00BE6F82">
            <w:pPr>
              <w:pStyle w:val="DokTabellentext"/>
            </w:pPr>
            <w:r w:rsidRPr="00DA3997">
              <w:t>99.53</w:t>
            </w:r>
          </w:p>
        </w:tc>
        <w:tc>
          <w:tcPr>
            <w:tcW w:w="700" w:type="dxa"/>
            <w:noWrap/>
            <w:hideMark/>
          </w:tcPr>
          <w:p w14:paraId="799760F9" w14:textId="77777777" w:rsidR="00BA6F4B" w:rsidRPr="00DA3997" w:rsidRDefault="00BA6F4B" w:rsidP="00BE6F82">
            <w:pPr>
              <w:pStyle w:val="DokTabellentext"/>
            </w:pPr>
            <w:r w:rsidRPr="00DA3997">
              <w:t>782</w:t>
            </w:r>
          </w:p>
        </w:tc>
        <w:tc>
          <w:tcPr>
            <w:tcW w:w="780" w:type="dxa"/>
            <w:noWrap/>
            <w:hideMark/>
          </w:tcPr>
          <w:p w14:paraId="3F702439" w14:textId="77777777" w:rsidR="00BA6F4B" w:rsidRPr="00DA3997" w:rsidRDefault="00BA6F4B" w:rsidP="00BE6F82">
            <w:pPr>
              <w:pStyle w:val="DokTabellentext"/>
            </w:pPr>
            <w:r w:rsidRPr="00DA3997">
              <w:t>FALSE</w:t>
            </w:r>
          </w:p>
        </w:tc>
        <w:tc>
          <w:tcPr>
            <w:tcW w:w="1040" w:type="dxa"/>
            <w:noWrap/>
            <w:hideMark/>
          </w:tcPr>
          <w:p w14:paraId="4C2A6A9C" w14:textId="77777777" w:rsidR="00BA6F4B" w:rsidRPr="00DA3997" w:rsidRDefault="00BA6F4B" w:rsidP="00BE6F82">
            <w:pPr>
              <w:pStyle w:val="DokTabellentext"/>
            </w:pPr>
            <w:r w:rsidRPr="00DA3997">
              <w:t>matK</w:t>
            </w:r>
          </w:p>
        </w:tc>
      </w:tr>
      <w:tr w:rsidR="00BA6F4B" w:rsidRPr="00DA3997" w14:paraId="688D6F81" w14:textId="77777777" w:rsidTr="00BE6F82">
        <w:trPr>
          <w:trHeight w:val="290"/>
        </w:trPr>
        <w:tc>
          <w:tcPr>
            <w:tcW w:w="1380" w:type="dxa"/>
            <w:noWrap/>
            <w:hideMark/>
          </w:tcPr>
          <w:p w14:paraId="0B779F23" w14:textId="77777777" w:rsidR="00BA6F4B" w:rsidRPr="00DA3997" w:rsidRDefault="00BA6F4B" w:rsidP="00BE6F82">
            <w:pPr>
              <w:pStyle w:val="DokTabellentext"/>
            </w:pPr>
            <w:r w:rsidRPr="00DA3997">
              <w:t>SWFRG038-19</w:t>
            </w:r>
          </w:p>
        </w:tc>
        <w:tc>
          <w:tcPr>
            <w:tcW w:w="1480" w:type="dxa"/>
            <w:noWrap/>
            <w:hideMark/>
          </w:tcPr>
          <w:p w14:paraId="0720B0A0" w14:textId="77777777" w:rsidR="00BA6F4B" w:rsidRPr="00DA3997" w:rsidRDefault="00BA6F4B" w:rsidP="00BE6F82">
            <w:pPr>
              <w:pStyle w:val="DokTabellentext"/>
            </w:pPr>
            <w:r w:rsidRPr="00DA3997">
              <w:t>Fabaceae</w:t>
            </w:r>
          </w:p>
        </w:tc>
        <w:tc>
          <w:tcPr>
            <w:tcW w:w="2260" w:type="dxa"/>
            <w:noWrap/>
            <w:hideMark/>
          </w:tcPr>
          <w:p w14:paraId="0C24925D" w14:textId="77777777"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1560" w:type="dxa"/>
            <w:noWrap/>
            <w:hideMark/>
          </w:tcPr>
          <w:p w14:paraId="720FC203" w14:textId="77777777" w:rsidR="00BA6F4B" w:rsidRPr="00DA3997" w:rsidRDefault="00BA6F4B" w:rsidP="00BE6F82">
            <w:pPr>
              <w:pStyle w:val="DokTabellentext"/>
            </w:pPr>
            <w:r w:rsidRPr="00DA3997">
              <w:t>GBVO1768-11</w:t>
            </w:r>
          </w:p>
        </w:tc>
        <w:tc>
          <w:tcPr>
            <w:tcW w:w="1160" w:type="dxa"/>
            <w:noWrap/>
            <w:hideMark/>
          </w:tcPr>
          <w:p w14:paraId="6192F130" w14:textId="77777777" w:rsidR="00BA6F4B" w:rsidRPr="00DA3997" w:rsidRDefault="00BA6F4B" w:rsidP="00BE6F82">
            <w:pPr>
              <w:pStyle w:val="DokTabellentext"/>
            </w:pPr>
            <w:r w:rsidRPr="00DA3997">
              <w:t>Fabaceae</w:t>
            </w:r>
          </w:p>
        </w:tc>
        <w:tc>
          <w:tcPr>
            <w:tcW w:w="2660" w:type="dxa"/>
            <w:noWrap/>
            <w:hideMark/>
          </w:tcPr>
          <w:p w14:paraId="5D3BA144" w14:textId="77777777"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640" w:type="dxa"/>
            <w:noWrap/>
            <w:hideMark/>
          </w:tcPr>
          <w:p w14:paraId="53A69DF2" w14:textId="77777777" w:rsidR="00BA6F4B" w:rsidRPr="00DA3997" w:rsidRDefault="00BA6F4B" w:rsidP="00BE6F82">
            <w:pPr>
              <w:pStyle w:val="DokTabellentext"/>
            </w:pPr>
            <w:r w:rsidRPr="00DA3997">
              <w:t>99.53</w:t>
            </w:r>
          </w:p>
        </w:tc>
        <w:tc>
          <w:tcPr>
            <w:tcW w:w="700" w:type="dxa"/>
            <w:noWrap/>
            <w:hideMark/>
          </w:tcPr>
          <w:p w14:paraId="3A062A80" w14:textId="77777777" w:rsidR="00BA6F4B" w:rsidRPr="00DA3997" w:rsidRDefault="00BA6F4B" w:rsidP="00BE6F82">
            <w:pPr>
              <w:pStyle w:val="DokTabellentext"/>
            </w:pPr>
            <w:r w:rsidRPr="00DA3997">
              <w:t>782</w:t>
            </w:r>
          </w:p>
        </w:tc>
        <w:tc>
          <w:tcPr>
            <w:tcW w:w="780" w:type="dxa"/>
            <w:noWrap/>
            <w:hideMark/>
          </w:tcPr>
          <w:p w14:paraId="19994552" w14:textId="77777777" w:rsidR="00BA6F4B" w:rsidRPr="00DA3997" w:rsidRDefault="00BA6F4B" w:rsidP="00BE6F82">
            <w:pPr>
              <w:pStyle w:val="DokTabellentext"/>
            </w:pPr>
            <w:r w:rsidRPr="00DA3997">
              <w:t>FALSE</w:t>
            </w:r>
          </w:p>
        </w:tc>
        <w:tc>
          <w:tcPr>
            <w:tcW w:w="1040" w:type="dxa"/>
            <w:noWrap/>
            <w:hideMark/>
          </w:tcPr>
          <w:p w14:paraId="280525F2" w14:textId="77777777" w:rsidR="00BA6F4B" w:rsidRPr="00DA3997" w:rsidRDefault="00BA6F4B" w:rsidP="00BE6F82">
            <w:pPr>
              <w:pStyle w:val="DokTabellentext"/>
            </w:pPr>
            <w:r w:rsidRPr="00DA3997">
              <w:t>matK</w:t>
            </w:r>
          </w:p>
        </w:tc>
      </w:tr>
      <w:tr w:rsidR="00BA6F4B" w:rsidRPr="00DA3997" w14:paraId="704B45D9" w14:textId="77777777" w:rsidTr="00BE6F82">
        <w:trPr>
          <w:trHeight w:val="290"/>
        </w:trPr>
        <w:tc>
          <w:tcPr>
            <w:tcW w:w="1380" w:type="dxa"/>
            <w:noWrap/>
            <w:hideMark/>
          </w:tcPr>
          <w:p w14:paraId="14FBA9B8" w14:textId="77777777" w:rsidR="00BA6F4B" w:rsidRPr="00DA3997" w:rsidRDefault="00BA6F4B" w:rsidP="00BE6F82">
            <w:pPr>
              <w:pStyle w:val="DokTabellentext"/>
            </w:pPr>
            <w:r w:rsidRPr="00DA3997">
              <w:t>SWFRG038-19</w:t>
            </w:r>
          </w:p>
        </w:tc>
        <w:tc>
          <w:tcPr>
            <w:tcW w:w="1480" w:type="dxa"/>
            <w:noWrap/>
            <w:hideMark/>
          </w:tcPr>
          <w:p w14:paraId="15AAA301" w14:textId="77777777" w:rsidR="00BA6F4B" w:rsidRPr="00DA3997" w:rsidRDefault="00BA6F4B" w:rsidP="00BE6F82">
            <w:pPr>
              <w:pStyle w:val="DokTabellentext"/>
            </w:pPr>
            <w:r w:rsidRPr="00DA3997">
              <w:t>Fabaceae</w:t>
            </w:r>
          </w:p>
        </w:tc>
        <w:tc>
          <w:tcPr>
            <w:tcW w:w="2260" w:type="dxa"/>
            <w:noWrap/>
            <w:hideMark/>
          </w:tcPr>
          <w:p w14:paraId="4E3C28D1" w14:textId="77777777"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1560" w:type="dxa"/>
            <w:noWrap/>
            <w:hideMark/>
          </w:tcPr>
          <w:p w14:paraId="74F6B064" w14:textId="77777777" w:rsidR="00BA6F4B" w:rsidRPr="00DA3997" w:rsidRDefault="00BA6F4B" w:rsidP="00BE6F82">
            <w:pPr>
              <w:pStyle w:val="DokTabellentext"/>
            </w:pPr>
            <w:r w:rsidRPr="00DA3997">
              <w:t>GBVO1767-11</w:t>
            </w:r>
          </w:p>
        </w:tc>
        <w:tc>
          <w:tcPr>
            <w:tcW w:w="1160" w:type="dxa"/>
            <w:noWrap/>
            <w:hideMark/>
          </w:tcPr>
          <w:p w14:paraId="36D9DDB2" w14:textId="77777777" w:rsidR="00BA6F4B" w:rsidRPr="00DA3997" w:rsidRDefault="00BA6F4B" w:rsidP="00BE6F82">
            <w:pPr>
              <w:pStyle w:val="DokTabellentext"/>
            </w:pPr>
            <w:r w:rsidRPr="00DA3997">
              <w:t>Fabaceae</w:t>
            </w:r>
          </w:p>
        </w:tc>
        <w:tc>
          <w:tcPr>
            <w:tcW w:w="2660" w:type="dxa"/>
            <w:noWrap/>
            <w:hideMark/>
          </w:tcPr>
          <w:p w14:paraId="5F1AC8C2" w14:textId="77777777"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640" w:type="dxa"/>
            <w:noWrap/>
            <w:hideMark/>
          </w:tcPr>
          <w:p w14:paraId="2194A52D" w14:textId="77777777" w:rsidR="00BA6F4B" w:rsidRPr="00DA3997" w:rsidRDefault="00BA6F4B" w:rsidP="00BE6F82">
            <w:pPr>
              <w:pStyle w:val="DokTabellentext"/>
            </w:pPr>
            <w:r w:rsidRPr="00DA3997">
              <w:t>99.53</w:t>
            </w:r>
          </w:p>
        </w:tc>
        <w:tc>
          <w:tcPr>
            <w:tcW w:w="700" w:type="dxa"/>
            <w:noWrap/>
            <w:hideMark/>
          </w:tcPr>
          <w:p w14:paraId="5E917BFF" w14:textId="77777777" w:rsidR="00BA6F4B" w:rsidRPr="00DA3997" w:rsidRDefault="00BA6F4B" w:rsidP="00BE6F82">
            <w:pPr>
              <w:pStyle w:val="DokTabellentext"/>
            </w:pPr>
            <w:r w:rsidRPr="00DA3997">
              <w:t>782</w:t>
            </w:r>
          </w:p>
        </w:tc>
        <w:tc>
          <w:tcPr>
            <w:tcW w:w="780" w:type="dxa"/>
            <w:noWrap/>
            <w:hideMark/>
          </w:tcPr>
          <w:p w14:paraId="0E4EDEE0" w14:textId="77777777" w:rsidR="00BA6F4B" w:rsidRPr="00DA3997" w:rsidRDefault="00BA6F4B" w:rsidP="00BE6F82">
            <w:pPr>
              <w:pStyle w:val="DokTabellentext"/>
            </w:pPr>
            <w:r w:rsidRPr="00DA3997">
              <w:t>FALSE</w:t>
            </w:r>
          </w:p>
        </w:tc>
        <w:tc>
          <w:tcPr>
            <w:tcW w:w="1040" w:type="dxa"/>
            <w:noWrap/>
            <w:hideMark/>
          </w:tcPr>
          <w:p w14:paraId="02C8E6CF" w14:textId="77777777" w:rsidR="00BA6F4B" w:rsidRPr="00DA3997" w:rsidRDefault="00BA6F4B" w:rsidP="00BE6F82">
            <w:pPr>
              <w:pStyle w:val="DokTabellentext"/>
            </w:pPr>
            <w:r w:rsidRPr="00DA3997">
              <w:t>matK</w:t>
            </w:r>
          </w:p>
        </w:tc>
      </w:tr>
      <w:tr w:rsidR="00BA6F4B" w:rsidRPr="00DA3997" w14:paraId="309E03FC" w14:textId="77777777" w:rsidTr="00BE6F82">
        <w:trPr>
          <w:trHeight w:val="290"/>
        </w:trPr>
        <w:tc>
          <w:tcPr>
            <w:tcW w:w="1380" w:type="dxa"/>
            <w:noWrap/>
            <w:hideMark/>
          </w:tcPr>
          <w:p w14:paraId="12C38DF3" w14:textId="77777777" w:rsidR="00BA6F4B" w:rsidRPr="00DA3997" w:rsidRDefault="00BA6F4B" w:rsidP="00BE6F82">
            <w:pPr>
              <w:pStyle w:val="DokTabellentext"/>
            </w:pPr>
            <w:r w:rsidRPr="00DA3997">
              <w:t>SWFRG038-19</w:t>
            </w:r>
          </w:p>
        </w:tc>
        <w:tc>
          <w:tcPr>
            <w:tcW w:w="1480" w:type="dxa"/>
            <w:noWrap/>
            <w:hideMark/>
          </w:tcPr>
          <w:p w14:paraId="73294DE9" w14:textId="77777777" w:rsidR="00BA6F4B" w:rsidRPr="00DA3997" w:rsidRDefault="00BA6F4B" w:rsidP="00BE6F82">
            <w:pPr>
              <w:pStyle w:val="DokTabellentext"/>
            </w:pPr>
            <w:r w:rsidRPr="00DA3997">
              <w:t>Fabaceae</w:t>
            </w:r>
          </w:p>
        </w:tc>
        <w:tc>
          <w:tcPr>
            <w:tcW w:w="2260" w:type="dxa"/>
            <w:noWrap/>
            <w:hideMark/>
          </w:tcPr>
          <w:p w14:paraId="129ECB0C" w14:textId="77777777"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1560" w:type="dxa"/>
            <w:noWrap/>
            <w:hideMark/>
          </w:tcPr>
          <w:p w14:paraId="70E0584F" w14:textId="77777777" w:rsidR="00BA6F4B" w:rsidRPr="00DA3997" w:rsidRDefault="00BA6F4B" w:rsidP="00BE6F82">
            <w:pPr>
              <w:pStyle w:val="DokTabellentext"/>
            </w:pPr>
            <w:r w:rsidRPr="00DA3997">
              <w:t>GBVO1756-11</w:t>
            </w:r>
          </w:p>
        </w:tc>
        <w:tc>
          <w:tcPr>
            <w:tcW w:w="1160" w:type="dxa"/>
            <w:noWrap/>
            <w:hideMark/>
          </w:tcPr>
          <w:p w14:paraId="69A8BD71" w14:textId="77777777" w:rsidR="00BA6F4B" w:rsidRPr="00DA3997" w:rsidRDefault="00BA6F4B" w:rsidP="00BE6F82">
            <w:pPr>
              <w:pStyle w:val="DokTabellentext"/>
            </w:pPr>
            <w:r w:rsidRPr="00DA3997">
              <w:t>Fabaceae</w:t>
            </w:r>
          </w:p>
        </w:tc>
        <w:tc>
          <w:tcPr>
            <w:tcW w:w="2660" w:type="dxa"/>
            <w:noWrap/>
            <w:hideMark/>
          </w:tcPr>
          <w:p w14:paraId="097883E0" w14:textId="77777777" w:rsidR="00BA6F4B" w:rsidRPr="00DA3997" w:rsidRDefault="00BA6F4B" w:rsidP="00BE6F82">
            <w:pPr>
              <w:pStyle w:val="DokTabellentext"/>
              <w:rPr>
                <w:i/>
                <w:iCs/>
              </w:rPr>
            </w:pPr>
            <w:r w:rsidRPr="00DA3997">
              <w:rPr>
                <w:i/>
                <w:iCs/>
              </w:rPr>
              <w:t>Medicago</w:t>
            </w:r>
            <w:r>
              <w:rPr>
                <w:i/>
                <w:iCs/>
              </w:rPr>
              <w:t xml:space="preserve"> </w:t>
            </w:r>
            <w:r w:rsidRPr="00DA3997">
              <w:rPr>
                <w:i/>
                <w:iCs/>
              </w:rPr>
              <w:t>prostrata</w:t>
            </w:r>
          </w:p>
        </w:tc>
        <w:tc>
          <w:tcPr>
            <w:tcW w:w="640" w:type="dxa"/>
            <w:noWrap/>
            <w:hideMark/>
          </w:tcPr>
          <w:p w14:paraId="6F67EA76" w14:textId="77777777" w:rsidR="00BA6F4B" w:rsidRPr="00DA3997" w:rsidRDefault="00BA6F4B" w:rsidP="00BE6F82">
            <w:pPr>
              <w:pStyle w:val="DokTabellentext"/>
            </w:pPr>
            <w:r w:rsidRPr="00DA3997">
              <w:t>99.53</w:t>
            </w:r>
          </w:p>
        </w:tc>
        <w:tc>
          <w:tcPr>
            <w:tcW w:w="700" w:type="dxa"/>
            <w:noWrap/>
            <w:hideMark/>
          </w:tcPr>
          <w:p w14:paraId="009A92A7" w14:textId="77777777" w:rsidR="00BA6F4B" w:rsidRPr="00DA3997" w:rsidRDefault="00BA6F4B" w:rsidP="00BE6F82">
            <w:pPr>
              <w:pStyle w:val="DokTabellentext"/>
            </w:pPr>
            <w:r w:rsidRPr="00DA3997">
              <w:t>782</w:t>
            </w:r>
          </w:p>
        </w:tc>
        <w:tc>
          <w:tcPr>
            <w:tcW w:w="780" w:type="dxa"/>
            <w:noWrap/>
            <w:hideMark/>
          </w:tcPr>
          <w:p w14:paraId="44F8C5CB" w14:textId="77777777" w:rsidR="00BA6F4B" w:rsidRPr="00DA3997" w:rsidRDefault="00BA6F4B" w:rsidP="00BE6F82">
            <w:pPr>
              <w:pStyle w:val="DokTabellentext"/>
            </w:pPr>
            <w:r w:rsidRPr="00DA3997">
              <w:t>FALSE</w:t>
            </w:r>
          </w:p>
        </w:tc>
        <w:tc>
          <w:tcPr>
            <w:tcW w:w="1040" w:type="dxa"/>
            <w:noWrap/>
            <w:hideMark/>
          </w:tcPr>
          <w:p w14:paraId="16C8CE46" w14:textId="77777777" w:rsidR="00BA6F4B" w:rsidRPr="00DA3997" w:rsidRDefault="00BA6F4B" w:rsidP="00BE6F82">
            <w:pPr>
              <w:pStyle w:val="DokTabellentext"/>
            </w:pPr>
            <w:r w:rsidRPr="00DA3997">
              <w:t>matK</w:t>
            </w:r>
          </w:p>
        </w:tc>
      </w:tr>
      <w:tr w:rsidR="00BA6F4B" w:rsidRPr="00DA3997" w14:paraId="46FC81C9" w14:textId="77777777" w:rsidTr="00BE6F82">
        <w:trPr>
          <w:trHeight w:val="290"/>
        </w:trPr>
        <w:tc>
          <w:tcPr>
            <w:tcW w:w="1380" w:type="dxa"/>
            <w:noWrap/>
            <w:hideMark/>
          </w:tcPr>
          <w:p w14:paraId="390BA8FF" w14:textId="77777777" w:rsidR="00BA6F4B" w:rsidRPr="00DA3997" w:rsidRDefault="00BA6F4B" w:rsidP="00BE6F82">
            <w:pPr>
              <w:pStyle w:val="DokTabellentext"/>
            </w:pPr>
            <w:r w:rsidRPr="00DA3997">
              <w:t>SWFRG038-19</w:t>
            </w:r>
          </w:p>
        </w:tc>
        <w:tc>
          <w:tcPr>
            <w:tcW w:w="1480" w:type="dxa"/>
            <w:noWrap/>
            <w:hideMark/>
          </w:tcPr>
          <w:p w14:paraId="0F5F1F4C" w14:textId="77777777" w:rsidR="00BA6F4B" w:rsidRPr="00DA3997" w:rsidRDefault="00BA6F4B" w:rsidP="00BE6F82">
            <w:pPr>
              <w:pStyle w:val="DokTabellentext"/>
            </w:pPr>
            <w:r w:rsidRPr="00DA3997">
              <w:t>Fabaceae</w:t>
            </w:r>
          </w:p>
        </w:tc>
        <w:tc>
          <w:tcPr>
            <w:tcW w:w="2260" w:type="dxa"/>
            <w:noWrap/>
            <w:hideMark/>
          </w:tcPr>
          <w:p w14:paraId="4F406639" w14:textId="77777777"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1560" w:type="dxa"/>
            <w:noWrap/>
            <w:hideMark/>
          </w:tcPr>
          <w:p w14:paraId="749E7AB6" w14:textId="77777777" w:rsidR="00BA6F4B" w:rsidRPr="00DA3997" w:rsidRDefault="00BA6F4B" w:rsidP="00BE6F82">
            <w:pPr>
              <w:pStyle w:val="DokTabellentext"/>
            </w:pPr>
            <w:r w:rsidRPr="00DA3997">
              <w:t>GBVO1748-11</w:t>
            </w:r>
          </w:p>
        </w:tc>
        <w:tc>
          <w:tcPr>
            <w:tcW w:w="1160" w:type="dxa"/>
            <w:noWrap/>
            <w:hideMark/>
          </w:tcPr>
          <w:p w14:paraId="7ED6886E" w14:textId="77777777" w:rsidR="00BA6F4B" w:rsidRPr="00DA3997" w:rsidRDefault="00BA6F4B" w:rsidP="00BE6F82">
            <w:pPr>
              <w:pStyle w:val="DokTabellentext"/>
            </w:pPr>
            <w:r w:rsidRPr="00DA3997">
              <w:t>Fabaceae</w:t>
            </w:r>
          </w:p>
        </w:tc>
        <w:tc>
          <w:tcPr>
            <w:tcW w:w="2660" w:type="dxa"/>
            <w:noWrap/>
            <w:hideMark/>
          </w:tcPr>
          <w:p w14:paraId="073CEEF5" w14:textId="77777777" w:rsidR="00BA6F4B" w:rsidRPr="00DA3997" w:rsidRDefault="00BA6F4B" w:rsidP="00BE6F82">
            <w:pPr>
              <w:pStyle w:val="DokTabellentext"/>
              <w:rPr>
                <w:i/>
                <w:iCs/>
              </w:rPr>
            </w:pPr>
            <w:r w:rsidRPr="00DA3997">
              <w:rPr>
                <w:i/>
                <w:iCs/>
              </w:rPr>
              <w:t>Medicago</w:t>
            </w:r>
            <w:r>
              <w:rPr>
                <w:i/>
                <w:iCs/>
              </w:rPr>
              <w:t xml:space="preserve"> </w:t>
            </w:r>
            <w:r w:rsidRPr="00DA3997">
              <w:rPr>
                <w:i/>
                <w:iCs/>
              </w:rPr>
              <w:t>papillosa</w:t>
            </w:r>
          </w:p>
        </w:tc>
        <w:tc>
          <w:tcPr>
            <w:tcW w:w="640" w:type="dxa"/>
            <w:noWrap/>
            <w:hideMark/>
          </w:tcPr>
          <w:p w14:paraId="47A7DE62" w14:textId="77777777" w:rsidR="00BA6F4B" w:rsidRPr="00DA3997" w:rsidRDefault="00BA6F4B" w:rsidP="00BE6F82">
            <w:pPr>
              <w:pStyle w:val="DokTabellentext"/>
            </w:pPr>
            <w:r w:rsidRPr="00DA3997">
              <w:t>99.53</w:t>
            </w:r>
          </w:p>
        </w:tc>
        <w:tc>
          <w:tcPr>
            <w:tcW w:w="700" w:type="dxa"/>
            <w:noWrap/>
            <w:hideMark/>
          </w:tcPr>
          <w:p w14:paraId="0E0B23FB" w14:textId="77777777" w:rsidR="00BA6F4B" w:rsidRPr="00DA3997" w:rsidRDefault="00BA6F4B" w:rsidP="00BE6F82">
            <w:pPr>
              <w:pStyle w:val="DokTabellentext"/>
            </w:pPr>
            <w:r w:rsidRPr="00DA3997">
              <w:t>782</w:t>
            </w:r>
          </w:p>
        </w:tc>
        <w:tc>
          <w:tcPr>
            <w:tcW w:w="780" w:type="dxa"/>
            <w:noWrap/>
            <w:hideMark/>
          </w:tcPr>
          <w:p w14:paraId="5C700782" w14:textId="77777777" w:rsidR="00BA6F4B" w:rsidRPr="00DA3997" w:rsidRDefault="00BA6F4B" w:rsidP="00BE6F82">
            <w:pPr>
              <w:pStyle w:val="DokTabellentext"/>
            </w:pPr>
            <w:r w:rsidRPr="00DA3997">
              <w:t>FALSE</w:t>
            </w:r>
          </w:p>
        </w:tc>
        <w:tc>
          <w:tcPr>
            <w:tcW w:w="1040" w:type="dxa"/>
            <w:noWrap/>
            <w:hideMark/>
          </w:tcPr>
          <w:p w14:paraId="50DCF053" w14:textId="77777777" w:rsidR="00BA6F4B" w:rsidRPr="00DA3997" w:rsidRDefault="00BA6F4B" w:rsidP="00BE6F82">
            <w:pPr>
              <w:pStyle w:val="DokTabellentext"/>
            </w:pPr>
            <w:r w:rsidRPr="00DA3997">
              <w:t>matK</w:t>
            </w:r>
          </w:p>
        </w:tc>
      </w:tr>
      <w:tr w:rsidR="00BA6F4B" w:rsidRPr="00DA3997" w14:paraId="7805780E" w14:textId="77777777" w:rsidTr="00BE6F82">
        <w:trPr>
          <w:trHeight w:val="290"/>
        </w:trPr>
        <w:tc>
          <w:tcPr>
            <w:tcW w:w="1380" w:type="dxa"/>
            <w:noWrap/>
            <w:hideMark/>
          </w:tcPr>
          <w:p w14:paraId="600BC97E" w14:textId="77777777" w:rsidR="00BA6F4B" w:rsidRPr="00DA3997" w:rsidRDefault="00BA6F4B" w:rsidP="00BE6F82">
            <w:pPr>
              <w:pStyle w:val="DokTabellentext"/>
            </w:pPr>
            <w:r w:rsidRPr="00DA3997">
              <w:t>SWFRG038-19</w:t>
            </w:r>
          </w:p>
        </w:tc>
        <w:tc>
          <w:tcPr>
            <w:tcW w:w="1480" w:type="dxa"/>
            <w:noWrap/>
            <w:hideMark/>
          </w:tcPr>
          <w:p w14:paraId="3F3DDFEF" w14:textId="77777777" w:rsidR="00BA6F4B" w:rsidRPr="00DA3997" w:rsidRDefault="00BA6F4B" w:rsidP="00BE6F82">
            <w:pPr>
              <w:pStyle w:val="DokTabellentext"/>
            </w:pPr>
            <w:r w:rsidRPr="00DA3997">
              <w:t>Fabaceae</w:t>
            </w:r>
          </w:p>
        </w:tc>
        <w:tc>
          <w:tcPr>
            <w:tcW w:w="2260" w:type="dxa"/>
            <w:noWrap/>
            <w:hideMark/>
          </w:tcPr>
          <w:p w14:paraId="43C4A2A6" w14:textId="77777777"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1560" w:type="dxa"/>
            <w:noWrap/>
            <w:hideMark/>
          </w:tcPr>
          <w:p w14:paraId="69A09770" w14:textId="77777777" w:rsidR="00BA6F4B" w:rsidRPr="00DA3997" w:rsidRDefault="00BA6F4B" w:rsidP="00BE6F82">
            <w:pPr>
              <w:pStyle w:val="DokTabellentext"/>
            </w:pPr>
            <w:r w:rsidRPr="00DA3997">
              <w:t>KSR460-08</w:t>
            </w:r>
          </w:p>
        </w:tc>
        <w:tc>
          <w:tcPr>
            <w:tcW w:w="1160" w:type="dxa"/>
            <w:noWrap/>
            <w:hideMark/>
          </w:tcPr>
          <w:p w14:paraId="50DE9B6C" w14:textId="77777777" w:rsidR="00BA6F4B" w:rsidRPr="00DA3997" w:rsidRDefault="00BA6F4B" w:rsidP="00BE6F82">
            <w:pPr>
              <w:pStyle w:val="DokTabellentext"/>
            </w:pPr>
            <w:r w:rsidRPr="00DA3997">
              <w:t>Fabaceae</w:t>
            </w:r>
          </w:p>
        </w:tc>
        <w:tc>
          <w:tcPr>
            <w:tcW w:w="2660" w:type="dxa"/>
            <w:noWrap/>
            <w:hideMark/>
          </w:tcPr>
          <w:p w14:paraId="06FD621E" w14:textId="77777777"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640" w:type="dxa"/>
            <w:noWrap/>
            <w:hideMark/>
          </w:tcPr>
          <w:p w14:paraId="41A9D13F" w14:textId="77777777" w:rsidR="00BA6F4B" w:rsidRPr="00DA3997" w:rsidRDefault="00BA6F4B" w:rsidP="00BE6F82">
            <w:pPr>
              <w:pStyle w:val="DokTabellentext"/>
            </w:pPr>
            <w:r w:rsidRPr="00DA3997">
              <w:t>99.53</w:t>
            </w:r>
          </w:p>
        </w:tc>
        <w:tc>
          <w:tcPr>
            <w:tcW w:w="700" w:type="dxa"/>
            <w:noWrap/>
            <w:hideMark/>
          </w:tcPr>
          <w:p w14:paraId="2ACD2824" w14:textId="77777777" w:rsidR="00BA6F4B" w:rsidRPr="00DA3997" w:rsidRDefault="00BA6F4B" w:rsidP="00BE6F82">
            <w:pPr>
              <w:pStyle w:val="DokTabellentext"/>
            </w:pPr>
            <w:r w:rsidRPr="00DA3997">
              <w:t>782</w:t>
            </w:r>
          </w:p>
        </w:tc>
        <w:tc>
          <w:tcPr>
            <w:tcW w:w="780" w:type="dxa"/>
            <w:noWrap/>
            <w:hideMark/>
          </w:tcPr>
          <w:p w14:paraId="1B89C725" w14:textId="77777777" w:rsidR="00BA6F4B" w:rsidRPr="00DA3997" w:rsidRDefault="00BA6F4B" w:rsidP="00BE6F82">
            <w:pPr>
              <w:pStyle w:val="DokTabellentext"/>
            </w:pPr>
            <w:r w:rsidRPr="00DA3997">
              <w:t>FALSE</w:t>
            </w:r>
          </w:p>
        </w:tc>
        <w:tc>
          <w:tcPr>
            <w:tcW w:w="1040" w:type="dxa"/>
            <w:noWrap/>
            <w:hideMark/>
          </w:tcPr>
          <w:p w14:paraId="0FA996A9" w14:textId="77777777" w:rsidR="00BA6F4B" w:rsidRPr="00DA3997" w:rsidRDefault="00BA6F4B" w:rsidP="00BE6F82">
            <w:pPr>
              <w:pStyle w:val="DokTabellentext"/>
            </w:pPr>
            <w:r w:rsidRPr="00DA3997">
              <w:t>matK</w:t>
            </w:r>
          </w:p>
        </w:tc>
      </w:tr>
      <w:tr w:rsidR="00BA6F4B" w:rsidRPr="00DA3997" w14:paraId="57DEB9B9" w14:textId="77777777" w:rsidTr="00BE6F82">
        <w:trPr>
          <w:trHeight w:val="290"/>
        </w:trPr>
        <w:tc>
          <w:tcPr>
            <w:tcW w:w="1380" w:type="dxa"/>
            <w:noWrap/>
            <w:hideMark/>
          </w:tcPr>
          <w:p w14:paraId="04DBA6CD" w14:textId="77777777" w:rsidR="00BA6F4B" w:rsidRPr="00DA3997" w:rsidRDefault="00BA6F4B" w:rsidP="00BE6F82">
            <w:pPr>
              <w:pStyle w:val="DokTabellentext"/>
            </w:pPr>
            <w:r w:rsidRPr="00DA3997">
              <w:t>SWFRG038-19</w:t>
            </w:r>
          </w:p>
        </w:tc>
        <w:tc>
          <w:tcPr>
            <w:tcW w:w="1480" w:type="dxa"/>
            <w:noWrap/>
            <w:hideMark/>
          </w:tcPr>
          <w:p w14:paraId="799AC7BB" w14:textId="77777777" w:rsidR="00BA6F4B" w:rsidRPr="00DA3997" w:rsidRDefault="00BA6F4B" w:rsidP="00BE6F82">
            <w:pPr>
              <w:pStyle w:val="DokTabellentext"/>
            </w:pPr>
            <w:r w:rsidRPr="00DA3997">
              <w:t>Fabaceae</w:t>
            </w:r>
          </w:p>
        </w:tc>
        <w:tc>
          <w:tcPr>
            <w:tcW w:w="2260" w:type="dxa"/>
            <w:noWrap/>
            <w:hideMark/>
          </w:tcPr>
          <w:p w14:paraId="41ED5927" w14:textId="77777777"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1560" w:type="dxa"/>
            <w:noWrap/>
            <w:hideMark/>
          </w:tcPr>
          <w:p w14:paraId="49820FB3" w14:textId="77777777" w:rsidR="00BA6F4B" w:rsidRPr="00DA3997" w:rsidRDefault="00BA6F4B" w:rsidP="00BE6F82">
            <w:pPr>
              <w:pStyle w:val="DokTabellentext"/>
            </w:pPr>
            <w:r w:rsidRPr="00DA3997">
              <w:t>PLNOR093-08</w:t>
            </w:r>
          </w:p>
        </w:tc>
        <w:tc>
          <w:tcPr>
            <w:tcW w:w="1160" w:type="dxa"/>
            <w:noWrap/>
            <w:hideMark/>
          </w:tcPr>
          <w:p w14:paraId="1DA11A66" w14:textId="77777777" w:rsidR="00BA6F4B" w:rsidRPr="00DA3997" w:rsidRDefault="00BA6F4B" w:rsidP="00BE6F82">
            <w:pPr>
              <w:pStyle w:val="DokTabellentext"/>
            </w:pPr>
            <w:r w:rsidRPr="00DA3997">
              <w:t>Fabaceae</w:t>
            </w:r>
          </w:p>
        </w:tc>
        <w:tc>
          <w:tcPr>
            <w:tcW w:w="2660" w:type="dxa"/>
            <w:noWrap/>
            <w:hideMark/>
          </w:tcPr>
          <w:p w14:paraId="487E82C3" w14:textId="77777777"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640" w:type="dxa"/>
            <w:noWrap/>
            <w:hideMark/>
          </w:tcPr>
          <w:p w14:paraId="386B4629" w14:textId="77777777" w:rsidR="00BA6F4B" w:rsidRPr="00DA3997" w:rsidRDefault="00BA6F4B" w:rsidP="00BE6F82">
            <w:pPr>
              <w:pStyle w:val="DokTabellentext"/>
            </w:pPr>
            <w:r w:rsidRPr="00DA3997">
              <w:t>99.53</w:t>
            </w:r>
          </w:p>
        </w:tc>
        <w:tc>
          <w:tcPr>
            <w:tcW w:w="700" w:type="dxa"/>
            <w:noWrap/>
            <w:hideMark/>
          </w:tcPr>
          <w:p w14:paraId="066F6C23" w14:textId="77777777" w:rsidR="00BA6F4B" w:rsidRPr="00DA3997" w:rsidRDefault="00BA6F4B" w:rsidP="00BE6F82">
            <w:pPr>
              <w:pStyle w:val="DokTabellentext"/>
            </w:pPr>
            <w:r w:rsidRPr="00DA3997">
              <w:t>782</w:t>
            </w:r>
          </w:p>
        </w:tc>
        <w:tc>
          <w:tcPr>
            <w:tcW w:w="780" w:type="dxa"/>
            <w:noWrap/>
            <w:hideMark/>
          </w:tcPr>
          <w:p w14:paraId="7B943B00" w14:textId="77777777" w:rsidR="00BA6F4B" w:rsidRPr="00DA3997" w:rsidRDefault="00BA6F4B" w:rsidP="00BE6F82">
            <w:pPr>
              <w:pStyle w:val="DokTabellentext"/>
            </w:pPr>
            <w:r w:rsidRPr="00DA3997">
              <w:t>FALSE</w:t>
            </w:r>
          </w:p>
        </w:tc>
        <w:tc>
          <w:tcPr>
            <w:tcW w:w="1040" w:type="dxa"/>
            <w:noWrap/>
            <w:hideMark/>
          </w:tcPr>
          <w:p w14:paraId="00A8695D" w14:textId="77777777" w:rsidR="00BA6F4B" w:rsidRPr="00DA3997" w:rsidRDefault="00BA6F4B" w:rsidP="00BE6F82">
            <w:pPr>
              <w:pStyle w:val="DokTabellentext"/>
            </w:pPr>
            <w:r w:rsidRPr="00DA3997">
              <w:t>matK</w:t>
            </w:r>
          </w:p>
        </w:tc>
      </w:tr>
      <w:tr w:rsidR="00BA6F4B" w:rsidRPr="00DA3997" w14:paraId="19215026" w14:textId="77777777" w:rsidTr="00BE6F82">
        <w:trPr>
          <w:trHeight w:val="290"/>
        </w:trPr>
        <w:tc>
          <w:tcPr>
            <w:tcW w:w="1380" w:type="dxa"/>
            <w:noWrap/>
            <w:hideMark/>
          </w:tcPr>
          <w:p w14:paraId="1687DD1B" w14:textId="77777777" w:rsidR="00BA6F4B" w:rsidRPr="00DA3997" w:rsidRDefault="00BA6F4B" w:rsidP="00BE6F82">
            <w:pPr>
              <w:pStyle w:val="DokTabellentext"/>
            </w:pPr>
            <w:r w:rsidRPr="00DA3997">
              <w:t>SWFRG039-19</w:t>
            </w:r>
          </w:p>
        </w:tc>
        <w:tc>
          <w:tcPr>
            <w:tcW w:w="1480" w:type="dxa"/>
            <w:noWrap/>
            <w:hideMark/>
          </w:tcPr>
          <w:p w14:paraId="753A0D27" w14:textId="77777777" w:rsidR="00BA6F4B" w:rsidRPr="00DA3997" w:rsidRDefault="00BA6F4B" w:rsidP="00BE6F82">
            <w:pPr>
              <w:pStyle w:val="DokTabellentext"/>
            </w:pPr>
            <w:r w:rsidRPr="00DA3997">
              <w:t>Fabaceae</w:t>
            </w:r>
          </w:p>
        </w:tc>
        <w:tc>
          <w:tcPr>
            <w:tcW w:w="2260" w:type="dxa"/>
            <w:noWrap/>
            <w:hideMark/>
          </w:tcPr>
          <w:p w14:paraId="4F1781C9"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14:paraId="53DAD628" w14:textId="77777777" w:rsidR="00BA6F4B" w:rsidRPr="00DA3997" w:rsidRDefault="00BA6F4B" w:rsidP="00BE6F82">
            <w:pPr>
              <w:pStyle w:val="DokTabellentext"/>
            </w:pPr>
            <w:r w:rsidRPr="00DA3997">
              <w:t>SWFRG040-19</w:t>
            </w:r>
          </w:p>
        </w:tc>
        <w:tc>
          <w:tcPr>
            <w:tcW w:w="1160" w:type="dxa"/>
            <w:noWrap/>
            <w:hideMark/>
          </w:tcPr>
          <w:p w14:paraId="0D56AA14" w14:textId="77777777" w:rsidR="00BA6F4B" w:rsidRPr="00DA3997" w:rsidRDefault="00BA6F4B" w:rsidP="00BE6F82">
            <w:pPr>
              <w:pStyle w:val="DokTabellentext"/>
            </w:pPr>
            <w:r w:rsidRPr="00DA3997">
              <w:t>Fabaceae</w:t>
            </w:r>
          </w:p>
        </w:tc>
        <w:tc>
          <w:tcPr>
            <w:tcW w:w="2660" w:type="dxa"/>
            <w:noWrap/>
            <w:hideMark/>
          </w:tcPr>
          <w:p w14:paraId="50C78A2C"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640" w:type="dxa"/>
            <w:noWrap/>
            <w:hideMark/>
          </w:tcPr>
          <w:p w14:paraId="120C89B6" w14:textId="77777777" w:rsidR="00BA6F4B" w:rsidRPr="00DA3997" w:rsidRDefault="00BA6F4B" w:rsidP="00BE6F82">
            <w:pPr>
              <w:pStyle w:val="DokTabellentext"/>
            </w:pPr>
            <w:r w:rsidRPr="00DA3997">
              <w:t>98.43</w:t>
            </w:r>
          </w:p>
        </w:tc>
        <w:tc>
          <w:tcPr>
            <w:tcW w:w="700" w:type="dxa"/>
            <w:noWrap/>
            <w:hideMark/>
          </w:tcPr>
          <w:p w14:paraId="060BC8C9" w14:textId="77777777" w:rsidR="00BA6F4B" w:rsidRPr="00DA3997" w:rsidRDefault="00BA6F4B" w:rsidP="00BE6F82">
            <w:pPr>
              <w:pStyle w:val="DokTabellentext"/>
            </w:pPr>
            <w:r w:rsidRPr="00DA3997">
              <w:t>893</w:t>
            </w:r>
          </w:p>
        </w:tc>
        <w:tc>
          <w:tcPr>
            <w:tcW w:w="780" w:type="dxa"/>
            <w:noWrap/>
            <w:hideMark/>
          </w:tcPr>
          <w:p w14:paraId="0D228D4E" w14:textId="77777777" w:rsidR="00BA6F4B" w:rsidRPr="00DA3997" w:rsidRDefault="00BA6F4B" w:rsidP="00BE6F82">
            <w:pPr>
              <w:pStyle w:val="DokTabellentext"/>
            </w:pPr>
            <w:r w:rsidRPr="00DA3997">
              <w:t>TRUE</w:t>
            </w:r>
          </w:p>
        </w:tc>
        <w:tc>
          <w:tcPr>
            <w:tcW w:w="1040" w:type="dxa"/>
            <w:noWrap/>
            <w:hideMark/>
          </w:tcPr>
          <w:p w14:paraId="0193AB5A" w14:textId="77777777" w:rsidR="00BA6F4B" w:rsidRPr="00DA3997" w:rsidRDefault="00BA6F4B" w:rsidP="00BE6F82">
            <w:pPr>
              <w:pStyle w:val="DokTabellentext"/>
            </w:pPr>
            <w:r w:rsidRPr="00DA3997">
              <w:t>matK</w:t>
            </w:r>
          </w:p>
        </w:tc>
      </w:tr>
      <w:tr w:rsidR="00BA6F4B" w:rsidRPr="00DA3997" w14:paraId="5A759BF9" w14:textId="77777777" w:rsidTr="00BE6F82">
        <w:trPr>
          <w:trHeight w:val="290"/>
        </w:trPr>
        <w:tc>
          <w:tcPr>
            <w:tcW w:w="1380" w:type="dxa"/>
            <w:noWrap/>
            <w:hideMark/>
          </w:tcPr>
          <w:p w14:paraId="2E0C7AFA" w14:textId="77777777" w:rsidR="00BA6F4B" w:rsidRPr="00DA3997" w:rsidRDefault="00BA6F4B" w:rsidP="00BE6F82">
            <w:pPr>
              <w:pStyle w:val="DokTabellentext"/>
            </w:pPr>
            <w:r w:rsidRPr="00DA3997">
              <w:lastRenderedPageBreak/>
              <w:t>SWFRG040-19</w:t>
            </w:r>
          </w:p>
        </w:tc>
        <w:tc>
          <w:tcPr>
            <w:tcW w:w="1480" w:type="dxa"/>
            <w:noWrap/>
            <w:hideMark/>
          </w:tcPr>
          <w:p w14:paraId="2FD69E81" w14:textId="77777777" w:rsidR="00BA6F4B" w:rsidRPr="00DA3997" w:rsidRDefault="00BA6F4B" w:rsidP="00BE6F82">
            <w:pPr>
              <w:pStyle w:val="DokTabellentext"/>
            </w:pPr>
            <w:r w:rsidRPr="00DA3997">
              <w:t>Fabaceae</w:t>
            </w:r>
          </w:p>
        </w:tc>
        <w:tc>
          <w:tcPr>
            <w:tcW w:w="2260" w:type="dxa"/>
            <w:noWrap/>
            <w:hideMark/>
          </w:tcPr>
          <w:p w14:paraId="578B763E"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14:paraId="1C4413A3" w14:textId="77777777" w:rsidR="00BA6F4B" w:rsidRPr="00DA3997" w:rsidRDefault="00BA6F4B" w:rsidP="00BE6F82">
            <w:pPr>
              <w:pStyle w:val="DokTabellentext"/>
            </w:pPr>
            <w:r w:rsidRPr="00DA3997">
              <w:t>GBVX3659-15</w:t>
            </w:r>
          </w:p>
        </w:tc>
        <w:tc>
          <w:tcPr>
            <w:tcW w:w="1160" w:type="dxa"/>
            <w:noWrap/>
            <w:hideMark/>
          </w:tcPr>
          <w:p w14:paraId="7AB20D9B" w14:textId="77777777" w:rsidR="00BA6F4B" w:rsidRPr="00DA3997" w:rsidRDefault="00BA6F4B" w:rsidP="00BE6F82">
            <w:pPr>
              <w:pStyle w:val="DokTabellentext"/>
            </w:pPr>
            <w:r w:rsidRPr="00DA3997">
              <w:t>Fabaceae</w:t>
            </w:r>
          </w:p>
        </w:tc>
        <w:tc>
          <w:tcPr>
            <w:tcW w:w="2660" w:type="dxa"/>
            <w:noWrap/>
            <w:hideMark/>
          </w:tcPr>
          <w:p w14:paraId="1BC0F8C2"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filicaulis</w:t>
            </w:r>
          </w:p>
        </w:tc>
        <w:tc>
          <w:tcPr>
            <w:tcW w:w="640" w:type="dxa"/>
            <w:noWrap/>
            <w:hideMark/>
          </w:tcPr>
          <w:p w14:paraId="5513F148" w14:textId="77777777" w:rsidR="00BA6F4B" w:rsidRPr="00DA3997" w:rsidRDefault="00BA6F4B" w:rsidP="00BE6F82">
            <w:pPr>
              <w:pStyle w:val="DokTabellentext"/>
            </w:pPr>
            <w:r w:rsidRPr="00DA3997">
              <w:t>99.72</w:t>
            </w:r>
          </w:p>
        </w:tc>
        <w:tc>
          <w:tcPr>
            <w:tcW w:w="700" w:type="dxa"/>
            <w:noWrap/>
            <w:hideMark/>
          </w:tcPr>
          <w:p w14:paraId="791C49F1" w14:textId="77777777" w:rsidR="00BA6F4B" w:rsidRPr="00DA3997" w:rsidRDefault="00BA6F4B" w:rsidP="00BE6F82">
            <w:pPr>
              <w:pStyle w:val="DokTabellentext"/>
            </w:pPr>
            <w:r w:rsidRPr="00DA3997">
              <w:t>1286</w:t>
            </w:r>
          </w:p>
        </w:tc>
        <w:tc>
          <w:tcPr>
            <w:tcW w:w="780" w:type="dxa"/>
            <w:noWrap/>
            <w:hideMark/>
          </w:tcPr>
          <w:p w14:paraId="4D4DAD3E" w14:textId="77777777" w:rsidR="00BA6F4B" w:rsidRPr="00DA3997" w:rsidRDefault="00BA6F4B" w:rsidP="00BE6F82">
            <w:pPr>
              <w:pStyle w:val="DokTabellentext"/>
            </w:pPr>
            <w:r w:rsidRPr="00DA3997">
              <w:t>FALSE</w:t>
            </w:r>
          </w:p>
        </w:tc>
        <w:tc>
          <w:tcPr>
            <w:tcW w:w="1040" w:type="dxa"/>
            <w:noWrap/>
            <w:hideMark/>
          </w:tcPr>
          <w:p w14:paraId="37FC05C1" w14:textId="77777777" w:rsidR="00BA6F4B" w:rsidRPr="00DA3997" w:rsidRDefault="00BA6F4B" w:rsidP="00BE6F82">
            <w:pPr>
              <w:pStyle w:val="DokTabellentext"/>
            </w:pPr>
            <w:r w:rsidRPr="00DA3997">
              <w:t>matK</w:t>
            </w:r>
          </w:p>
        </w:tc>
      </w:tr>
      <w:tr w:rsidR="00BA6F4B" w:rsidRPr="00DA3997" w14:paraId="4096ED09" w14:textId="77777777" w:rsidTr="00BE6F82">
        <w:trPr>
          <w:trHeight w:val="290"/>
        </w:trPr>
        <w:tc>
          <w:tcPr>
            <w:tcW w:w="1380" w:type="dxa"/>
            <w:noWrap/>
            <w:hideMark/>
          </w:tcPr>
          <w:p w14:paraId="6CED77A5" w14:textId="77777777" w:rsidR="00BA6F4B" w:rsidRPr="00DA3997" w:rsidRDefault="00BA6F4B" w:rsidP="00BE6F82">
            <w:pPr>
              <w:pStyle w:val="DokTabellentext"/>
            </w:pPr>
            <w:r w:rsidRPr="00DA3997">
              <w:t>SWFRG041-19</w:t>
            </w:r>
          </w:p>
        </w:tc>
        <w:tc>
          <w:tcPr>
            <w:tcW w:w="1480" w:type="dxa"/>
            <w:noWrap/>
            <w:hideMark/>
          </w:tcPr>
          <w:p w14:paraId="6D13ED20" w14:textId="77777777" w:rsidR="00BA6F4B" w:rsidRPr="00DA3997" w:rsidRDefault="00BA6F4B" w:rsidP="00BE6F82">
            <w:pPr>
              <w:pStyle w:val="DokTabellentext"/>
            </w:pPr>
            <w:r w:rsidRPr="00DA3997">
              <w:t>Fabaceae</w:t>
            </w:r>
          </w:p>
        </w:tc>
        <w:tc>
          <w:tcPr>
            <w:tcW w:w="2260" w:type="dxa"/>
            <w:noWrap/>
            <w:hideMark/>
          </w:tcPr>
          <w:p w14:paraId="307CCBF4"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1560" w:type="dxa"/>
            <w:noWrap/>
            <w:hideMark/>
          </w:tcPr>
          <w:p w14:paraId="3EA915B3" w14:textId="77777777" w:rsidR="00BA6F4B" w:rsidRPr="00DA3997" w:rsidRDefault="00BA6F4B" w:rsidP="00BE6F82">
            <w:pPr>
              <w:pStyle w:val="DokTabellentext"/>
            </w:pPr>
            <w:r w:rsidRPr="00DA3997">
              <w:t>SDH3402-15</w:t>
            </w:r>
          </w:p>
        </w:tc>
        <w:tc>
          <w:tcPr>
            <w:tcW w:w="1160" w:type="dxa"/>
            <w:noWrap/>
            <w:hideMark/>
          </w:tcPr>
          <w:p w14:paraId="77B2477F" w14:textId="77777777" w:rsidR="00BA6F4B" w:rsidRPr="00DA3997" w:rsidRDefault="00BA6F4B" w:rsidP="00BE6F82">
            <w:pPr>
              <w:pStyle w:val="DokTabellentext"/>
            </w:pPr>
            <w:r w:rsidRPr="00DA3997">
              <w:t>Fabaceae</w:t>
            </w:r>
          </w:p>
        </w:tc>
        <w:tc>
          <w:tcPr>
            <w:tcW w:w="2660" w:type="dxa"/>
            <w:noWrap/>
            <w:hideMark/>
          </w:tcPr>
          <w:p w14:paraId="0D6DBA51"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640" w:type="dxa"/>
            <w:noWrap/>
            <w:hideMark/>
          </w:tcPr>
          <w:p w14:paraId="45916D8C" w14:textId="77777777" w:rsidR="00BA6F4B" w:rsidRPr="00DA3997" w:rsidRDefault="00BA6F4B" w:rsidP="00BE6F82">
            <w:pPr>
              <w:pStyle w:val="DokTabellentext"/>
            </w:pPr>
            <w:r w:rsidRPr="00DA3997">
              <w:t>90.44</w:t>
            </w:r>
          </w:p>
        </w:tc>
        <w:tc>
          <w:tcPr>
            <w:tcW w:w="700" w:type="dxa"/>
            <w:noWrap/>
            <w:hideMark/>
          </w:tcPr>
          <w:p w14:paraId="77246F92" w14:textId="77777777" w:rsidR="00BA6F4B" w:rsidRPr="00DA3997" w:rsidRDefault="00BA6F4B" w:rsidP="00BE6F82">
            <w:pPr>
              <w:pStyle w:val="DokTabellentext"/>
            </w:pPr>
            <w:r w:rsidRPr="00DA3997">
              <w:t>621</w:t>
            </w:r>
          </w:p>
        </w:tc>
        <w:tc>
          <w:tcPr>
            <w:tcW w:w="780" w:type="dxa"/>
            <w:noWrap/>
            <w:hideMark/>
          </w:tcPr>
          <w:p w14:paraId="4BD91A77" w14:textId="77777777" w:rsidR="00BA6F4B" w:rsidRPr="00DA3997" w:rsidRDefault="00BA6F4B" w:rsidP="00BE6F82">
            <w:pPr>
              <w:pStyle w:val="DokTabellentext"/>
            </w:pPr>
            <w:r w:rsidRPr="00DA3997">
              <w:t>TRUE</w:t>
            </w:r>
          </w:p>
        </w:tc>
        <w:tc>
          <w:tcPr>
            <w:tcW w:w="1040" w:type="dxa"/>
            <w:noWrap/>
            <w:hideMark/>
          </w:tcPr>
          <w:p w14:paraId="62D92CC2" w14:textId="77777777" w:rsidR="00BA6F4B" w:rsidRPr="00DA3997" w:rsidRDefault="00BA6F4B" w:rsidP="00BE6F82">
            <w:pPr>
              <w:pStyle w:val="DokTabellentext"/>
            </w:pPr>
            <w:r w:rsidRPr="00DA3997">
              <w:t>matK</w:t>
            </w:r>
          </w:p>
        </w:tc>
      </w:tr>
      <w:tr w:rsidR="00BA6F4B" w:rsidRPr="00DA3997" w14:paraId="5CBE8C76" w14:textId="77777777" w:rsidTr="00BE6F82">
        <w:trPr>
          <w:trHeight w:val="290"/>
        </w:trPr>
        <w:tc>
          <w:tcPr>
            <w:tcW w:w="1380" w:type="dxa"/>
            <w:noWrap/>
            <w:hideMark/>
          </w:tcPr>
          <w:p w14:paraId="791054F2" w14:textId="77777777" w:rsidR="00BA6F4B" w:rsidRPr="00DA3997" w:rsidRDefault="00BA6F4B" w:rsidP="00BE6F82">
            <w:pPr>
              <w:pStyle w:val="DokTabellentext"/>
            </w:pPr>
            <w:r w:rsidRPr="00DA3997">
              <w:t>SWFRG041-19</w:t>
            </w:r>
          </w:p>
        </w:tc>
        <w:tc>
          <w:tcPr>
            <w:tcW w:w="1480" w:type="dxa"/>
            <w:noWrap/>
            <w:hideMark/>
          </w:tcPr>
          <w:p w14:paraId="0297D096" w14:textId="77777777" w:rsidR="00BA6F4B" w:rsidRPr="00DA3997" w:rsidRDefault="00BA6F4B" w:rsidP="00BE6F82">
            <w:pPr>
              <w:pStyle w:val="DokTabellentext"/>
            </w:pPr>
            <w:r w:rsidRPr="00DA3997">
              <w:t>Fabaceae</w:t>
            </w:r>
          </w:p>
        </w:tc>
        <w:tc>
          <w:tcPr>
            <w:tcW w:w="2260" w:type="dxa"/>
            <w:noWrap/>
            <w:hideMark/>
          </w:tcPr>
          <w:p w14:paraId="1529C9F6"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1560" w:type="dxa"/>
            <w:noWrap/>
            <w:hideMark/>
          </w:tcPr>
          <w:p w14:paraId="7F359012" w14:textId="77777777" w:rsidR="00BA6F4B" w:rsidRPr="00DA3997" w:rsidRDefault="00BA6F4B" w:rsidP="00BE6F82">
            <w:pPr>
              <w:pStyle w:val="DokTabellentext"/>
            </w:pPr>
            <w:r w:rsidRPr="00DA3997">
              <w:t>SERC034-14</w:t>
            </w:r>
          </w:p>
        </w:tc>
        <w:tc>
          <w:tcPr>
            <w:tcW w:w="1160" w:type="dxa"/>
            <w:noWrap/>
            <w:hideMark/>
          </w:tcPr>
          <w:p w14:paraId="44E5121A" w14:textId="77777777" w:rsidR="00BA6F4B" w:rsidRPr="00DA3997" w:rsidRDefault="00BA6F4B" w:rsidP="00BE6F82">
            <w:pPr>
              <w:pStyle w:val="DokTabellentext"/>
            </w:pPr>
            <w:r w:rsidRPr="00DA3997">
              <w:t>Fabaceae</w:t>
            </w:r>
          </w:p>
        </w:tc>
        <w:tc>
          <w:tcPr>
            <w:tcW w:w="2660" w:type="dxa"/>
            <w:noWrap/>
            <w:hideMark/>
          </w:tcPr>
          <w:p w14:paraId="22F44A30"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640" w:type="dxa"/>
            <w:noWrap/>
            <w:hideMark/>
          </w:tcPr>
          <w:p w14:paraId="10CEC5A5" w14:textId="77777777" w:rsidR="00BA6F4B" w:rsidRPr="00DA3997" w:rsidRDefault="00BA6F4B" w:rsidP="00BE6F82">
            <w:pPr>
              <w:pStyle w:val="DokTabellentext"/>
            </w:pPr>
            <w:r w:rsidRPr="00DA3997">
              <w:t>90.44</w:t>
            </w:r>
          </w:p>
        </w:tc>
        <w:tc>
          <w:tcPr>
            <w:tcW w:w="700" w:type="dxa"/>
            <w:noWrap/>
            <w:hideMark/>
          </w:tcPr>
          <w:p w14:paraId="6780F2E0" w14:textId="77777777" w:rsidR="00BA6F4B" w:rsidRPr="00DA3997" w:rsidRDefault="00BA6F4B" w:rsidP="00BE6F82">
            <w:pPr>
              <w:pStyle w:val="DokTabellentext"/>
            </w:pPr>
            <w:r w:rsidRPr="00DA3997">
              <w:t>621</w:t>
            </w:r>
          </w:p>
        </w:tc>
        <w:tc>
          <w:tcPr>
            <w:tcW w:w="780" w:type="dxa"/>
            <w:noWrap/>
            <w:hideMark/>
          </w:tcPr>
          <w:p w14:paraId="58F27475" w14:textId="77777777" w:rsidR="00BA6F4B" w:rsidRPr="00DA3997" w:rsidRDefault="00BA6F4B" w:rsidP="00BE6F82">
            <w:pPr>
              <w:pStyle w:val="DokTabellentext"/>
            </w:pPr>
            <w:r w:rsidRPr="00DA3997">
              <w:t>TRUE</w:t>
            </w:r>
          </w:p>
        </w:tc>
        <w:tc>
          <w:tcPr>
            <w:tcW w:w="1040" w:type="dxa"/>
            <w:noWrap/>
            <w:hideMark/>
          </w:tcPr>
          <w:p w14:paraId="686A9AB9" w14:textId="77777777" w:rsidR="00BA6F4B" w:rsidRPr="00DA3997" w:rsidRDefault="00BA6F4B" w:rsidP="00BE6F82">
            <w:pPr>
              <w:pStyle w:val="DokTabellentext"/>
            </w:pPr>
            <w:r w:rsidRPr="00DA3997">
              <w:t>matK</w:t>
            </w:r>
          </w:p>
        </w:tc>
      </w:tr>
      <w:tr w:rsidR="00BA6F4B" w:rsidRPr="00DA3997" w14:paraId="1CBED1B9" w14:textId="77777777" w:rsidTr="00BE6F82">
        <w:trPr>
          <w:trHeight w:val="290"/>
        </w:trPr>
        <w:tc>
          <w:tcPr>
            <w:tcW w:w="1380" w:type="dxa"/>
            <w:noWrap/>
            <w:hideMark/>
          </w:tcPr>
          <w:p w14:paraId="151F823B" w14:textId="77777777" w:rsidR="00BA6F4B" w:rsidRPr="00DA3997" w:rsidRDefault="00BA6F4B" w:rsidP="00BE6F82">
            <w:pPr>
              <w:pStyle w:val="DokTabellentext"/>
            </w:pPr>
            <w:r w:rsidRPr="00DA3997">
              <w:t>SWFRG041-19</w:t>
            </w:r>
          </w:p>
        </w:tc>
        <w:tc>
          <w:tcPr>
            <w:tcW w:w="1480" w:type="dxa"/>
            <w:noWrap/>
            <w:hideMark/>
          </w:tcPr>
          <w:p w14:paraId="74D3D278" w14:textId="77777777" w:rsidR="00BA6F4B" w:rsidRPr="00DA3997" w:rsidRDefault="00BA6F4B" w:rsidP="00BE6F82">
            <w:pPr>
              <w:pStyle w:val="DokTabellentext"/>
            </w:pPr>
            <w:r w:rsidRPr="00DA3997">
              <w:t>Fabaceae</w:t>
            </w:r>
          </w:p>
        </w:tc>
        <w:tc>
          <w:tcPr>
            <w:tcW w:w="2260" w:type="dxa"/>
            <w:noWrap/>
            <w:hideMark/>
          </w:tcPr>
          <w:p w14:paraId="7D3E38E8"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1560" w:type="dxa"/>
            <w:noWrap/>
            <w:hideMark/>
          </w:tcPr>
          <w:p w14:paraId="571A0B19" w14:textId="77777777" w:rsidR="00BA6F4B" w:rsidRPr="00DA3997" w:rsidRDefault="00BA6F4B" w:rsidP="00BE6F82">
            <w:pPr>
              <w:pStyle w:val="DokTabellentext"/>
            </w:pPr>
            <w:r w:rsidRPr="00DA3997">
              <w:t>VPSBC1525-14</w:t>
            </w:r>
          </w:p>
        </w:tc>
        <w:tc>
          <w:tcPr>
            <w:tcW w:w="1160" w:type="dxa"/>
            <w:noWrap/>
            <w:hideMark/>
          </w:tcPr>
          <w:p w14:paraId="1D28B0CD" w14:textId="77777777" w:rsidR="00BA6F4B" w:rsidRPr="00DA3997" w:rsidRDefault="00BA6F4B" w:rsidP="00BE6F82">
            <w:pPr>
              <w:pStyle w:val="DokTabellentext"/>
            </w:pPr>
            <w:r w:rsidRPr="00DA3997">
              <w:t>Fabaceae</w:t>
            </w:r>
          </w:p>
        </w:tc>
        <w:tc>
          <w:tcPr>
            <w:tcW w:w="2660" w:type="dxa"/>
            <w:noWrap/>
            <w:hideMark/>
          </w:tcPr>
          <w:p w14:paraId="3D135F78"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640" w:type="dxa"/>
            <w:noWrap/>
            <w:hideMark/>
          </w:tcPr>
          <w:p w14:paraId="2B4264DF" w14:textId="77777777" w:rsidR="00BA6F4B" w:rsidRPr="00DA3997" w:rsidRDefault="00BA6F4B" w:rsidP="00BE6F82">
            <w:pPr>
              <w:pStyle w:val="DokTabellentext"/>
            </w:pPr>
            <w:r w:rsidRPr="00DA3997">
              <w:t>90.44</w:t>
            </w:r>
          </w:p>
        </w:tc>
        <w:tc>
          <w:tcPr>
            <w:tcW w:w="700" w:type="dxa"/>
            <w:noWrap/>
            <w:hideMark/>
          </w:tcPr>
          <w:p w14:paraId="2D249688" w14:textId="77777777" w:rsidR="00BA6F4B" w:rsidRPr="00DA3997" w:rsidRDefault="00BA6F4B" w:rsidP="00BE6F82">
            <w:pPr>
              <w:pStyle w:val="DokTabellentext"/>
            </w:pPr>
            <w:r w:rsidRPr="00DA3997">
              <w:t>621</w:t>
            </w:r>
          </w:p>
        </w:tc>
        <w:tc>
          <w:tcPr>
            <w:tcW w:w="780" w:type="dxa"/>
            <w:noWrap/>
            <w:hideMark/>
          </w:tcPr>
          <w:p w14:paraId="6FAF98E0" w14:textId="77777777" w:rsidR="00BA6F4B" w:rsidRPr="00DA3997" w:rsidRDefault="00BA6F4B" w:rsidP="00BE6F82">
            <w:pPr>
              <w:pStyle w:val="DokTabellentext"/>
            </w:pPr>
            <w:r w:rsidRPr="00DA3997">
              <w:t>TRUE</w:t>
            </w:r>
          </w:p>
        </w:tc>
        <w:tc>
          <w:tcPr>
            <w:tcW w:w="1040" w:type="dxa"/>
            <w:noWrap/>
            <w:hideMark/>
          </w:tcPr>
          <w:p w14:paraId="3E88AF6E" w14:textId="77777777" w:rsidR="00BA6F4B" w:rsidRPr="00DA3997" w:rsidRDefault="00BA6F4B" w:rsidP="00BE6F82">
            <w:pPr>
              <w:pStyle w:val="DokTabellentext"/>
            </w:pPr>
            <w:r w:rsidRPr="00DA3997">
              <w:t>matK</w:t>
            </w:r>
          </w:p>
        </w:tc>
      </w:tr>
      <w:tr w:rsidR="00BA6F4B" w:rsidRPr="00DA3997" w14:paraId="35C40A43" w14:textId="77777777" w:rsidTr="00BE6F82">
        <w:trPr>
          <w:trHeight w:val="290"/>
        </w:trPr>
        <w:tc>
          <w:tcPr>
            <w:tcW w:w="1380" w:type="dxa"/>
            <w:noWrap/>
            <w:hideMark/>
          </w:tcPr>
          <w:p w14:paraId="5F8079FA" w14:textId="77777777" w:rsidR="00BA6F4B" w:rsidRPr="00DA3997" w:rsidRDefault="00BA6F4B" w:rsidP="00BE6F82">
            <w:pPr>
              <w:pStyle w:val="DokTabellentext"/>
            </w:pPr>
            <w:r w:rsidRPr="00DA3997">
              <w:t>SWFRG041-19</w:t>
            </w:r>
          </w:p>
        </w:tc>
        <w:tc>
          <w:tcPr>
            <w:tcW w:w="1480" w:type="dxa"/>
            <w:noWrap/>
            <w:hideMark/>
          </w:tcPr>
          <w:p w14:paraId="5ED44881" w14:textId="77777777" w:rsidR="00BA6F4B" w:rsidRPr="00DA3997" w:rsidRDefault="00BA6F4B" w:rsidP="00BE6F82">
            <w:pPr>
              <w:pStyle w:val="DokTabellentext"/>
            </w:pPr>
            <w:r w:rsidRPr="00DA3997">
              <w:t>Fabaceae</w:t>
            </w:r>
          </w:p>
        </w:tc>
        <w:tc>
          <w:tcPr>
            <w:tcW w:w="2260" w:type="dxa"/>
            <w:noWrap/>
            <w:hideMark/>
          </w:tcPr>
          <w:p w14:paraId="10EE7128"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1560" w:type="dxa"/>
            <w:noWrap/>
            <w:hideMark/>
          </w:tcPr>
          <w:p w14:paraId="2677BB6A" w14:textId="77777777" w:rsidR="00BA6F4B" w:rsidRPr="00DA3997" w:rsidRDefault="00BA6F4B" w:rsidP="00BE6F82">
            <w:pPr>
              <w:pStyle w:val="DokTabellentext"/>
            </w:pPr>
            <w:r w:rsidRPr="00DA3997">
              <w:t>VPSBC1413-14</w:t>
            </w:r>
          </w:p>
        </w:tc>
        <w:tc>
          <w:tcPr>
            <w:tcW w:w="1160" w:type="dxa"/>
            <w:noWrap/>
            <w:hideMark/>
          </w:tcPr>
          <w:p w14:paraId="5A5D879B" w14:textId="77777777" w:rsidR="00BA6F4B" w:rsidRPr="00DA3997" w:rsidRDefault="00BA6F4B" w:rsidP="00BE6F82">
            <w:pPr>
              <w:pStyle w:val="DokTabellentext"/>
            </w:pPr>
            <w:r w:rsidRPr="00DA3997">
              <w:t>Fabaceae</w:t>
            </w:r>
          </w:p>
        </w:tc>
        <w:tc>
          <w:tcPr>
            <w:tcW w:w="2660" w:type="dxa"/>
            <w:noWrap/>
            <w:hideMark/>
          </w:tcPr>
          <w:p w14:paraId="512824B1"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640" w:type="dxa"/>
            <w:noWrap/>
            <w:hideMark/>
          </w:tcPr>
          <w:p w14:paraId="0C147CE9" w14:textId="77777777" w:rsidR="00BA6F4B" w:rsidRPr="00DA3997" w:rsidRDefault="00BA6F4B" w:rsidP="00BE6F82">
            <w:pPr>
              <w:pStyle w:val="DokTabellentext"/>
            </w:pPr>
            <w:r w:rsidRPr="00DA3997">
              <w:t>90.44</w:t>
            </w:r>
          </w:p>
        </w:tc>
        <w:tc>
          <w:tcPr>
            <w:tcW w:w="700" w:type="dxa"/>
            <w:noWrap/>
            <w:hideMark/>
          </w:tcPr>
          <w:p w14:paraId="0908AB9F" w14:textId="77777777" w:rsidR="00BA6F4B" w:rsidRPr="00DA3997" w:rsidRDefault="00BA6F4B" w:rsidP="00BE6F82">
            <w:pPr>
              <w:pStyle w:val="DokTabellentext"/>
            </w:pPr>
            <w:r w:rsidRPr="00DA3997">
              <w:t>621</w:t>
            </w:r>
          </w:p>
        </w:tc>
        <w:tc>
          <w:tcPr>
            <w:tcW w:w="780" w:type="dxa"/>
            <w:noWrap/>
            <w:hideMark/>
          </w:tcPr>
          <w:p w14:paraId="2CACB659" w14:textId="77777777" w:rsidR="00BA6F4B" w:rsidRPr="00DA3997" w:rsidRDefault="00BA6F4B" w:rsidP="00BE6F82">
            <w:pPr>
              <w:pStyle w:val="DokTabellentext"/>
            </w:pPr>
            <w:r w:rsidRPr="00DA3997">
              <w:t>TRUE</w:t>
            </w:r>
          </w:p>
        </w:tc>
        <w:tc>
          <w:tcPr>
            <w:tcW w:w="1040" w:type="dxa"/>
            <w:noWrap/>
            <w:hideMark/>
          </w:tcPr>
          <w:p w14:paraId="78DC4806" w14:textId="77777777" w:rsidR="00BA6F4B" w:rsidRPr="00DA3997" w:rsidRDefault="00BA6F4B" w:rsidP="00BE6F82">
            <w:pPr>
              <w:pStyle w:val="DokTabellentext"/>
            </w:pPr>
            <w:r w:rsidRPr="00DA3997">
              <w:t>matK</w:t>
            </w:r>
          </w:p>
        </w:tc>
      </w:tr>
      <w:tr w:rsidR="00BA6F4B" w:rsidRPr="00DA3997" w14:paraId="2985D511" w14:textId="77777777" w:rsidTr="00BE6F82">
        <w:trPr>
          <w:trHeight w:val="290"/>
        </w:trPr>
        <w:tc>
          <w:tcPr>
            <w:tcW w:w="1380" w:type="dxa"/>
            <w:noWrap/>
            <w:hideMark/>
          </w:tcPr>
          <w:p w14:paraId="3CCA7E63" w14:textId="77777777" w:rsidR="00BA6F4B" w:rsidRPr="00DA3997" w:rsidRDefault="00BA6F4B" w:rsidP="00BE6F82">
            <w:pPr>
              <w:pStyle w:val="DokTabellentext"/>
            </w:pPr>
            <w:r w:rsidRPr="00DA3997">
              <w:t>SWFRG041-19</w:t>
            </w:r>
          </w:p>
        </w:tc>
        <w:tc>
          <w:tcPr>
            <w:tcW w:w="1480" w:type="dxa"/>
            <w:noWrap/>
            <w:hideMark/>
          </w:tcPr>
          <w:p w14:paraId="3F5F71D5" w14:textId="77777777" w:rsidR="00BA6F4B" w:rsidRPr="00DA3997" w:rsidRDefault="00BA6F4B" w:rsidP="00BE6F82">
            <w:pPr>
              <w:pStyle w:val="DokTabellentext"/>
            </w:pPr>
            <w:r w:rsidRPr="00DA3997">
              <w:t>Fabaceae</w:t>
            </w:r>
          </w:p>
        </w:tc>
        <w:tc>
          <w:tcPr>
            <w:tcW w:w="2260" w:type="dxa"/>
            <w:noWrap/>
            <w:hideMark/>
          </w:tcPr>
          <w:p w14:paraId="4B9ED85D"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1560" w:type="dxa"/>
            <w:noWrap/>
            <w:hideMark/>
          </w:tcPr>
          <w:p w14:paraId="27DF356A" w14:textId="77777777" w:rsidR="00BA6F4B" w:rsidRPr="00DA3997" w:rsidRDefault="00BA6F4B" w:rsidP="00BE6F82">
            <w:pPr>
              <w:pStyle w:val="DokTabellentext"/>
            </w:pPr>
            <w:r w:rsidRPr="00DA3997">
              <w:t>PIM180-14</w:t>
            </w:r>
          </w:p>
        </w:tc>
        <w:tc>
          <w:tcPr>
            <w:tcW w:w="1160" w:type="dxa"/>
            <w:noWrap/>
            <w:hideMark/>
          </w:tcPr>
          <w:p w14:paraId="3910DDE1" w14:textId="77777777" w:rsidR="00BA6F4B" w:rsidRPr="00DA3997" w:rsidRDefault="00BA6F4B" w:rsidP="00BE6F82">
            <w:pPr>
              <w:pStyle w:val="DokTabellentext"/>
            </w:pPr>
            <w:r w:rsidRPr="00DA3997">
              <w:t>Fabaceae</w:t>
            </w:r>
          </w:p>
        </w:tc>
        <w:tc>
          <w:tcPr>
            <w:tcW w:w="2660" w:type="dxa"/>
            <w:noWrap/>
            <w:hideMark/>
          </w:tcPr>
          <w:p w14:paraId="571CC752"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640" w:type="dxa"/>
            <w:noWrap/>
            <w:hideMark/>
          </w:tcPr>
          <w:p w14:paraId="061772AE" w14:textId="77777777" w:rsidR="00BA6F4B" w:rsidRPr="00DA3997" w:rsidRDefault="00BA6F4B" w:rsidP="00BE6F82">
            <w:pPr>
              <w:pStyle w:val="DokTabellentext"/>
            </w:pPr>
            <w:r w:rsidRPr="00DA3997">
              <w:t>90.44</w:t>
            </w:r>
          </w:p>
        </w:tc>
        <w:tc>
          <w:tcPr>
            <w:tcW w:w="700" w:type="dxa"/>
            <w:noWrap/>
            <w:hideMark/>
          </w:tcPr>
          <w:p w14:paraId="4C97212D" w14:textId="77777777" w:rsidR="00BA6F4B" w:rsidRPr="00DA3997" w:rsidRDefault="00BA6F4B" w:rsidP="00BE6F82">
            <w:pPr>
              <w:pStyle w:val="DokTabellentext"/>
            </w:pPr>
            <w:r w:rsidRPr="00DA3997">
              <w:t>621</w:t>
            </w:r>
          </w:p>
        </w:tc>
        <w:tc>
          <w:tcPr>
            <w:tcW w:w="780" w:type="dxa"/>
            <w:noWrap/>
            <w:hideMark/>
          </w:tcPr>
          <w:p w14:paraId="5CE09C61" w14:textId="77777777" w:rsidR="00BA6F4B" w:rsidRPr="00DA3997" w:rsidRDefault="00BA6F4B" w:rsidP="00BE6F82">
            <w:pPr>
              <w:pStyle w:val="DokTabellentext"/>
            </w:pPr>
            <w:r w:rsidRPr="00DA3997">
              <w:t>TRUE</w:t>
            </w:r>
          </w:p>
        </w:tc>
        <w:tc>
          <w:tcPr>
            <w:tcW w:w="1040" w:type="dxa"/>
            <w:noWrap/>
            <w:hideMark/>
          </w:tcPr>
          <w:p w14:paraId="2FDC17B2" w14:textId="77777777" w:rsidR="00BA6F4B" w:rsidRPr="00DA3997" w:rsidRDefault="00BA6F4B" w:rsidP="00BE6F82">
            <w:pPr>
              <w:pStyle w:val="DokTabellentext"/>
            </w:pPr>
            <w:r w:rsidRPr="00DA3997">
              <w:t>matK</w:t>
            </w:r>
          </w:p>
        </w:tc>
      </w:tr>
      <w:tr w:rsidR="00BA6F4B" w:rsidRPr="00DA3997" w14:paraId="0B7EB355" w14:textId="77777777" w:rsidTr="00BE6F82">
        <w:trPr>
          <w:trHeight w:val="290"/>
        </w:trPr>
        <w:tc>
          <w:tcPr>
            <w:tcW w:w="1380" w:type="dxa"/>
            <w:noWrap/>
            <w:hideMark/>
          </w:tcPr>
          <w:p w14:paraId="0E4BB902" w14:textId="77777777" w:rsidR="00BA6F4B" w:rsidRPr="00DA3997" w:rsidRDefault="00BA6F4B" w:rsidP="00BE6F82">
            <w:pPr>
              <w:pStyle w:val="DokTabellentext"/>
            </w:pPr>
            <w:r w:rsidRPr="00DA3997">
              <w:t>SWFRG041-19</w:t>
            </w:r>
          </w:p>
        </w:tc>
        <w:tc>
          <w:tcPr>
            <w:tcW w:w="1480" w:type="dxa"/>
            <w:noWrap/>
            <w:hideMark/>
          </w:tcPr>
          <w:p w14:paraId="0A052E50" w14:textId="77777777" w:rsidR="00BA6F4B" w:rsidRPr="00DA3997" w:rsidRDefault="00BA6F4B" w:rsidP="00BE6F82">
            <w:pPr>
              <w:pStyle w:val="DokTabellentext"/>
            </w:pPr>
            <w:r w:rsidRPr="00DA3997">
              <w:t>Fabaceae</w:t>
            </w:r>
          </w:p>
        </w:tc>
        <w:tc>
          <w:tcPr>
            <w:tcW w:w="2260" w:type="dxa"/>
            <w:noWrap/>
            <w:hideMark/>
          </w:tcPr>
          <w:p w14:paraId="03CE6977"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1560" w:type="dxa"/>
            <w:noWrap/>
            <w:hideMark/>
          </w:tcPr>
          <w:p w14:paraId="20B0A8C3" w14:textId="77777777" w:rsidR="00BA6F4B" w:rsidRPr="00DA3997" w:rsidRDefault="00BA6F4B" w:rsidP="00BE6F82">
            <w:pPr>
              <w:pStyle w:val="DokTabellentext"/>
            </w:pPr>
            <w:r w:rsidRPr="00DA3997">
              <w:t>VPSBC995-13</w:t>
            </w:r>
          </w:p>
        </w:tc>
        <w:tc>
          <w:tcPr>
            <w:tcW w:w="1160" w:type="dxa"/>
            <w:noWrap/>
            <w:hideMark/>
          </w:tcPr>
          <w:p w14:paraId="344712F6" w14:textId="77777777" w:rsidR="00BA6F4B" w:rsidRPr="00DA3997" w:rsidRDefault="00BA6F4B" w:rsidP="00BE6F82">
            <w:pPr>
              <w:pStyle w:val="DokTabellentext"/>
            </w:pPr>
            <w:r w:rsidRPr="00DA3997">
              <w:t>Fabaceae</w:t>
            </w:r>
          </w:p>
        </w:tc>
        <w:tc>
          <w:tcPr>
            <w:tcW w:w="2660" w:type="dxa"/>
            <w:noWrap/>
            <w:hideMark/>
          </w:tcPr>
          <w:p w14:paraId="25AF4435"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640" w:type="dxa"/>
            <w:noWrap/>
            <w:hideMark/>
          </w:tcPr>
          <w:p w14:paraId="4FD85AC1" w14:textId="77777777" w:rsidR="00BA6F4B" w:rsidRPr="00DA3997" w:rsidRDefault="00BA6F4B" w:rsidP="00BE6F82">
            <w:pPr>
              <w:pStyle w:val="DokTabellentext"/>
            </w:pPr>
            <w:r w:rsidRPr="00DA3997">
              <w:t>90.44</w:t>
            </w:r>
          </w:p>
        </w:tc>
        <w:tc>
          <w:tcPr>
            <w:tcW w:w="700" w:type="dxa"/>
            <w:noWrap/>
            <w:hideMark/>
          </w:tcPr>
          <w:p w14:paraId="3A1E6C1D" w14:textId="77777777" w:rsidR="00BA6F4B" w:rsidRPr="00DA3997" w:rsidRDefault="00BA6F4B" w:rsidP="00BE6F82">
            <w:pPr>
              <w:pStyle w:val="DokTabellentext"/>
            </w:pPr>
            <w:r w:rsidRPr="00DA3997">
              <w:t>621</w:t>
            </w:r>
          </w:p>
        </w:tc>
        <w:tc>
          <w:tcPr>
            <w:tcW w:w="780" w:type="dxa"/>
            <w:noWrap/>
            <w:hideMark/>
          </w:tcPr>
          <w:p w14:paraId="3C2671BF" w14:textId="77777777" w:rsidR="00BA6F4B" w:rsidRPr="00DA3997" w:rsidRDefault="00BA6F4B" w:rsidP="00BE6F82">
            <w:pPr>
              <w:pStyle w:val="DokTabellentext"/>
            </w:pPr>
            <w:r w:rsidRPr="00DA3997">
              <w:t>TRUE</w:t>
            </w:r>
          </w:p>
        </w:tc>
        <w:tc>
          <w:tcPr>
            <w:tcW w:w="1040" w:type="dxa"/>
            <w:noWrap/>
            <w:hideMark/>
          </w:tcPr>
          <w:p w14:paraId="29E684BB" w14:textId="77777777" w:rsidR="00BA6F4B" w:rsidRPr="00DA3997" w:rsidRDefault="00BA6F4B" w:rsidP="00BE6F82">
            <w:pPr>
              <w:pStyle w:val="DokTabellentext"/>
            </w:pPr>
            <w:r w:rsidRPr="00DA3997">
              <w:t>matK</w:t>
            </w:r>
          </w:p>
        </w:tc>
      </w:tr>
      <w:tr w:rsidR="00BA6F4B" w:rsidRPr="00DA3997" w14:paraId="398046DE" w14:textId="77777777" w:rsidTr="00BE6F82">
        <w:trPr>
          <w:trHeight w:val="290"/>
        </w:trPr>
        <w:tc>
          <w:tcPr>
            <w:tcW w:w="1380" w:type="dxa"/>
            <w:noWrap/>
            <w:hideMark/>
          </w:tcPr>
          <w:p w14:paraId="16B27C9A" w14:textId="77777777" w:rsidR="00BA6F4B" w:rsidRPr="00DA3997" w:rsidRDefault="00BA6F4B" w:rsidP="00BE6F82">
            <w:pPr>
              <w:pStyle w:val="DokTabellentext"/>
            </w:pPr>
            <w:r w:rsidRPr="00DA3997">
              <w:t>SWFRG041-19</w:t>
            </w:r>
          </w:p>
        </w:tc>
        <w:tc>
          <w:tcPr>
            <w:tcW w:w="1480" w:type="dxa"/>
            <w:noWrap/>
            <w:hideMark/>
          </w:tcPr>
          <w:p w14:paraId="5862E6AD" w14:textId="77777777" w:rsidR="00BA6F4B" w:rsidRPr="00DA3997" w:rsidRDefault="00BA6F4B" w:rsidP="00BE6F82">
            <w:pPr>
              <w:pStyle w:val="DokTabellentext"/>
            </w:pPr>
            <w:r w:rsidRPr="00DA3997">
              <w:t>Fabaceae</w:t>
            </w:r>
          </w:p>
        </w:tc>
        <w:tc>
          <w:tcPr>
            <w:tcW w:w="2260" w:type="dxa"/>
            <w:noWrap/>
            <w:hideMark/>
          </w:tcPr>
          <w:p w14:paraId="653866AB"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1560" w:type="dxa"/>
            <w:noWrap/>
            <w:hideMark/>
          </w:tcPr>
          <w:p w14:paraId="3FC79692" w14:textId="77777777" w:rsidR="00BA6F4B" w:rsidRPr="00DA3997" w:rsidRDefault="00BA6F4B" w:rsidP="00BE6F82">
            <w:pPr>
              <w:pStyle w:val="DokTabellentext"/>
            </w:pPr>
            <w:r w:rsidRPr="00DA3997">
              <w:t>GBVS1253-13</w:t>
            </w:r>
          </w:p>
        </w:tc>
        <w:tc>
          <w:tcPr>
            <w:tcW w:w="1160" w:type="dxa"/>
            <w:noWrap/>
            <w:hideMark/>
          </w:tcPr>
          <w:p w14:paraId="66E840D2" w14:textId="77777777" w:rsidR="00BA6F4B" w:rsidRPr="00DA3997" w:rsidRDefault="00BA6F4B" w:rsidP="00BE6F82">
            <w:pPr>
              <w:pStyle w:val="DokTabellentext"/>
            </w:pPr>
            <w:r w:rsidRPr="00DA3997">
              <w:t>Fabaceae</w:t>
            </w:r>
          </w:p>
        </w:tc>
        <w:tc>
          <w:tcPr>
            <w:tcW w:w="2660" w:type="dxa"/>
            <w:noWrap/>
            <w:hideMark/>
          </w:tcPr>
          <w:p w14:paraId="770B93B3"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640" w:type="dxa"/>
            <w:noWrap/>
            <w:hideMark/>
          </w:tcPr>
          <w:p w14:paraId="122E2AF3" w14:textId="77777777" w:rsidR="00BA6F4B" w:rsidRPr="00DA3997" w:rsidRDefault="00BA6F4B" w:rsidP="00BE6F82">
            <w:pPr>
              <w:pStyle w:val="DokTabellentext"/>
            </w:pPr>
            <w:r w:rsidRPr="00DA3997">
              <w:t>90.44</w:t>
            </w:r>
          </w:p>
        </w:tc>
        <w:tc>
          <w:tcPr>
            <w:tcW w:w="700" w:type="dxa"/>
            <w:noWrap/>
            <w:hideMark/>
          </w:tcPr>
          <w:p w14:paraId="10325591" w14:textId="77777777" w:rsidR="00BA6F4B" w:rsidRPr="00DA3997" w:rsidRDefault="00BA6F4B" w:rsidP="00BE6F82">
            <w:pPr>
              <w:pStyle w:val="DokTabellentext"/>
            </w:pPr>
            <w:r w:rsidRPr="00DA3997">
              <w:t>621</w:t>
            </w:r>
          </w:p>
        </w:tc>
        <w:tc>
          <w:tcPr>
            <w:tcW w:w="780" w:type="dxa"/>
            <w:noWrap/>
            <w:hideMark/>
          </w:tcPr>
          <w:p w14:paraId="7609525F" w14:textId="77777777" w:rsidR="00BA6F4B" w:rsidRPr="00DA3997" w:rsidRDefault="00BA6F4B" w:rsidP="00BE6F82">
            <w:pPr>
              <w:pStyle w:val="DokTabellentext"/>
            </w:pPr>
            <w:r w:rsidRPr="00DA3997">
              <w:t>TRUE</w:t>
            </w:r>
          </w:p>
        </w:tc>
        <w:tc>
          <w:tcPr>
            <w:tcW w:w="1040" w:type="dxa"/>
            <w:noWrap/>
            <w:hideMark/>
          </w:tcPr>
          <w:p w14:paraId="5EA9F747" w14:textId="77777777" w:rsidR="00BA6F4B" w:rsidRPr="00DA3997" w:rsidRDefault="00BA6F4B" w:rsidP="00BE6F82">
            <w:pPr>
              <w:pStyle w:val="DokTabellentext"/>
            </w:pPr>
            <w:r w:rsidRPr="00DA3997">
              <w:t>matK</w:t>
            </w:r>
          </w:p>
        </w:tc>
      </w:tr>
      <w:tr w:rsidR="00BA6F4B" w:rsidRPr="00DA3997" w14:paraId="28C2C31F" w14:textId="77777777" w:rsidTr="00BE6F82">
        <w:trPr>
          <w:trHeight w:val="290"/>
        </w:trPr>
        <w:tc>
          <w:tcPr>
            <w:tcW w:w="1380" w:type="dxa"/>
            <w:noWrap/>
            <w:hideMark/>
          </w:tcPr>
          <w:p w14:paraId="092B97F5" w14:textId="77777777" w:rsidR="00BA6F4B" w:rsidRPr="00DA3997" w:rsidRDefault="00BA6F4B" w:rsidP="00BE6F82">
            <w:pPr>
              <w:pStyle w:val="DokTabellentext"/>
            </w:pPr>
            <w:r w:rsidRPr="00DA3997">
              <w:t>SWFRG041-19</w:t>
            </w:r>
          </w:p>
        </w:tc>
        <w:tc>
          <w:tcPr>
            <w:tcW w:w="1480" w:type="dxa"/>
            <w:noWrap/>
            <w:hideMark/>
          </w:tcPr>
          <w:p w14:paraId="6871354B" w14:textId="77777777" w:rsidR="00BA6F4B" w:rsidRPr="00DA3997" w:rsidRDefault="00BA6F4B" w:rsidP="00BE6F82">
            <w:pPr>
              <w:pStyle w:val="DokTabellentext"/>
            </w:pPr>
            <w:r w:rsidRPr="00DA3997">
              <w:t>Fabaceae</w:t>
            </w:r>
          </w:p>
        </w:tc>
        <w:tc>
          <w:tcPr>
            <w:tcW w:w="2260" w:type="dxa"/>
            <w:noWrap/>
            <w:hideMark/>
          </w:tcPr>
          <w:p w14:paraId="5A166D4A"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1560" w:type="dxa"/>
            <w:noWrap/>
            <w:hideMark/>
          </w:tcPr>
          <w:p w14:paraId="296B9111" w14:textId="77777777" w:rsidR="00BA6F4B" w:rsidRPr="00DA3997" w:rsidRDefault="00BA6F4B" w:rsidP="00BE6F82">
            <w:pPr>
              <w:pStyle w:val="DokTabellentext"/>
            </w:pPr>
            <w:r w:rsidRPr="00DA3997">
              <w:t>PLGE039-13</w:t>
            </w:r>
          </w:p>
        </w:tc>
        <w:tc>
          <w:tcPr>
            <w:tcW w:w="1160" w:type="dxa"/>
            <w:noWrap/>
            <w:hideMark/>
          </w:tcPr>
          <w:p w14:paraId="1EA90335" w14:textId="77777777" w:rsidR="00BA6F4B" w:rsidRPr="00DA3997" w:rsidRDefault="00BA6F4B" w:rsidP="00BE6F82">
            <w:pPr>
              <w:pStyle w:val="DokTabellentext"/>
            </w:pPr>
            <w:r w:rsidRPr="00DA3997">
              <w:t>Fabaceae</w:t>
            </w:r>
          </w:p>
        </w:tc>
        <w:tc>
          <w:tcPr>
            <w:tcW w:w="2660" w:type="dxa"/>
            <w:noWrap/>
            <w:hideMark/>
          </w:tcPr>
          <w:p w14:paraId="54ECCD69"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640" w:type="dxa"/>
            <w:noWrap/>
            <w:hideMark/>
          </w:tcPr>
          <w:p w14:paraId="1B912816" w14:textId="77777777" w:rsidR="00BA6F4B" w:rsidRPr="00DA3997" w:rsidRDefault="00BA6F4B" w:rsidP="00BE6F82">
            <w:pPr>
              <w:pStyle w:val="DokTabellentext"/>
            </w:pPr>
            <w:r w:rsidRPr="00DA3997">
              <w:t>90.44</w:t>
            </w:r>
          </w:p>
        </w:tc>
        <w:tc>
          <w:tcPr>
            <w:tcW w:w="700" w:type="dxa"/>
            <w:noWrap/>
            <w:hideMark/>
          </w:tcPr>
          <w:p w14:paraId="2ABB9FE5" w14:textId="77777777" w:rsidR="00BA6F4B" w:rsidRPr="00DA3997" w:rsidRDefault="00BA6F4B" w:rsidP="00BE6F82">
            <w:pPr>
              <w:pStyle w:val="DokTabellentext"/>
            </w:pPr>
            <w:r w:rsidRPr="00DA3997">
              <w:t>621</w:t>
            </w:r>
          </w:p>
        </w:tc>
        <w:tc>
          <w:tcPr>
            <w:tcW w:w="780" w:type="dxa"/>
            <w:noWrap/>
            <w:hideMark/>
          </w:tcPr>
          <w:p w14:paraId="7AF1EE1A" w14:textId="77777777" w:rsidR="00BA6F4B" w:rsidRPr="00DA3997" w:rsidRDefault="00BA6F4B" w:rsidP="00BE6F82">
            <w:pPr>
              <w:pStyle w:val="DokTabellentext"/>
            </w:pPr>
            <w:r w:rsidRPr="00DA3997">
              <w:t>TRUE</w:t>
            </w:r>
          </w:p>
        </w:tc>
        <w:tc>
          <w:tcPr>
            <w:tcW w:w="1040" w:type="dxa"/>
            <w:noWrap/>
            <w:hideMark/>
          </w:tcPr>
          <w:p w14:paraId="2E485A73" w14:textId="77777777" w:rsidR="00BA6F4B" w:rsidRPr="00DA3997" w:rsidRDefault="00BA6F4B" w:rsidP="00BE6F82">
            <w:pPr>
              <w:pStyle w:val="DokTabellentext"/>
            </w:pPr>
            <w:r w:rsidRPr="00DA3997">
              <w:t>matK</w:t>
            </w:r>
          </w:p>
        </w:tc>
      </w:tr>
      <w:tr w:rsidR="00BA6F4B" w:rsidRPr="00DA3997" w14:paraId="303CE70B" w14:textId="77777777" w:rsidTr="00BE6F82">
        <w:trPr>
          <w:trHeight w:val="290"/>
        </w:trPr>
        <w:tc>
          <w:tcPr>
            <w:tcW w:w="1380" w:type="dxa"/>
            <w:noWrap/>
            <w:hideMark/>
          </w:tcPr>
          <w:p w14:paraId="52C451D4" w14:textId="77777777" w:rsidR="00BA6F4B" w:rsidRPr="00DA3997" w:rsidRDefault="00BA6F4B" w:rsidP="00BE6F82">
            <w:pPr>
              <w:pStyle w:val="DokTabellentext"/>
            </w:pPr>
            <w:r w:rsidRPr="00DA3997">
              <w:t>SWFRG041-19</w:t>
            </w:r>
          </w:p>
        </w:tc>
        <w:tc>
          <w:tcPr>
            <w:tcW w:w="1480" w:type="dxa"/>
            <w:noWrap/>
            <w:hideMark/>
          </w:tcPr>
          <w:p w14:paraId="50841C7D" w14:textId="77777777" w:rsidR="00BA6F4B" w:rsidRPr="00DA3997" w:rsidRDefault="00BA6F4B" w:rsidP="00BE6F82">
            <w:pPr>
              <w:pStyle w:val="DokTabellentext"/>
            </w:pPr>
            <w:r w:rsidRPr="00DA3997">
              <w:t>Fabaceae</w:t>
            </w:r>
          </w:p>
        </w:tc>
        <w:tc>
          <w:tcPr>
            <w:tcW w:w="2260" w:type="dxa"/>
            <w:noWrap/>
            <w:hideMark/>
          </w:tcPr>
          <w:p w14:paraId="7745C584"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1560" w:type="dxa"/>
            <w:noWrap/>
            <w:hideMark/>
          </w:tcPr>
          <w:p w14:paraId="4AB75E8D" w14:textId="77777777" w:rsidR="00BA6F4B" w:rsidRPr="00DA3997" w:rsidRDefault="00BA6F4B" w:rsidP="00BE6F82">
            <w:pPr>
              <w:pStyle w:val="DokTabellentext"/>
            </w:pPr>
            <w:r w:rsidRPr="00DA3997">
              <w:t>GBVP056-11</w:t>
            </w:r>
          </w:p>
        </w:tc>
        <w:tc>
          <w:tcPr>
            <w:tcW w:w="1160" w:type="dxa"/>
            <w:noWrap/>
            <w:hideMark/>
          </w:tcPr>
          <w:p w14:paraId="77B31BF7" w14:textId="77777777" w:rsidR="00BA6F4B" w:rsidRPr="00DA3997" w:rsidRDefault="00BA6F4B" w:rsidP="00BE6F82">
            <w:pPr>
              <w:pStyle w:val="DokTabellentext"/>
            </w:pPr>
            <w:r w:rsidRPr="00DA3997">
              <w:t>Fabaceae</w:t>
            </w:r>
          </w:p>
        </w:tc>
        <w:tc>
          <w:tcPr>
            <w:tcW w:w="2660" w:type="dxa"/>
            <w:noWrap/>
            <w:hideMark/>
          </w:tcPr>
          <w:p w14:paraId="2D44BD48"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640" w:type="dxa"/>
            <w:noWrap/>
            <w:hideMark/>
          </w:tcPr>
          <w:p w14:paraId="411E3205" w14:textId="77777777" w:rsidR="00BA6F4B" w:rsidRPr="00DA3997" w:rsidRDefault="00BA6F4B" w:rsidP="00BE6F82">
            <w:pPr>
              <w:pStyle w:val="DokTabellentext"/>
            </w:pPr>
            <w:r w:rsidRPr="00DA3997">
              <w:t>90.44</w:t>
            </w:r>
          </w:p>
        </w:tc>
        <w:tc>
          <w:tcPr>
            <w:tcW w:w="700" w:type="dxa"/>
            <w:noWrap/>
            <w:hideMark/>
          </w:tcPr>
          <w:p w14:paraId="3E71D2DE" w14:textId="77777777" w:rsidR="00BA6F4B" w:rsidRPr="00DA3997" w:rsidRDefault="00BA6F4B" w:rsidP="00BE6F82">
            <w:pPr>
              <w:pStyle w:val="DokTabellentext"/>
            </w:pPr>
            <w:r w:rsidRPr="00DA3997">
              <w:t>621</w:t>
            </w:r>
          </w:p>
        </w:tc>
        <w:tc>
          <w:tcPr>
            <w:tcW w:w="780" w:type="dxa"/>
            <w:noWrap/>
            <w:hideMark/>
          </w:tcPr>
          <w:p w14:paraId="2FB35B74" w14:textId="77777777" w:rsidR="00BA6F4B" w:rsidRPr="00DA3997" w:rsidRDefault="00BA6F4B" w:rsidP="00BE6F82">
            <w:pPr>
              <w:pStyle w:val="DokTabellentext"/>
            </w:pPr>
            <w:r w:rsidRPr="00DA3997">
              <w:t>TRUE</w:t>
            </w:r>
          </w:p>
        </w:tc>
        <w:tc>
          <w:tcPr>
            <w:tcW w:w="1040" w:type="dxa"/>
            <w:noWrap/>
            <w:hideMark/>
          </w:tcPr>
          <w:p w14:paraId="0EC82B97" w14:textId="77777777" w:rsidR="00BA6F4B" w:rsidRPr="00DA3997" w:rsidRDefault="00BA6F4B" w:rsidP="00BE6F82">
            <w:pPr>
              <w:pStyle w:val="DokTabellentext"/>
            </w:pPr>
            <w:r w:rsidRPr="00DA3997">
              <w:t>matK</w:t>
            </w:r>
          </w:p>
        </w:tc>
      </w:tr>
      <w:tr w:rsidR="00BA6F4B" w:rsidRPr="00DA3997" w14:paraId="4052A558" w14:textId="77777777" w:rsidTr="00BE6F82">
        <w:trPr>
          <w:trHeight w:val="290"/>
        </w:trPr>
        <w:tc>
          <w:tcPr>
            <w:tcW w:w="1380" w:type="dxa"/>
            <w:noWrap/>
            <w:hideMark/>
          </w:tcPr>
          <w:p w14:paraId="2B786AC3" w14:textId="77777777" w:rsidR="00BA6F4B" w:rsidRPr="00DA3997" w:rsidRDefault="00BA6F4B" w:rsidP="00BE6F82">
            <w:pPr>
              <w:pStyle w:val="DokTabellentext"/>
            </w:pPr>
            <w:r w:rsidRPr="00DA3997">
              <w:t>SWFRG041-19</w:t>
            </w:r>
          </w:p>
        </w:tc>
        <w:tc>
          <w:tcPr>
            <w:tcW w:w="1480" w:type="dxa"/>
            <w:noWrap/>
            <w:hideMark/>
          </w:tcPr>
          <w:p w14:paraId="45A4858B" w14:textId="77777777" w:rsidR="00BA6F4B" w:rsidRPr="00DA3997" w:rsidRDefault="00BA6F4B" w:rsidP="00BE6F82">
            <w:pPr>
              <w:pStyle w:val="DokTabellentext"/>
            </w:pPr>
            <w:r w:rsidRPr="00DA3997">
              <w:t>Fabaceae</w:t>
            </w:r>
          </w:p>
        </w:tc>
        <w:tc>
          <w:tcPr>
            <w:tcW w:w="2260" w:type="dxa"/>
            <w:noWrap/>
            <w:hideMark/>
          </w:tcPr>
          <w:p w14:paraId="53A40301"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1560" w:type="dxa"/>
            <w:noWrap/>
            <w:hideMark/>
          </w:tcPr>
          <w:p w14:paraId="56143193" w14:textId="77777777" w:rsidR="00BA6F4B" w:rsidRPr="00DA3997" w:rsidRDefault="00BA6F4B" w:rsidP="00BE6F82">
            <w:pPr>
              <w:pStyle w:val="DokTabellentext"/>
            </w:pPr>
            <w:r w:rsidRPr="00DA3997">
              <w:t>GBVP055-11</w:t>
            </w:r>
          </w:p>
        </w:tc>
        <w:tc>
          <w:tcPr>
            <w:tcW w:w="1160" w:type="dxa"/>
            <w:noWrap/>
            <w:hideMark/>
          </w:tcPr>
          <w:p w14:paraId="5FBECA0A" w14:textId="77777777" w:rsidR="00BA6F4B" w:rsidRPr="00DA3997" w:rsidRDefault="00BA6F4B" w:rsidP="00BE6F82">
            <w:pPr>
              <w:pStyle w:val="DokTabellentext"/>
            </w:pPr>
            <w:r w:rsidRPr="00DA3997">
              <w:t>Fabaceae</w:t>
            </w:r>
          </w:p>
        </w:tc>
        <w:tc>
          <w:tcPr>
            <w:tcW w:w="2660" w:type="dxa"/>
            <w:noWrap/>
            <w:hideMark/>
          </w:tcPr>
          <w:p w14:paraId="3559C237"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640" w:type="dxa"/>
            <w:noWrap/>
            <w:hideMark/>
          </w:tcPr>
          <w:p w14:paraId="4F7C96FD" w14:textId="77777777" w:rsidR="00BA6F4B" w:rsidRPr="00DA3997" w:rsidRDefault="00BA6F4B" w:rsidP="00BE6F82">
            <w:pPr>
              <w:pStyle w:val="DokTabellentext"/>
            </w:pPr>
            <w:r w:rsidRPr="00DA3997">
              <w:t>90.44</w:t>
            </w:r>
          </w:p>
        </w:tc>
        <w:tc>
          <w:tcPr>
            <w:tcW w:w="700" w:type="dxa"/>
            <w:noWrap/>
            <w:hideMark/>
          </w:tcPr>
          <w:p w14:paraId="79B94E09" w14:textId="77777777" w:rsidR="00BA6F4B" w:rsidRPr="00DA3997" w:rsidRDefault="00BA6F4B" w:rsidP="00BE6F82">
            <w:pPr>
              <w:pStyle w:val="DokTabellentext"/>
            </w:pPr>
            <w:r w:rsidRPr="00DA3997">
              <w:t>621</w:t>
            </w:r>
          </w:p>
        </w:tc>
        <w:tc>
          <w:tcPr>
            <w:tcW w:w="780" w:type="dxa"/>
            <w:noWrap/>
            <w:hideMark/>
          </w:tcPr>
          <w:p w14:paraId="54F39F36" w14:textId="77777777" w:rsidR="00BA6F4B" w:rsidRPr="00DA3997" w:rsidRDefault="00BA6F4B" w:rsidP="00BE6F82">
            <w:pPr>
              <w:pStyle w:val="DokTabellentext"/>
            </w:pPr>
            <w:r w:rsidRPr="00DA3997">
              <w:t>TRUE</w:t>
            </w:r>
          </w:p>
        </w:tc>
        <w:tc>
          <w:tcPr>
            <w:tcW w:w="1040" w:type="dxa"/>
            <w:noWrap/>
            <w:hideMark/>
          </w:tcPr>
          <w:p w14:paraId="212FC2D8" w14:textId="77777777" w:rsidR="00BA6F4B" w:rsidRPr="00DA3997" w:rsidRDefault="00BA6F4B" w:rsidP="00BE6F82">
            <w:pPr>
              <w:pStyle w:val="DokTabellentext"/>
            </w:pPr>
            <w:r w:rsidRPr="00DA3997">
              <w:t>matK</w:t>
            </w:r>
          </w:p>
        </w:tc>
      </w:tr>
      <w:tr w:rsidR="00BA6F4B" w:rsidRPr="00DA3997" w14:paraId="4BB52660" w14:textId="77777777" w:rsidTr="00BE6F82">
        <w:trPr>
          <w:trHeight w:val="290"/>
        </w:trPr>
        <w:tc>
          <w:tcPr>
            <w:tcW w:w="1380" w:type="dxa"/>
            <w:noWrap/>
            <w:hideMark/>
          </w:tcPr>
          <w:p w14:paraId="3D9E08BF" w14:textId="77777777" w:rsidR="00BA6F4B" w:rsidRPr="00DA3997" w:rsidRDefault="00BA6F4B" w:rsidP="00BE6F82">
            <w:pPr>
              <w:pStyle w:val="DokTabellentext"/>
            </w:pPr>
            <w:r w:rsidRPr="00DA3997">
              <w:t>SWFRG041-19</w:t>
            </w:r>
          </w:p>
        </w:tc>
        <w:tc>
          <w:tcPr>
            <w:tcW w:w="1480" w:type="dxa"/>
            <w:noWrap/>
            <w:hideMark/>
          </w:tcPr>
          <w:p w14:paraId="72C250D0" w14:textId="77777777" w:rsidR="00BA6F4B" w:rsidRPr="00DA3997" w:rsidRDefault="00BA6F4B" w:rsidP="00BE6F82">
            <w:pPr>
              <w:pStyle w:val="DokTabellentext"/>
            </w:pPr>
            <w:r w:rsidRPr="00DA3997">
              <w:t>Fabaceae</w:t>
            </w:r>
          </w:p>
        </w:tc>
        <w:tc>
          <w:tcPr>
            <w:tcW w:w="2260" w:type="dxa"/>
            <w:noWrap/>
            <w:hideMark/>
          </w:tcPr>
          <w:p w14:paraId="23A33C11"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1560" w:type="dxa"/>
            <w:noWrap/>
            <w:hideMark/>
          </w:tcPr>
          <w:p w14:paraId="48441F6F" w14:textId="77777777" w:rsidR="00BA6F4B" w:rsidRPr="00DA3997" w:rsidRDefault="00BA6F4B" w:rsidP="00BE6F82">
            <w:pPr>
              <w:pStyle w:val="DokTabellentext"/>
            </w:pPr>
            <w:r w:rsidRPr="00DA3997">
              <w:t>GBVP053-11</w:t>
            </w:r>
          </w:p>
        </w:tc>
        <w:tc>
          <w:tcPr>
            <w:tcW w:w="1160" w:type="dxa"/>
            <w:noWrap/>
            <w:hideMark/>
          </w:tcPr>
          <w:p w14:paraId="7876B532" w14:textId="77777777" w:rsidR="00BA6F4B" w:rsidRPr="00DA3997" w:rsidRDefault="00BA6F4B" w:rsidP="00BE6F82">
            <w:pPr>
              <w:pStyle w:val="DokTabellentext"/>
            </w:pPr>
            <w:r w:rsidRPr="00DA3997">
              <w:t>Fabaceae</w:t>
            </w:r>
          </w:p>
        </w:tc>
        <w:tc>
          <w:tcPr>
            <w:tcW w:w="2660" w:type="dxa"/>
            <w:noWrap/>
            <w:hideMark/>
          </w:tcPr>
          <w:p w14:paraId="7D123120"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640" w:type="dxa"/>
            <w:noWrap/>
            <w:hideMark/>
          </w:tcPr>
          <w:p w14:paraId="3DF3A378" w14:textId="77777777" w:rsidR="00BA6F4B" w:rsidRPr="00DA3997" w:rsidRDefault="00BA6F4B" w:rsidP="00BE6F82">
            <w:pPr>
              <w:pStyle w:val="DokTabellentext"/>
            </w:pPr>
            <w:r w:rsidRPr="00DA3997">
              <w:t>90.44</w:t>
            </w:r>
          </w:p>
        </w:tc>
        <w:tc>
          <w:tcPr>
            <w:tcW w:w="700" w:type="dxa"/>
            <w:noWrap/>
            <w:hideMark/>
          </w:tcPr>
          <w:p w14:paraId="46D2FC66" w14:textId="77777777" w:rsidR="00BA6F4B" w:rsidRPr="00DA3997" w:rsidRDefault="00BA6F4B" w:rsidP="00BE6F82">
            <w:pPr>
              <w:pStyle w:val="DokTabellentext"/>
            </w:pPr>
            <w:r w:rsidRPr="00DA3997">
              <w:t>621</w:t>
            </w:r>
          </w:p>
        </w:tc>
        <w:tc>
          <w:tcPr>
            <w:tcW w:w="780" w:type="dxa"/>
            <w:noWrap/>
            <w:hideMark/>
          </w:tcPr>
          <w:p w14:paraId="2729ABAC" w14:textId="77777777" w:rsidR="00BA6F4B" w:rsidRPr="00DA3997" w:rsidRDefault="00BA6F4B" w:rsidP="00BE6F82">
            <w:pPr>
              <w:pStyle w:val="DokTabellentext"/>
            </w:pPr>
            <w:r w:rsidRPr="00DA3997">
              <w:t>TRUE</w:t>
            </w:r>
          </w:p>
        </w:tc>
        <w:tc>
          <w:tcPr>
            <w:tcW w:w="1040" w:type="dxa"/>
            <w:noWrap/>
            <w:hideMark/>
          </w:tcPr>
          <w:p w14:paraId="04ABBE6E" w14:textId="77777777" w:rsidR="00BA6F4B" w:rsidRPr="00DA3997" w:rsidRDefault="00BA6F4B" w:rsidP="00BE6F82">
            <w:pPr>
              <w:pStyle w:val="DokTabellentext"/>
            </w:pPr>
            <w:r w:rsidRPr="00DA3997">
              <w:t>matK</w:t>
            </w:r>
          </w:p>
        </w:tc>
      </w:tr>
      <w:tr w:rsidR="00BA6F4B" w:rsidRPr="00DA3997" w14:paraId="6E37A3A3" w14:textId="77777777" w:rsidTr="00BE6F82">
        <w:trPr>
          <w:trHeight w:val="290"/>
        </w:trPr>
        <w:tc>
          <w:tcPr>
            <w:tcW w:w="1380" w:type="dxa"/>
            <w:noWrap/>
            <w:hideMark/>
          </w:tcPr>
          <w:p w14:paraId="7F8E155A" w14:textId="77777777" w:rsidR="00BA6F4B" w:rsidRPr="00DA3997" w:rsidRDefault="00BA6F4B" w:rsidP="00BE6F82">
            <w:pPr>
              <w:pStyle w:val="DokTabellentext"/>
            </w:pPr>
            <w:r w:rsidRPr="00DA3997">
              <w:t>SWFRG041-19</w:t>
            </w:r>
          </w:p>
        </w:tc>
        <w:tc>
          <w:tcPr>
            <w:tcW w:w="1480" w:type="dxa"/>
            <w:noWrap/>
            <w:hideMark/>
          </w:tcPr>
          <w:p w14:paraId="08D60DCB" w14:textId="77777777" w:rsidR="00BA6F4B" w:rsidRPr="00DA3997" w:rsidRDefault="00BA6F4B" w:rsidP="00BE6F82">
            <w:pPr>
              <w:pStyle w:val="DokTabellentext"/>
            </w:pPr>
            <w:r w:rsidRPr="00DA3997">
              <w:t>Fabaceae</w:t>
            </w:r>
          </w:p>
        </w:tc>
        <w:tc>
          <w:tcPr>
            <w:tcW w:w="2260" w:type="dxa"/>
            <w:noWrap/>
            <w:hideMark/>
          </w:tcPr>
          <w:p w14:paraId="16DBCE09"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1560" w:type="dxa"/>
            <w:noWrap/>
            <w:hideMark/>
          </w:tcPr>
          <w:p w14:paraId="097BE5F9" w14:textId="77777777" w:rsidR="00BA6F4B" w:rsidRPr="00DA3997" w:rsidRDefault="00BA6F4B" w:rsidP="00BE6F82">
            <w:pPr>
              <w:pStyle w:val="DokTabellentext"/>
            </w:pPr>
            <w:r w:rsidRPr="00DA3997">
              <w:t>GBVP048-11</w:t>
            </w:r>
          </w:p>
        </w:tc>
        <w:tc>
          <w:tcPr>
            <w:tcW w:w="1160" w:type="dxa"/>
            <w:noWrap/>
            <w:hideMark/>
          </w:tcPr>
          <w:p w14:paraId="7132257F" w14:textId="77777777" w:rsidR="00BA6F4B" w:rsidRPr="00DA3997" w:rsidRDefault="00BA6F4B" w:rsidP="00BE6F82">
            <w:pPr>
              <w:pStyle w:val="DokTabellentext"/>
            </w:pPr>
            <w:r w:rsidRPr="00DA3997">
              <w:t>Fabaceae</w:t>
            </w:r>
          </w:p>
        </w:tc>
        <w:tc>
          <w:tcPr>
            <w:tcW w:w="2660" w:type="dxa"/>
            <w:noWrap/>
            <w:hideMark/>
          </w:tcPr>
          <w:p w14:paraId="2BD56124"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640" w:type="dxa"/>
            <w:noWrap/>
            <w:hideMark/>
          </w:tcPr>
          <w:p w14:paraId="33FC5A0D" w14:textId="77777777" w:rsidR="00BA6F4B" w:rsidRPr="00DA3997" w:rsidRDefault="00BA6F4B" w:rsidP="00BE6F82">
            <w:pPr>
              <w:pStyle w:val="DokTabellentext"/>
            </w:pPr>
            <w:r w:rsidRPr="00DA3997">
              <w:t>90.44</w:t>
            </w:r>
          </w:p>
        </w:tc>
        <w:tc>
          <w:tcPr>
            <w:tcW w:w="700" w:type="dxa"/>
            <w:noWrap/>
            <w:hideMark/>
          </w:tcPr>
          <w:p w14:paraId="7317727F" w14:textId="77777777" w:rsidR="00BA6F4B" w:rsidRPr="00DA3997" w:rsidRDefault="00BA6F4B" w:rsidP="00BE6F82">
            <w:pPr>
              <w:pStyle w:val="DokTabellentext"/>
            </w:pPr>
            <w:r w:rsidRPr="00DA3997">
              <w:t>621</w:t>
            </w:r>
          </w:p>
        </w:tc>
        <w:tc>
          <w:tcPr>
            <w:tcW w:w="780" w:type="dxa"/>
            <w:noWrap/>
            <w:hideMark/>
          </w:tcPr>
          <w:p w14:paraId="659060CE" w14:textId="77777777" w:rsidR="00BA6F4B" w:rsidRPr="00DA3997" w:rsidRDefault="00BA6F4B" w:rsidP="00BE6F82">
            <w:pPr>
              <w:pStyle w:val="DokTabellentext"/>
            </w:pPr>
            <w:r w:rsidRPr="00DA3997">
              <w:t>TRUE</w:t>
            </w:r>
          </w:p>
        </w:tc>
        <w:tc>
          <w:tcPr>
            <w:tcW w:w="1040" w:type="dxa"/>
            <w:noWrap/>
            <w:hideMark/>
          </w:tcPr>
          <w:p w14:paraId="6EDEA39D" w14:textId="77777777" w:rsidR="00BA6F4B" w:rsidRPr="00DA3997" w:rsidRDefault="00BA6F4B" w:rsidP="00BE6F82">
            <w:pPr>
              <w:pStyle w:val="DokTabellentext"/>
            </w:pPr>
            <w:r w:rsidRPr="00DA3997">
              <w:t>matK</w:t>
            </w:r>
          </w:p>
        </w:tc>
      </w:tr>
      <w:tr w:rsidR="00BA6F4B" w:rsidRPr="00DA3997" w14:paraId="05C95FAC" w14:textId="77777777" w:rsidTr="00BE6F82">
        <w:trPr>
          <w:trHeight w:val="290"/>
        </w:trPr>
        <w:tc>
          <w:tcPr>
            <w:tcW w:w="1380" w:type="dxa"/>
            <w:noWrap/>
            <w:hideMark/>
          </w:tcPr>
          <w:p w14:paraId="678D89BE" w14:textId="77777777" w:rsidR="00BA6F4B" w:rsidRPr="00DA3997" w:rsidRDefault="00BA6F4B" w:rsidP="00BE6F82">
            <w:pPr>
              <w:pStyle w:val="DokTabellentext"/>
            </w:pPr>
            <w:r w:rsidRPr="00DA3997">
              <w:t>SWFRG042-19</w:t>
            </w:r>
          </w:p>
        </w:tc>
        <w:tc>
          <w:tcPr>
            <w:tcW w:w="1480" w:type="dxa"/>
            <w:noWrap/>
            <w:hideMark/>
          </w:tcPr>
          <w:p w14:paraId="3BEA1CA9" w14:textId="77777777" w:rsidR="00BA6F4B" w:rsidRPr="00DA3997" w:rsidRDefault="00BA6F4B" w:rsidP="00BE6F82">
            <w:pPr>
              <w:pStyle w:val="DokTabellentext"/>
            </w:pPr>
            <w:r w:rsidRPr="00DA3997">
              <w:t>Fabaceae</w:t>
            </w:r>
          </w:p>
        </w:tc>
        <w:tc>
          <w:tcPr>
            <w:tcW w:w="2260" w:type="dxa"/>
            <w:noWrap/>
            <w:hideMark/>
          </w:tcPr>
          <w:p w14:paraId="1F5A42AF"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1560" w:type="dxa"/>
            <w:noWrap/>
            <w:hideMark/>
          </w:tcPr>
          <w:p w14:paraId="64BCEB65" w14:textId="77777777" w:rsidR="00BA6F4B" w:rsidRPr="00DA3997" w:rsidRDefault="00BA6F4B" w:rsidP="00BE6F82">
            <w:pPr>
              <w:pStyle w:val="DokTabellentext"/>
            </w:pPr>
            <w:r w:rsidRPr="00DA3997">
              <w:t>GBVO4990-11</w:t>
            </w:r>
          </w:p>
        </w:tc>
        <w:tc>
          <w:tcPr>
            <w:tcW w:w="1160" w:type="dxa"/>
            <w:noWrap/>
            <w:hideMark/>
          </w:tcPr>
          <w:p w14:paraId="3E9F67E5" w14:textId="77777777" w:rsidR="00BA6F4B" w:rsidRPr="00DA3997" w:rsidRDefault="00BA6F4B" w:rsidP="00BE6F82">
            <w:pPr>
              <w:pStyle w:val="DokTabellentext"/>
            </w:pPr>
            <w:r w:rsidRPr="00DA3997">
              <w:t>Fabaceae</w:t>
            </w:r>
          </w:p>
        </w:tc>
        <w:tc>
          <w:tcPr>
            <w:tcW w:w="2660" w:type="dxa"/>
            <w:noWrap/>
            <w:hideMark/>
          </w:tcPr>
          <w:p w14:paraId="04618CBE"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beckwithii</w:t>
            </w:r>
          </w:p>
        </w:tc>
        <w:tc>
          <w:tcPr>
            <w:tcW w:w="640" w:type="dxa"/>
            <w:noWrap/>
            <w:hideMark/>
          </w:tcPr>
          <w:p w14:paraId="2D61129E" w14:textId="77777777" w:rsidR="00BA6F4B" w:rsidRPr="00DA3997" w:rsidRDefault="00BA6F4B" w:rsidP="00BE6F82">
            <w:pPr>
              <w:pStyle w:val="DokTabellentext"/>
            </w:pPr>
            <w:r w:rsidRPr="00DA3997">
              <w:t>98.2</w:t>
            </w:r>
          </w:p>
        </w:tc>
        <w:tc>
          <w:tcPr>
            <w:tcW w:w="700" w:type="dxa"/>
            <w:noWrap/>
            <w:hideMark/>
          </w:tcPr>
          <w:p w14:paraId="0013F6B8" w14:textId="77777777" w:rsidR="00BA6F4B" w:rsidRPr="00DA3997" w:rsidRDefault="00BA6F4B" w:rsidP="00BE6F82">
            <w:pPr>
              <w:pStyle w:val="DokTabellentext"/>
            </w:pPr>
            <w:r w:rsidRPr="00DA3997">
              <w:t>773</w:t>
            </w:r>
          </w:p>
        </w:tc>
        <w:tc>
          <w:tcPr>
            <w:tcW w:w="780" w:type="dxa"/>
            <w:noWrap/>
            <w:hideMark/>
          </w:tcPr>
          <w:p w14:paraId="18EC909E" w14:textId="77777777" w:rsidR="00BA6F4B" w:rsidRPr="00DA3997" w:rsidRDefault="00BA6F4B" w:rsidP="00BE6F82">
            <w:pPr>
              <w:pStyle w:val="DokTabellentext"/>
            </w:pPr>
            <w:r w:rsidRPr="00DA3997">
              <w:t>FALSE</w:t>
            </w:r>
          </w:p>
        </w:tc>
        <w:tc>
          <w:tcPr>
            <w:tcW w:w="1040" w:type="dxa"/>
            <w:noWrap/>
            <w:hideMark/>
          </w:tcPr>
          <w:p w14:paraId="4674B17A" w14:textId="77777777" w:rsidR="00BA6F4B" w:rsidRPr="00DA3997" w:rsidRDefault="00BA6F4B" w:rsidP="00BE6F82">
            <w:pPr>
              <w:pStyle w:val="DokTabellentext"/>
            </w:pPr>
            <w:r w:rsidRPr="00DA3997">
              <w:t>matK</w:t>
            </w:r>
          </w:p>
        </w:tc>
      </w:tr>
      <w:tr w:rsidR="00BA6F4B" w:rsidRPr="00DA3997" w14:paraId="3975F27E" w14:textId="77777777" w:rsidTr="00BE6F82">
        <w:trPr>
          <w:trHeight w:val="290"/>
        </w:trPr>
        <w:tc>
          <w:tcPr>
            <w:tcW w:w="1380" w:type="dxa"/>
            <w:noWrap/>
            <w:hideMark/>
          </w:tcPr>
          <w:p w14:paraId="1967FC4A" w14:textId="77777777" w:rsidR="00BA6F4B" w:rsidRPr="00DA3997" w:rsidRDefault="00BA6F4B" w:rsidP="00BE6F82">
            <w:pPr>
              <w:pStyle w:val="DokTabellentext"/>
            </w:pPr>
            <w:r w:rsidRPr="00DA3997">
              <w:t>SWFRG042-19</w:t>
            </w:r>
          </w:p>
        </w:tc>
        <w:tc>
          <w:tcPr>
            <w:tcW w:w="1480" w:type="dxa"/>
            <w:noWrap/>
            <w:hideMark/>
          </w:tcPr>
          <w:p w14:paraId="45465C34" w14:textId="77777777" w:rsidR="00BA6F4B" w:rsidRPr="00DA3997" w:rsidRDefault="00BA6F4B" w:rsidP="00BE6F82">
            <w:pPr>
              <w:pStyle w:val="DokTabellentext"/>
            </w:pPr>
            <w:r w:rsidRPr="00DA3997">
              <w:t>Fabaceae</w:t>
            </w:r>
          </w:p>
        </w:tc>
        <w:tc>
          <w:tcPr>
            <w:tcW w:w="2260" w:type="dxa"/>
            <w:noWrap/>
            <w:hideMark/>
          </w:tcPr>
          <w:p w14:paraId="374C0F02"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1560" w:type="dxa"/>
            <w:noWrap/>
            <w:hideMark/>
          </w:tcPr>
          <w:p w14:paraId="7BE88A94" w14:textId="77777777" w:rsidR="00BA6F4B" w:rsidRPr="00DA3997" w:rsidRDefault="00BA6F4B" w:rsidP="00BE6F82">
            <w:pPr>
              <w:pStyle w:val="DokTabellentext"/>
            </w:pPr>
            <w:r w:rsidRPr="00DA3997">
              <w:t>GBVP076-11</w:t>
            </w:r>
          </w:p>
        </w:tc>
        <w:tc>
          <w:tcPr>
            <w:tcW w:w="1160" w:type="dxa"/>
            <w:noWrap/>
            <w:hideMark/>
          </w:tcPr>
          <w:p w14:paraId="23193B37" w14:textId="77777777" w:rsidR="00BA6F4B" w:rsidRPr="00DA3997" w:rsidRDefault="00BA6F4B" w:rsidP="00BE6F82">
            <w:pPr>
              <w:pStyle w:val="DokTabellentext"/>
            </w:pPr>
            <w:r w:rsidRPr="00DA3997">
              <w:t>Fabaceae</w:t>
            </w:r>
          </w:p>
        </w:tc>
        <w:tc>
          <w:tcPr>
            <w:tcW w:w="2660" w:type="dxa"/>
            <w:noWrap/>
            <w:hideMark/>
          </w:tcPr>
          <w:p w14:paraId="1A0172BE"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thalii</w:t>
            </w:r>
          </w:p>
        </w:tc>
        <w:tc>
          <w:tcPr>
            <w:tcW w:w="640" w:type="dxa"/>
            <w:noWrap/>
            <w:hideMark/>
          </w:tcPr>
          <w:p w14:paraId="449B9A9F" w14:textId="77777777" w:rsidR="00BA6F4B" w:rsidRPr="00DA3997" w:rsidRDefault="00BA6F4B" w:rsidP="00BE6F82">
            <w:pPr>
              <w:pStyle w:val="DokTabellentext"/>
            </w:pPr>
            <w:r w:rsidRPr="00DA3997">
              <w:t>98.2</w:t>
            </w:r>
          </w:p>
        </w:tc>
        <w:tc>
          <w:tcPr>
            <w:tcW w:w="700" w:type="dxa"/>
            <w:noWrap/>
            <w:hideMark/>
          </w:tcPr>
          <w:p w14:paraId="20879710" w14:textId="77777777" w:rsidR="00BA6F4B" w:rsidRPr="00DA3997" w:rsidRDefault="00BA6F4B" w:rsidP="00BE6F82">
            <w:pPr>
              <w:pStyle w:val="DokTabellentext"/>
            </w:pPr>
            <w:r w:rsidRPr="00DA3997">
              <w:t>773</w:t>
            </w:r>
          </w:p>
        </w:tc>
        <w:tc>
          <w:tcPr>
            <w:tcW w:w="780" w:type="dxa"/>
            <w:noWrap/>
            <w:hideMark/>
          </w:tcPr>
          <w:p w14:paraId="0CBAF75D" w14:textId="77777777" w:rsidR="00BA6F4B" w:rsidRPr="00DA3997" w:rsidRDefault="00BA6F4B" w:rsidP="00BE6F82">
            <w:pPr>
              <w:pStyle w:val="DokTabellentext"/>
            </w:pPr>
            <w:r w:rsidRPr="00DA3997">
              <w:t>FALSE</w:t>
            </w:r>
          </w:p>
        </w:tc>
        <w:tc>
          <w:tcPr>
            <w:tcW w:w="1040" w:type="dxa"/>
            <w:noWrap/>
            <w:hideMark/>
          </w:tcPr>
          <w:p w14:paraId="7BB06740" w14:textId="77777777" w:rsidR="00BA6F4B" w:rsidRPr="00DA3997" w:rsidRDefault="00BA6F4B" w:rsidP="00BE6F82">
            <w:pPr>
              <w:pStyle w:val="DokTabellentext"/>
            </w:pPr>
            <w:r w:rsidRPr="00DA3997">
              <w:t>matK</w:t>
            </w:r>
          </w:p>
        </w:tc>
      </w:tr>
      <w:tr w:rsidR="00BA6F4B" w:rsidRPr="00DA3997" w14:paraId="3973F24A" w14:textId="77777777" w:rsidTr="00BE6F82">
        <w:trPr>
          <w:trHeight w:val="290"/>
        </w:trPr>
        <w:tc>
          <w:tcPr>
            <w:tcW w:w="1380" w:type="dxa"/>
            <w:noWrap/>
            <w:hideMark/>
          </w:tcPr>
          <w:p w14:paraId="7CE4A981" w14:textId="77777777" w:rsidR="00BA6F4B" w:rsidRPr="00DA3997" w:rsidRDefault="00BA6F4B" w:rsidP="00BE6F82">
            <w:pPr>
              <w:pStyle w:val="DokTabellentext"/>
            </w:pPr>
            <w:r w:rsidRPr="00DA3997">
              <w:t>SWFRG042-19</w:t>
            </w:r>
          </w:p>
        </w:tc>
        <w:tc>
          <w:tcPr>
            <w:tcW w:w="1480" w:type="dxa"/>
            <w:noWrap/>
            <w:hideMark/>
          </w:tcPr>
          <w:p w14:paraId="6B47C2FB" w14:textId="77777777" w:rsidR="00BA6F4B" w:rsidRPr="00DA3997" w:rsidRDefault="00BA6F4B" w:rsidP="00BE6F82">
            <w:pPr>
              <w:pStyle w:val="DokTabellentext"/>
            </w:pPr>
            <w:r w:rsidRPr="00DA3997">
              <w:t>Fabaceae</w:t>
            </w:r>
          </w:p>
        </w:tc>
        <w:tc>
          <w:tcPr>
            <w:tcW w:w="2260" w:type="dxa"/>
            <w:noWrap/>
            <w:hideMark/>
          </w:tcPr>
          <w:p w14:paraId="3B10009C"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1560" w:type="dxa"/>
            <w:noWrap/>
            <w:hideMark/>
          </w:tcPr>
          <w:p w14:paraId="6FF42A06" w14:textId="77777777" w:rsidR="00BA6F4B" w:rsidRPr="00DA3997" w:rsidRDefault="00BA6F4B" w:rsidP="00BE6F82">
            <w:pPr>
              <w:pStyle w:val="DokTabellentext"/>
            </w:pPr>
            <w:r w:rsidRPr="00DA3997">
              <w:t>GBVP053-11</w:t>
            </w:r>
          </w:p>
        </w:tc>
        <w:tc>
          <w:tcPr>
            <w:tcW w:w="1160" w:type="dxa"/>
            <w:noWrap/>
            <w:hideMark/>
          </w:tcPr>
          <w:p w14:paraId="04FD21B8" w14:textId="77777777" w:rsidR="00BA6F4B" w:rsidRPr="00DA3997" w:rsidRDefault="00BA6F4B" w:rsidP="00BE6F82">
            <w:pPr>
              <w:pStyle w:val="DokTabellentext"/>
            </w:pPr>
            <w:r w:rsidRPr="00DA3997">
              <w:t>Fabaceae</w:t>
            </w:r>
          </w:p>
        </w:tc>
        <w:tc>
          <w:tcPr>
            <w:tcW w:w="2660" w:type="dxa"/>
            <w:noWrap/>
            <w:hideMark/>
          </w:tcPr>
          <w:p w14:paraId="7E0334EE"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640" w:type="dxa"/>
            <w:noWrap/>
            <w:hideMark/>
          </w:tcPr>
          <w:p w14:paraId="5C128B4A" w14:textId="77777777" w:rsidR="00BA6F4B" w:rsidRPr="00DA3997" w:rsidRDefault="00BA6F4B" w:rsidP="00BE6F82">
            <w:pPr>
              <w:pStyle w:val="DokTabellentext"/>
            </w:pPr>
            <w:r w:rsidRPr="00DA3997">
              <w:t>98.2</w:t>
            </w:r>
          </w:p>
        </w:tc>
        <w:tc>
          <w:tcPr>
            <w:tcW w:w="700" w:type="dxa"/>
            <w:noWrap/>
            <w:hideMark/>
          </w:tcPr>
          <w:p w14:paraId="4E768766" w14:textId="77777777" w:rsidR="00BA6F4B" w:rsidRPr="00DA3997" w:rsidRDefault="00BA6F4B" w:rsidP="00BE6F82">
            <w:pPr>
              <w:pStyle w:val="DokTabellentext"/>
            </w:pPr>
            <w:r w:rsidRPr="00DA3997">
              <w:t>773</w:t>
            </w:r>
          </w:p>
        </w:tc>
        <w:tc>
          <w:tcPr>
            <w:tcW w:w="780" w:type="dxa"/>
            <w:noWrap/>
            <w:hideMark/>
          </w:tcPr>
          <w:p w14:paraId="34353503" w14:textId="77777777" w:rsidR="00BA6F4B" w:rsidRPr="00DA3997" w:rsidRDefault="00BA6F4B" w:rsidP="00BE6F82">
            <w:pPr>
              <w:pStyle w:val="DokTabellentext"/>
            </w:pPr>
            <w:r w:rsidRPr="00DA3997">
              <w:t>FALSE</w:t>
            </w:r>
          </w:p>
        </w:tc>
        <w:tc>
          <w:tcPr>
            <w:tcW w:w="1040" w:type="dxa"/>
            <w:noWrap/>
            <w:hideMark/>
          </w:tcPr>
          <w:p w14:paraId="783F8F93" w14:textId="77777777" w:rsidR="00BA6F4B" w:rsidRPr="00DA3997" w:rsidRDefault="00BA6F4B" w:rsidP="00BE6F82">
            <w:pPr>
              <w:pStyle w:val="DokTabellentext"/>
            </w:pPr>
            <w:r w:rsidRPr="00DA3997">
              <w:t>matK</w:t>
            </w:r>
          </w:p>
        </w:tc>
      </w:tr>
      <w:tr w:rsidR="00BA6F4B" w:rsidRPr="00DA3997" w14:paraId="1D8E8756" w14:textId="77777777" w:rsidTr="00BE6F82">
        <w:trPr>
          <w:trHeight w:val="290"/>
        </w:trPr>
        <w:tc>
          <w:tcPr>
            <w:tcW w:w="1380" w:type="dxa"/>
            <w:noWrap/>
            <w:hideMark/>
          </w:tcPr>
          <w:p w14:paraId="3022CC56" w14:textId="77777777" w:rsidR="00BA6F4B" w:rsidRPr="00DA3997" w:rsidRDefault="00BA6F4B" w:rsidP="00BE6F82">
            <w:pPr>
              <w:pStyle w:val="DokTabellentext"/>
            </w:pPr>
            <w:r w:rsidRPr="00DA3997">
              <w:t>SWFRG043-19</w:t>
            </w:r>
          </w:p>
        </w:tc>
        <w:tc>
          <w:tcPr>
            <w:tcW w:w="1480" w:type="dxa"/>
            <w:noWrap/>
            <w:hideMark/>
          </w:tcPr>
          <w:p w14:paraId="4205D5B6" w14:textId="77777777" w:rsidR="00BA6F4B" w:rsidRPr="00DA3997" w:rsidRDefault="00BA6F4B" w:rsidP="00BE6F82">
            <w:pPr>
              <w:pStyle w:val="DokTabellentext"/>
            </w:pPr>
            <w:r w:rsidRPr="00DA3997">
              <w:t>Fabaceae</w:t>
            </w:r>
          </w:p>
        </w:tc>
        <w:tc>
          <w:tcPr>
            <w:tcW w:w="2260" w:type="dxa"/>
            <w:noWrap/>
            <w:hideMark/>
          </w:tcPr>
          <w:p w14:paraId="74E4721E" w14:textId="77777777" w:rsidR="00BA6F4B" w:rsidRPr="00DA3997" w:rsidRDefault="00BA6F4B" w:rsidP="00BE6F82">
            <w:pPr>
              <w:pStyle w:val="DokTabellentext"/>
              <w:rPr>
                <w:i/>
                <w:iCs/>
              </w:rPr>
            </w:pPr>
            <w:r w:rsidRPr="00DA3997">
              <w:rPr>
                <w:i/>
                <w:iCs/>
              </w:rPr>
              <w:t>Onobrychis</w:t>
            </w:r>
            <w:r>
              <w:rPr>
                <w:i/>
                <w:iCs/>
              </w:rPr>
              <w:t xml:space="preserve"> </w:t>
            </w:r>
            <w:r w:rsidRPr="00DA3997">
              <w:rPr>
                <w:i/>
                <w:iCs/>
              </w:rPr>
              <w:t>viciifolia</w:t>
            </w:r>
          </w:p>
        </w:tc>
        <w:tc>
          <w:tcPr>
            <w:tcW w:w="1560" w:type="dxa"/>
            <w:noWrap/>
            <w:hideMark/>
          </w:tcPr>
          <w:p w14:paraId="7AFAE247" w14:textId="77777777" w:rsidR="00BA6F4B" w:rsidRPr="00DA3997" w:rsidRDefault="00BA6F4B" w:rsidP="00BE6F82">
            <w:pPr>
              <w:pStyle w:val="DokTabellentext"/>
            </w:pPr>
            <w:r w:rsidRPr="00DA3997">
              <w:t>GBVU2406-13</w:t>
            </w:r>
          </w:p>
        </w:tc>
        <w:tc>
          <w:tcPr>
            <w:tcW w:w="1160" w:type="dxa"/>
            <w:noWrap/>
            <w:hideMark/>
          </w:tcPr>
          <w:p w14:paraId="05C7C7E4" w14:textId="77777777" w:rsidR="00BA6F4B" w:rsidRPr="00DA3997" w:rsidRDefault="00BA6F4B" w:rsidP="00BE6F82">
            <w:pPr>
              <w:pStyle w:val="DokTabellentext"/>
            </w:pPr>
            <w:r w:rsidRPr="00DA3997">
              <w:t>Fabaceae</w:t>
            </w:r>
          </w:p>
        </w:tc>
        <w:tc>
          <w:tcPr>
            <w:tcW w:w="2660" w:type="dxa"/>
            <w:noWrap/>
            <w:hideMark/>
          </w:tcPr>
          <w:p w14:paraId="5C4C2050" w14:textId="77777777" w:rsidR="00BA6F4B" w:rsidRPr="00DA3997" w:rsidRDefault="00BA6F4B" w:rsidP="00BE6F82">
            <w:pPr>
              <w:pStyle w:val="DokTabellentext"/>
              <w:rPr>
                <w:i/>
                <w:iCs/>
              </w:rPr>
            </w:pPr>
            <w:r w:rsidRPr="00DA3997">
              <w:rPr>
                <w:i/>
                <w:iCs/>
              </w:rPr>
              <w:t>Onobrychis</w:t>
            </w:r>
            <w:r>
              <w:rPr>
                <w:i/>
                <w:iCs/>
              </w:rPr>
              <w:t xml:space="preserve"> </w:t>
            </w:r>
            <w:r w:rsidRPr="00DA3997">
              <w:rPr>
                <w:i/>
                <w:iCs/>
              </w:rPr>
              <w:t>viciifolia</w:t>
            </w:r>
          </w:p>
        </w:tc>
        <w:tc>
          <w:tcPr>
            <w:tcW w:w="640" w:type="dxa"/>
            <w:noWrap/>
            <w:hideMark/>
          </w:tcPr>
          <w:p w14:paraId="6F807686" w14:textId="77777777" w:rsidR="00BA6F4B" w:rsidRPr="00DA3997" w:rsidRDefault="00BA6F4B" w:rsidP="00BE6F82">
            <w:pPr>
              <w:pStyle w:val="DokTabellentext"/>
            </w:pPr>
            <w:r w:rsidRPr="00DA3997">
              <w:t>95.18</w:t>
            </w:r>
          </w:p>
        </w:tc>
        <w:tc>
          <w:tcPr>
            <w:tcW w:w="700" w:type="dxa"/>
            <w:noWrap/>
            <w:hideMark/>
          </w:tcPr>
          <w:p w14:paraId="2E4FEE3D" w14:textId="77777777" w:rsidR="00BA6F4B" w:rsidRPr="00DA3997" w:rsidRDefault="00BA6F4B" w:rsidP="00BE6F82">
            <w:pPr>
              <w:pStyle w:val="DokTabellentext"/>
            </w:pPr>
            <w:r w:rsidRPr="00DA3997">
              <w:t>959</w:t>
            </w:r>
          </w:p>
        </w:tc>
        <w:tc>
          <w:tcPr>
            <w:tcW w:w="780" w:type="dxa"/>
            <w:noWrap/>
            <w:hideMark/>
          </w:tcPr>
          <w:p w14:paraId="4B7361DE" w14:textId="77777777" w:rsidR="00BA6F4B" w:rsidRPr="00DA3997" w:rsidRDefault="00BA6F4B" w:rsidP="00BE6F82">
            <w:pPr>
              <w:pStyle w:val="DokTabellentext"/>
            </w:pPr>
            <w:r w:rsidRPr="00DA3997">
              <w:t>TRUE</w:t>
            </w:r>
          </w:p>
        </w:tc>
        <w:tc>
          <w:tcPr>
            <w:tcW w:w="1040" w:type="dxa"/>
            <w:noWrap/>
            <w:hideMark/>
          </w:tcPr>
          <w:p w14:paraId="247E54F9" w14:textId="77777777" w:rsidR="00BA6F4B" w:rsidRPr="00DA3997" w:rsidRDefault="00BA6F4B" w:rsidP="00BE6F82">
            <w:pPr>
              <w:pStyle w:val="DokTabellentext"/>
            </w:pPr>
            <w:r w:rsidRPr="00DA3997">
              <w:t>matK</w:t>
            </w:r>
          </w:p>
        </w:tc>
      </w:tr>
      <w:tr w:rsidR="00BA6F4B" w:rsidRPr="00DA3997" w14:paraId="604D8106" w14:textId="77777777" w:rsidTr="00BE6F82">
        <w:trPr>
          <w:trHeight w:val="290"/>
        </w:trPr>
        <w:tc>
          <w:tcPr>
            <w:tcW w:w="1380" w:type="dxa"/>
            <w:noWrap/>
            <w:hideMark/>
          </w:tcPr>
          <w:p w14:paraId="7FEAAE87" w14:textId="77777777" w:rsidR="00BA6F4B" w:rsidRPr="00DA3997" w:rsidRDefault="00BA6F4B" w:rsidP="00BE6F82">
            <w:pPr>
              <w:pStyle w:val="DokTabellentext"/>
            </w:pPr>
            <w:r w:rsidRPr="00DA3997">
              <w:t>SWFRG044-19</w:t>
            </w:r>
          </w:p>
        </w:tc>
        <w:tc>
          <w:tcPr>
            <w:tcW w:w="1480" w:type="dxa"/>
            <w:noWrap/>
            <w:hideMark/>
          </w:tcPr>
          <w:p w14:paraId="69366B66" w14:textId="77777777" w:rsidR="00BA6F4B" w:rsidRPr="00DA3997" w:rsidRDefault="00BA6F4B" w:rsidP="00BE6F82">
            <w:pPr>
              <w:pStyle w:val="DokTabellentext"/>
            </w:pPr>
            <w:r w:rsidRPr="00DA3997">
              <w:t>Fabaceae</w:t>
            </w:r>
          </w:p>
        </w:tc>
        <w:tc>
          <w:tcPr>
            <w:tcW w:w="2260" w:type="dxa"/>
            <w:noWrap/>
            <w:hideMark/>
          </w:tcPr>
          <w:p w14:paraId="67C319B8" w14:textId="77777777" w:rsidR="00BA6F4B" w:rsidRPr="00DA3997" w:rsidRDefault="00BA6F4B" w:rsidP="00BE6F82">
            <w:pPr>
              <w:pStyle w:val="DokTabellentext"/>
              <w:rPr>
                <w:i/>
                <w:iCs/>
              </w:rPr>
            </w:pPr>
            <w:r w:rsidRPr="00DA3997">
              <w:rPr>
                <w:i/>
                <w:iCs/>
              </w:rPr>
              <w:t>Onobrychis</w:t>
            </w:r>
            <w:r>
              <w:rPr>
                <w:i/>
                <w:iCs/>
              </w:rPr>
              <w:t xml:space="preserve"> </w:t>
            </w:r>
            <w:r w:rsidRPr="00DA3997">
              <w:rPr>
                <w:i/>
                <w:iCs/>
              </w:rPr>
              <w:t>viciifolia</w:t>
            </w:r>
          </w:p>
        </w:tc>
        <w:tc>
          <w:tcPr>
            <w:tcW w:w="1560" w:type="dxa"/>
            <w:noWrap/>
            <w:hideMark/>
          </w:tcPr>
          <w:p w14:paraId="42BE96BD" w14:textId="77777777" w:rsidR="00BA6F4B" w:rsidRPr="00DA3997" w:rsidRDefault="00BA6F4B" w:rsidP="00BE6F82">
            <w:pPr>
              <w:pStyle w:val="DokTabellentext"/>
            </w:pPr>
            <w:r w:rsidRPr="00DA3997">
              <w:t>GBVU2406-13</w:t>
            </w:r>
          </w:p>
        </w:tc>
        <w:tc>
          <w:tcPr>
            <w:tcW w:w="1160" w:type="dxa"/>
            <w:noWrap/>
            <w:hideMark/>
          </w:tcPr>
          <w:p w14:paraId="24A9A3E8" w14:textId="77777777" w:rsidR="00BA6F4B" w:rsidRPr="00DA3997" w:rsidRDefault="00BA6F4B" w:rsidP="00BE6F82">
            <w:pPr>
              <w:pStyle w:val="DokTabellentext"/>
            </w:pPr>
            <w:r w:rsidRPr="00DA3997">
              <w:t>Fabaceae</w:t>
            </w:r>
          </w:p>
        </w:tc>
        <w:tc>
          <w:tcPr>
            <w:tcW w:w="2660" w:type="dxa"/>
            <w:noWrap/>
            <w:hideMark/>
          </w:tcPr>
          <w:p w14:paraId="1B01CD8E" w14:textId="77777777" w:rsidR="00BA6F4B" w:rsidRPr="00DA3997" w:rsidRDefault="00BA6F4B" w:rsidP="00BE6F82">
            <w:pPr>
              <w:pStyle w:val="DokTabellentext"/>
              <w:rPr>
                <w:i/>
                <w:iCs/>
              </w:rPr>
            </w:pPr>
            <w:r w:rsidRPr="00DA3997">
              <w:rPr>
                <w:i/>
                <w:iCs/>
              </w:rPr>
              <w:t>Onobrychis</w:t>
            </w:r>
            <w:r>
              <w:rPr>
                <w:i/>
                <w:iCs/>
              </w:rPr>
              <w:t xml:space="preserve"> </w:t>
            </w:r>
            <w:r w:rsidRPr="00DA3997">
              <w:rPr>
                <w:i/>
                <w:iCs/>
              </w:rPr>
              <w:t>viciifolia</w:t>
            </w:r>
          </w:p>
        </w:tc>
        <w:tc>
          <w:tcPr>
            <w:tcW w:w="640" w:type="dxa"/>
            <w:noWrap/>
            <w:hideMark/>
          </w:tcPr>
          <w:p w14:paraId="2F3784FF" w14:textId="77777777" w:rsidR="00BA6F4B" w:rsidRPr="00DA3997" w:rsidRDefault="00BA6F4B" w:rsidP="00BE6F82">
            <w:pPr>
              <w:pStyle w:val="DokTabellentext"/>
            </w:pPr>
            <w:r w:rsidRPr="00DA3997">
              <w:t>98.13</w:t>
            </w:r>
          </w:p>
        </w:tc>
        <w:tc>
          <w:tcPr>
            <w:tcW w:w="700" w:type="dxa"/>
            <w:noWrap/>
            <w:hideMark/>
          </w:tcPr>
          <w:p w14:paraId="7FF5FE41" w14:textId="77777777" w:rsidR="00BA6F4B" w:rsidRPr="00DA3997" w:rsidRDefault="00BA6F4B" w:rsidP="00BE6F82">
            <w:pPr>
              <w:pStyle w:val="DokTabellentext"/>
            </w:pPr>
            <w:r w:rsidRPr="00DA3997">
              <w:t>1229</w:t>
            </w:r>
          </w:p>
        </w:tc>
        <w:tc>
          <w:tcPr>
            <w:tcW w:w="780" w:type="dxa"/>
            <w:noWrap/>
            <w:hideMark/>
          </w:tcPr>
          <w:p w14:paraId="1B27F8BB" w14:textId="77777777" w:rsidR="00BA6F4B" w:rsidRPr="00DA3997" w:rsidRDefault="00BA6F4B" w:rsidP="00BE6F82">
            <w:pPr>
              <w:pStyle w:val="DokTabellentext"/>
            </w:pPr>
            <w:r w:rsidRPr="00DA3997">
              <w:t>TRUE</w:t>
            </w:r>
          </w:p>
        </w:tc>
        <w:tc>
          <w:tcPr>
            <w:tcW w:w="1040" w:type="dxa"/>
            <w:noWrap/>
            <w:hideMark/>
          </w:tcPr>
          <w:p w14:paraId="677DCDD0" w14:textId="77777777" w:rsidR="00BA6F4B" w:rsidRPr="00DA3997" w:rsidRDefault="00BA6F4B" w:rsidP="00BE6F82">
            <w:pPr>
              <w:pStyle w:val="DokTabellentext"/>
            </w:pPr>
            <w:r w:rsidRPr="00DA3997">
              <w:t>matK</w:t>
            </w:r>
          </w:p>
        </w:tc>
      </w:tr>
      <w:tr w:rsidR="00BA6F4B" w:rsidRPr="00DA3997" w14:paraId="3B786E40" w14:textId="77777777" w:rsidTr="00BE6F82">
        <w:trPr>
          <w:trHeight w:val="290"/>
        </w:trPr>
        <w:tc>
          <w:tcPr>
            <w:tcW w:w="1380" w:type="dxa"/>
            <w:noWrap/>
            <w:hideMark/>
          </w:tcPr>
          <w:p w14:paraId="185BA291" w14:textId="77777777" w:rsidR="00BA6F4B" w:rsidRPr="00DA3997" w:rsidRDefault="00BA6F4B" w:rsidP="00BE6F82">
            <w:pPr>
              <w:pStyle w:val="DokTabellentext"/>
            </w:pPr>
            <w:r w:rsidRPr="00DA3997">
              <w:t>SWFRG045-19</w:t>
            </w:r>
          </w:p>
        </w:tc>
        <w:tc>
          <w:tcPr>
            <w:tcW w:w="1480" w:type="dxa"/>
            <w:noWrap/>
            <w:hideMark/>
          </w:tcPr>
          <w:p w14:paraId="0E7850EC" w14:textId="77777777" w:rsidR="00BA6F4B" w:rsidRPr="00DA3997" w:rsidRDefault="00BA6F4B" w:rsidP="00BE6F82">
            <w:pPr>
              <w:pStyle w:val="DokTabellentext"/>
            </w:pPr>
            <w:r w:rsidRPr="00DA3997">
              <w:t>Poaceae</w:t>
            </w:r>
          </w:p>
        </w:tc>
        <w:tc>
          <w:tcPr>
            <w:tcW w:w="2260" w:type="dxa"/>
            <w:noWrap/>
            <w:hideMark/>
          </w:tcPr>
          <w:p w14:paraId="38C522B6" w14:textId="77777777"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1560" w:type="dxa"/>
            <w:noWrap/>
            <w:hideMark/>
          </w:tcPr>
          <w:p w14:paraId="7DD163B3" w14:textId="77777777" w:rsidR="00BA6F4B" w:rsidRPr="00DA3997" w:rsidRDefault="00BA6F4B" w:rsidP="00BE6F82">
            <w:pPr>
              <w:pStyle w:val="DokTabellentext"/>
            </w:pPr>
            <w:r w:rsidRPr="00DA3997">
              <w:t>GBVS364-13</w:t>
            </w:r>
          </w:p>
        </w:tc>
        <w:tc>
          <w:tcPr>
            <w:tcW w:w="1160" w:type="dxa"/>
            <w:noWrap/>
            <w:hideMark/>
          </w:tcPr>
          <w:p w14:paraId="64EAC415" w14:textId="77777777" w:rsidR="00BA6F4B" w:rsidRPr="00DA3997" w:rsidRDefault="00BA6F4B" w:rsidP="00BE6F82">
            <w:pPr>
              <w:pStyle w:val="DokTabellentext"/>
            </w:pPr>
            <w:r w:rsidRPr="00DA3997">
              <w:t>Poaceae</w:t>
            </w:r>
          </w:p>
        </w:tc>
        <w:tc>
          <w:tcPr>
            <w:tcW w:w="2660" w:type="dxa"/>
            <w:noWrap/>
            <w:hideMark/>
          </w:tcPr>
          <w:p w14:paraId="1D7155CA" w14:textId="77777777"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640" w:type="dxa"/>
            <w:noWrap/>
            <w:hideMark/>
          </w:tcPr>
          <w:p w14:paraId="1FF4D909" w14:textId="77777777" w:rsidR="00BA6F4B" w:rsidRPr="00DA3997" w:rsidRDefault="00BA6F4B" w:rsidP="00BE6F82">
            <w:pPr>
              <w:pStyle w:val="DokTabellentext"/>
            </w:pPr>
            <w:r w:rsidRPr="00DA3997">
              <w:t>99.25</w:t>
            </w:r>
          </w:p>
        </w:tc>
        <w:tc>
          <w:tcPr>
            <w:tcW w:w="700" w:type="dxa"/>
            <w:noWrap/>
            <w:hideMark/>
          </w:tcPr>
          <w:p w14:paraId="0F370005" w14:textId="77777777" w:rsidR="00BA6F4B" w:rsidRPr="00DA3997" w:rsidRDefault="00BA6F4B" w:rsidP="00BE6F82">
            <w:pPr>
              <w:pStyle w:val="DokTabellentext"/>
            </w:pPr>
            <w:r w:rsidRPr="00DA3997">
              <w:t>957</w:t>
            </w:r>
          </w:p>
        </w:tc>
        <w:tc>
          <w:tcPr>
            <w:tcW w:w="780" w:type="dxa"/>
            <w:noWrap/>
            <w:hideMark/>
          </w:tcPr>
          <w:p w14:paraId="4C0879CF" w14:textId="77777777" w:rsidR="00BA6F4B" w:rsidRPr="00DA3997" w:rsidRDefault="00BA6F4B" w:rsidP="00BE6F82">
            <w:pPr>
              <w:pStyle w:val="DokTabellentext"/>
            </w:pPr>
            <w:r w:rsidRPr="00DA3997">
              <w:t>TRUE</w:t>
            </w:r>
          </w:p>
        </w:tc>
        <w:tc>
          <w:tcPr>
            <w:tcW w:w="1040" w:type="dxa"/>
            <w:noWrap/>
            <w:hideMark/>
          </w:tcPr>
          <w:p w14:paraId="7C35EAAA" w14:textId="77777777" w:rsidR="00BA6F4B" w:rsidRPr="00DA3997" w:rsidRDefault="00BA6F4B" w:rsidP="00BE6F82">
            <w:pPr>
              <w:pStyle w:val="DokTabellentext"/>
            </w:pPr>
            <w:r w:rsidRPr="00DA3997">
              <w:t>matK</w:t>
            </w:r>
          </w:p>
        </w:tc>
      </w:tr>
      <w:tr w:rsidR="00BA6F4B" w:rsidRPr="00DA3997" w14:paraId="62922E92" w14:textId="77777777" w:rsidTr="00BE6F82">
        <w:trPr>
          <w:trHeight w:val="290"/>
        </w:trPr>
        <w:tc>
          <w:tcPr>
            <w:tcW w:w="1380" w:type="dxa"/>
            <w:noWrap/>
            <w:hideMark/>
          </w:tcPr>
          <w:p w14:paraId="162A55B5" w14:textId="77777777" w:rsidR="00BA6F4B" w:rsidRPr="00DA3997" w:rsidRDefault="00BA6F4B" w:rsidP="00BE6F82">
            <w:pPr>
              <w:pStyle w:val="DokTabellentext"/>
            </w:pPr>
            <w:r w:rsidRPr="00DA3997">
              <w:t>SWFRG045-19</w:t>
            </w:r>
          </w:p>
        </w:tc>
        <w:tc>
          <w:tcPr>
            <w:tcW w:w="1480" w:type="dxa"/>
            <w:noWrap/>
            <w:hideMark/>
          </w:tcPr>
          <w:p w14:paraId="7126CD07" w14:textId="77777777" w:rsidR="00BA6F4B" w:rsidRPr="00DA3997" w:rsidRDefault="00BA6F4B" w:rsidP="00BE6F82">
            <w:pPr>
              <w:pStyle w:val="DokTabellentext"/>
            </w:pPr>
            <w:r w:rsidRPr="00DA3997">
              <w:t>Poaceae</w:t>
            </w:r>
          </w:p>
        </w:tc>
        <w:tc>
          <w:tcPr>
            <w:tcW w:w="2260" w:type="dxa"/>
            <w:noWrap/>
            <w:hideMark/>
          </w:tcPr>
          <w:p w14:paraId="7894824C" w14:textId="77777777"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1560" w:type="dxa"/>
            <w:noWrap/>
            <w:hideMark/>
          </w:tcPr>
          <w:p w14:paraId="74578814" w14:textId="77777777" w:rsidR="00BA6F4B" w:rsidRPr="00DA3997" w:rsidRDefault="00BA6F4B" w:rsidP="00BE6F82">
            <w:pPr>
              <w:pStyle w:val="DokTabellentext"/>
            </w:pPr>
            <w:r w:rsidRPr="00DA3997">
              <w:t>GBVD3263-11</w:t>
            </w:r>
          </w:p>
        </w:tc>
        <w:tc>
          <w:tcPr>
            <w:tcW w:w="1160" w:type="dxa"/>
            <w:noWrap/>
            <w:hideMark/>
          </w:tcPr>
          <w:p w14:paraId="5D0C6BD0" w14:textId="77777777" w:rsidR="00BA6F4B" w:rsidRPr="00DA3997" w:rsidRDefault="00BA6F4B" w:rsidP="00BE6F82">
            <w:pPr>
              <w:pStyle w:val="DokTabellentext"/>
            </w:pPr>
            <w:r w:rsidRPr="00DA3997">
              <w:t>Poaceae</w:t>
            </w:r>
          </w:p>
        </w:tc>
        <w:tc>
          <w:tcPr>
            <w:tcW w:w="2660" w:type="dxa"/>
            <w:noWrap/>
            <w:hideMark/>
          </w:tcPr>
          <w:p w14:paraId="4090F0D7" w14:textId="77777777"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640" w:type="dxa"/>
            <w:noWrap/>
            <w:hideMark/>
          </w:tcPr>
          <w:p w14:paraId="13743FA0" w14:textId="77777777" w:rsidR="00BA6F4B" w:rsidRPr="00DA3997" w:rsidRDefault="00BA6F4B" w:rsidP="00BE6F82">
            <w:pPr>
              <w:pStyle w:val="DokTabellentext"/>
            </w:pPr>
            <w:r w:rsidRPr="00DA3997">
              <w:t>99.25</w:t>
            </w:r>
          </w:p>
        </w:tc>
        <w:tc>
          <w:tcPr>
            <w:tcW w:w="700" w:type="dxa"/>
            <w:noWrap/>
            <w:hideMark/>
          </w:tcPr>
          <w:p w14:paraId="6DB99698" w14:textId="77777777" w:rsidR="00BA6F4B" w:rsidRPr="00DA3997" w:rsidRDefault="00BA6F4B" w:rsidP="00BE6F82">
            <w:pPr>
              <w:pStyle w:val="DokTabellentext"/>
            </w:pPr>
            <w:r w:rsidRPr="00DA3997">
              <w:t>957</w:t>
            </w:r>
          </w:p>
        </w:tc>
        <w:tc>
          <w:tcPr>
            <w:tcW w:w="780" w:type="dxa"/>
            <w:noWrap/>
            <w:hideMark/>
          </w:tcPr>
          <w:p w14:paraId="03D32B46" w14:textId="77777777" w:rsidR="00BA6F4B" w:rsidRPr="00DA3997" w:rsidRDefault="00BA6F4B" w:rsidP="00BE6F82">
            <w:pPr>
              <w:pStyle w:val="DokTabellentext"/>
            </w:pPr>
            <w:r w:rsidRPr="00DA3997">
              <w:t>TRUE</w:t>
            </w:r>
          </w:p>
        </w:tc>
        <w:tc>
          <w:tcPr>
            <w:tcW w:w="1040" w:type="dxa"/>
            <w:noWrap/>
            <w:hideMark/>
          </w:tcPr>
          <w:p w14:paraId="572FDF31" w14:textId="77777777" w:rsidR="00BA6F4B" w:rsidRPr="00DA3997" w:rsidRDefault="00BA6F4B" w:rsidP="00BE6F82">
            <w:pPr>
              <w:pStyle w:val="DokTabellentext"/>
            </w:pPr>
            <w:r w:rsidRPr="00DA3997">
              <w:t>matK</w:t>
            </w:r>
          </w:p>
        </w:tc>
      </w:tr>
      <w:tr w:rsidR="00BA6F4B" w:rsidRPr="00DA3997" w14:paraId="0846428A" w14:textId="77777777" w:rsidTr="00BE6F82">
        <w:trPr>
          <w:trHeight w:val="290"/>
        </w:trPr>
        <w:tc>
          <w:tcPr>
            <w:tcW w:w="1380" w:type="dxa"/>
            <w:noWrap/>
            <w:hideMark/>
          </w:tcPr>
          <w:p w14:paraId="1D1173BA" w14:textId="77777777" w:rsidR="00BA6F4B" w:rsidRPr="00DA3997" w:rsidRDefault="00BA6F4B" w:rsidP="00BE6F82">
            <w:pPr>
              <w:pStyle w:val="DokTabellentext"/>
            </w:pPr>
            <w:r w:rsidRPr="00DA3997">
              <w:t>SWFRG045-19</w:t>
            </w:r>
          </w:p>
        </w:tc>
        <w:tc>
          <w:tcPr>
            <w:tcW w:w="1480" w:type="dxa"/>
            <w:noWrap/>
            <w:hideMark/>
          </w:tcPr>
          <w:p w14:paraId="4191747F" w14:textId="77777777" w:rsidR="00BA6F4B" w:rsidRPr="00DA3997" w:rsidRDefault="00BA6F4B" w:rsidP="00BE6F82">
            <w:pPr>
              <w:pStyle w:val="DokTabellentext"/>
            </w:pPr>
            <w:r w:rsidRPr="00DA3997">
              <w:t>Poaceae</w:t>
            </w:r>
          </w:p>
        </w:tc>
        <w:tc>
          <w:tcPr>
            <w:tcW w:w="2260" w:type="dxa"/>
            <w:noWrap/>
            <w:hideMark/>
          </w:tcPr>
          <w:p w14:paraId="042F0262" w14:textId="77777777"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1560" w:type="dxa"/>
            <w:noWrap/>
            <w:hideMark/>
          </w:tcPr>
          <w:p w14:paraId="1A7B1FB4" w14:textId="77777777" w:rsidR="00BA6F4B" w:rsidRPr="00DA3997" w:rsidRDefault="00BA6F4B" w:rsidP="00BE6F82">
            <w:pPr>
              <w:pStyle w:val="DokTabellentext"/>
            </w:pPr>
            <w:r w:rsidRPr="00DA3997">
              <w:t>GRASS1174-07</w:t>
            </w:r>
          </w:p>
        </w:tc>
        <w:tc>
          <w:tcPr>
            <w:tcW w:w="1160" w:type="dxa"/>
            <w:noWrap/>
            <w:hideMark/>
          </w:tcPr>
          <w:p w14:paraId="007BF56A" w14:textId="77777777" w:rsidR="00BA6F4B" w:rsidRPr="00DA3997" w:rsidRDefault="00BA6F4B" w:rsidP="00BE6F82">
            <w:pPr>
              <w:pStyle w:val="DokTabellentext"/>
            </w:pPr>
            <w:r w:rsidRPr="00DA3997">
              <w:t>Poaceae</w:t>
            </w:r>
          </w:p>
        </w:tc>
        <w:tc>
          <w:tcPr>
            <w:tcW w:w="2660" w:type="dxa"/>
            <w:noWrap/>
            <w:hideMark/>
          </w:tcPr>
          <w:p w14:paraId="2E829FC0" w14:textId="77777777"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640" w:type="dxa"/>
            <w:noWrap/>
            <w:hideMark/>
          </w:tcPr>
          <w:p w14:paraId="64376416" w14:textId="77777777" w:rsidR="00BA6F4B" w:rsidRPr="00DA3997" w:rsidRDefault="00BA6F4B" w:rsidP="00BE6F82">
            <w:pPr>
              <w:pStyle w:val="DokTabellentext"/>
            </w:pPr>
            <w:r w:rsidRPr="00DA3997">
              <w:t>99.25</w:t>
            </w:r>
          </w:p>
        </w:tc>
        <w:tc>
          <w:tcPr>
            <w:tcW w:w="700" w:type="dxa"/>
            <w:noWrap/>
            <w:hideMark/>
          </w:tcPr>
          <w:p w14:paraId="3C079571" w14:textId="77777777" w:rsidR="00BA6F4B" w:rsidRPr="00DA3997" w:rsidRDefault="00BA6F4B" w:rsidP="00BE6F82">
            <w:pPr>
              <w:pStyle w:val="DokTabellentext"/>
            </w:pPr>
            <w:r w:rsidRPr="00DA3997">
              <w:t>957</w:t>
            </w:r>
          </w:p>
        </w:tc>
        <w:tc>
          <w:tcPr>
            <w:tcW w:w="780" w:type="dxa"/>
            <w:noWrap/>
            <w:hideMark/>
          </w:tcPr>
          <w:p w14:paraId="09FCF25C" w14:textId="77777777" w:rsidR="00BA6F4B" w:rsidRPr="00DA3997" w:rsidRDefault="00BA6F4B" w:rsidP="00BE6F82">
            <w:pPr>
              <w:pStyle w:val="DokTabellentext"/>
            </w:pPr>
            <w:r w:rsidRPr="00DA3997">
              <w:t>TRUE</w:t>
            </w:r>
          </w:p>
        </w:tc>
        <w:tc>
          <w:tcPr>
            <w:tcW w:w="1040" w:type="dxa"/>
            <w:noWrap/>
            <w:hideMark/>
          </w:tcPr>
          <w:p w14:paraId="47EA72E3" w14:textId="77777777" w:rsidR="00BA6F4B" w:rsidRPr="00DA3997" w:rsidRDefault="00BA6F4B" w:rsidP="00BE6F82">
            <w:pPr>
              <w:pStyle w:val="DokTabellentext"/>
            </w:pPr>
            <w:r w:rsidRPr="00DA3997">
              <w:t>matK</w:t>
            </w:r>
          </w:p>
        </w:tc>
      </w:tr>
      <w:tr w:rsidR="00BA6F4B" w:rsidRPr="00DA3997" w14:paraId="70137B31" w14:textId="77777777" w:rsidTr="00BE6F82">
        <w:trPr>
          <w:trHeight w:val="290"/>
        </w:trPr>
        <w:tc>
          <w:tcPr>
            <w:tcW w:w="1380" w:type="dxa"/>
            <w:noWrap/>
            <w:hideMark/>
          </w:tcPr>
          <w:p w14:paraId="0A7353F8" w14:textId="77777777" w:rsidR="00BA6F4B" w:rsidRPr="00DA3997" w:rsidRDefault="00BA6F4B" w:rsidP="00BE6F82">
            <w:pPr>
              <w:pStyle w:val="DokTabellentext"/>
            </w:pPr>
            <w:r w:rsidRPr="00DA3997">
              <w:t>SWFRG045-19</w:t>
            </w:r>
          </w:p>
        </w:tc>
        <w:tc>
          <w:tcPr>
            <w:tcW w:w="1480" w:type="dxa"/>
            <w:noWrap/>
            <w:hideMark/>
          </w:tcPr>
          <w:p w14:paraId="05690E8A" w14:textId="77777777" w:rsidR="00BA6F4B" w:rsidRPr="00DA3997" w:rsidRDefault="00BA6F4B" w:rsidP="00BE6F82">
            <w:pPr>
              <w:pStyle w:val="DokTabellentext"/>
            </w:pPr>
            <w:r w:rsidRPr="00DA3997">
              <w:t>Poaceae</w:t>
            </w:r>
          </w:p>
        </w:tc>
        <w:tc>
          <w:tcPr>
            <w:tcW w:w="2260" w:type="dxa"/>
            <w:noWrap/>
            <w:hideMark/>
          </w:tcPr>
          <w:p w14:paraId="2A5F7583" w14:textId="77777777"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1560" w:type="dxa"/>
            <w:noWrap/>
            <w:hideMark/>
          </w:tcPr>
          <w:p w14:paraId="2B2BF0F7" w14:textId="77777777" w:rsidR="00BA6F4B" w:rsidRPr="00DA3997" w:rsidRDefault="00BA6F4B" w:rsidP="00BE6F82">
            <w:pPr>
              <w:pStyle w:val="DokTabellentext"/>
            </w:pPr>
            <w:r w:rsidRPr="00DA3997">
              <w:t>GRASS1038-07</w:t>
            </w:r>
          </w:p>
        </w:tc>
        <w:tc>
          <w:tcPr>
            <w:tcW w:w="1160" w:type="dxa"/>
            <w:noWrap/>
            <w:hideMark/>
          </w:tcPr>
          <w:p w14:paraId="4FC80D6B" w14:textId="77777777" w:rsidR="00BA6F4B" w:rsidRPr="00DA3997" w:rsidRDefault="00BA6F4B" w:rsidP="00BE6F82">
            <w:pPr>
              <w:pStyle w:val="DokTabellentext"/>
            </w:pPr>
            <w:r w:rsidRPr="00DA3997">
              <w:t>Poaceae</w:t>
            </w:r>
          </w:p>
        </w:tc>
        <w:tc>
          <w:tcPr>
            <w:tcW w:w="2660" w:type="dxa"/>
            <w:noWrap/>
            <w:hideMark/>
          </w:tcPr>
          <w:p w14:paraId="48B7ABF8" w14:textId="77777777"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640" w:type="dxa"/>
            <w:noWrap/>
            <w:hideMark/>
          </w:tcPr>
          <w:p w14:paraId="494D2ABA" w14:textId="77777777" w:rsidR="00BA6F4B" w:rsidRPr="00DA3997" w:rsidRDefault="00BA6F4B" w:rsidP="00BE6F82">
            <w:pPr>
              <w:pStyle w:val="DokTabellentext"/>
            </w:pPr>
            <w:r w:rsidRPr="00DA3997">
              <w:t>99.25</w:t>
            </w:r>
          </w:p>
        </w:tc>
        <w:tc>
          <w:tcPr>
            <w:tcW w:w="700" w:type="dxa"/>
            <w:noWrap/>
            <w:hideMark/>
          </w:tcPr>
          <w:p w14:paraId="306CEF0C" w14:textId="77777777" w:rsidR="00BA6F4B" w:rsidRPr="00DA3997" w:rsidRDefault="00BA6F4B" w:rsidP="00BE6F82">
            <w:pPr>
              <w:pStyle w:val="DokTabellentext"/>
            </w:pPr>
            <w:r w:rsidRPr="00DA3997">
              <w:t>957</w:t>
            </w:r>
          </w:p>
        </w:tc>
        <w:tc>
          <w:tcPr>
            <w:tcW w:w="780" w:type="dxa"/>
            <w:noWrap/>
            <w:hideMark/>
          </w:tcPr>
          <w:p w14:paraId="5E1B7227" w14:textId="77777777" w:rsidR="00BA6F4B" w:rsidRPr="00DA3997" w:rsidRDefault="00BA6F4B" w:rsidP="00BE6F82">
            <w:pPr>
              <w:pStyle w:val="DokTabellentext"/>
            </w:pPr>
            <w:r w:rsidRPr="00DA3997">
              <w:t>TRUE</w:t>
            </w:r>
          </w:p>
        </w:tc>
        <w:tc>
          <w:tcPr>
            <w:tcW w:w="1040" w:type="dxa"/>
            <w:noWrap/>
            <w:hideMark/>
          </w:tcPr>
          <w:p w14:paraId="5DF7375B" w14:textId="77777777" w:rsidR="00BA6F4B" w:rsidRPr="00DA3997" w:rsidRDefault="00BA6F4B" w:rsidP="00BE6F82">
            <w:pPr>
              <w:pStyle w:val="DokTabellentext"/>
            </w:pPr>
            <w:r w:rsidRPr="00DA3997">
              <w:t>matK</w:t>
            </w:r>
          </w:p>
        </w:tc>
      </w:tr>
      <w:tr w:rsidR="00BA6F4B" w:rsidRPr="00DA3997" w14:paraId="2C6B6C82" w14:textId="77777777" w:rsidTr="00BE6F82">
        <w:trPr>
          <w:trHeight w:val="290"/>
        </w:trPr>
        <w:tc>
          <w:tcPr>
            <w:tcW w:w="1380" w:type="dxa"/>
            <w:noWrap/>
            <w:hideMark/>
          </w:tcPr>
          <w:p w14:paraId="3669FE8A" w14:textId="77777777" w:rsidR="00BA6F4B" w:rsidRPr="00DA3997" w:rsidRDefault="00BA6F4B" w:rsidP="00BE6F82">
            <w:pPr>
              <w:pStyle w:val="DokTabellentext"/>
            </w:pPr>
            <w:r w:rsidRPr="00DA3997">
              <w:t>SWFRG046-19</w:t>
            </w:r>
          </w:p>
        </w:tc>
        <w:tc>
          <w:tcPr>
            <w:tcW w:w="1480" w:type="dxa"/>
            <w:noWrap/>
            <w:hideMark/>
          </w:tcPr>
          <w:p w14:paraId="1B56B1CD" w14:textId="77777777" w:rsidR="00BA6F4B" w:rsidRPr="00DA3997" w:rsidRDefault="00BA6F4B" w:rsidP="00BE6F82">
            <w:pPr>
              <w:pStyle w:val="DokTabellentext"/>
            </w:pPr>
            <w:r w:rsidRPr="00DA3997">
              <w:t>Poaceae</w:t>
            </w:r>
          </w:p>
        </w:tc>
        <w:tc>
          <w:tcPr>
            <w:tcW w:w="2260" w:type="dxa"/>
            <w:noWrap/>
            <w:hideMark/>
          </w:tcPr>
          <w:p w14:paraId="67EFCBC1" w14:textId="77777777"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1560" w:type="dxa"/>
            <w:noWrap/>
            <w:hideMark/>
          </w:tcPr>
          <w:p w14:paraId="7568937C" w14:textId="77777777" w:rsidR="00BA6F4B" w:rsidRPr="00DA3997" w:rsidRDefault="00BA6F4B" w:rsidP="00BE6F82">
            <w:pPr>
              <w:pStyle w:val="DokTabellentext"/>
            </w:pPr>
            <w:r w:rsidRPr="00DA3997">
              <w:t>GBVS364-13</w:t>
            </w:r>
          </w:p>
        </w:tc>
        <w:tc>
          <w:tcPr>
            <w:tcW w:w="1160" w:type="dxa"/>
            <w:noWrap/>
            <w:hideMark/>
          </w:tcPr>
          <w:p w14:paraId="47EEFD39" w14:textId="77777777" w:rsidR="00BA6F4B" w:rsidRPr="00DA3997" w:rsidRDefault="00BA6F4B" w:rsidP="00BE6F82">
            <w:pPr>
              <w:pStyle w:val="DokTabellentext"/>
            </w:pPr>
            <w:r w:rsidRPr="00DA3997">
              <w:t>Poaceae</w:t>
            </w:r>
          </w:p>
        </w:tc>
        <w:tc>
          <w:tcPr>
            <w:tcW w:w="2660" w:type="dxa"/>
            <w:noWrap/>
            <w:hideMark/>
          </w:tcPr>
          <w:p w14:paraId="3675533E" w14:textId="77777777"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640" w:type="dxa"/>
            <w:noWrap/>
            <w:hideMark/>
          </w:tcPr>
          <w:p w14:paraId="4E073BB4" w14:textId="77777777" w:rsidR="00BA6F4B" w:rsidRPr="00DA3997" w:rsidRDefault="00BA6F4B" w:rsidP="00BE6F82">
            <w:pPr>
              <w:pStyle w:val="DokTabellentext"/>
            </w:pPr>
            <w:r w:rsidRPr="00DA3997">
              <w:t>99.54</w:t>
            </w:r>
          </w:p>
        </w:tc>
        <w:tc>
          <w:tcPr>
            <w:tcW w:w="700" w:type="dxa"/>
            <w:noWrap/>
            <w:hideMark/>
          </w:tcPr>
          <w:p w14:paraId="068A3B7D" w14:textId="77777777" w:rsidR="00BA6F4B" w:rsidRPr="00DA3997" w:rsidRDefault="00BA6F4B" w:rsidP="00BE6F82">
            <w:pPr>
              <w:pStyle w:val="DokTabellentext"/>
            </w:pPr>
            <w:r w:rsidRPr="00DA3997">
              <w:t>1585</w:t>
            </w:r>
          </w:p>
        </w:tc>
        <w:tc>
          <w:tcPr>
            <w:tcW w:w="780" w:type="dxa"/>
            <w:noWrap/>
            <w:hideMark/>
          </w:tcPr>
          <w:p w14:paraId="0018EEC0" w14:textId="77777777" w:rsidR="00BA6F4B" w:rsidRPr="00DA3997" w:rsidRDefault="00BA6F4B" w:rsidP="00BE6F82">
            <w:pPr>
              <w:pStyle w:val="DokTabellentext"/>
            </w:pPr>
            <w:r w:rsidRPr="00DA3997">
              <w:t>TRUE</w:t>
            </w:r>
          </w:p>
        </w:tc>
        <w:tc>
          <w:tcPr>
            <w:tcW w:w="1040" w:type="dxa"/>
            <w:noWrap/>
            <w:hideMark/>
          </w:tcPr>
          <w:p w14:paraId="578BE20A" w14:textId="77777777" w:rsidR="00BA6F4B" w:rsidRPr="00DA3997" w:rsidRDefault="00BA6F4B" w:rsidP="00BE6F82">
            <w:pPr>
              <w:pStyle w:val="DokTabellentext"/>
            </w:pPr>
            <w:r w:rsidRPr="00DA3997">
              <w:t>matK</w:t>
            </w:r>
          </w:p>
        </w:tc>
      </w:tr>
      <w:tr w:rsidR="00BA6F4B" w:rsidRPr="00DA3997" w14:paraId="61661B8A" w14:textId="77777777" w:rsidTr="00BE6F82">
        <w:trPr>
          <w:trHeight w:val="290"/>
        </w:trPr>
        <w:tc>
          <w:tcPr>
            <w:tcW w:w="1380" w:type="dxa"/>
            <w:noWrap/>
            <w:hideMark/>
          </w:tcPr>
          <w:p w14:paraId="302E744B" w14:textId="77777777" w:rsidR="00BA6F4B" w:rsidRPr="00DA3997" w:rsidRDefault="00BA6F4B" w:rsidP="00BE6F82">
            <w:pPr>
              <w:pStyle w:val="DokTabellentext"/>
            </w:pPr>
            <w:r w:rsidRPr="00DA3997">
              <w:t>SWFRG047-19</w:t>
            </w:r>
          </w:p>
        </w:tc>
        <w:tc>
          <w:tcPr>
            <w:tcW w:w="1480" w:type="dxa"/>
            <w:noWrap/>
            <w:hideMark/>
          </w:tcPr>
          <w:p w14:paraId="01303C83" w14:textId="77777777" w:rsidR="00BA6F4B" w:rsidRPr="00DA3997" w:rsidRDefault="00BA6F4B" w:rsidP="00BE6F82">
            <w:pPr>
              <w:pStyle w:val="DokTabellentext"/>
            </w:pPr>
            <w:r w:rsidRPr="00DA3997">
              <w:t>Poaceae</w:t>
            </w:r>
          </w:p>
        </w:tc>
        <w:tc>
          <w:tcPr>
            <w:tcW w:w="2260" w:type="dxa"/>
            <w:noWrap/>
            <w:hideMark/>
          </w:tcPr>
          <w:p w14:paraId="328E2A35" w14:textId="77777777" w:rsidR="00BA6F4B" w:rsidRPr="00DA3997" w:rsidRDefault="00BA6F4B" w:rsidP="00BE6F82">
            <w:pPr>
              <w:pStyle w:val="DokTabellentext"/>
              <w:rPr>
                <w:i/>
                <w:iCs/>
              </w:rPr>
            </w:pPr>
            <w:r w:rsidRPr="00DA3997">
              <w:rPr>
                <w:i/>
                <w:iCs/>
              </w:rPr>
              <w:t>Phleum</w:t>
            </w:r>
            <w:r>
              <w:rPr>
                <w:i/>
                <w:iCs/>
              </w:rPr>
              <w:t xml:space="preserve"> </w:t>
            </w:r>
            <w:r w:rsidRPr="00DA3997">
              <w:rPr>
                <w:i/>
                <w:iCs/>
              </w:rPr>
              <w:t>pratense</w:t>
            </w:r>
          </w:p>
        </w:tc>
        <w:tc>
          <w:tcPr>
            <w:tcW w:w="1560" w:type="dxa"/>
            <w:noWrap/>
            <w:hideMark/>
          </w:tcPr>
          <w:p w14:paraId="12F60B13" w14:textId="77777777" w:rsidR="00BA6F4B" w:rsidRPr="00DA3997" w:rsidRDefault="00BA6F4B" w:rsidP="00BE6F82">
            <w:pPr>
              <w:pStyle w:val="DokTabellentext"/>
            </w:pPr>
            <w:r w:rsidRPr="00DA3997">
              <w:t>VPL104-13</w:t>
            </w:r>
          </w:p>
        </w:tc>
        <w:tc>
          <w:tcPr>
            <w:tcW w:w="1160" w:type="dxa"/>
            <w:noWrap/>
            <w:hideMark/>
          </w:tcPr>
          <w:p w14:paraId="04139263" w14:textId="77777777" w:rsidR="00BA6F4B" w:rsidRPr="00DA3997" w:rsidRDefault="00BA6F4B" w:rsidP="00BE6F82">
            <w:pPr>
              <w:pStyle w:val="DokTabellentext"/>
            </w:pPr>
            <w:r w:rsidRPr="00DA3997">
              <w:t>Poaceae</w:t>
            </w:r>
          </w:p>
        </w:tc>
        <w:tc>
          <w:tcPr>
            <w:tcW w:w="2660" w:type="dxa"/>
            <w:noWrap/>
            <w:hideMark/>
          </w:tcPr>
          <w:p w14:paraId="7DE39DD1" w14:textId="77777777" w:rsidR="00BA6F4B" w:rsidRPr="00DA3997" w:rsidRDefault="00BA6F4B" w:rsidP="00BE6F82">
            <w:pPr>
              <w:pStyle w:val="DokTabellentext"/>
              <w:rPr>
                <w:i/>
                <w:iCs/>
              </w:rPr>
            </w:pPr>
            <w:r w:rsidRPr="00DA3997">
              <w:rPr>
                <w:i/>
                <w:iCs/>
              </w:rPr>
              <w:t>Phleum</w:t>
            </w:r>
            <w:r>
              <w:rPr>
                <w:i/>
                <w:iCs/>
              </w:rPr>
              <w:t xml:space="preserve"> </w:t>
            </w:r>
            <w:r w:rsidRPr="00DA3997">
              <w:rPr>
                <w:i/>
                <w:iCs/>
              </w:rPr>
              <w:t>pratense</w:t>
            </w:r>
          </w:p>
        </w:tc>
        <w:tc>
          <w:tcPr>
            <w:tcW w:w="640" w:type="dxa"/>
            <w:noWrap/>
            <w:hideMark/>
          </w:tcPr>
          <w:p w14:paraId="202A45D0" w14:textId="77777777" w:rsidR="00BA6F4B" w:rsidRPr="00DA3997" w:rsidRDefault="00BA6F4B" w:rsidP="00BE6F82">
            <w:pPr>
              <w:pStyle w:val="DokTabellentext"/>
            </w:pPr>
            <w:r w:rsidRPr="00DA3997">
              <w:t>99.61</w:t>
            </w:r>
          </w:p>
        </w:tc>
        <w:tc>
          <w:tcPr>
            <w:tcW w:w="700" w:type="dxa"/>
            <w:noWrap/>
            <w:hideMark/>
          </w:tcPr>
          <w:p w14:paraId="10C50792" w14:textId="77777777" w:rsidR="00BA6F4B" w:rsidRPr="00DA3997" w:rsidRDefault="00BA6F4B" w:rsidP="00BE6F82">
            <w:pPr>
              <w:pStyle w:val="DokTabellentext"/>
            </w:pPr>
            <w:r w:rsidRPr="00DA3997">
              <w:t>939</w:t>
            </w:r>
          </w:p>
        </w:tc>
        <w:tc>
          <w:tcPr>
            <w:tcW w:w="780" w:type="dxa"/>
            <w:noWrap/>
            <w:hideMark/>
          </w:tcPr>
          <w:p w14:paraId="71C018B2" w14:textId="77777777" w:rsidR="00BA6F4B" w:rsidRPr="00DA3997" w:rsidRDefault="00BA6F4B" w:rsidP="00BE6F82">
            <w:pPr>
              <w:pStyle w:val="DokTabellentext"/>
            </w:pPr>
            <w:r w:rsidRPr="00DA3997">
              <w:t>TRUE</w:t>
            </w:r>
          </w:p>
        </w:tc>
        <w:tc>
          <w:tcPr>
            <w:tcW w:w="1040" w:type="dxa"/>
            <w:noWrap/>
            <w:hideMark/>
          </w:tcPr>
          <w:p w14:paraId="71804864" w14:textId="77777777" w:rsidR="00BA6F4B" w:rsidRPr="00DA3997" w:rsidRDefault="00BA6F4B" w:rsidP="00BE6F82">
            <w:pPr>
              <w:pStyle w:val="DokTabellentext"/>
            </w:pPr>
            <w:r w:rsidRPr="00DA3997">
              <w:t>matK</w:t>
            </w:r>
          </w:p>
        </w:tc>
      </w:tr>
      <w:tr w:rsidR="00BA6F4B" w:rsidRPr="00DA3997" w14:paraId="4D46521A" w14:textId="77777777" w:rsidTr="00BE6F82">
        <w:trPr>
          <w:trHeight w:val="290"/>
        </w:trPr>
        <w:tc>
          <w:tcPr>
            <w:tcW w:w="1380" w:type="dxa"/>
            <w:noWrap/>
            <w:hideMark/>
          </w:tcPr>
          <w:p w14:paraId="253B56AD" w14:textId="77777777" w:rsidR="00BA6F4B" w:rsidRPr="00DA3997" w:rsidRDefault="00BA6F4B" w:rsidP="00BE6F82">
            <w:pPr>
              <w:pStyle w:val="DokTabellentext"/>
            </w:pPr>
            <w:r w:rsidRPr="00DA3997">
              <w:t>SWFRG047-19</w:t>
            </w:r>
          </w:p>
        </w:tc>
        <w:tc>
          <w:tcPr>
            <w:tcW w:w="1480" w:type="dxa"/>
            <w:noWrap/>
            <w:hideMark/>
          </w:tcPr>
          <w:p w14:paraId="7078E0A5" w14:textId="77777777" w:rsidR="00BA6F4B" w:rsidRPr="00DA3997" w:rsidRDefault="00BA6F4B" w:rsidP="00BE6F82">
            <w:pPr>
              <w:pStyle w:val="DokTabellentext"/>
            </w:pPr>
            <w:r w:rsidRPr="00DA3997">
              <w:t>Poaceae</w:t>
            </w:r>
          </w:p>
        </w:tc>
        <w:tc>
          <w:tcPr>
            <w:tcW w:w="2260" w:type="dxa"/>
            <w:noWrap/>
            <w:hideMark/>
          </w:tcPr>
          <w:p w14:paraId="684F03D0" w14:textId="77777777" w:rsidR="00BA6F4B" w:rsidRPr="00DA3997" w:rsidRDefault="00BA6F4B" w:rsidP="00BE6F82">
            <w:pPr>
              <w:pStyle w:val="DokTabellentext"/>
              <w:rPr>
                <w:i/>
                <w:iCs/>
              </w:rPr>
            </w:pPr>
            <w:r w:rsidRPr="00DA3997">
              <w:rPr>
                <w:i/>
                <w:iCs/>
              </w:rPr>
              <w:t>Phleum</w:t>
            </w:r>
            <w:r>
              <w:rPr>
                <w:i/>
                <w:iCs/>
              </w:rPr>
              <w:t xml:space="preserve"> </w:t>
            </w:r>
            <w:r w:rsidRPr="00DA3997">
              <w:rPr>
                <w:i/>
                <w:iCs/>
              </w:rPr>
              <w:t>pratense</w:t>
            </w:r>
          </w:p>
        </w:tc>
        <w:tc>
          <w:tcPr>
            <w:tcW w:w="1560" w:type="dxa"/>
            <w:noWrap/>
            <w:hideMark/>
          </w:tcPr>
          <w:p w14:paraId="3A5235BA" w14:textId="77777777" w:rsidR="00BA6F4B" w:rsidRPr="00DA3997" w:rsidRDefault="00BA6F4B" w:rsidP="00BE6F82">
            <w:pPr>
              <w:pStyle w:val="DokTabellentext"/>
            </w:pPr>
            <w:r w:rsidRPr="00DA3997">
              <w:t>GBVD4419-11</w:t>
            </w:r>
          </w:p>
        </w:tc>
        <w:tc>
          <w:tcPr>
            <w:tcW w:w="1160" w:type="dxa"/>
            <w:noWrap/>
            <w:hideMark/>
          </w:tcPr>
          <w:p w14:paraId="7EE40160" w14:textId="77777777" w:rsidR="00BA6F4B" w:rsidRPr="00DA3997" w:rsidRDefault="00BA6F4B" w:rsidP="00BE6F82">
            <w:pPr>
              <w:pStyle w:val="DokTabellentext"/>
            </w:pPr>
            <w:r w:rsidRPr="00DA3997">
              <w:t>Poaceae</w:t>
            </w:r>
          </w:p>
        </w:tc>
        <w:tc>
          <w:tcPr>
            <w:tcW w:w="2660" w:type="dxa"/>
            <w:noWrap/>
            <w:hideMark/>
          </w:tcPr>
          <w:p w14:paraId="0C15B3CB" w14:textId="77777777" w:rsidR="00BA6F4B" w:rsidRPr="00DA3997" w:rsidRDefault="00BA6F4B" w:rsidP="00BE6F82">
            <w:pPr>
              <w:pStyle w:val="DokTabellentext"/>
              <w:rPr>
                <w:i/>
                <w:iCs/>
              </w:rPr>
            </w:pPr>
            <w:r w:rsidRPr="00DA3997">
              <w:rPr>
                <w:i/>
                <w:iCs/>
              </w:rPr>
              <w:t>Phleum</w:t>
            </w:r>
            <w:r>
              <w:rPr>
                <w:i/>
                <w:iCs/>
              </w:rPr>
              <w:t xml:space="preserve"> </w:t>
            </w:r>
            <w:r w:rsidRPr="00DA3997">
              <w:rPr>
                <w:i/>
                <w:iCs/>
              </w:rPr>
              <w:t>pratense</w:t>
            </w:r>
          </w:p>
        </w:tc>
        <w:tc>
          <w:tcPr>
            <w:tcW w:w="640" w:type="dxa"/>
            <w:noWrap/>
            <w:hideMark/>
          </w:tcPr>
          <w:p w14:paraId="379F2639" w14:textId="77777777" w:rsidR="00BA6F4B" w:rsidRPr="00DA3997" w:rsidRDefault="00BA6F4B" w:rsidP="00BE6F82">
            <w:pPr>
              <w:pStyle w:val="DokTabellentext"/>
            </w:pPr>
            <w:r w:rsidRPr="00DA3997">
              <w:t>99.61</w:t>
            </w:r>
          </w:p>
        </w:tc>
        <w:tc>
          <w:tcPr>
            <w:tcW w:w="700" w:type="dxa"/>
            <w:noWrap/>
            <w:hideMark/>
          </w:tcPr>
          <w:p w14:paraId="6F8A2A60" w14:textId="77777777" w:rsidR="00BA6F4B" w:rsidRPr="00DA3997" w:rsidRDefault="00BA6F4B" w:rsidP="00BE6F82">
            <w:pPr>
              <w:pStyle w:val="DokTabellentext"/>
            </w:pPr>
            <w:r w:rsidRPr="00DA3997">
              <w:t>939</w:t>
            </w:r>
          </w:p>
        </w:tc>
        <w:tc>
          <w:tcPr>
            <w:tcW w:w="780" w:type="dxa"/>
            <w:noWrap/>
            <w:hideMark/>
          </w:tcPr>
          <w:p w14:paraId="2288A4A1" w14:textId="77777777" w:rsidR="00BA6F4B" w:rsidRPr="00DA3997" w:rsidRDefault="00BA6F4B" w:rsidP="00BE6F82">
            <w:pPr>
              <w:pStyle w:val="DokTabellentext"/>
            </w:pPr>
            <w:r w:rsidRPr="00DA3997">
              <w:t>TRUE</w:t>
            </w:r>
          </w:p>
        </w:tc>
        <w:tc>
          <w:tcPr>
            <w:tcW w:w="1040" w:type="dxa"/>
            <w:noWrap/>
            <w:hideMark/>
          </w:tcPr>
          <w:p w14:paraId="6F2082C9" w14:textId="77777777" w:rsidR="00BA6F4B" w:rsidRPr="00DA3997" w:rsidRDefault="00BA6F4B" w:rsidP="00BE6F82">
            <w:pPr>
              <w:pStyle w:val="DokTabellentext"/>
            </w:pPr>
            <w:r w:rsidRPr="00DA3997">
              <w:t>matK</w:t>
            </w:r>
          </w:p>
        </w:tc>
      </w:tr>
      <w:tr w:rsidR="00BA6F4B" w:rsidRPr="00DA3997" w14:paraId="4A66C6A7" w14:textId="77777777" w:rsidTr="00BE6F82">
        <w:trPr>
          <w:trHeight w:val="290"/>
        </w:trPr>
        <w:tc>
          <w:tcPr>
            <w:tcW w:w="1380" w:type="dxa"/>
            <w:noWrap/>
            <w:hideMark/>
          </w:tcPr>
          <w:p w14:paraId="1DC89DAB" w14:textId="77777777" w:rsidR="00BA6F4B" w:rsidRPr="00DA3997" w:rsidRDefault="00BA6F4B" w:rsidP="00BE6F82">
            <w:pPr>
              <w:pStyle w:val="DokTabellentext"/>
            </w:pPr>
            <w:r w:rsidRPr="00DA3997">
              <w:t>SWFRG047-19</w:t>
            </w:r>
          </w:p>
        </w:tc>
        <w:tc>
          <w:tcPr>
            <w:tcW w:w="1480" w:type="dxa"/>
            <w:noWrap/>
            <w:hideMark/>
          </w:tcPr>
          <w:p w14:paraId="34556404" w14:textId="77777777" w:rsidR="00BA6F4B" w:rsidRPr="00DA3997" w:rsidRDefault="00BA6F4B" w:rsidP="00BE6F82">
            <w:pPr>
              <w:pStyle w:val="DokTabellentext"/>
            </w:pPr>
            <w:r w:rsidRPr="00DA3997">
              <w:t>Poaceae</w:t>
            </w:r>
          </w:p>
        </w:tc>
        <w:tc>
          <w:tcPr>
            <w:tcW w:w="2260" w:type="dxa"/>
            <w:noWrap/>
            <w:hideMark/>
          </w:tcPr>
          <w:p w14:paraId="4AEABE73" w14:textId="77777777" w:rsidR="00BA6F4B" w:rsidRPr="00DA3997" w:rsidRDefault="00BA6F4B" w:rsidP="00BE6F82">
            <w:pPr>
              <w:pStyle w:val="DokTabellentext"/>
              <w:rPr>
                <w:i/>
                <w:iCs/>
              </w:rPr>
            </w:pPr>
            <w:r w:rsidRPr="00DA3997">
              <w:rPr>
                <w:i/>
                <w:iCs/>
              </w:rPr>
              <w:t>Phleum</w:t>
            </w:r>
            <w:r>
              <w:rPr>
                <w:i/>
                <w:iCs/>
              </w:rPr>
              <w:t xml:space="preserve"> </w:t>
            </w:r>
            <w:r w:rsidRPr="00DA3997">
              <w:rPr>
                <w:i/>
                <w:iCs/>
              </w:rPr>
              <w:t>pratense</w:t>
            </w:r>
          </w:p>
        </w:tc>
        <w:tc>
          <w:tcPr>
            <w:tcW w:w="1560" w:type="dxa"/>
            <w:noWrap/>
            <w:hideMark/>
          </w:tcPr>
          <w:p w14:paraId="2A99292E" w14:textId="77777777" w:rsidR="00BA6F4B" w:rsidRPr="00DA3997" w:rsidRDefault="00BA6F4B" w:rsidP="00BE6F82">
            <w:pPr>
              <w:pStyle w:val="DokTabellentext"/>
            </w:pPr>
            <w:r w:rsidRPr="00DA3997">
              <w:t>GBVD4416-11</w:t>
            </w:r>
          </w:p>
        </w:tc>
        <w:tc>
          <w:tcPr>
            <w:tcW w:w="1160" w:type="dxa"/>
            <w:noWrap/>
            <w:hideMark/>
          </w:tcPr>
          <w:p w14:paraId="50CD96A9" w14:textId="77777777" w:rsidR="00BA6F4B" w:rsidRPr="00DA3997" w:rsidRDefault="00BA6F4B" w:rsidP="00BE6F82">
            <w:pPr>
              <w:pStyle w:val="DokTabellentext"/>
            </w:pPr>
            <w:r w:rsidRPr="00DA3997">
              <w:t>Poaceae</w:t>
            </w:r>
          </w:p>
        </w:tc>
        <w:tc>
          <w:tcPr>
            <w:tcW w:w="2660" w:type="dxa"/>
            <w:noWrap/>
            <w:hideMark/>
          </w:tcPr>
          <w:p w14:paraId="7A19C023" w14:textId="77777777" w:rsidR="00BA6F4B" w:rsidRPr="00DA3997" w:rsidRDefault="00BA6F4B" w:rsidP="00BE6F82">
            <w:pPr>
              <w:pStyle w:val="DokTabellentext"/>
              <w:rPr>
                <w:i/>
                <w:iCs/>
              </w:rPr>
            </w:pPr>
            <w:r w:rsidRPr="00DA3997">
              <w:rPr>
                <w:i/>
                <w:iCs/>
              </w:rPr>
              <w:t>Phleum</w:t>
            </w:r>
            <w:r>
              <w:rPr>
                <w:i/>
                <w:iCs/>
              </w:rPr>
              <w:t xml:space="preserve"> </w:t>
            </w:r>
            <w:r w:rsidRPr="00DA3997">
              <w:rPr>
                <w:i/>
                <w:iCs/>
              </w:rPr>
              <w:t>pratense</w:t>
            </w:r>
          </w:p>
        </w:tc>
        <w:tc>
          <w:tcPr>
            <w:tcW w:w="640" w:type="dxa"/>
            <w:noWrap/>
            <w:hideMark/>
          </w:tcPr>
          <w:p w14:paraId="48ECEA63" w14:textId="77777777" w:rsidR="00BA6F4B" w:rsidRPr="00DA3997" w:rsidRDefault="00BA6F4B" w:rsidP="00BE6F82">
            <w:pPr>
              <w:pStyle w:val="DokTabellentext"/>
            </w:pPr>
            <w:r w:rsidRPr="00DA3997">
              <w:t>99.61</w:t>
            </w:r>
          </w:p>
        </w:tc>
        <w:tc>
          <w:tcPr>
            <w:tcW w:w="700" w:type="dxa"/>
            <w:noWrap/>
            <w:hideMark/>
          </w:tcPr>
          <w:p w14:paraId="43E8B28E" w14:textId="77777777" w:rsidR="00BA6F4B" w:rsidRPr="00DA3997" w:rsidRDefault="00BA6F4B" w:rsidP="00BE6F82">
            <w:pPr>
              <w:pStyle w:val="DokTabellentext"/>
            </w:pPr>
            <w:r w:rsidRPr="00DA3997">
              <w:t>939</w:t>
            </w:r>
          </w:p>
        </w:tc>
        <w:tc>
          <w:tcPr>
            <w:tcW w:w="780" w:type="dxa"/>
            <w:noWrap/>
            <w:hideMark/>
          </w:tcPr>
          <w:p w14:paraId="5116BC37" w14:textId="77777777" w:rsidR="00BA6F4B" w:rsidRPr="00DA3997" w:rsidRDefault="00BA6F4B" w:rsidP="00BE6F82">
            <w:pPr>
              <w:pStyle w:val="DokTabellentext"/>
            </w:pPr>
            <w:r w:rsidRPr="00DA3997">
              <w:t>TRUE</w:t>
            </w:r>
          </w:p>
        </w:tc>
        <w:tc>
          <w:tcPr>
            <w:tcW w:w="1040" w:type="dxa"/>
            <w:noWrap/>
            <w:hideMark/>
          </w:tcPr>
          <w:p w14:paraId="703F6085" w14:textId="77777777" w:rsidR="00BA6F4B" w:rsidRPr="00DA3997" w:rsidRDefault="00BA6F4B" w:rsidP="00BE6F82">
            <w:pPr>
              <w:pStyle w:val="DokTabellentext"/>
            </w:pPr>
            <w:r w:rsidRPr="00DA3997">
              <w:t>matK</w:t>
            </w:r>
          </w:p>
        </w:tc>
      </w:tr>
      <w:tr w:rsidR="00BA6F4B" w:rsidRPr="00DA3997" w14:paraId="42C53325" w14:textId="77777777" w:rsidTr="00BE6F82">
        <w:trPr>
          <w:trHeight w:val="290"/>
        </w:trPr>
        <w:tc>
          <w:tcPr>
            <w:tcW w:w="1380" w:type="dxa"/>
            <w:noWrap/>
            <w:hideMark/>
          </w:tcPr>
          <w:p w14:paraId="63DFC3B7" w14:textId="77777777" w:rsidR="00BA6F4B" w:rsidRPr="00DA3997" w:rsidRDefault="00BA6F4B" w:rsidP="00BE6F82">
            <w:pPr>
              <w:pStyle w:val="DokTabellentext"/>
            </w:pPr>
            <w:r w:rsidRPr="00DA3997">
              <w:t>SWFRG048-19</w:t>
            </w:r>
          </w:p>
        </w:tc>
        <w:tc>
          <w:tcPr>
            <w:tcW w:w="1480" w:type="dxa"/>
            <w:noWrap/>
            <w:hideMark/>
          </w:tcPr>
          <w:p w14:paraId="1A643586" w14:textId="77777777" w:rsidR="00BA6F4B" w:rsidRPr="00DA3997" w:rsidRDefault="00BA6F4B" w:rsidP="00BE6F82">
            <w:pPr>
              <w:pStyle w:val="DokTabellentext"/>
            </w:pPr>
            <w:r w:rsidRPr="00DA3997">
              <w:t>Poaceae</w:t>
            </w:r>
          </w:p>
        </w:tc>
        <w:tc>
          <w:tcPr>
            <w:tcW w:w="2260" w:type="dxa"/>
            <w:noWrap/>
            <w:hideMark/>
          </w:tcPr>
          <w:p w14:paraId="11661AB1" w14:textId="77777777" w:rsidR="00BA6F4B" w:rsidRPr="00DA3997" w:rsidRDefault="00BA6F4B" w:rsidP="00BE6F82">
            <w:pPr>
              <w:pStyle w:val="DokTabellentext"/>
              <w:rPr>
                <w:i/>
                <w:iCs/>
              </w:rPr>
            </w:pPr>
            <w:r w:rsidRPr="00DA3997">
              <w:rPr>
                <w:i/>
                <w:iCs/>
              </w:rPr>
              <w:t>Phleum</w:t>
            </w:r>
            <w:r>
              <w:rPr>
                <w:i/>
                <w:iCs/>
              </w:rPr>
              <w:t xml:space="preserve"> </w:t>
            </w:r>
            <w:r w:rsidRPr="00DA3997">
              <w:rPr>
                <w:i/>
                <w:iCs/>
              </w:rPr>
              <w:t>pratense</w:t>
            </w:r>
          </w:p>
        </w:tc>
        <w:tc>
          <w:tcPr>
            <w:tcW w:w="1560" w:type="dxa"/>
            <w:noWrap/>
            <w:hideMark/>
          </w:tcPr>
          <w:p w14:paraId="151AB6F2" w14:textId="77777777" w:rsidR="00BA6F4B" w:rsidRPr="00DA3997" w:rsidRDefault="00BA6F4B" w:rsidP="00BE6F82">
            <w:pPr>
              <w:pStyle w:val="DokTabellentext"/>
            </w:pPr>
            <w:r w:rsidRPr="00DA3997">
              <w:t>GBVS364-13</w:t>
            </w:r>
          </w:p>
        </w:tc>
        <w:tc>
          <w:tcPr>
            <w:tcW w:w="1160" w:type="dxa"/>
            <w:noWrap/>
            <w:hideMark/>
          </w:tcPr>
          <w:p w14:paraId="3CE90FB2" w14:textId="77777777" w:rsidR="00BA6F4B" w:rsidRPr="00DA3997" w:rsidRDefault="00BA6F4B" w:rsidP="00BE6F82">
            <w:pPr>
              <w:pStyle w:val="DokTabellentext"/>
            </w:pPr>
            <w:r w:rsidRPr="00DA3997">
              <w:t>Poaceae</w:t>
            </w:r>
          </w:p>
        </w:tc>
        <w:tc>
          <w:tcPr>
            <w:tcW w:w="2660" w:type="dxa"/>
            <w:noWrap/>
            <w:hideMark/>
          </w:tcPr>
          <w:p w14:paraId="540BF8D4" w14:textId="77777777"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640" w:type="dxa"/>
            <w:noWrap/>
            <w:hideMark/>
          </w:tcPr>
          <w:p w14:paraId="6A55BCB2" w14:textId="77777777" w:rsidR="00BA6F4B" w:rsidRPr="00DA3997" w:rsidRDefault="00BA6F4B" w:rsidP="00BE6F82">
            <w:pPr>
              <w:pStyle w:val="DokTabellentext"/>
            </w:pPr>
            <w:r w:rsidRPr="00DA3997">
              <w:t>99.81</w:t>
            </w:r>
          </w:p>
        </w:tc>
        <w:tc>
          <w:tcPr>
            <w:tcW w:w="700" w:type="dxa"/>
            <w:noWrap/>
            <w:hideMark/>
          </w:tcPr>
          <w:p w14:paraId="7634F724" w14:textId="77777777" w:rsidR="00BA6F4B" w:rsidRPr="00DA3997" w:rsidRDefault="00BA6F4B" w:rsidP="00BE6F82">
            <w:pPr>
              <w:pStyle w:val="DokTabellentext"/>
            </w:pPr>
            <w:r w:rsidRPr="00DA3997">
              <w:t>950</w:t>
            </w:r>
          </w:p>
        </w:tc>
        <w:tc>
          <w:tcPr>
            <w:tcW w:w="780" w:type="dxa"/>
            <w:noWrap/>
            <w:hideMark/>
          </w:tcPr>
          <w:p w14:paraId="68FA114B" w14:textId="77777777" w:rsidR="00BA6F4B" w:rsidRPr="00DA3997" w:rsidRDefault="00BA6F4B" w:rsidP="00BE6F82">
            <w:pPr>
              <w:pStyle w:val="DokTabellentext"/>
            </w:pPr>
            <w:r w:rsidRPr="00DA3997">
              <w:t>FALSE</w:t>
            </w:r>
          </w:p>
        </w:tc>
        <w:tc>
          <w:tcPr>
            <w:tcW w:w="1040" w:type="dxa"/>
            <w:noWrap/>
            <w:hideMark/>
          </w:tcPr>
          <w:p w14:paraId="5C7655C4" w14:textId="77777777" w:rsidR="00BA6F4B" w:rsidRPr="00DA3997" w:rsidRDefault="00BA6F4B" w:rsidP="00BE6F82">
            <w:pPr>
              <w:pStyle w:val="DokTabellentext"/>
            </w:pPr>
            <w:r w:rsidRPr="00DA3997">
              <w:t>matK</w:t>
            </w:r>
          </w:p>
        </w:tc>
      </w:tr>
      <w:tr w:rsidR="00BA6F4B" w:rsidRPr="00DA3997" w14:paraId="376CA471" w14:textId="77777777" w:rsidTr="00BE6F82">
        <w:trPr>
          <w:trHeight w:val="290"/>
        </w:trPr>
        <w:tc>
          <w:tcPr>
            <w:tcW w:w="1380" w:type="dxa"/>
            <w:noWrap/>
            <w:hideMark/>
          </w:tcPr>
          <w:p w14:paraId="2247DE59" w14:textId="77777777" w:rsidR="00BA6F4B" w:rsidRPr="00DA3997" w:rsidRDefault="00BA6F4B" w:rsidP="00BE6F82">
            <w:pPr>
              <w:pStyle w:val="DokTabellentext"/>
            </w:pPr>
            <w:r w:rsidRPr="00DA3997">
              <w:t>SWFRG001-19</w:t>
            </w:r>
          </w:p>
        </w:tc>
        <w:tc>
          <w:tcPr>
            <w:tcW w:w="1480" w:type="dxa"/>
            <w:noWrap/>
            <w:hideMark/>
          </w:tcPr>
          <w:p w14:paraId="3A29AFE2" w14:textId="77777777" w:rsidR="00BA6F4B" w:rsidRPr="00DA3997" w:rsidRDefault="00BA6F4B" w:rsidP="00BE6F82">
            <w:pPr>
              <w:pStyle w:val="DokTabellentext"/>
            </w:pPr>
            <w:r w:rsidRPr="00DA3997">
              <w:t>Poaceae</w:t>
            </w:r>
          </w:p>
        </w:tc>
        <w:tc>
          <w:tcPr>
            <w:tcW w:w="2260" w:type="dxa"/>
            <w:noWrap/>
            <w:hideMark/>
          </w:tcPr>
          <w:p w14:paraId="6C4D49BD" w14:textId="77777777"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1560" w:type="dxa"/>
            <w:noWrap/>
            <w:hideMark/>
          </w:tcPr>
          <w:p w14:paraId="6C12D34A" w14:textId="77777777" w:rsidR="00BA6F4B" w:rsidRPr="00DA3997" w:rsidRDefault="00BA6F4B" w:rsidP="00BE6F82">
            <w:pPr>
              <w:pStyle w:val="DokTabellentext"/>
            </w:pPr>
            <w:r w:rsidRPr="00DA3997">
              <w:t>SERC022-14</w:t>
            </w:r>
          </w:p>
        </w:tc>
        <w:tc>
          <w:tcPr>
            <w:tcW w:w="1160" w:type="dxa"/>
            <w:noWrap/>
            <w:hideMark/>
          </w:tcPr>
          <w:p w14:paraId="2940B2FF" w14:textId="77777777" w:rsidR="00BA6F4B" w:rsidRPr="00DA3997" w:rsidRDefault="00BA6F4B" w:rsidP="00BE6F82">
            <w:pPr>
              <w:pStyle w:val="DokTabellentext"/>
            </w:pPr>
            <w:r w:rsidRPr="00DA3997">
              <w:t>Poaceae</w:t>
            </w:r>
          </w:p>
        </w:tc>
        <w:tc>
          <w:tcPr>
            <w:tcW w:w="2660" w:type="dxa"/>
            <w:noWrap/>
            <w:hideMark/>
          </w:tcPr>
          <w:p w14:paraId="321FB6E1" w14:textId="77777777"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640" w:type="dxa"/>
            <w:noWrap/>
            <w:hideMark/>
          </w:tcPr>
          <w:p w14:paraId="05B7B234" w14:textId="77777777" w:rsidR="00BA6F4B" w:rsidRPr="00DA3997" w:rsidRDefault="00BA6F4B" w:rsidP="00BE6F82">
            <w:pPr>
              <w:pStyle w:val="DokTabellentext"/>
            </w:pPr>
            <w:r w:rsidRPr="00DA3997">
              <w:t>98.48</w:t>
            </w:r>
          </w:p>
        </w:tc>
        <w:tc>
          <w:tcPr>
            <w:tcW w:w="700" w:type="dxa"/>
            <w:noWrap/>
            <w:hideMark/>
          </w:tcPr>
          <w:p w14:paraId="733C2DE9" w14:textId="77777777" w:rsidR="00BA6F4B" w:rsidRPr="00DA3997" w:rsidRDefault="00BA6F4B" w:rsidP="00BE6F82">
            <w:pPr>
              <w:pStyle w:val="DokTabellentext"/>
            </w:pPr>
            <w:r w:rsidRPr="00DA3997">
              <w:t>918</w:t>
            </w:r>
          </w:p>
        </w:tc>
        <w:tc>
          <w:tcPr>
            <w:tcW w:w="780" w:type="dxa"/>
            <w:noWrap/>
            <w:hideMark/>
          </w:tcPr>
          <w:p w14:paraId="66BA2640" w14:textId="77777777" w:rsidR="00BA6F4B" w:rsidRPr="00DA3997" w:rsidRDefault="00BA6F4B" w:rsidP="00BE6F82">
            <w:pPr>
              <w:pStyle w:val="DokTabellentext"/>
            </w:pPr>
            <w:r w:rsidRPr="00DA3997">
              <w:t>TRUE</w:t>
            </w:r>
          </w:p>
        </w:tc>
        <w:tc>
          <w:tcPr>
            <w:tcW w:w="1040" w:type="dxa"/>
            <w:noWrap/>
            <w:hideMark/>
          </w:tcPr>
          <w:p w14:paraId="0E5A4097" w14:textId="77777777" w:rsidR="00BA6F4B" w:rsidRPr="00DA3997" w:rsidRDefault="00BA6F4B" w:rsidP="00BE6F82">
            <w:pPr>
              <w:pStyle w:val="DokTabellentext"/>
            </w:pPr>
            <w:r w:rsidRPr="00DA3997">
              <w:t>trnH-psbA</w:t>
            </w:r>
          </w:p>
        </w:tc>
      </w:tr>
      <w:tr w:rsidR="00BA6F4B" w:rsidRPr="00DA3997" w14:paraId="1227FAC6" w14:textId="77777777" w:rsidTr="00BE6F82">
        <w:trPr>
          <w:trHeight w:val="290"/>
        </w:trPr>
        <w:tc>
          <w:tcPr>
            <w:tcW w:w="1380" w:type="dxa"/>
            <w:noWrap/>
            <w:hideMark/>
          </w:tcPr>
          <w:p w14:paraId="5DED56BF" w14:textId="77777777" w:rsidR="00BA6F4B" w:rsidRPr="00DA3997" w:rsidRDefault="00BA6F4B" w:rsidP="00BE6F82">
            <w:pPr>
              <w:pStyle w:val="DokTabellentext"/>
            </w:pPr>
            <w:r w:rsidRPr="00DA3997">
              <w:t>SWFRG001-19</w:t>
            </w:r>
          </w:p>
        </w:tc>
        <w:tc>
          <w:tcPr>
            <w:tcW w:w="1480" w:type="dxa"/>
            <w:noWrap/>
            <w:hideMark/>
          </w:tcPr>
          <w:p w14:paraId="7525B31A" w14:textId="77777777" w:rsidR="00BA6F4B" w:rsidRPr="00DA3997" w:rsidRDefault="00BA6F4B" w:rsidP="00BE6F82">
            <w:pPr>
              <w:pStyle w:val="DokTabellentext"/>
            </w:pPr>
            <w:r w:rsidRPr="00DA3997">
              <w:t>Poaceae</w:t>
            </w:r>
          </w:p>
        </w:tc>
        <w:tc>
          <w:tcPr>
            <w:tcW w:w="2260" w:type="dxa"/>
            <w:noWrap/>
            <w:hideMark/>
          </w:tcPr>
          <w:p w14:paraId="4254E4DB" w14:textId="77777777"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1560" w:type="dxa"/>
            <w:noWrap/>
            <w:hideMark/>
          </w:tcPr>
          <w:p w14:paraId="4DDC7B80" w14:textId="77777777" w:rsidR="00BA6F4B" w:rsidRPr="00DA3997" w:rsidRDefault="00BA6F4B" w:rsidP="00BE6F82">
            <w:pPr>
              <w:pStyle w:val="DokTabellentext"/>
            </w:pPr>
            <w:r w:rsidRPr="00DA3997">
              <w:t>SCBI233-14</w:t>
            </w:r>
          </w:p>
        </w:tc>
        <w:tc>
          <w:tcPr>
            <w:tcW w:w="1160" w:type="dxa"/>
            <w:noWrap/>
            <w:hideMark/>
          </w:tcPr>
          <w:p w14:paraId="1E7AC474" w14:textId="77777777" w:rsidR="00BA6F4B" w:rsidRPr="00DA3997" w:rsidRDefault="00BA6F4B" w:rsidP="00BE6F82">
            <w:pPr>
              <w:pStyle w:val="DokTabellentext"/>
            </w:pPr>
            <w:r w:rsidRPr="00DA3997">
              <w:t>Poaceae</w:t>
            </w:r>
          </w:p>
        </w:tc>
        <w:tc>
          <w:tcPr>
            <w:tcW w:w="2660" w:type="dxa"/>
            <w:noWrap/>
            <w:hideMark/>
          </w:tcPr>
          <w:p w14:paraId="66CF5FA5" w14:textId="77777777"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640" w:type="dxa"/>
            <w:noWrap/>
            <w:hideMark/>
          </w:tcPr>
          <w:p w14:paraId="3C951E0D" w14:textId="77777777" w:rsidR="00BA6F4B" w:rsidRPr="00DA3997" w:rsidRDefault="00BA6F4B" w:rsidP="00BE6F82">
            <w:pPr>
              <w:pStyle w:val="DokTabellentext"/>
            </w:pPr>
            <w:r w:rsidRPr="00DA3997">
              <w:t>98.48</w:t>
            </w:r>
          </w:p>
        </w:tc>
        <w:tc>
          <w:tcPr>
            <w:tcW w:w="700" w:type="dxa"/>
            <w:noWrap/>
            <w:hideMark/>
          </w:tcPr>
          <w:p w14:paraId="3FAE9BC9" w14:textId="77777777" w:rsidR="00BA6F4B" w:rsidRPr="00DA3997" w:rsidRDefault="00BA6F4B" w:rsidP="00BE6F82">
            <w:pPr>
              <w:pStyle w:val="DokTabellentext"/>
            </w:pPr>
            <w:r w:rsidRPr="00DA3997">
              <w:t>918</w:t>
            </w:r>
          </w:p>
        </w:tc>
        <w:tc>
          <w:tcPr>
            <w:tcW w:w="780" w:type="dxa"/>
            <w:noWrap/>
            <w:hideMark/>
          </w:tcPr>
          <w:p w14:paraId="289B374D" w14:textId="77777777" w:rsidR="00BA6F4B" w:rsidRPr="00DA3997" w:rsidRDefault="00BA6F4B" w:rsidP="00BE6F82">
            <w:pPr>
              <w:pStyle w:val="DokTabellentext"/>
            </w:pPr>
            <w:r w:rsidRPr="00DA3997">
              <w:t>TRUE</w:t>
            </w:r>
          </w:p>
        </w:tc>
        <w:tc>
          <w:tcPr>
            <w:tcW w:w="1040" w:type="dxa"/>
            <w:noWrap/>
            <w:hideMark/>
          </w:tcPr>
          <w:p w14:paraId="65A5512C" w14:textId="77777777" w:rsidR="00BA6F4B" w:rsidRPr="00DA3997" w:rsidRDefault="00BA6F4B" w:rsidP="00BE6F82">
            <w:pPr>
              <w:pStyle w:val="DokTabellentext"/>
            </w:pPr>
            <w:r w:rsidRPr="00DA3997">
              <w:t>trnH-psbA</w:t>
            </w:r>
          </w:p>
        </w:tc>
      </w:tr>
      <w:tr w:rsidR="00BA6F4B" w:rsidRPr="00DA3997" w14:paraId="73A6F66C" w14:textId="77777777" w:rsidTr="00BE6F82">
        <w:trPr>
          <w:trHeight w:val="290"/>
        </w:trPr>
        <w:tc>
          <w:tcPr>
            <w:tcW w:w="1380" w:type="dxa"/>
            <w:noWrap/>
            <w:hideMark/>
          </w:tcPr>
          <w:p w14:paraId="22CC4616" w14:textId="77777777" w:rsidR="00BA6F4B" w:rsidRPr="00DA3997" w:rsidRDefault="00BA6F4B" w:rsidP="00BE6F82">
            <w:pPr>
              <w:pStyle w:val="DokTabellentext"/>
            </w:pPr>
            <w:r w:rsidRPr="00DA3997">
              <w:t>SWFRG001-19</w:t>
            </w:r>
          </w:p>
        </w:tc>
        <w:tc>
          <w:tcPr>
            <w:tcW w:w="1480" w:type="dxa"/>
            <w:noWrap/>
            <w:hideMark/>
          </w:tcPr>
          <w:p w14:paraId="11A990C3" w14:textId="77777777" w:rsidR="00BA6F4B" w:rsidRPr="00DA3997" w:rsidRDefault="00BA6F4B" w:rsidP="00BE6F82">
            <w:pPr>
              <w:pStyle w:val="DokTabellentext"/>
            </w:pPr>
            <w:r w:rsidRPr="00DA3997">
              <w:t>Poaceae</w:t>
            </w:r>
          </w:p>
        </w:tc>
        <w:tc>
          <w:tcPr>
            <w:tcW w:w="2260" w:type="dxa"/>
            <w:noWrap/>
            <w:hideMark/>
          </w:tcPr>
          <w:p w14:paraId="3123495B" w14:textId="77777777"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1560" w:type="dxa"/>
            <w:noWrap/>
            <w:hideMark/>
          </w:tcPr>
          <w:p w14:paraId="31C1EA99" w14:textId="77777777" w:rsidR="00BA6F4B" w:rsidRPr="00DA3997" w:rsidRDefault="00BA6F4B" w:rsidP="00BE6F82">
            <w:pPr>
              <w:pStyle w:val="DokTabellentext"/>
            </w:pPr>
            <w:r w:rsidRPr="00DA3997">
              <w:t>GRASS953-07</w:t>
            </w:r>
          </w:p>
        </w:tc>
        <w:tc>
          <w:tcPr>
            <w:tcW w:w="1160" w:type="dxa"/>
            <w:noWrap/>
            <w:hideMark/>
          </w:tcPr>
          <w:p w14:paraId="7751AE72" w14:textId="77777777" w:rsidR="00BA6F4B" w:rsidRPr="00DA3997" w:rsidRDefault="00BA6F4B" w:rsidP="00BE6F82">
            <w:pPr>
              <w:pStyle w:val="DokTabellentext"/>
            </w:pPr>
            <w:r w:rsidRPr="00DA3997">
              <w:t>Poaceae</w:t>
            </w:r>
          </w:p>
        </w:tc>
        <w:tc>
          <w:tcPr>
            <w:tcW w:w="2660" w:type="dxa"/>
            <w:noWrap/>
            <w:hideMark/>
          </w:tcPr>
          <w:p w14:paraId="139E3477" w14:textId="77777777"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640" w:type="dxa"/>
            <w:noWrap/>
            <w:hideMark/>
          </w:tcPr>
          <w:p w14:paraId="374F862F" w14:textId="77777777" w:rsidR="00BA6F4B" w:rsidRPr="00DA3997" w:rsidRDefault="00BA6F4B" w:rsidP="00BE6F82">
            <w:pPr>
              <w:pStyle w:val="DokTabellentext"/>
            </w:pPr>
            <w:r w:rsidRPr="00DA3997">
              <w:t>98.48</w:t>
            </w:r>
          </w:p>
        </w:tc>
        <w:tc>
          <w:tcPr>
            <w:tcW w:w="700" w:type="dxa"/>
            <w:noWrap/>
            <w:hideMark/>
          </w:tcPr>
          <w:p w14:paraId="00DB8176" w14:textId="77777777" w:rsidR="00BA6F4B" w:rsidRPr="00DA3997" w:rsidRDefault="00BA6F4B" w:rsidP="00BE6F82">
            <w:pPr>
              <w:pStyle w:val="DokTabellentext"/>
            </w:pPr>
            <w:r w:rsidRPr="00DA3997">
              <w:t>918</w:t>
            </w:r>
          </w:p>
        </w:tc>
        <w:tc>
          <w:tcPr>
            <w:tcW w:w="780" w:type="dxa"/>
            <w:noWrap/>
            <w:hideMark/>
          </w:tcPr>
          <w:p w14:paraId="00022AD1" w14:textId="77777777" w:rsidR="00BA6F4B" w:rsidRPr="00DA3997" w:rsidRDefault="00BA6F4B" w:rsidP="00BE6F82">
            <w:pPr>
              <w:pStyle w:val="DokTabellentext"/>
            </w:pPr>
            <w:r w:rsidRPr="00DA3997">
              <w:t>TRUE</w:t>
            </w:r>
          </w:p>
        </w:tc>
        <w:tc>
          <w:tcPr>
            <w:tcW w:w="1040" w:type="dxa"/>
            <w:noWrap/>
            <w:hideMark/>
          </w:tcPr>
          <w:p w14:paraId="6E314813" w14:textId="77777777" w:rsidR="00BA6F4B" w:rsidRPr="00DA3997" w:rsidRDefault="00BA6F4B" w:rsidP="00BE6F82">
            <w:pPr>
              <w:pStyle w:val="DokTabellentext"/>
            </w:pPr>
            <w:r w:rsidRPr="00DA3997">
              <w:t>trnH-psbA</w:t>
            </w:r>
          </w:p>
        </w:tc>
      </w:tr>
      <w:tr w:rsidR="00BA6F4B" w:rsidRPr="00DA3997" w14:paraId="5C5EC5D5" w14:textId="77777777" w:rsidTr="00BE6F82">
        <w:trPr>
          <w:trHeight w:val="290"/>
        </w:trPr>
        <w:tc>
          <w:tcPr>
            <w:tcW w:w="1380" w:type="dxa"/>
            <w:noWrap/>
            <w:hideMark/>
          </w:tcPr>
          <w:p w14:paraId="67488857" w14:textId="77777777" w:rsidR="00BA6F4B" w:rsidRPr="00DA3997" w:rsidRDefault="00BA6F4B" w:rsidP="00BE6F82">
            <w:pPr>
              <w:pStyle w:val="DokTabellentext"/>
            </w:pPr>
            <w:r w:rsidRPr="00DA3997">
              <w:t>SWFRG001-19</w:t>
            </w:r>
          </w:p>
        </w:tc>
        <w:tc>
          <w:tcPr>
            <w:tcW w:w="1480" w:type="dxa"/>
            <w:noWrap/>
            <w:hideMark/>
          </w:tcPr>
          <w:p w14:paraId="64A35C3A" w14:textId="77777777" w:rsidR="00BA6F4B" w:rsidRPr="00DA3997" w:rsidRDefault="00BA6F4B" w:rsidP="00BE6F82">
            <w:pPr>
              <w:pStyle w:val="DokTabellentext"/>
            </w:pPr>
            <w:r w:rsidRPr="00DA3997">
              <w:t>Poaceae</w:t>
            </w:r>
          </w:p>
        </w:tc>
        <w:tc>
          <w:tcPr>
            <w:tcW w:w="2260" w:type="dxa"/>
            <w:noWrap/>
            <w:hideMark/>
          </w:tcPr>
          <w:p w14:paraId="6A16091D" w14:textId="77777777"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1560" w:type="dxa"/>
            <w:noWrap/>
            <w:hideMark/>
          </w:tcPr>
          <w:p w14:paraId="6A689AE3" w14:textId="77777777" w:rsidR="00BA6F4B" w:rsidRPr="00DA3997" w:rsidRDefault="00BA6F4B" w:rsidP="00BE6F82">
            <w:pPr>
              <w:pStyle w:val="DokTabellentext"/>
            </w:pPr>
            <w:r w:rsidRPr="00DA3997">
              <w:t>KSR057-07</w:t>
            </w:r>
          </w:p>
        </w:tc>
        <w:tc>
          <w:tcPr>
            <w:tcW w:w="1160" w:type="dxa"/>
            <w:noWrap/>
            <w:hideMark/>
          </w:tcPr>
          <w:p w14:paraId="4A0AF23F" w14:textId="77777777" w:rsidR="00BA6F4B" w:rsidRPr="00DA3997" w:rsidRDefault="00BA6F4B" w:rsidP="00BE6F82">
            <w:pPr>
              <w:pStyle w:val="DokTabellentext"/>
            </w:pPr>
            <w:r w:rsidRPr="00DA3997">
              <w:t>Poaceae</w:t>
            </w:r>
          </w:p>
        </w:tc>
        <w:tc>
          <w:tcPr>
            <w:tcW w:w="2660" w:type="dxa"/>
            <w:noWrap/>
            <w:hideMark/>
          </w:tcPr>
          <w:p w14:paraId="20FC376D" w14:textId="77777777"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640" w:type="dxa"/>
            <w:noWrap/>
            <w:hideMark/>
          </w:tcPr>
          <w:p w14:paraId="06E71097" w14:textId="77777777" w:rsidR="00BA6F4B" w:rsidRPr="00DA3997" w:rsidRDefault="00BA6F4B" w:rsidP="00BE6F82">
            <w:pPr>
              <w:pStyle w:val="DokTabellentext"/>
            </w:pPr>
            <w:r w:rsidRPr="00DA3997">
              <w:t>98.48</w:t>
            </w:r>
          </w:p>
        </w:tc>
        <w:tc>
          <w:tcPr>
            <w:tcW w:w="700" w:type="dxa"/>
            <w:noWrap/>
            <w:hideMark/>
          </w:tcPr>
          <w:p w14:paraId="697428F9" w14:textId="77777777" w:rsidR="00BA6F4B" w:rsidRPr="00DA3997" w:rsidRDefault="00BA6F4B" w:rsidP="00BE6F82">
            <w:pPr>
              <w:pStyle w:val="DokTabellentext"/>
            </w:pPr>
            <w:r w:rsidRPr="00DA3997">
              <w:t>918</w:t>
            </w:r>
          </w:p>
        </w:tc>
        <w:tc>
          <w:tcPr>
            <w:tcW w:w="780" w:type="dxa"/>
            <w:noWrap/>
            <w:hideMark/>
          </w:tcPr>
          <w:p w14:paraId="2854DA89" w14:textId="77777777" w:rsidR="00BA6F4B" w:rsidRPr="00DA3997" w:rsidRDefault="00BA6F4B" w:rsidP="00BE6F82">
            <w:pPr>
              <w:pStyle w:val="DokTabellentext"/>
            </w:pPr>
            <w:r w:rsidRPr="00DA3997">
              <w:t>TRUE</w:t>
            </w:r>
          </w:p>
        </w:tc>
        <w:tc>
          <w:tcPr>
            <w:tcW w:w="1040" w:type="dxa"/>
            <w:noWrap/>
            <w:hideMark/>
          </w:tcPr>
          <w:p w14:paraId="5A5079D5" w14:textId="77777777" w:rsidR="00BA6F4B" w:rsidRPr="00DA3997" w:rsidRDefault="00BA6F4B" w:rsidP="00BE6F82">
            <w:pPr>
              <w:pStyle w:val="DokTabellentext"/>
            </w:pPr>
            <w:r w:rsidRPr="00DA3997">
              <w:t>trnH-psbA</w:t>
            </w:r>
          </w:p>
        </w:tc>
      </w:tr>
      <w:tr w:rsidR="00BA6F4B" w:rsidRPr="00DA3997" w14:paraId="7A71619E" w14:textId="77777777" w:rsidTr="00BE6F82">
        <w:trPr>
          <w:trHeight w:val="290"/>
        </w:trPr>
        <w:tc>
          <w:tcPr>
            <w:tcW w:w="1380" w:type="dxa"/>
            <w:noWrap/>
            <w:hideMark/>
          </w:tcPr>
          <w:p w14:paraId="3AD853F9" w14:textId="77777777" w:rsidR="00BA6F4B" w:rsidRPr="00DA3997" w:rsidRDefault="00BA6F4B" w:rsidP="00BE6F82">
            <w:pPr>
              <w:pStyle w:val="DokTabellentext"/>
            </w:pPr>
            <w:r w:rsidRPr="00DA3997">
              <w:lastRenderedPageBreak/>
              <w:t>SWFRG002-19</w:t>
            </w:r>
          </w:p>
        </w:tc>
        <w:tc>
          <w:tcPr>
            <w:tcW w:w="1480" w:type="dxa"/>
            <w:noWrap/>
            <w:hideMark/>
          </w:tcPr>
          <w:p w14:paraId="181A37E6" w14:textId="77777777" w:rsidR="00BA6F4B" w:rsidRPr="00DA3997" w:rsidRDefault="00BA6F4B" w:rsidP="00BE6F82">
            <w:pPr>
              <w:pStyle w:val="DokTabellentext"/>
            </w:pPr>
            <w:r w:rsidRPr="00DA3997">
              <w:t>Poaceae</w:t>
            </w:r>
          </w:p>
        </w:tc>
        <w:tc>
          <w:tcPr>
            <w:tcW w:w="2260" w:type="dxa"/>
            <w:noWrap/>
            <w:hideMark/>
          </w:tcPr>
          <w:p w14:paraId="40DF2E1F" w14:textId="77777777"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1560" w:type="dxa"/>
            <w:noWrap/>
            <w:hideMark/>
          </w:tcPr>
          <w:p w14:paraId="4CF9449C" w14:textId="77777777" w:rsidR="00BA6F4B" w:rsidRPr="00DA3997" w:rsidRDefault="00BA6F4B" w:rsidP="00BE6F82">
            <w:pPr>
              <w:pStyle w:val="DokTabellentext"/>
            </w:pPr>
            <w:r w:rsidRPr="00DA3997">
              <w:t>SCBI193-14</w:t>
            </w:r>
          </w:p>
        </w:tc>
        <w:tc>
          <w:tcPr>
            <w:tcW w:w="1160" w:type="dxa"/>
            <w:noWrap/>
            <w:hideMark/>
          </w:tcPr>
          <w:p w14:paraId="11C9FD5A" w14:textId="77777777" w:rsidR="00BA6F4B" w:rsidRPr="00DA3997" w:rsidRDefault="00BA6F4B" w:rsidP="00BE6F82">
            <w:pPr>
              <w:pStyle w:val="DokTabellentext"/>
            </w:pPr>
            <w:r w:rsidRPr="00DA3997">
              <w:t>Poaceae</w:t>
            </w:r>
          </w:p>
        </w:tc>
        <w:tc>
          <w:tcPr>
            <w:tcW w:w="2660" w:type="dxa"/>
            <w:noWrap/>
            <w:hideMark/>
          </w:tcPr>
          <w:p w14:paraId="0D090FA9" w14:textId="77777777"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640" w:type="dxa"/>
            <w:noWrap/>
            <w:hideMark/>
          </w:tcPr>
          <w:p w14:paraId="2FAA6F15" w14:textId="77777777" w:rsidR="00BA6F4B" w:rsidRPr="00DA3997" w:rsidRDefault="00BA6F4B" w:rsidP="00BE6F82">
            <w:pPr>
              <w:pStyle w:val="DokTabellentext"/>
            </w:pPr>
            <w:r w:rsidRPr="00DA3997">
              <w:t>99.65</w:t>
            </w:r>
          </w:p>
        </w:tc>
        <w:tc>
          <w:tcPr>
            <w:tcW w:w="700" w:type="dxa"/>
            <w:noWrap/>
            <w:hideMark/>
          </w:tcPr>
          <w:p w14:paraId="3874444F" w14:textId="77777777" w:rsidR="00BA6F4B" w:rsidRPr="00DA3997" w:rsidRDefault="00BA6F4B" w:rsidP="00BE6F82">
            <w:pPr>
              <w:pStyle w:val="DokTabellentext"/>
            </w:pPr>
            <w:r w:rsidRPr="00DA3997">
              <w:t>1055</w:t>
            </w:r>
          </w:p>
        </w:tc>
        <w:tc>
          <w:tcPr>
            <w:tcW w:w="780" w:type="dxa"/>
            <w:noWrap/>
            <w:hideMark/>
          </w:tcPr>
          <w:p w14:paraId="5F6D4FB5" w14:textId="77777777" w:rsidR="00BA6F4B" w:rsidRPr="00DA3997" w:rsidRDefault="00BA6F4B" w:rsidP="00BE6F82">
            <w:pPr>
              <w:pStyle w:val="DokTabellentext"/>
            </w:pPr>
            <w:r w:rsidRPr="00DA3997">
              <w:t>TRUE</w:t>
            </w:r>
          </w:p>
        </w:tc>
        <w:tc>
          <w:tcPr>
            <w:tcW w:w="1040" w:type="dxa"/>
            <w:noWrap/>
            <w:hideMark/>
          </w:tcPr>
          <w:p w14:paraId="7F97B7C1" w14:textId="77777777" w:rsidR="00BA6F4B" w:rsidRPr="00DA3997" w:rsidRDefault="00BA6F4B" w:rsidP="00BE6F82">
            <w:pPr>
              <w:pStyle w:val="DokTabellentext"/>
            </w:pPr>
            <w:r w:rsidRPr="00DA3997">
              <w:t>trnH-psbA</w:t>
            </w:r>
          </w:p>
        </w:tc>
      </w:tr>
      <w:tr w:rsidR="00BA6F4B" w:rsidRPr="00DA3997" w14:paraId="5D6682A4" w14:textId="77777777" w:rsidTr="00BE6F82">
        <w:trPr>
          <w:trHeight w:val="290"/>
        </w:trPr>
        <w:tc>
          <w:tcPr>
            <w:tcW w:w="1380" w:type="dxa"/>
            <w:noWrap/>
            <w:hideMark/>
          </w:tcPr>
          <w:p w14:paraId="6ABAEA00" w14:textId="77777777" w:rsidR="00BA6F4B" w:rsidRPr="00DA3997" w:rsidRDefault="00BA6F4B" w:rsidP="00BE6F82">
            <w:pPr>
              <w:pStyle w:val="DokTabellentext"/>
            </w:pPr>
            <w:r w:rsidRPr="00DA3997">
              <w:t>SWFRG003-19</w:t>
            </w:r>
          </w:p>
        </w:tc>
        <w:tc>
          <w:tcPr>
            <w:tcW w:w="1480" w:type="dxa"/>
            <w:noWrap/>
            <w:hideMark/>
          </w:tcPr>
          <w:p w14:paraId="1FAFE8BB" w14:textId="77777777" w:rsidR="00BA6F4B" w:rsidRPr="00DA3997" w:rsidRDefault="00BA6F4B" w:rsidP="00BE6F82">
            <w:pPr>
              <w:pStyle w:val="DokTabellentext"/>
            </w:pPr>
            <w:r w:rsidRPr="00DA3997">
              <w:t>Poaceae</w:t>
            </w:r>
          </w:p>
        </w:tc>
        <w:tc>
          <w:tcPr>
            <w:tcW w:w="2260" w:type="dxa"/>
            <w:noWrap/>
            <w:hideMark/>
          </w:tcPr>
          <w:p w14:paraId="3A800289"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14:paraId="5BEE08E0" w14:textId="77777777" w:rsidR="00BA6F4B" w:rsidRPr="00DA3997" w:rsidRDefault="00BA6F4B" w:rsidP="00BE6F82">
            <w:pPr>
              <w:pStyle w:val="DokTabellentext"/>
            </w:pPr>
            <w:r w:rsidRPr="00DA3997">
              <w:t>KSR314-07</w:t>
            </w:r>
          </w:p>
        </w:tc>
        <w:tc>
          <w:tcPr>
            <w:tcW w:w="1160" w:type="dxa"/>
            <w:noWrap/>
            <w:hideMark/>
          </w:tcPr>
          <w:p w14:paraId="55D761AD" w14:textId="77777777" w:rsidR="00BA6F4B" w:rsidRPr="00DA3997" w:rsidRDefault="00BA6F4B" w:rsidP="00BE6F82">
            <w:pPr>
              <w:pStyle w:val="DokTabellentext"/>
            </w:pPr>
            <w:r w:rsidRPr="00DA3997">
              <w:t>Poaceae</w:t>
            </w:r>
          </w:p>
        </w:tc>
        <w:tc>
          <w:tcPr>
            <w:tcW w:w="2660" w:type="dxa"/>
            <w:noWrap/>
            <w:hideMark/>
          </w:tcPr>
          <w:p w14:paraId="42CAFDB1"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arundinacea</w:t>
            </w:r>
          </w:p>
        </w:tc>
        <w:tc>
          <w:tcPr>
            <w:tcW w:w="640" w:type="dxa"/>
            <w:noWrap/>
            <w:hideMark/>
          </w:tcPr>
          <w:p w14:paraId="007352F6" w14:textId="77777777" w:rsidR="00BA6F4B" w:rsidRPr="00DA3997" w:rsidRDefault="00BA6F4B" w:rsidP="00BE6F82">
            <w:pPr>
              <w:pStyle w:val="DokTabellentext"/>
            </w:pPr>
            <w:r w:rsidRPr="00DA3997">
              <w:t>99.64</w:t>
            </w:r>
          </w:p>
        </w:tc>
        <w:tc>
          <w:tcPr>
            <w:tcW w:w="700" w:type="dxa"/>
            <w:noWrap/>
            <w:hideMark/>
          </w:tcPr>
          <w:p w14:paraId="63424ACE" w14:textId="77777777" w:rsidR="00BA6F4B" w:rsidRPr="00DA3997" w:rsidRDefault="00BA6F4B" w:rsidP="00BE6F82">
            <w:pPr>
              <w:pStyle w:val="DokTabellentext"/>
            </w:pPr>
            <w:r w:rsidRPr="00DA3997">
              <w:t>1013</w:t>
            </w:r>
          </w:p>
        </w:tc>
        <w:tc>
          <w:tcPr>
            <w:tcW w:w="780" w:type="dxa"/>
            <w:noWrap/>
            <w:hideMark/>
          </w:tcPr>
          <w:p w14:paraId="013CBDD2" w14:textId="77777777" w:rsidR="00BA6F4B" w:rsidRPr="00DA3997" w:rsidRDefault="00BA6F4B" w:rsidP="00BE6F82">
            <w:pPr>
              <w:pStyle w:val="DokTabellentext"/>
            </w:pPr>
            <w:r w:rsidRPr="00DA3997">
              <w:t>FALSE</w:t>
            </w:r>
          </w:p>
        </w:tc>
        <w:tc>
          <w:tcPr>
            <w:tcW w:w="1040" w:type="dxa"/>
            <w:noWrap/>
            <w:hideMark/>
          </w:tcPr>
          <w:p w14:paraId="124ADF55" w14:textId="77777777" w:rsidR="00BA6F4B" w:rsidRPr="00DA3997" w:rsidRDefault="00BA6F4B" w:rsidP="00BE6F82">
            <w:pPr>
              <w:pStyle w:val="DokTabellentext"/>
            </w:pPr>
            <w:r w:rsidRPr="00DA3997">
              <w:t>trnH-psbA</w:t>
            </w:r>
          </w:p>
        </w:tc>
      </w:tr>
      <w:tr w:rsidR="00BA6F4B" w:rsidRPr="00DA3997" w14:paraId="5D21A5A2" w14:textId="77777777" w:rsidTr="00BE6F82">
        <w:trPr>
          <w:trHeight w:val="290"/>
        </w:trPr>
        <w:tc>
          <w:tcPr>
            <w:tcW w:w="1380" w:type="dxa"/>
            <w:noWrap/>
            <w:hideMark/>
          </w:tcPr>
          <w:p w14:paraId="40AEACDA" w14:textId="77777777" w:rsidR="00BA6F4B" w:rsidRPr="00DA3997" w:rsidRDefault="00BA6F4B" w:rsidP="00BE6F82">
            <w:pPr>
              <w:pStyle w:val="DokTabellentext"/>
            </w:pPr>
            <w:r w:rsidRPr="00DA3997">
              <w:t>SWFRG004-19</w:t>
            </w:r>
          </w:p>
        </w:tc>
        <w:tc>
          <w:tcPr>
            <w:tcW w:w="1480" w:type="dxa"/>
            <w:noWrap/>
            <w:hideMark/>
          </w:tcPr>
          <w:p w14:paraId="0829EC22" w14:textId="77777777" w:rsidR="00BA6F4B" w:rsidRPr="00DA3997" w:rsidRDefault="00BA6F4B" w:rsidP="00BE6F82">
            <w:pPr>
              <w:pStyle w:val="DokTabellentext"/>
            </w:pPr>
            <w:r w:rsidRPr="00DA3997">
              <w:t>Poaceae</w:t>
            </w:r>
          </w:p>
        </w:tc>
        <w:tc>
          <w:tcPr>
            <w:tcW w:w="2260" w:type="dxa"/>
            <w:noWrap/>
            <w:hideMark/>
          </w:tcPr>
          <w:p w14:paraId="4B548C06"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14:paraId="058C9A73" w14:textId="77777777" w:rsidR="00BA6F4B" w:rsidRPr="00DA3997" w:rsidRDefault="00BA6F4B" w:rsidP="00BE6F82">
            <w:pPr>
              <w:pStyle w:val="DokTabellentext"/>
            </w:pPr>
            <w:r w:rsidRPr="00DA3997">
              <w:t>KSR314-07</w:t>
            </w:r>
          </w:p>
        </w:tc>
        <w:tc>
          <w:tcPr>
            <w:tcW w:w="1160" w:type="dxa"/>
            <w:noWrap/>
            <w:hideMark/>
          </w:tcPr>
          <w:p w14:paraId="7E0DE033" w14:textId="77777777" w:rsidR="00BA6F4B" w:rsidRPr="00DA3997" w:rsidRDefault="00BA6F4B" w:rsidP="00BE6F82">
            <w:pPr>
              <w:pStyle w:val="DokTabellentext"/>
            </w:pPr>
            <w:r w:rsidRPr="00DA3997">
              <w:t>Poaceae</w:t>
            </w:r>
          </w:p>
        </w:tc>
        <w:tc>
          <w:tcPr>
            <w:tcW w:w="2660" w:type="dxa"/>
            <w:noWrap/>
            <w:hideMark/>
          </w:tcPr>
          <w:p w14:paraId="755F0E18"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arundinacea</w:t>
            </w:r>
          </w:p>
        </w:tc>
        <w:tc>
          <w:tcPr>
            <w:tcW w:w="640" w:type="dxa"/>
            <w:noWrap/>
            <w:hideMark/>
          </w:tcPr>
          <w:p w14:paraId="5AAC9B70" w14:textId="77777777" w:rsidR="00BA6F4B" w:rsidRPr="00DA3997" w:rsidRDefault="00BA6F4B" w:rsidP="00BE6F82">
            <w:pPr>
              <w:pStyle w:val="DokTabellentext"/>
            </w:pPr>
            <w:r w:rsidRPr="00DA3997">
              <w:t>99.12</w:t>
            </w:r>
          </w:p>
        </w:tc>
        <w:tc>
          <w:tcPr>
            <w:tcW w:w="700" w:type="dxa"/>
            <w:noWrap/>
            <w:hideMark/>
          </w:tcPr>
          <w:p w14:paraId="2AD4071C" w14:textId="77777777" w:rsidR="00BA6F4B" w:rsidRPr="00DA3997" w:rsidRDefault="00BA6F4B" w:rsidP="00BE6F82">
            <w:pPr>
              <w:pStyle w:val="DokTabellentext"/>
            </w:pPr>
            <w:r w:rsidRPr="00DA3997">
              <w:t>1022</w:t>
            </w:r>
          </w:p>
        </w:tc>
        <w:tc>
          <w:tcPr>
            <w:tcW w:w="780" w:type="dxa"/>
            <w:noWrap/>
            <w:hideMark/>
          </w:tcPr>
          <w:p w14:paraId="23217479" w14:textId="77777777" w:rsidR="00BA6F4B" w:rsidRPr="00DA3997" w:rsidRDefault="00BA6F4B" w:rsidP="00BE6F82">
            <w:pPr>
              <w:pStyle w:val="DokTabellentext"/>
            </w:pPr>
            <w:r w:rsidRPr="00DA3997">
              <w:t>FALSE</w:t>
            </w:r>
          </w:p>
        </w:tc>
        <w:tc>
          <w:tcPr>
            <w:tcW w:w="1040" w:type="dxa"/>
            <w:noWrap/>
            <w:hideMark/>
          </w:tcPr>
          <w:p w14:paraId="557DFB61" w14:textId="77777777" w:rsidR="00BA6F4B" w:rsidRPr="00DA3997" w:rsidRDefault="00BA6F4B" w:rsidP="00BE6F82">
            <w:pPr>
              <w:pStyle w:val="DokTabellentext"/>
            </w:pPr>
            <w:r w:rsidRPr="00DA3997">
              <w:t>trnH-psbA</w:t>
            </w:r>
          </w:p>
        </w:tc>
      </w:tr>
      <w:tr w:rsidR="00BA6F4B" w:rsidRPr="00DA3997" w14:paraId="4294FF84" w14:textId="77777777" w:rsidTr="00BE6F82">
        <w:trPr>
          <w:trHeight w:val="290"/>
        </w:trPr>
        <w:tc>
          <w:tcPr>
            <w:tcW w:w="1380" w:type="dxa"/>
            <w:noWrap/>
            <w:hideMark/>
          </w:tcPr>
          <w:p w14:paraId="6EDC192E" w14:textId="77777777" w:rsidR="00BA6F4B" w:rsidRPr="00DA3997" w:rsidRDefault="00BA6F4B" w:rsidP="00BE6F82">
            <w:pPr>
              <w:pStyle w:val="DokTabellentext"/>
            </w:pPr>
            <w:r w:rsidRPr="00DA3997">
              <w:t>SWFRG005-19</w:t>
            </w:r>
          </w:p>
        </w:tc>
        <w:tc>
          <w:tcPr>
            <w:tcW w:w="1480" w:type="dxa"/>
            <w:noWrap/>
            <w:hideMark/>
          </w:tcPr>
          <w:p w14:paraId="0CBEF80B" w14:textId="77777777" w:rsidR="00BA6F4B" w:rsidRPr="00DA3997" w:rsidRDefault="00BA6F4B" w:rsidP="00BE6F82">
            <w:pPr>
              <w:pStyle w:val="DokTabellentext"/>
            </w:pPr>
            <w:r w:rsidRPr="00DA3997">
              <w:t>Poaceae</w:t>
            </w:r>
          </w:p>
        </w:tc>
        <w:tc>
          <w:tcPr>
            <w:tcW w:w="2260" w:type="dxa"/>
            <w:noWrap/>
            <w:hideMark/>
          </w:tcPr>
          <w:p w14:paraId="153E7B11"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1560" w:type="dxa"/>
            <w:noWrap/>
            <w:hideMark/>
          </w:tcPr>
          <w:p w14:paraId="1903F014" w14:textId="77777777" w:rsidR="00BA6F4B" w:rsidRPr="00DA3997" w:rsidRDefault="00BA6F4B" w:rsidP="00BE6F82">
            <w:pPr>
              <w:pStyle w:val="DokTabellentext"/>
            </w:pPr>
            <w:r w:rsidRPr="00DA3997">
              <w:t>SWFRG021-19</w:t>
            </w:r>
          </w:p>
        </w:tc>
        <w:tc>
          <w:tcPr>
            <w:tcW w:w="1160" w:type="dxa"/>
            <w:noWrap/>
            <w:hideMark/>
          </w:tcPr>
          <w:p w14:paraId="471DEBE2" w14:textId="77777777" w:rsidR="00BA6F4B" w:rsidRPr="00DA3997" w:rsidRDefault="00BA6F4B" w:rsidP="00BE6F82">
            <w:pPr>
              <w:pStyle w:val="DokTabellentext"/>
            </w:pPr>
            <w:r w:rsidRPr="00DA3997">
              <w:t>Poaceae</w:t>
            </w:r>
          </w:p>
        </w:tc>
        <w:tc>
          <w:tcPr>
            <w:tcW w:w="2660" w:type="dxa"/>
            <w:noWrap/>
            <w:hideMark/>
          </w:tcPr>
          <w:p w14:paraId="61EF14EA"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640" w:type="dxa"/>
            <w:noWrap/>
            <w:hideMark/>
          </w:tcPr>
          <w:p w14:paraId="2C0250B7" w14:textId="77777777" w:rsidR="00BA6F4B" w:rsidRPr="00DA3997" w:rsidRDefault="00BA6F4B" w:rsidP="00BE6F82">
            <w:pPr>
              <w:pStyle w:val="DokTabellentext"/>
            </w:pPr>
            <w:r w:rsidRPr="00DA3997">
              <w:t>99.44</w:t>
            </w:r>
          </w:p>
        </w:tc>
        <w:tc>
          <w:tcPr>
            <w:tcW w:w="700" w:type="dxa"/>
            <w:noWrap/>
            <w:hideMark/>
          </w:tcPr>
          <w:p w14:paraId="6FDF520C" w14:textId="77777777" w:rsidR="00BA6F4B" w:rsidRPr="00DA3997" w:rsidRDefault="00BA6F4B" w:rsidP="00BE6F82">
            <w:pPr>
              <w:pStyle w:val="DokTabellentext"/>
            </w:pPr>
            <w:r w:rsidRPr="00DA3997">
              <w:t>972</w:t>
            </w:r>
          </w:p>
        </w:tc>
        <w:tc>
          <w:tcPr>
            <w:tcW w:w="780" w:type="dxa"/>
            <w:noWrap/>
            <w:hideMark/>
          </w:tcPr>
          <w:p w14:paraId="655B80D5" w14:textId="77777777" w:rsidR="00BA6F4B" w:rsidRPr="00DA3997" w:rsidRDefault="00BA6F4B" w:rsidP="00BE6F82">
            <w:pPr>
              <w:pStyle w:val="DokTabellentext"/>
            </w:pPr>
            <w:r w:rsidRPr="00DA3997">
              <w:t>TRUE</w:t>
            </w:r>
          </w:p>
        </w:tc>
        <w:tc>
          <w:tcPr>
            <w:tcW w:w="1040" w:type="dxa"/>
            <w:noWrap/>
            <w:hideMark/>
          </w:tcPr>
          <w:p w14:paraId="026A4991" w14:textId="77777777" w:rsidR="00BA6F4B" w:rsidRPr="00DA3997" w:rsidRDefault="00BA6F4B" w:rsidP="00BE6F82">
            <w:pPr>
              <w:pStyle w:val="DokTabellentext"/>
            </w:pPr>
            <w:r w:rsidRPr="00DA3997">
              <w:t>trnH-psbA</w:t>
            </w:r>
          </w:p>
        </w:tc>
      </w:tr>
      <w:tr w:rsidR="00BA6F4B" w:rsidRPr="00DA3997" w14:paraId="545E4C49" w14:textId="77777777" w:rsidTr="00BE6F82">
        <w:trPr>
          <w:trHeight w:val="290"/>
        </w:trPr>
        <w:tc>
          <w:tcPr>
            <w:tcW w:w="1380" w:type="dxa"/>
            <w:noWrap/>
            <w:hideMark/>
          </w:tcPr>
          <w:p w14:paraId="691B3B80" w14:textId="77777777" w:rsidR="00BA6F4B" w:rsidRPr="00DA3997" w:rsidRDefault="00BA6F4B" w:rsidP="00BE6F82">
            <w:pPr>
              <w:pStyle w:val="DokTabellentext"/>
            </w:pPr>
            <w:r w:rsidRPr="00DA3997">
              <w:t>SWFRG006-19</w:t>
            </w:r>
          </w:p>
        </w:tc>
        <w:tc>
          <w:tcPr>
            <w:tcW w:w="1480" w:type="dxa"/>
            <w:noWrap/>
            <w:hideMark/>
          </w:tcPr>
          <w:p w14:paraId="54C69875" w14:textId="77777777" w:rsidR="00BA6F4B" w:rsidRPr="00DA3997" w:rsidRDefault="00BA6F4B" w:rsidP="00BE6F82">
            <w:pPr>
              <w:pStyle w:val="DokTabellentext"/>
            </w:pPr>
            <w:r w:rsidRPr="00DA3997">
              <w:t>Poaceae</w:t>
            </w:r>
          </w:p>
        </w:tc>
        <w:tc>
          <w:tcPr>
            <w:tcW w:w="2260" w:type="dxa"/>
            <w:noWrap/>
            <w:hideMark/>
          </w:tcPr>
          <w:p w14:paraId="61D39D1D"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1560" w:type="dxa"/>
            <w:noWrap/>
            <w:hideMark/>
          </w:tcPr>
          <w:p w14:paraId="0E3F4EDC" w14:textId="77777777" w:rsidR="00BA6F4B" w:rsidRPr="00DA3997" w:rsidRDefault="00BA6F4B" w:rsidP="00BE6F82">
            <w:pPr>
              <w:pStyle w:val="DokTabellentext"/>
            </w:pPr>
            <w:r w:rsidRPr="00DA3997">
              <w:t>KSR314-07</w:t>
            </w:r>
          </w:p>
        </w:tc>
        <w:tc>
          <w:tcPr>
            <w:tcW w:w="1160" w:type="dxa"/>
            <w:noWrap/>
            <w:hideMark/>
          </w:tcPr>
          <w:p w14:paraId="2DC101EC" w14:textId="77777777" w:rsidR="00BA6F4B" w:rsidRPr="00DA3997" w:rsidRDefault="00BA6F4B" w:rsidP="00BE6F82">
            <w:pPr>
              <w:pStyle w:val="DokTabellentext"/>
            </w:pPr>
            <w:r w:rsidRPr="00DA3997">
              <w:t>Poaceae</w:t>
            </w:r>
          </w:p>
        </w:tc>
        <w:tc>
          <w:tcPr>
            <w:tcW w:w="2660" w:type="dxa"/>
            <w:noWrap/>
            <w:hideMark/>
          </w:tcPr>
          <w:p w14:paraId="607396D2"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arundinacea</w:t>
            </w:r>
          </w:p>
        </w:tc>
        <w:tc>
          <w:tcPr>
            <w:tcW w:w="640" w:type="dxa"/>
            <w:noWrap/>
            <w:hideMark/>
          </w:tcPr>
          <w:p w14:paraId="4D6DD932" w14:textId="77777777" w:rsidR="00BA6F4B" w:rsidRPr="00DA3997" w:rsidRDefault="00BA6F4B" w:rsidP="00BE6F82">
            <w:pPr>
              <w:pStyle w:val="DokTabellentext"/>
            </w:pPr>
            <w:r w:rsidRPr="00DA3997">
              <w:t>97.55</w:t>
            </w:r>
          </w:p>
        </w:tc>
        <w:tc>
          <w:tcPr>
            <w:tcW w:w="700" w:type="dxa"/>
            <w:noWrap/>
            <w:hideMark/>
          </w:tcPr>
          <w:p w14:paraId="0A322404" w14:textId="77777777" w:rsidR="00BA6F4B" w:rsidRPr="00DA3997" w:rsidRDefault="00BA6F4B" w:rsidP="00BE6F82">
            <w:pPr>
              <w:pStyle w:val="DokTabellentext"/>
            </w:pPr>
            <w:r w:rsidRPr="00DA3997">
              <w:t>987</w:t>
            </w:r>
          </w:p>
        </w:tc>
        <w:tc>
          <w:tcPr>
            <w:tcW w:w="780" w:type="dxa"/>
            <w:noWrap/>
            <w:hideMark/>
          </w:tcPr>
          <w:p w14:paraId="409C608E" w14:textId="77777777" w:rsidR="00BA6F4B" w:rsidRPr="00DA3997" w:rsidRDefault="00BA6F4B" w:rsidP="00BE6F82">
            <w:pPr>
              <w:pStyle w:val="DokTabellentext"/>
            </w:pPr>
            <w:r w:rsidRPr="00DA3997">
              <w:t>FALSE</w:t>
            </w:r>
          </w:p>
        </w:tc>
        <w:tc>
          <w:tcPr>
            <w:tcW w:w="1040" w:type="dxa"/>
            <w:noWrap/>
            <w:hideMark/>
          </w:tcPr>
          <w:p w14:paraId="4A30FCC7" w14:textId="77777777" w:rsidR="00BA6F4B" w:rsidRPr="00DA3997" w:rsidRDefault="00BA6F4B" w:rsidP="00BE6F82">
            <w:pPr>
              <w:pStyle w:val="DokTabellentext"/>
            </w:pPr>
            <w:r w:rsidRPr="00DA3997">
              <w:t>trnH-psbA</w:t>
            </w:r>
          </w:p>
        </w:tc>
      </w:tr>
      <w:tr w:rsidR="00BA6F4B" w:rsidRPr="00DA3997" w14:paraId="7437089B" w14:textId="77777777" w:rsidTr="00BE6F82">
        <w:trPr>
          <w:trHeight w:val="290"/>
        </w:trPr>
        <w:tc>
          <w:tcPr>
            <w:tcW w:w="1380" w:type="dxa"/>
            <w:noWrap/>
            <w:hideMark/>
          </w:tcPr>
          <w:p w14:paraId="40A17F3C" w14:textId="77777777" w:rsidR="00BA6F4B" w:rsidRPr="00DA3997" w:rsidRDefault="00BA6F4B" w:rsidP="00BE6F82">
            <w:pPr>
              <w:pStyle w:val="DokTabellentext"/>
            </w:pPr>
            <w:r w:rsidRPr="00DA3997">
              <w:t>SWFRG007-19</w:t>
            </w:r>
          </w:p>
        </w:tc>
        <w:tc>
          <w:tcPr>
            <w:tcW w:w="1480" w:type="dxa"/>
            <w:noWrap/>
            <w:hideMark/>
          </w:tcPr>
          <w:p w14:paraId="0E9AFE29" w14:textId="77777777" w:rsidR="00BA6F4B" w:rsidRPr="00DA3997" w:rsidRDefault="00BA6F4B" w:rsidP="00BE6F82">
            <w:pPr>
              <w:pStyle w:val="DokTabellentext"/>
            </w:pPr>
            <w:r w:rsidRPr="00DA3997">
              <w:t>Poaceae</w:t>
            </w:r>
          </w:p>
        </w:tc>
        <w:tc>
          <w:tcPr>
            <w:tcW w:w="2260" w:type="dxa"/>
            <w:noWrap/>
            <w:hideMark/>
          </w:tcPr>
          <w:p w14:paraId="6B152ACE"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1560" w:type="dxa"/>
            <w:noWrap/>
            <w:hideMark/>
          </w:tcPr>
          <w:p w14:paraId="26181EB8" w14:textId="77777777" w:rsidR="00BA6F4B" w:rsidRPr="00DA3997" w:rsidRDefault="00BA6F4B" w:rsidP="00BE6F82">
            <w:pPr>
              <w:pStyle w:val="DokTabellentext"/>
            </w:pPr>
            <w:r w:rsidRPr="00DA3997">
              <w:t>GRASS1057-07</w:t>
            </w:r>
          </w:p>
        </w:tc>
        <w:tc>
          <w:tcPr>
            <w:tcW w:w="1160" w:type="dxa"/>
            <w:noWrap/>
            <w:hideMark/>
          </w:tcPr>
          <w:p w14:paraId="065F3251" w14:textId="77777777" w:rsidR="00BA6F4B" w:rsidRPr="00DA3997" w:rsidRDefault="00BA6F4B" w:rsidP="00BE6F82">
            <w:pPr>
              <w:pStyle w:val="DokTabellentext"/>
            </w:pPr>
            <w:r w:rsidRPr="00DA3997">
              <w:t>Poaceae</w:t>
            </w:r>
          </w:p>
        </w:tc>
        <w:tc>
          <w:tcPr>
            <w:tcW w:w="2660" w:type="dxa"/>
            <w:noWrap/>
            <w:hideMark/>
          </w:tcPr>
          <w:p w14:paraId="0D1A0D1E"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640" w:type="dxa"/>
            <w:noWrap/>
            <w:hideMark/>
          </w:tcPr>
          <w:p w14:paraId="3B75FA83" w14:textId="77777777" w:rsidR="00BA6F4B" w:rsidRPr="00DA3997" w:rsidRDefault="00BA6F4B" w:rsidP="00BE6F82">
            <w:pPr>
              <w:pStyle w:val="DokTabellentext"/>
            </w:pPr>
            <w:r w:rsidRPr="00DA3997">
              <w:t>88.13</w:t>
            </w:r>
          </w:p>
        </w:tc>
        <w:tc>
          <w:tcPr>
            <w:tcW w:w="700" w:type="dxa"/>
            <w:noWrap/>
            <w:hideMark/>
          </w:tcPr>
          <w:p w14:paraId="3818396C" w14:textId="77777777" w:rsidR="00BA6F4B" w:rsidRPr="00DA3997" w:rsidRDefault="00BA6F4B" w:rsidP="00BE6F82">
            <w:pPr>
              <w:pStyle w:val="DokTabellentext"/>
            </w:pPr>
            <w:r w:rsidRPr="00DA3997">
              <w:t>364</w:t>
            </w:r>
          </w:p>
        </w:tc>
        <w:tc>
          <w:tcPr>
            <w:tcW w:w="780" w:type="dxa"/>
            <w:noWrap/>
            <w:hideMark/>
          </w:tcPr>
          <w:p w14:paraId="145FC92A" w14:textId="77777777" w:rsidR="00BA6F4B" w:rsidRPr="00DA3997" w:rsidRDefault="00BA6F4B" w:rsidP="00BE6F82">
            <w:pPr>
              <w:pStyle w:val="DokTabellentext"/>
            </w:pPr>
            <w:r w:rsidRPr="00DA3997">
              <w:t>FALSE</w:t>
            </w:r>
          </w:p>
        </w:tc>
        <w:tc>
          <w:tcPr>
            <w:tcW w:w="1040" w:type="dxa"/>
            <w:noWrap/>
            <w:hideMark/>
          </w:tcPr>
          <w:p w14:paraId="39B51D6F" w14:textId="77777777" w:rsidR="00BA6F4B" w:rsidRPr="00DA3997" w:rsidRDefault="00BA6F4B" w:rsidP="00BE6F82">
            <w:pPr>
              <w:pStyle w:val="DokTabellentext"/>
            </w:pPr>
            <w:r w:rsidRPr="00DA3997">
              <w:t>trnH-psbA</w:t>
            </w:r>
          </w:p>
        </w:tc>
      </w:tr>
      <w:tr w:rsidR="00BA6F4B" w:rsidRPr="00DA3997" w14:paraId="7A201B3D" w14:textId="77777777" w:rsidTr="00BE6F82">
        <w:trPr>
          <w:trHeight w:val="290"/>
        </w:trPr>
        <w:tc>
          <w:tcPr>
            <w:tcW w:w="1380" w:type="dxa"/>
            <w:noWrap/>
            <w:hideMark/>
          </w:tcPr>
          <w:p w14:paraId="7E5227FA" w14:textId="77777777" w:rsidR="00BA6F4B" w:rsidRPr="00DA3997" w:rsidRDefault="00BA6F4B" w:rsidP="00BE6F82">
            <w:pPr>
              <w:pStyle w:val="DokTabellentext"/>
            </w:pPr>
            <w:r w:rsidRPr="00DA3997">
              <w:t>SWFRG007-19</w:t>
            </w:r>
          </w:p>
        </w:tc>
        <w:tc>
          <w:tcPr>
            <w:tcW w:w="1480" w:type="dxa"/>
            <w:noWrap/>
            <w:hideMark/>
          </w:tcPr>
          <w:p w14:paraId="30D4A3D2" w14:textId="77777777" w:rsidR="00BA6F4B" w:rsidRPr="00DA3997" w:rsidRDefault="00BA6F4B" w:rsidP="00BE6F82">
            <w:pPr>
              <w:pStyle w:val="DokTabellentext"/>
            </w:pPr>
            <w:r w:rsidRPr="00DA3997">
              <w:t>Poaceae</w:t>
            </w:r>
          </w:p>
        </w:tc>
        <w:tc>
          <w:tcPr>
            <w:tcW w:w="2260" w:type="dxa"/>
            <w:noWrap/>
            <w:hideMark/>
          </w:tcPr>
          <w:p w14:paraId="689D8ED2"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1560" w:type="dxa"/>
            <w:noWrap/>
            <w:hideMark/>
          </w:tcPr>
          <w:p w14:paraId="7F7CFED4" w14:textId="77777777" w:rsidR="00BA6F4B" w:rsidRPr="00DA3997" w:rsidRDefault="00BA6F4B" w:rsidP="00BE6F82">
            <w:pPr>
              <w:pStyle w:val="DokTabellentext"/>
            </w:pPr>
            <w:r w:rsidRPr="00DA3997">
              <w:t>GRASS609-07</w:t>
            </w:r>
          </w:p>
        </w:tc>
        <w:tc>
          <w:tcPr>
            <w:tcW w:w="1160" w:type="dxa"/>
            <w:noWrap/>
            <w:hideMark/>
          </w:tcPr>
          <w:p w14:paraId="79490479" w14:textId="77777777" w:rsidR="00BA6F4B" w:rsidRPr="00DA3997" w:rsidRDefault="00BA6F4B" w:rsidP="00BE6F82">
            <w:pPr>
              <w:pStyle w:val="DokTabellentext"/>
            </w:pPr>
            <w:r w:rsidRPr="00DA3997">
              <w:t>Poaceae</w:t>
            </w:r>
          </w:p>
        </w:tc>
        <w:tc>
          <w:tcPr>
            <w:tcW w:w="2660" w:type="dxa"/>
            <w:noWrap/>
            <w:hideMark/>
          </w:tcPr>
          <w:p w14:paraId="013D80BC"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brachyphylla</w:t>
            </w:r>
          </w:p>
        </w:tc>
        <w:tc>
          <w:tcPr>
            <w:tcW w:w="640" w:type="dxa"/>
            <w:noWrap/>
            <w:hideMark/>
          </w:tcPr>
          <w:p w14:paraId="2F8059A1" w14:textId="77777777" w:rsidR="00BA6F4B" w:rsidRPr="00DA3997" w:rsidRDefault="00BA6F4B" w:rsidP="00BE6F82">
            <w:pPr>
              <w:pStyle w:val="DokTabellentext"/>
            </w:pPr>
            <w:r w:rsidRPr="00DA3997">
              <w:t>88.13</w:t>
            </w:r>
          </w:p>
        </w:tc>
        <w:tc>
          <w:tcPr>
            <w:tcW w:w="700" w:type="dxa"/>
            <w:noWrap/>
            <w:hideMark/>
          </w:tcPr>
          <w:p w14:paraId="69FB4B35" w14:textId="77777777" w:rsidR="00BA6F4B" w:rsidRPr="00DA3997" w:rsidRDefault="00BA6F4B" w:rsidP="00BE6F82">
            <w:pPr>
              <w:pStyle w:val="DokTabellentext"/>
            </w:pPr>
            <w:r w:rsidRPr="00DA3997">
              <w:t>364</w:t>
            </w:r>
          </w:p>
        </w:tc>
        <w:tc>
          <w:tcPr>
            <w:tcW w:w="780" w:type="dxa"/>
            <w:noWrap/>
            <w:hideMark/>
          </w:tcPr>
          <w:p w14:paraId="68810DCD" w14:textId="77777777" w:rsidR="00BA6F4B" w:rsidRPr="00DA3997" w:rsidRDefault="00BA6F4B" w:rsidP="00BE6F82">
            <w:pPr>
              <w:pStyle w:val="DokTabellentext"/>
            </w:pPr>
            <w:r w:rsidRPr="00DA3997">
              <w:t>FALSE</w:t>
            </w:r>
          </w:p>
        </w:tc>
        <w:tc>
          <w:tcPr>
            <w:tcW w:w="1040" w:type="dxa"/>
            <w:noWrap/>
            <w:hideMark/>
          </w:tcPr>
          <w:p w14:paraId="39FB5607" w14:textId="77777777" w:rsidR="00BA6F4B" w:rsidRPr="00DA3997" w:rsidRDefault="00BA6F4B" w:rsidP="00BE6F82">
            <w:pPr>
              <w:pStyle w:val="DokTabellentext"/>
            </w:pPr>
            <w:r w:rsidRPr="00DA3997">
              <w:t>trnH-psbA</w:t>
            </w:r>
          </w:p>
        </w:tc>
      </w:tr>
      <w:tr w:rsidR="00BA6F4B" w:rsidRPr="00DA3997" w14:paraId="217FBE8C" w14:textId="77777777" w:rsidTr="00BE6F82">
        <w:trPr>
          <w:trHeight w:val="290"/>
        </w:trPr>
        <w:tc>
          <w:tcPr>
            <w:tcW w:w="1380" w:type="dxa"/>
            <w:noWrap/>
            <w:hideMark/>
          </w:tcPr>
          <w:p w14:paraId="3CC1E50D" w14:textId="77777777" w:rsidR="00BA6F4B" w:rsidRPr="00DA3997" w:rsidRDefault="00BA6F4B" w:rsidP="00BE6F82">
            <w:pPr>
              <w:pStyle w:val="DokTabellentext"/>
            </w:pPr>
            <w:r w:rsidRPr="00DA3997">
              <w:t>SWFRG007-19</w:t>
            </w:r>
          </w:p>
        </w:tc>
        <w:tc>
          <w:tcPr>
            <w:tcW w:w="1480" w:type="dxa"/>
            <w:noWrap/>
            <w:hideMark/>
          </w:tcPr>
          <w:p w14:paraId="757D0128" w14:textId="77777777" w:rsidR="00BA6F4B" w:rsidRPr="00DA3997" w:rsidRDefault="00BA6F4B" w:rsidP="00BE6F82">
            <w:pPr>
              <w:pStyle w:val="DokTabellentext"/>
            </w:pPr>
            <w:r w:rsidRPr="00DA3997">
              <w:t>Poaceae</w:t>
            </w:r>
          </w:p>
        </w:tc>
        <w:tc>
          <w:tcPr>
            <w:tcW w:w="2260" w:type="dxa"/>
            <w:noWrap/>
            <w:hideMark/>
          </w:tcPr>
          <w:p w14:paraId="57A248C7"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1560" w:type="dxa"/>
            <w:noWrap/>
            <w:hideMark/>
          </w:tcPr>
          <w:p w14:paraId="07CECDD7" w14:textId="77777777" w:rsidR="00BA6F4B" w:rsidRPr="00DA3997" w:rsidRDefault="00BA6F4B" w:rsidP="00BE6F82">
            <w:pPr>
              <w:pStyle w:val="DokTabellentext"/>
            </w:pPr>
            <w:r w:rsidRPr="00DA3997">
              <w:t>GRASS578-07</w:t>
            </w:r>
          </w:p>
        </w:tc>
        <w:tc>
          <w:tcPr>
            <w:tcW w:w="1160" w:type="dxa"/>
            <w:noWrap/>
            <w:hideMark/>
          </w:tcPr>
          <w:p w14:paraId="23BB78E4" w14:textId="77777777" w:rsidR="00BA6F4B" w:rsidRPr="00DA3997" w:rsidRDefault="00BA6F4B" w:rsidP="00BE6F82">
            <w:pPr>
              <w:pStyle w:val="DokTabellentext"/>
            </w:pPr>
            <w:r w:rsidRPr="00DA3997">
              <w:t>Poaceae</w:t>
            </w:r>
          </w:p>
        </w:tc>
        <w:tc>
          <w:tcPr>
            <w:tcW w:w="2660" w:type="dxa"/>
            <w:noWrap/>
            <w:hideMark/>
          </w:tcPr>
          <w:p w14:paraId="6A1976C0"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saximontana</w:t>
            </w:r>
          </w:p>
        </w:tc>
        <w:tc>
          <w:tcPr>
            <w:tcW w:w="640" w:type="dxa"/>
            <w:noWrap/>
            <w:hideMark/>
          </w:tcPr>
          <w:p w14:paraId="6DED9F3B" w14:textId="77777777" w:rsidR="00BA6F4B" w:rsidRPr="00DA3997" w:rsidRDefault="00BA6F4B" w:rsidP="00BE6F82">
            <w:pPr>
              <w:pStyle w:val="DokTabellentext"/>
            </w:pPr>
            <w:r w:rsidRPr="00DA3997">
              <w:t>88.13</w:t>
            </w:r>
          </w:p>
        </w:tc>
        <w:tc>
          <w:tcPr>
            <w:tcW w:w="700" w:type="dxa"/>
            <w:noWrap/>
            <w:hideMark/>
          </w:tcPr>
          <w:p w14:paraId="50028176" w14:textId="77777777" w:rsidR="00BA6F4B" w:rsidRPr="00DA3997" w:rsidRDefault="00BA6F4B" w:rsidP="00BE6F82">
            <w:pPr>
              <w:pStyle w:val="DokTabellentext"/>
            </w:pPr>
            <w:r w:rsidRPr="00DA3997">
              <w:t>364</w:t>
            </w:r>
          </w:p>
        </w:tc>
        <w:tc>
          <w:tcPr>
            <w:tcW w:w="780" w:type="dxa"/>
            <w:noWrap/>
            <w:hideMark/>
          </w:tcPr>
          <w:p w14:paraId="0B2D5C6B" w14:textId="77777777" w:rsidR="00BA6F4B" w:rsidRPr="00DA3997" w:rsidRDefault="00BA6F4B" w:rsidP="00BE6F82">
            <w:pPr>
              <w:pStyle w:val="DokTabellentext"/>
            </w:pPr>
            <w:r w:rsidRPr="00DA3997">
              <w:t>FALSE</w:t>
            </w:r>
          </w:p>
        </w:tc>
        <w:tc>
          <w:tcPr>
            <w:tcW w:w="1040" w:type="dxa"/>
            <w:noWrap/>
            <w:hideMark/>
          </w:tcPr>
          <w:p w14:paraId="663F3276" w14:textId="77777777" w:rsidR="00BA6F4B" w:rsidRPr="00DA3997" w:rsidRDefault="00BA6F4B" w:rsidP="00BE6F82">
            <w:pPr>
              <w:pStyle w:val="DokTabellentext"/>
            </w:pPr>
            <w:r w:rsidRPr="00DA3997">
              <w:t>trnH-psbA</w:t>
            </w:r>
          </w:p>
        </w:tc>
      </w:tr>
      <w:tr w:rsidR="00BA6F4B" w:rsidRPr="00DA3997" w14:paraId="06A176B8" w14:textId="77777777" w:rsidTr="00BE6F82">
        <w:trPr>
          <w:trHeight w:val="290"/>
        </w:trPr>
        <w:tc>
          <w:tcPr>
            <w:tcW w:w="1380" w:type="dxa"/>
            <w:noWrap/>
            <w:hideMark/>
          </w:tcPr>
          <w:p w14:paraId="3CBDC6FE" w14:textId="77777777" w:rsidR="00BA6F4B" w:rsidRPr="00DA3997" w:rsidRDefault="00BA6F4B" w:rsidP="00BE6F82">
            <w:pPr>
              <w:pStyle w:val="DokTabellentext"/>
            </w:pPr>
            <w:r w:rsidRPr="00DA3997">
              <w:t>SWFRG007-19</w:t>
            </w:r>
          </w:p>
        </w:tc>
        <w:tc>
          <w:tcPr>
            <w:tcW w:w="1480" w:type="dxa"/>
            <w:noWrap/>
            <w:hideMark/>
          </w:tcPr>
          <w:p w14:paraId="5787D8B6" w14:textId="77777777" w:rsidR="00BA6F4B" w:rsidRPr="00DA3997" w:rsidRDefault="00BA6F4B" w:rsidP="00BE6F82">
            <w:pPr>
              <w:pStyle w:val="DokTabellentext"/>
            </w:pPr>
            <w:r w:rsidRPr="00DA3997">
              <w:t>Poaceae</w:t>
            </w:r>
          </w:p>
        </w:tc>
        <w:tc>
          <w:tcPr>
            <w:tcW w:w="2260" w:type="dxa"/>
            <w:noWrap/>
            <w:hideMark/>
          </w:tcPr>
          <w:p w14:paraId="1191A12D"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1560" w:type="dxa"/>
            <w:noWrap/>
            <w:hideMark/>
          </w:tcPr>
          <w:p w14:paraId="1AE0F3C5" w14:textId="77777777" w:rsidR="00BA6F4B" w:rsidRPr="00DA3997" w:rsidRDefault="00BA6F4B" w:rsidP="00BE6F82">
            <w:pPr>
              <w:pStyle w:val="DokTabellentext"/>
            </w:pPr>
            <w:r w:rsidRPr="00DA3997">
              <w:t>GRASS265-07</w:t>
            </w:r>
          </w:p>
        </w:tc>
        <w:tc>
          <w:tcPr>
            <w:tcW w:w="1160" w:type="dxa"/>
            <w:noWrap/>
            <w:hideMark/>
          </w:tcPr>
          <w:p w14:paraId="42F49DCA" w14:textId="77777777" w:rsidR="00BA6F4B" w:rsidRPr="00DA3997" w:rsidRDefault="00BA6F4B" w:rsidP="00BE6F82">
            <w:pPr>
              <w:pStyle w:val="DokTabellentext"/>
            </w:pPr>
            <w:r w:rsidRPr="00DA3997">
              <w:t>Poaceae</w:t>
            </w:r>
          </w:p>
        </w:tc>
        <w:tc>
          <w:tcPr>
            <w:tcW w:w="2660" w:type="dxa"/>
            <w:noWrap/>
            <w:hideMark/>
          </w:tcPr>
          <w:p w14:paraId="3D562453"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saximontana</w:t>
            </w:r>
          </w:p>
        </w:tc>
        <w:tc>
          <w:tcPr>
            <w:tcW w:w="640" w:type="dxa"/>
            <w:noWrap/>
            <w:hideMark/>
          </w:tcPr>
          <w:p w14:paraId="2CBC6B1B" w14:textId="77777777" w:rsidR="00BA6F4B" w:rsidRPr="00DA3997" w:rsidRDefault="00BA6F4B" w:rsidP="00BE6F82">
            <w:pPr>
              <w:pStyle w:val="DokTabellentext"/>
            </w:pPr>
            <w:r w:rsidRPr="00DA3997">
              <w:t>88.13</w:t>
            </w:r>
          </w:p>
        </w:tc>
        <w:tc>
          <w:tcPr>
            <w:tcW w:w="700" w:type="dxa"/>
            <w:noWrap/>
            <w:hideMark/>
          </w:tcPr>
          <w:p w14:paraId="5365B450" w14:textId="77777777" w:rsidR="00BA6F4B" w:rsidRPr="00DA3997" w:rsidRDefault="00BA6F4B" w:rsidP="00BE6F82">
            <w:pPr>
              <w:pStyle w:val="DokTabellentext"/>
            </w:pPr>
            <w:r w:rsidRPr="00DA3997">
              <w:t>364</w:t>
            </w:r>
          </w:p>
        </w:tc>
        <w:tc>
          <w:tcPr>
            <w:tcW w:w="780" w:type="dxa"/>
            <w:noWrap/>
            <w:hideMark/>
          </w:tcPr>
          <w:p w14:paraId="7FC3422A" w14:textId="77777777" w:rsidR="00BA6F4B" w:rsidRPr="00DA3997" w:rsidRDefault="00BA6F4B" w:rsidP="00BE6F82">
            <w:pPr>
              <w:pStyle w:val="DokTabellentext"/>
            </w:pPr>
            <w:r w:rsidRPr="00DA3997">
              <w:t>FALSE</w:t>
            </w:r>
          </w:p>
        </w:tc>
        <w:tc>
          <w:tcPr>
            <w:tcW w:w="1040" w:type="dxa"/>
            <w:noWrap/>
            <w:hideMark/>
          </w:tcPr>
          <w:p w14:paraId="00CE550D" w14:textId="77777777" w:rsidR="00BA6F4B" w:rsidRPr="00DA3997" w:rsidRDefault="00BA6F4B" w:rsidP="00BE6F82">
            <w:pPr>
              <w:pStyle w:val="DokTabellentext"/>
            </w:pPr>
            <w:r w:rsidRPr="00DA3997">
              <w:t>trnH-psbA</w:t>
            </w:r>
          </w:p>
        </w:tc>
      </w:tr>
      <w:tr w:rsidR="00BA6F4B" w:rsidRPr="00DA3997" w14:paraId="73B74EE1" w14:textId="77777777" w:rsidTr="00BE6F82">
        <w:trPr>
          <w:trHeight w:val="290"/>
        </w:trPr>
        <w:tc>
          <w:tcPr>
            <w:tcW w:w="1380" w:type="dxa"/>
            <w:noWrap/>
            <w:hideMark/>
          </w:tcPr>
          <w:p w14:paraId="7B541DA6" w14:textId="77777777" w:rsidR="00BA6F4B" w:rsidRPr="00DA3997" w:rsidRDefault="00BA6F4B" w:rsidP="00BE6F82">
            <w:pPr>
              <w:pStyle w:val="DokTabellentext"/>
            </w:pPr>
            <w:r w:rsidRPr="00DA3997">
              <w:t>SWFRG007-19</w:t>
            </w:r>
          </w:p>
        </w:tc>
        <w:tc>
          <w:tcPr>
            <w:tcW w:w="1480" w:type="dxa"/>
            <w:noWrap/>
            <w:hideMark/>
          </w:tcPr>
          <w:p w14:paraId="65026677" w14:textId="77777777" w:rsidR="00BA6F4B" w:rsidRPr="00DA3997" w:rsidRDefault="00BA6F4B" w:rsidP="00BE6F82">
            <w:pPr>
              <w:pStyle w:val="DokTabellentext"/>
            </w:pPr>
            <w:r w:rsidRPr="00DA3997">
              <w:t>Poaceae</w:t>
            </w:r>
          </w:p>
        </w:tc>
        <w:tc>
          <w:tcPr>
            <w:tcW w:w="2260" w:type="dxa"/>
            <w:noWrap/>
            <w:hideMark/>
          </w:tcPr>
          <w:p w14:paraId="2821D93F"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1560" w:type="dxa"/>
            <w:noWrap/>
            <w:hideMark/>
          </w:tcPr>
          <w:p w14:paraId="3597FC96" w14:textId="77777777" w:rsidR="00BA6F4B" w:rsidRPr="00DA3997" w:rsidRDefault="00BA6F4B" w:rsidP="00BE6F82">
            <w:pPr>
              <w:pStyle w:val="DokTabellentext"/>
            </w:pPr>
            <w:r w:rsidRPr="00DA3997">
              <w:t>GRASS244-07</w:t>
            </w:r>
          </w:p>
        </w:tc>
        <w:tc>
          <w:tcPr>
            <w:tcW w:w="1160" w:type="dxa"/>
            <w:noWrap/>
            <w:hideMark/>
          </w:tcPr>
          <w:p w14:paraId="22C1D0E6" w14:textId="77777777" w:rsidR="00BA6F4B" w:rsidRPr="00DA3997" w:rsidRDefault="00BA6F4B" w:rsidP="00BE6F82">
            <w:pPr>
              <w:pStyle w:val="DokTabellentext"/>
            </w:pPr>
            <w:r w:rsidRPr="00DA3997">
              <w:t>Poaceae</w:t>
            </w:r>
          </w:p>
        </w:tc>
        <w:tc>
          <w:tcPr>
            <w:tcW w:w="2660" w:type="dxa"/>
            <w:noWrap/>
            <w:hideMark/>
          </w:tcPr>
          <w:p w14:paraId="0077C932"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640" w:type="dxa"/>
            <w:noWrap/>
            <w:hideMark/>
          </w:tcPr>
          <w:p w14:paraId="0E6E3B24" w14:textId="77777777" w:rsidR="00BA6F4B" w:rsidRPr="00DA3997" w:rsidRDefault="00BA6F4B" w:rsidP="00BE6F82">
            <w:pPr>
              <w:pStyle w:val="DokTabellentext"/>
            </w:pPr>
            <w:r w:rsidRPr="00DA3997">
              <w:t>88.13</w:t>
            </w:r>
          </w:p>
        </w:tc>
        <w:tc>
          <w:tcPr>
            <w:tcW w:w="700" w:type="dxa"/>
            <w:noWrap/>
            <w:hideMark/>
          </w:tcPr>
          <w:p w14:paraId="35DF7B7E" w14:textId="77777777" w:rsidR="00BA6F4B" w:rsidRPr="00DA3997" w:rsidRDefault="00BA6F4B" w:rsidP="00BE6F82">
            <w:pPr>
              <w:pStyle w:val="DokTabellentext"/>
            </w:pPr>
            <w:r w:rsidRPr="00DA3997">
              <w:t>364</w:t>
            </w:r>
          </w:p>
        </w:tc>
        <w:tc>
          <w:tcPr>
            <w:tcW w:w="780" w:type="dxa"/>
            <w:noWrap/>
            <w:hideMark/>
          </w:tcPr>
          <w:p w14:paraId="59916494" w14:textId="77777777" w:rsidR="00BA6F4B" w:rsidRPr="00DA3997" w:rsidRDefault="00BA6F4B" w:rsidP="00BE6F82">
            <w:pPr>
              <w:pStyle w:val="DokTabellentext"/>
            </w:pPr>
            <w:r w:rsidRPr="00DA3997">
              <w:t>FALSE</w:t>
            </w:r>
          </w:p>
        </w:tc>
        <w:tc>
          <w:tcPr>
            <w:tcW w:w="1040" w:type="dxa"/>
            <w:noWrap/>
            <w:hideMark/>
          </w:tcPr>
          <w:p w14:paraId="39CC7528" w14:textId="77777777" w:rsidR="00BA6F4B" w:rsidRPr="00DA3997" w:rsidRDefault="00BA6F4B" w:rsidP="00BE6F82">
            <w:pPr>
              <w:pStyle w:val="DokTabellentext"/>
            </w:pPr>
            <w:r w:rsidRPr="00DA3997">
              <w:t>trnH-psbA</w:t>
            </w:r>
          </w:p>
        </w:tc>
      </w:tr>
      <w:tr w:rsidR="00BA6F4B" w:rsidRPr="00DA3997" w14:paraId="6241D2FB" w14:textId="77777777" w:rsidTr="00BE6F82">
        <w:trPr>
          <w:trHeight w:val="290"/>
        </w:trPr>
        <w:tc>
          <w:tcPr>
            <w:tcW w:w="1380" w:type="dxa"/>
            <w:noWrap/>
            <w:hideMark/>
          </w:tcPr>
          <w:p w14:paraId="5A59F54A" w14:textId="77777777" w:rsidR="00BA6F4B" w:rsidRPr="00DA3997" w:rsidRDefault="00BA6F4B" w:rsidP="00BE6F82">
            <w:pPr>
              <w:pStyle w:val="DokTabellentext"/>
            </w:pPr>
            <w:r w:rsidRPr="00DA3997">
              <w:t>SWFRG007-19</w:t>
            </w:r>
          </w:p>
        </w:tc>
        <w:tc>
          <w:tcPr>
            <w:tcW w:w="1480" w:type="dxa"/>
            <w:noWrap/>
            <w:hideMark/>
          </w:tcPr>
          <w:p w14:paraId="4823F2EC" w14:textId="77777777" w:rsidR="00BA6F4B" w:rsidRPr="00DA3997" w:rsidRDefault="00BA6F4B" w:rsidP="00BE6F82">
            <w:pPr>
              <w:pStyle w:val="DokTabellentext"/>
            </w:pPr>
            <w:r w:rsidRPr="00DA3997">
              <w:t>Poaceae</w:t>
            </w:r>
          </w:p>
        </w:tc>
        <w:tc>
          <w:tcPr>
            <w:tcW w:w="2260" w:type="dxa"/>
            <w:noWrap/>
            <w:hideMark/>
          </w:tcPr>
          <w:p w14:paraId="262B15D0"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1560" w:type="dxa"/>
            <w:noWrap/>
            <w:hideMark/>
          </w:tcPr>
          <w:p w14:paraId="5DF08A60" w14:textId="77777777" w:rsidR="00BA6F4B" w:rsidRPr="00DA3997" w:rsidRDefault="00BA6F4B" w:rsidP="00BE6F82">
            <w:pPr>
              <w:pStyle w:val="DokTabellentext"/>
            </w:pPr>
            <w:r w:rsidRPr="00DA3997">
              <w:t>GRASS175-07</w:t>
            </w:r>
          </w:p>
        </w:tc>
        <w:tc>
          <w:tcPr>
            <w:tcW w:w="1160" w:type="dxa"/>
            <w:noWrap/>
            <w:hideMark/>
          </w:tcPr>
          <w:p w14:paraId="6FF97F75" w14:textId="77777777" w:rsidR="00BA6F4B" w:rsidRPr="00DA3997" w:rsidRDefault="00BA6F4B" w:rsidP="00BE6F82">
            <w:pPr>
              <w:pStyle w:val="DokTabellentext"/>
            </w:pPr>
            <w:r w:rsidRPr="00DA3997">
              <w:t>Poaceae</w:t>
            </w:r>
          </w:p>
        </w:tc>
        <w:tc>
          <w:tcPr>
            <w:tcW w:w="2660" w:type="dxa"/>
            <w:noWrap/>
            <w:hideMark/>
          </w:tcPr>
          <w:p w14:paraId="519B8BA3"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640" w:type="dxa"/>
            <w:noWrap/>
            <w:hideMark/>
          </w:tcPr>
          <w:p w14:paraId="5748C7DA" w14:textId="77777777" w:rsidR="00BA6F4B" w:rsidRPr="00DA3997" w:rsidRDefault="00BA6F4B" w:rsidP="00BE6F82">
            <w:pPr>
              <w:pStyle w:val="DokTabellentext"/>
            </w:pPr>
            <w:r w:rsidRPr="00DA3997">
              <w:t>88.13</w:t>
            </w:r>
          </w:p>
        </w:tc>
        <w:tc>
          <w:tcPr>
            <w:tcW w:w="700" w:type="dxa"/>
            <w:noWrap/>
            <w:hideMark/>
          </w:tcPr>
          <w:p w14:paraId="1E27D5A8" w14:textId="77777777" w:rsidR="00BA6F4B" w:rsidRPr="00DA3997" w:rsidRDefault="00BA6F4B" w:rsidP="00BE6F82">
            <w:pPr>
              <w:pStyle w:val="DokTabellentext"/>
            </w:pPr>
            <w:r w:rsidRPr="00DA3997">
              <w:t>364</w:t>
            </w:r>
          </w:p>
        </w:tc>
        <w:tc>
          <w:tcPr>
            <w:tcW w:w="780" w:type="dxa"/>
            <w:noWrap/>
            <w:hideMark/>
          </w:tcPr>
          <w:p w14:paraId="793C513D" w14:textId="77777777" w:rsidR="00BA6F4B" w:rsidRPr="00DA3997" w:rsidRDefault="00BA6F4B" w:rsidP="00BE6F82">
            <w:pPr>
              <w:pStyle w:val="DokTabellentext"/>
            </w:pPr>
            <w:r w:rsidRPr="00DA3997">
              <w:t>FALSE</w:t>
            </w:r>
          </w:p>
        </w:tc>
        <w:tc>
          <w:tcPr>
            <w:tcW w:w="1040" w:type="dxa"/>
            <w:noWrap/>
            <w:hideMark/>
          </w:tcPr>
          <w:p w14:paraId="1A058EBE" w14:textId="77777777" w:rsidR="00BA6F4B" w:rsidRPr="00DA3997" w:rsidRDefault="00BA6F4B" w:rsidP="00BE6F82">
            <w:pPr>
              <w:pStyle w:val="DokTabellentext"/>
            </w:pPr>
            <w:r w:rsidRPr="00DA3997">
              <w:t>trnH-psbA</w:t>
            </w:r>
          </w:p>
        </w:tc>
      </w:tr>
      <w:tr w:rsidR="00BA6F4B" w:rsidRPr="00DA3997" w14:paraId="71F2BB8A" w14:textId="77777777" w:rsidTr="00BE6F82">
        <w:trPr>
          <w:trHeight w:val="290"/>
        </w:trPr>
        <w:tc>
          <w:tcPr>
            <w:tcW w:w="1380" w:type="dxa"/>
            <w:noWrap/>
            <w:hideMark/>
          </w:tcPr>
          <w:p w14:paraId="1247DDB9" w14:textId="77777777" w:rsidR="00BA6F4B" w:rsidRPr="00DA3997" w:rsidRDefault="00BA6F4B" w:rsidP="00BE6F82">
            <w:pPr>
              <w:pStyle w:val="DokTabellentext"/>
            </w:pPr>
            <w:r w:rsidRPr="00DA3997">
              <w:t>SWFRG007-19</w:t>
            </w:r>
          </w:p>
        </w:tc>
        <w:tc>
          <w:tcPr>
            <w:tcW w:w="1480" w:type="dxa"/>
            <w:noWrap/>
            <w:hideMark/>
          </w:tcPr>
          <w:p w14:paraId="6A11C351" w14:textId="77777777" w:rsidR="00BA6F4B" w:rsidRPr="00DA3997" w:rsidRDefault="00BA6F4B" w:rsidP="00BE6F82">
            <w:pPr>
              <w:pStyle w:val="DokTabellentext"/>
            </w:pPr>
            <w:r w:rsidRPr="00DA3997">
              <w:t>Poaceae</w:t>
            </w:r>
          </w:p>
        </w:tc>
        <w:tc>
          <w:tcPr>
            <w:tcW w:w="2260" w:type="dxa"/>
            <w:noWrap/>
            <w:hideMark/>
          </w:tcPr>
          <w:p w14:paraId="467EF4B5"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1560" w:type="dxa"/>
            <w:noWrap/>
            <w:hideMark/>
          </w:tcPr>
          <w:p w14:paraId="0F7EAE61" w14:textId="77777777" w:rsidR="00BA6F4B" w:rsidRPr="00DA3997" w:rsidRDefault="00BA6F4B" w:rsidP="00BE6F82">
            <w:pPr>
              <w:pStyle w:val="DokTabellentext"/>
            </w:pPr>
            <w:r w:rsidRPr="00DA3997">
              <w:t>GRASS156-07</w:t>
            </w:r>
          </w:p>
        </w:tc>
        <w:tc>
          <w:tcPr>
            <w:tcW w:w="1160" w:type="dxa"/>
            <w:noWrap/>
            <w:hideMark/>
          </w:tcPr>
          <w:p w14:paraId="09F484ED" w14:textId="77777777" w:rsidR="00BA6F4B" w:rsidRPr="00DA3997" w:rsidRDefault="00BA6F4B" w:rsidP="00BE6F82">
            <w:pPr>
              <w:pStyle w:val="DokTabellentext"/>
            </w:pPr>
            <w:r w:rsidRPr="00DA3997">
              <w:t>Poaceae</w:t>
            </w:r>
          </w:p>
        </w:tc>
        <w:tc>
          <w:tcPr>
            <w:tcW w:w="2660" w:type="dxa"/>
            <w:noWrap/>
            <w:hideMark/>
          </w:tcPr>
          <w:p w14:paraId="049C28BB"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640" w:type="dxa"/>
            <w:noWrap/>
            <w:hideMark/>
          </w:tcPr>
          <w:p w14:paraId="75D33CFC" w14:textId="77777777" w:rsidR="00BA6F4B" w:rsidRPr="00DA3997" w:rsidRDefault="00BA6F4B" w:rsidP="00BE6F82">
            <w:pPr>
              <w:pStyle w:val="DokTabellentext"/>
            </w:pPr>
            <w:r w:rsidRPr="00DA3997">
              <w:t>88.13</w:t>
            </w:r>
          </w:p>
        </w:tc>
        <w:tc>
          <w:tcPr>
            <w:tcW w:w="700" w:type="dxa"/>
            <w:noWrap/>
            <w:hideMark/>
          </w:tcPr>
          <w:p w14:paraId="43D79272" w14:textId="77777777" w:rsidR="00BA6F4B" w:rsidRPr="00DA3997" w:rsidRDefault="00BA6F4B" w:rsidP="00BE6F82">
            <w:pPr>
              <w:pStyle w:val="DokTabellentext"/>
            </w:pPr>
            <w:r w:rsidRPr="00DA3997">
              <w:t>364</w:t>
            </w:r>
          </w:p>
        </w:tc>
        <w:tc>
          <w:tcPr>
            <w:tcW w:w="780" w:type="dxa"/>
            <w:noWrap/>
            <w:hideMark/>
          </w:tcPr>
          <w:p w14:paraId="401A05D7" w14:textId="77777777" w:rsidR="00BA6F4B" w:rsidRPr="00DA3997" w:rsidRDefault="00BA6F4B" w:rsidP="00BE6F82">
            <w:pPr>
              <w:pStyle w:val="DokTabellentext"/>
            </w:pPr>
            <w:r w:rsidRPr="00DA3997">
              <w:t>FALSE</w:t>
            </w:r>
          </w:p>
        </w:tc>
        <w:tc>
          <w:tcPr>
            <w:tcW w:w="1040" w:type="dxa"/>
            <w:noWrap/>
            <w:hideMark/>
          </w:tcPr>
          <w:p w14:paraId="415EEE8F" w14:textId="77777777" w:rsidR="00BA6F4B" w:rsidRPr="00DA3997" w:rsidRDefault="00BA6F4B" w:rsidP="00BE6F82">
            <w:pPr>
              <w:pStyle w:val="DokTabellentext"/>
            </w:pPr>
            <w:r w:rsidRPr="00DA3997">
              <w:t>trnH-psbA</w:t>
            </w:r>
          </w:p>
        </w:tc>
      </w:tr>
      <w:tr w:rsidR="00BA6F4B" w:rsidRPr="00DA3997" w14:paraId="66EA4F44" w14:textId="77777777" w:rsidTr="00BE6F82">
        <w:trPr>
          <w:trHeight w:val="290"/>
        </w:trPr>
        <w:tc>
          <w:tcPr>
            <w:tcW w:w="1380" w:type="dxa"/>
            <w:noWrap/>
            <w:hideMark/>
          </w:tcPr>
          <w:p w14:paraId="081183F0" w14:textId="77777777" w:rsidR="00BA6F4B" w:rsidRPr="00DA3997" w:rsidRDefault="00BA6F4B" w:rsidP="00BE6F82">
            <w:pPr>
              <w:pStyle w:val="DokTabellentext"/>
            </w:pPr>
            <w:r w:rsidRPr="00DA3997">
              <w:t>SWFRG007-19</w:t>
            </w:r>
          </w:p>
        </w:tc>
        <w:tc>
          <w:tcPr>
            <w:tcW w:w="1480" w:type="dxa"/>
            <w:noWrap/>
            <w:hideMark/>
          </w:tcPr>
          <w:p w14:paraId="22FF49C2" w14:textId="77777777" w:rsidR="00BA6F4B" w:rsidRPr="00DA3997" w:rsidRDefault="00BA6F4B" w:rsidP="00BE6F82">
            <w:pPr>
              <w:pStyle w:val="DokTabellentext"/>
            </w:pPr>
            <w:r w:rsidRPr="00DA3997">
              <w:t>Poaceae</w:t>
            </w:r>
          </w:p>
        </w:tc>
        <w:tc>
          <w:tcPr>
            <w:tcW w:w="2260" w:type="dxa"/>
            <w:noWrap/>
            <w:hideMark/>
          </w:tcPr>
          <w:p w14:paraId="36BD5A77"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1560" w:type="dxa"/>
            <w:noWrap/>
            <w:hideMark/>
          </w:tcPr>
          <w:p w14:paraId="1944498B" w14:textId="77777777" w:rsidR="00BA6F4B" w:rsidRPr="00DA3997" w:rsidRDefault="00BA6F4B" w:rsidP="00BE6F82">
            <w:pPr>
              <w:pStyle w:val="DokTabellentext"/>
            </w:pPr>
            <w:r w:rsidRPr="00DA3997">
              <w:t>GRASS130-07</w:t>
            </w:r>
          </w:p>
        </w:tc>
        <w:tc>
          <w:tcPr>
            <w:tcW w:w="1160" w:type="dxa"/>
            <w:noWrap/>
            <w:hideMark/>
          </w:tcPr>
          <w:p w14:paraId="6BC629D1" w14:textId="77777777" w:rsidR="00BA6F4B" w:rsidRPr="00DA3997" w:rsidRDefault="00BA6F4B" w:rsidP="00BE6F82">
            <w:pPr>
              <w:pStyle w:val="DokTabellentext"/>
            </w:pPr>
            <w:r w:rsidRPr="00DA3997">
              <w:t>Poaceae</w:t>
            </w:r>
          </w:p>
        </w:tc>
        <w:tc>
          <w:tcPr>
            <w:tcW w:w="2660" w:type="dxa"/>
            <w:noWrap/>
            <w:hideMark/>
          </w:tcPr>
          <w:p w14:paraId="2C3F2C57"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saximontana</w:t>
            </w:r>
          </w:p>
        </w:tc>
        <w:tc>
          <w:tcPr>
            <w:tcW w:w="640" w:type="dxa"/>
            <w:noWrap/>
            <w:hideMark/>
          </w:tcPr>
          <w:p w14:paraId="0E94D15C" w14:textId="77777777" w:rsidR="00BA6F4B" w:rsidRPr="00DA3997" w:rsidRDefault="00BA6F4B" w:rsidP="00BE6F82">
            <w:pPr>
              <w:pStyle w:val="DokTabellentext"/>
            </w:pPr>
            <w:r w:rsidRPr="00DA3997">
              <w:t>88.13</w:t>
            </w:r>
          </w:p>
        </w:tc>
        <w:tc>
          <w:tcPr>
            <w:tcW w:w="700" w:type="dxa"/>
            <w:noWrap/>
            <w:hideMark/>
          </w:tcPr>
          <w:p w14:paraId="7E308265" w14:textId="77777777" w:rsidR="00BA6F4B" w:rsidRPr="00DA3997" w:rsidRDefault="00BA6F4B" w:rsidP="00BE6F82">
            <w:pPr>
              <w:pStyle w:val="DokTabellentext"/>
            </w:pPr>
            <w:r w:rsidRPr="00DA3997">
              <w:t>364</w:t>
            </w:r>
          </w:p>
        </w:tc>
        <w:tc>
          <w:tcPr>
            <w:tcW w:w="780" w:type="dxa"/>
            <w:noWrap/>
            <w:hideMark/>
          </w:tcPr>
          <w:p w14:paraId="260763F0" w14:textId="77777777" w:rsidR="00BA6F4B" w:rsidRPr="00DA3997" w:rsidRDefault="00BA6F4B" w:rsidP="00BE6F82">
            <w:pPr>
              <w:pStyle w:val="DokTabellentext"/>
            </w:pPr>
            <w:r w:rsidRPr="00DA3997">
              <w:t>FALSE</w:t>
            </w:r>
          </w:p>
        </w:tc>
        <w:tc>
          <w:tcPr>
            <w:tcW w:w="1040" w:type="dxa"/>
            <w:noWrap/>
            <w:hideMark/>
          </w:tcPr>
          <w:p w14:paraId="0491C2C9" w14:textId="77777777" w:rsidR="00BA6F4B" w:rsidRPr="00DA3997" w:rsidRDefault="00BA6F4B" w:rsidP="00BE6F82">
            <w:pPr>
              <w:pStyle w:val="DokTabellentext"/>
            </w:pPr>
            <w:r w:rsidRPr="00DA3997">
              <w:t>trnH-psbA</w:t>
            </w:r>
          </w:p>
        </w:tc>
      </w:tr>
      <w:tr w:rsidR="00BA6F4B" w:rsidRPr="00DA3997" w14:paraId="54915F72" w14:textId="77777777" w:rsidTr="00BE6F82">
        <w:trPr>
          <w:trHeight w:val="290"/>
        </w:trPr>
        <w:tc>
          <w:tcPr>
            <w:tcW w:w="1380" w:type="dxa"/>
            <w:noWrap/>
            <w:hideMark/>
          </w:tcPr>
          <w:p w14:paraId="45EFD106" w14:textId="77777777" w:rsidR="00BA6F4B" w:rsidRPr="00DA3997" w:rsidRDefault="00BA6F4B" w:rsidP="00BE6F82">
            <w:pPr>
              <w:pStyle w:val="DokTabellentext"/>
            </w:pPr>
            <w:r w:rsidRPr="00DA3997">
              <w:t>SWFRG008-19</w:t>
            </w:r>
          </w:p>
        </w:tc>
        <w:tc>
          <w:tcPr>
            <w:tcW w:w="1480" w:type="dxa"/>
            <w:noWrap/>
            <w:hideMark/>
          </w:tcPr>
          <w:p w14:paraId="1C32AD8C" w14:textId="77777777" w:rsidR="00BA6F4B" w:rsidRPr="00DA3997" w:rsidRDefault="00BA6F4B" w:rsidP="00BE6F82">
            <w:pPr>
              <w:pStyle w:val="DokTabellentext"/>
            </w:pPr>
            <w:r w:rsidRPr="00DA3997">
              <w:t>Poaceae</w:t>
            </w:r>
          </w:p>
        </w:tc>
        <w:tc>
          <w:tcPr>
            <w:tcW w:w="2260" w:type="dxa"/>
            <w:noWrap/>
            <w:hideMark/>
          </w:tcPr>
          <w:p w14:paraId="5F388995"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1560" w:type="dxa"/>
            <w:noWrap/>
            <w:hideMark/>
          </w:tcPr>
          <w:p w14:paraId="1702FC09" w14:textId="77777777" w:rsidR="00BA6F4B" w:rsidRPr="00DA3997" w:rsidRDefault="00BA6F4B" w:rsidP="00BE6F82">
            <w:pPr>
              <w:pStyle w:val="DokTabellentext"/>
            </w:pPr>
            <w:r w:rsidRPr="00DA3997">
              <w:t>GRASS316-07</w:t>
            </w:r>
          </w:p>
        </w:tc>
        <w:tc>
          <w:tcPr>
            <w:tcW w:w="1160" w:type="dxa"/>
            <w:noWrap/>
            <w:hideMark/>
          </w:tcPr>
          <w:p w14:paraId="688BB61D" w14:textId="77777777" w:rsidR="00BA6F4B" w:rsidRPr="00DA3997" w:rsidRDefault="00BA6F4B" w:rsidP="00BE6F82">
            <w:pPr>
              <w:pStyle w:val="DokTabellentext"/>
            </w:pPr>
            <w:r w:rsidRPr="00DA3997">
              <w:t>Poaceae</w:t>
            </w:r>
          </w:p>
        </w:tc>
        <w:tc>
          <w:tcPr>
            <w:tcW w:w="2660" w:type="dxa"/>
            <w:noWrap/>
            <w:hideMark/>
          </w:tcPr>
          <w:p w14:paraId="52D6765D"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640" w:type="dxa"/>
            <w:noWrap/>
            <w:hideMark/>
          </w:tcPr>
          <w:p w14:paraId="0887A2FB" w14:textId="77777777" w:rsidR="00BA6F4B" w:rsidRPr="00DA3997" w:rsidRDefault="00BA6F4B" w:rsidP="00BE6F82">
            <w:pPr>
              <w:pStyle w:val="DokTabellentext"/>
            </w:pPr>
            <w:r w:rsidRPr="00DA3997">
              <w:t>98.95</w:t>
            </w:r>
          </w:p>
        </w:tc>
        <w:tc>
          <w:tcPr>
            <w:tcW w:w="700" w:type="dxa"/>
            <w:noWrap/>
            <w:hideMark/>
          </w:tcPr>
          <w:p w14:paraId="56843ED0" w14:textId="77777777" w:rsidR="00BA6F4B" w:rsidRPr="00DA3997" w:rsidRDefault="00BA6F4B" w:rsidP="00BE6F82">
            <w:pPr>
              <w:pStyle w:val="DokTabellentext"/>
            </w:pPr>
            <w:r w:rsidRPr="00DA3997">
              <w:t>1018</w:t>
            </w:r>
          </w:p>
        </w:tc>
        <w:tc>
          <w:tcPr>
            <w:tcW w:w="780" w:type="dxa"/>
            <w:noWrap/>
            <w:hideMark/>
          </w:tcPr>
          <w:p w14:paraId="2A6AA448" w14:textId="77777777" w:rsidR="00BA6F4B" w:rsidRPr="00DA3997" w:rsidRDefault="00BA6F4B" w:rsidP="00BE6F82">
            <w:pPr>
              <w:pStyle w:val="DokTabellentext"/>
            </w:pPr>
            <w:r w:rsidRPr="00DA3997">
              <w:t>TRUE</w:t>
            </w:r>
          </w:p>
        </w:tc>
        <w:tc>
          <w:tcPr>
            <w:tcW w:w="1040" w:type="dxa"/>
            <w:noWrap/>
            <w:hideMark/>
          </w:tcPr>
          <w:p w14:paraId="582D1527" w14:textId="77777777" w:rsidR="00BA6F4B" w:rsidRPr="00DA3997" w:rsidRDefault="00BA6F4B" w:rsidP="00BE6F82">
            <w:pPr>
              <w:pStyle w:val="DokTabellentext"/>
            </w:pPr>
            <w:r w:rsidRPr="00DA3997">
              <w:t>trnH-psbA</w:t>
            </w:r>
          </w:p>
        </w:tc>
      </w:tr>
      <w:tr w:rsidR="00BA6F4B" w:rsidRPr="00DA3997" w14:paraId="6D35E86A" w14:textId="77777777" w:rsidTr="00BE6F82">
        <w:trPr>
          <w:trHeight w:val="290"/>
        </w:trPr>
        <w:tc>
          <w:tcPr>
            <w:tcW w:w="1380" w:type="dxa"/>
            <w:noWrap/>
            <w:hideMark/>
          </w:tcPr>
          <w:p w14:paraId="68076FEE" w14:textId="77777777" w:rsidR="00BA6F4B" w:rsidRPr="00DA3997" w:rsidRDefault="00BA6F4B" w:rsidP="00BE6F82">
            <w:pPr>
              <w:pStyle w:val="DokTabellentext"/>
            </w:pPr>
            <w:r w:rsidRPr="00DA3997">
              <w:t>SWFRG009-19</w:t>
            </w:r>
          </w:p>
        </w:tc>
        <w:tc>
          <w:tcPr>
            <w:tcW w:w="1480" w:type="dxa"/>
            <w:noWrap/>
            <w:hideMark/>
          </w:tcPr>
          <w:p w14:paraId="005DDD4C" w14:textId="77777777" w:rsidR="00BA6F4B" w:rsidRPr="00DA3997" w:rsidRDefault="00BA6F4B" w:rsidP="00BE6F82">
            <w:pPr>
              <w:pStyle w:val="DokTabellentext"/>
            </w:pPr>
            <w:r w:rsidRPr="00DA3997">
              <w:t>Poaceae</w:t>
            </w:r>
          </w:p>
        </w:tc>
        <w:tc>
          <w:tcPr>
            <w:tcW w:w="2260" w:type="dxa"/>
            <w:noWrap/>
            <w:hideMark/>
          </w:tcPr>
          <w:p w14:paraId="2BFF6C4D"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00EA8897" w14:textId="77777777" w:rsidR="00BA6F4B" w:rsidRPr="00DA3997" w:rsidRDefault="00BA6F4B" w:rsidP="00BE6F82">
            <w:pPr>
              <w:pStyle w:val="DokTabellentext"/>
            </w:pPr>
            <w:r w:rsidRPr="00DA3997">
              <w:t>GRASS1020-07</w:t>
            </w:r>
          </w:p>
        </w:tc>
        <w:tc>
          <w:tcPr>
            <w:tcW w:w="1160" w:type="dxa"/>
            <w:noWrap/>
            <w:hideMark/>
          </w:tcPr>
          <w:p w14:paraId="4086B6B6" w14:textId="77777777" w:rsidR="00BA6F4B" w:rsidRPr="00DA3997" w:rsidRDefault="00BA6F4B" w:rsidP="00BE6F82">
            <w:pPr>
              <w:pStyle w:val="DokTabellentext"/>
            </w:pPr>
            <w:r w:rsidRPr="00DA3997">
              <w:t>Poaceae</w:t>
            </w:r>
          </w:p>
        </w:tc>
        <w:tc>
          <w:tcPr>
            <w:tcW w:w="2660" w:type="dxa"/>
            <w:noWrap/>
            <w:hideMark/>
          </w:tcPr>
          <w:p w14:paraId="0B1C4441"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14:paraId="56733246" w14:textId="77777777" w:rsidR="00BA6F4B" w:rsidRPr="00DA3997" w:rsidRDefault="00BA6F4B" w:rsidP="00BE6F82">
            <w:pPr>
              <w:pStyle w:val="DokTabellentext"/>
            </w:pPr>
            <w:r w:rsidRPr="00DA3997">
              <w:t>98.15</w:t>
            </w:r>
          </w:p>
        </w:tc>
        <w:tc>
          <w:tcPr>
            <w:tcW w:w="700" w:type="dxa"/>
            <w:noWrap/>
            <w:hideMark/>
          </w:tcPr>
          <w:p w14:paraId="1C5C9E45" w14:textId="77777777" w:rsidR="00BA6F4B" w:rsidRPr="00DA3997" w:rsidRDefault="00BA6F4B" w:rsidP="00BE6F82">
            <w:pPr>
              <w:pStyle w:val="DokTabellentext"/>
            </w:pPr>
            <w:r w:rsidRPr="00DA3997">
              <w:t>952</w:t>
            </w:r>
          </w:p>
        </w:tc>
        <w:tc>
          <w:tcPr>
            <w:tcW w:w="780" w:type="dxa"/>
            <w:noWrap/>
            <w:hideMark/>
          </w:tcPr>
          <w:p w14:paraId="283073B1" w14:textId="77777777" w:rsidR="00BA6F4B" w:rsidRPr="00DA3997" w:rsidRDefault="00BA6F4B" w:rsidP="00BE6F82">
            <w:pPr>
              <w:pStyle w:val="DokTabellentext"/>
            </w:pPr>
            <w:r w:rsidRPr="00DA3997">
              <w:t>TRUE</w:t>
            </w:r>
          </w:p>
        </w:tc>
        <w:tc>
          <w:tcPr>
            <w:tcW w:w="1040" w:type="dxa"/>
            <w:noWrap/>
            <w:hideMark/>
          </w:tcPr>
          <w:p w14:paraId="65D310BC" w14:textId="77777777" w:rsidR="00BA6F4B" w:rsidRPr="00DA3997" w:rsidRDefault="00BA6F4B" w:rsidP="00BE6F82">
            <w:pPr>
              <w:pStyle w:val="DokTabellentext"/>
            </w:pPr>
            <w:r w:rsidRPr="00DA3997">
              <w:t>trnH-psbA</w:t>
            </w:r>
          </w:p>
        </w:tc>
      </w:tr>
      <w:tr w:rsidR="00BA6F4B" w:rsidRPr="00DA3997" w14:paraId="11A22125" w14:textId="77777777" w:rsidTr="00BE6F82">
        <w:trPr>
          <w:trHeight w:val="290"/>
        </w:trPr>
        <w:tc>
          <w:tcPr>
            <w:tcW w:w="1380" w:type="dxa"/>
            <w:noWrap/>
            <w:hideMark/>
          </w:tcPr>
          <w:p w14:paraId="48222ED5" w14:textId="77777777" w:rsidR="00BA6F4B" w:rsidRPr="00DA3997" w:rsidRDefault="00BA6F4B" w:rsidP="00BE6F82">
            <w:pPr>
              <w:pStyle w:val="DokTabellentext"/>
            </w:pPr>
            <w:r w:rsidRPr="00DA3997">
              <w:t>SWFRG009-19</w:t>
            </w:r>
          </w:p>
        </w:tc>
        <w:tc>
          <w:tcPr>
            <w:tcW w:w="1480" w:type="dxa"/>
            <w:noWrap/>
            <w:hideMark/>
          </w:tcPr>
          <w:p w14:paraId="626B72D3" w14:textId="77777777" w:rsidR="00BA6F4B" w:rsidRPr="00DA3997" w:rsidRDefault="00BA6F4B" w:rsidP="00BE6F82">
            <w:pPr>
              <w:pStyle w:val="DokTabellentext"/>
            </w:pPr>
            <w:r w:rsidRPr="00DA3997">
              <w:t>Poaceae</w:t>
            </w:r>
          </w:p>
        </w:tc>
        <w:tc>
          <w:tcPr>
            <w:tcW w:w="2260" w:type="dxa"/>
            <w:noWrap/>
            <w:hideMark/>
          </w:tcPr>
          <w:p w14:paraId="4F20F380"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3E2A5017" w14:textId="77777777" w:rsidR="00BA6F4B" w:rsidRPr="00DA3997" w:rsidRDefault="00BA6F4B" w:rsidP="00BE6F82">
            <w:pPr>
              <w:pStyle w:val="DokTabellentext"/>
            </w:pPr>
            <w:r w:rsidRPr="00DA3997">
              <w:t>KSR116-07</w:t>
            </w:r>
          </w:p>
        </w:tc>
        <w:tc>
          <w:tcPr>
            <w:tcW w:w="1160" w:type="dxa"/>
            <w:noWrap/>
            <w:hideMark/>
          </w:tcPr>
          <w:p w14:paraId="784F4CFB" w14:textId="77777777" w:rsidR="00BA6F4B" w:rsidRPr="00DA3997" w:rsidRDefault="00BA6F4B" w:rsidP="00BE6F82">
            <w:pPr>
              <w:pStyle w:val="DokTabellentext"/>
            </w:pPr>
            <w:r w:rsidRPr="00DA3997">
              <w:t>Poaceae</w:t>
            </w:r>
          </w:p>
        </w:tc>
        <w:tc>
          <w:tcPr>
            <w:tcW w:w="2660" w:type="dxa"/>
            <w:noWrap/>
            <w:hideMark/>
          </w:tcPr>
          <w:p w14:paraId="15493618"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14:paraId="34ACE267" w14:textId="77777777" w:rsidR="00BA6F4B" w:rsidRPr="00DA3997" w:rsidRDefault="00BA6F4B" w:rsidP="00BE6F82">
            <w:pPr>
              <w:pStyle w:val="DokTabellentext"/>
            </w:pPr>
            <w:r w:rsidRPr="00DA3997">
              <w:t>98.15</w:t>
            </w:r>
          </w:p>
        </w:tc>
        <w:tc>
          <w:tcPr>
            <w:tcW w:w="700" w:type="dxa"/>
            <w:noWrap/>
            <w:hideMark/>
          </w:tcPr>
          <w:p w14:paraId="67765F49" w14:textId="77777777" w:rsidR="00BA6F4B" w:rsidRPr="00DA3997" w:rsidRDefault="00BA6F4B" w:rsidP="00BE6F82">
            <w:pPr>
              <w:pStyle w:val="DokTabellentext"/>
            </w:pPr>
            <w:r w:rsidRPr="00DA3997">
              <w:t>952</w:t>
            </w:r>
          </w:p>
        </w:tc>
        <w:tc>
          <w:tcPr>
            <w:tcW w:w="780" w:type="dxa"/>
            <w:noWrap/>
            <w:hideMark/>
          </w:tcPr>
          <w:p w14:paraId="43325381" w14:textId="77777777" w:rsidR="00BA6F4B" w:rsidRPr="00DA3997" w:rsidRDefault="00BA6F4B" w:rsidP="00BE6F82">
            <w:pPr>
              <w:pStyle w:val="DokTabellentext"/>
            </w:pPr>
            <w:r w:rsidRPr="00DA3997">
              <w:t>TRUE</w:t>
            </w:r>
          </w:p>
        </w:tc>
        <w:tc>
          <w:tcPr>
            <w:tcW w:w="1040" w:type="dxa"/>
            <w:noWrap/>
            <w:hideMark/>
          </w:tcPr>
          <w:p w14:paraId="7CBA497C" w14:textId="77777777" w:rsidR="00BA6F4B" w:rsidRPr="00DA3997" w:rsidRDefault="00BA6F4B" w:rsidP="00BE6F82">
            <w:pPr>
              <w:pStyle w:val="DokTabellentext"/>
            </w:pPr>
            <w:r w:rsidRPr="00DA3997">
              <w:t>trnH-psbA</w:t>
            </w:r>
          </w:p>
        </w:tc>
      </w:tr>
      <w:tr w:rsidR="00BA6F4B" w:rsidRPr="00DA3997" w14:paraId="398AF0CC" w14:textId="77777777" w:rsidTr="00BE6F82">
        <w:trPr>
          <w:trHeight w:val="290"/>
        </w:trPr>
        <w:tc>
          <w:tcPr>
            <w:tcW w:w="1380" w:type="dxa"/>
            <w:noWrap/>
            <w:hideMark/>
          </w:tcPr>
          <w:p w14:paraId="13DE4F1A" w14:textId="77777777" w:rsidR="00BA6F4B" w:rsidRPr="00DA3997" w:rsidRDefault="00BA6F4B" w:rsidP="00BE6F82">
            <w:pPr>
              <w:pStyle w:val="DokTabellentext"/>
            </w:pPr>
            <w:r w:rsidRPr="00DA3997">
              <w:t>SWFRG009-19</w:t>
            </w:r>
          </w:p>
        </w:tc>
        <w:tc>
          <w:tcPr>
            <w:tcW w:w="1480" w:type="dxa"/>
            <w:noWrap/>
            <w:hideMark/>
          </w:tcPr>
          <w:p w14:paraId="528D56EF" w14:textId="77777777" w:rsidR="00BA6F4B" w:rsidRPr="00DA3997" w:rsidRDefault="00BA6F4B" w:rsidP="00BE6F82">
            <w:pPr>
              <w:pStyle w:val="DokTabellentext"/>
            </w:pPr>
            <w:r w:rsidRPr="00DA3997">
              <w:t>Poaceae</w:t>
            </w:r>
          </w:p>
        </w:tc>
        <w:tc>
          <w:tcPr>
            <w:tcW w:w="2260" w:type="dxa"/>
            <w:noWrap/>
            <w:hideMark/>
          </w:tcPr>
          <w:p w14:paraId="134CFB66"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0B55331A" w14:textId="77777777" w:rsidR="00BA6F4B" w:rsidRPr="00DA3997" w:rsidRDefault="00BA6F4B" w:rsidP="00BE6F82">
            <w:pPr>
              <w:pStyle w:val="DokTabellentext"/>
            </w:pPr>
            <w:r w:rsidRPr="00DA3997">
              <w:t>GRASS808-07</w:t>
            </w:r>
          </w:p>
        </w:tc>
        <w:tc>
          <w:tcPr>
            <w:tcW w:w="1160" w:type="dxa"/>
            <w:noWrap/>
            <w:hideMark/>
          </w:tcPr>
          <w:p w14:paraId="5E962504" w14:textId="77777777" w:rsidR="00BA6F4B" w:rsidRPr="00DA3997" w:rsidRDefault="00BA6F4B" w:rsidP="00BE6F82">
            <w:pPr>
              <w:pStyle w:val="DokTabellentext"/>
            </w:pPr>
            <w:r w:rsidRPr="00DA3997">
              <w:t>Poaceae</w:t>
            </w:r>
          </w:p>
        </w:tc>
        <w:tc>
          <w:tcPr>
            <w:tcW w:w="2660" w:type="dxa"/>
            <w:noWrap/>
            <w:hideMark/>
          </w:tcPr>
          <w:p w14:paraId="4116E99D"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14:paraId="270CF9BD" w14:textId="77777777" w:rsidR="00BA6F4B" w:rsidRPr="00DA3997" w:rsidRDefault="00BA6F4B" w:rsidP="00BE6F82">
            <w:pPr>
              <w:pStyle w:val="DokTabellentext"/>
            </w:pPr>
            <w:r w:rsidRPr="00DA3997">
              <w:t>98.15</w:t>
            </w:r>
          </w:p>
        </w:tc>
        <w:tc>
          <w:tcPr>
            <w:tcW w:w="700" w:type="dxa"/>
            <w:noWrap/>
            <w:hideMark/>
          </w:tcPr>
          <w:p w14:paraId="37D58900" w14:textId="77777777" w:rsidR="00BA6F4B" w:rsidRPr="00DA3997" w:rsidRDefault="00BA6F4B" w:rsidP="00BE6F82">
            <w:pPr>
              <w:pStyle w:val="DokTabellentext"/>
            </w:pPr>
            <w:r w:rsidRPr="00DA3997">
              <w:t>952</w:t>
            </w:r>
          </w:p>
        </w:tc>
        <w:tc>
          <w:tcPr>
            <w:tcW w:w="780" w:type="dxa"/>
            <w:noWrap/>
            <w:hideMark/>
          </w:tcPr>
          <w:p w14:paraId="15F58777" w14:textId="77777777" w:rsidR="00BA6F4B" w:rsidRPr="00DA3997" w:rsidRDefault="00BA6F4B" w:rsidP="00BE6F82">
            <w:pPr>
              <w:pStyle w:val="DokTabellentext"/>
            </w:pPr>
            <w:r w:rsidRPr="00DA3997">
              <w:t>TRUE</w:t>
            </w:r>
          </w:p>
        </w:tc>
        <w:tc>
          <w:tcPr>
            <w:tcW w:w="1040" w:type="dxa"/>
            <w:noWrap/>
            <w:hideMark/>
          </w:tcPr>
          <w:p w14:paraId="075A9821" w14:textId="77777777" w:rsidR="00BA6F4B" w:rsidRPr="00DA3997" w:rsidRDefault="00BA6F4B" w:rsidP="00BE6F82">
            <w:pPr>
              <w:pStyle w:val="DokTabellentext"/>
            </w:pPr>
            <w:r w:rsidRPr="00DA3997">
              <w:t>trnH-psbA</w:t>
            </w:r>
          </w:p>
        </w:tc>
      </w:tr>
      <w:tr w:rsidR="00BA6F4B" w:rsidRPr="00DA3997" w14:paraId="6F2FAE7A" w14:textId="77777777" w:rsidTr="00BE6F82">
        <w:trPr>
          <w:trHeight w:val="290"/>
        </w:trPr>
        <w:tc>
          <w:tcPr>
            <w:tcW w:w="1380" w:type="dxa"/>
            <w:noWrap/>
            <w:hideMark/>
          </w:tcPr>
          <w:p w14:paraId="22448E8A" w14:textId="77777777" w:rsidR="00BA6F4B" w:rsidRPr="00DA3997" w:rsidRDefault="00BA6F4B" w:rsidP="00BE6F82">
            <w:pPr>
              <w:pStyle w:val="DokTabellentext"/>
            </w:pPr>
            <w:r w:rsidRPr="00DA3997">
              <w:t>SWFRG010-19</w:t>
            </w:r>
          </w:p>
        </w:tc>
        <w:tc>
          <w:tcPr>
            <w:tcW w:w="1480" w:type="dxa"/>
            <w:noWrap/>
            <w:hideMark/>
          </w:tcPr>
          <w:p w14:paraId="3B1D0219" w14:textId="77777777" w:rsidR="00BA6F4B" w:rsidRPr="00DA3997" w:rsidRDefault="00BA6F4B" w:rsidP="00BE6F82">
            <w:pPr>
              <w:pStyle w:val="DokTabellentext"/>
            </w:pPr>
            <w:r w:rsidRPr="00DA3997">
              <w:t>Poaceae</w:t>
            </w:r>
          </w:p>
        </w:tc>
        <w:tc>
          <w:tcPr>
            <w:tcW w:w="2260" w:type="dxa"/>
            <w:noWrap/>
            <w:hideMark/>
          </w:tcPr>
          <w:p w14:paraId="62E65B3C"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3A470B0D" w14:textId="77777777" w:rsidR="00BA6F4B" w:rsidRPr="00DA3997" w:rsidRDefault="00BA6F4B" w:rsidP="00BE6F82">
            <w:pPr>
              <w:pStyle w:val="DokTabellentext"/>
            </w:pPr>
            <w:r w:rsidRPr="00DA3997">
              <w:t>GRASS1020-07</w:t>
            </w:r>
          </w:p>
        </w:tc>
        <w:tc>
          <w:tcPr>
            <w:tcW w:w="1160" w:type="dxa"/>
            <w:noWrap/>
            <w:hideMark/>
          </w:tcPr>
          <w:p w14:paraId="527FCE09" w14:textId="77777777" w:rsidR="00BA6F4B" w:rsidRPr="00DA3997" w:rsidRDefault="00BA6F4B" w:rsidP="00BE6F82">
            <w:pPr>
              <w:pStyle w:val="DokTabellentext"/>
            </w:pPr>
            <w:r w:rsidRPr="00DA3997">
              <w:t>Poaceae</w:t>
            </w:r>
          </w:p>
        </w:tc>
        <w:tc>
          <w:tcPr>
            <w:tcW w:w="2660" w:type="dxa"/>
            <w:noWrap/>
            <w:hideMark/>
          </w:tcPr>
          <w:p w14:paraId="0C1000B8"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14:paraId="5CF85754" w14:textId="77777777" w:rsidR="00BA6F4B" w:rsidRPr="00DA3997" w:rsidRDefault="00BA6F4B" w:rsidP="00BE6F82">
            <w:pPr>
              <w:pStyle w:val="DokTabellentext"/>
            </w:pPr>
            <w:r w:rsidRPr="00DA3997">
              <w:t>95.8</w:t>
            </w:r>
          </w:p>
        </w:tc>
        <w:tc>
          <w:tcPr>
            <w:tcW w:w="700" w:type="dxa"/>
            <w:noWrap/>
            <w:hideMark/>
          </w:tcPr>
          <w:p w14:paraId="3E3B0C1B" w14:textId="77777777" w:rsidR="00BA6F4B" w:rsidRPr="00DA3997" w:rsidRDefault="00BA6F4B" w:rsidP="00BE6F82">
            <w:pPr>
              <w:pStyle w:val="DokTabellentext"/>
            </w:pPr>
            <w:r w:rsidRPr="00DA3997">
              <w:t>942</w:t>
            </w:r>
          </w:p>
        </w:tc>
        <w:tc>
          <w:tcPr>
            <w:tcW w:w="780" w:type="dxa"/>
            <w:noWrap/>
            <w:hideMark/>
          </w:tcPr>
          <w:p w14:paraId="7A4C326F" w14:textId="77777777" w:rsidR="00BA6F4B" w:rsidRPr="00DA3997" w:rsidRDefault="00BA6F4B" w:rsidP="00BE6F82">
            <w:pPr>
              <w:pStyle w:val="DokTabellentext"/>
            </w:pPr>
            <w:r w:rsidRPr="00DA3997">
              <w:t>TRUE</w:t>
            </w:r>
          </w:p>
        </w:tc>
        <w:tc>
          <w:tcPr>
            <w:tcW w:w="1040" w:type="dxa"/>
            <w:noWrap/>
            <w:hideMark/>
          </w:tcPr>
          <w:p w14:paraId="5837C93B" w14:textId="77777777" w:rsidR="00BA6F4B" w:rsidRPr="00DA3997" w:rsidRDefault="00BA6F4B" w:rsidP="00BE6F82">
            <w:pPr>
              <w:pStyle w:val="DokTabellentext"/>
            </w:pPr>
            <w:r w:rsidRPr="00DA3997">
              <w:t>trnH-psbA</w:t>
            </w:r>
          </w:p>
        </w:tc>
      </w:tr>
      <w:tr w:rsidR="00BA6F4B" w:rsidRPr="00DA3997" w14:paraId="6017A76C" w14:textId="77777777" w:rsidTr="00BE6F82">
        <w:trPr>
          <w:trHeight w:val="290"/>
        </w:trPr>
        <w:tc>
          <w:tcPr>
            <w:tcW w:w="1380" w:type="dxa"/>
            <w:noWrap/>
            <w:hideMark/>
          </w:tcPr>
          <w:p w14:paraId="13457A8E" w14:textId="77777777" w:rsidR="00BA6F4B" w:rsidRPr="00DA3997" w:rsidRDefault="00BA6F4B" w:rsidP="00BE6F82">
            <w:pPr>
              <w:pStyle w:val="DokTabellentext"/>
            </w:pPr>
            <w:r w:rsidRPr="00DA3997">
              <w:t>SWFRG010-19</w:t>
            </w:r>
          </w:p>
        </w:tc>
        <w:tc>
          <w:tcPr>
            <w:tcW w:w="1480" w:type="dxa"/>
            <w:noWrap/>
            <w:hideMark/>
          </w:tcPr>
          <w:p w14:paraId="6B7B535A" w14:textId="77777777" w:rsidR="00BA6F4B" w:rsidRPr="00DA3997" w:rsidRDefault="00BA6F4B" w:rsidP="00BE6F82">
            <w:pPr>
              <w:pStyle w:val="DokTabellentext"/>
            </w:pPr>
            <w:r w:rsidRPr="00DA3997">
              <w:t>Poaceae</w:t>
            </w:r>
          </w:p>
        </w:tc>
        <w:tc>
          <w:tcPr>
            <w:tcW w:w="2260" w:type="dxa"/>
            <w:noWrap/>
            <w:hideMark/>
          </w:tcPr>
          <w:p w14:paraId="7539A59E"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3F939D67" w14:textId="77777777" w:rsidR="00BA6F4B" w:rsidRPr="00DA3997" w:rsidRDefault="00BA6F4B" w:rsidP="00BE6F82">
            <w:pPr>
              <w:pStyle w:val="DokTabellentext"/>
            </w:pPr>
            <w:r w:rsidRPr="00DA3997">
              <w:t>GRASS808-07</w:t>
            </w:r>
          </w:p>
        </w:tc>
        <w:tc>
          <w:tcPr>
            <w:tcW w:w="1160" w:type="dxa"/>
            <w:noWrap/>
            <w:hideMark/>
          </w:tcPr>
          <w:p w14:paraId="1D0A4DC4" w14:textId="77777777" w:rsidR="00BA6F4B" w:rsidRPr="00DA3997" w:rsidRDefault="00BA6F4B" w:rsidP="00BE6F82">
            <w:pPr>
              <w:pStyle w:val="DokTabellentext"/>
            </w:pPr>
            <w:r w:rsidRPr="00DA3997">
              <w:t>Poaceae</w:t>
            </w:r>
          </w:p>
        </w:tc>
        <w:tc>
          <w:tcPr>
            <w:tcW w:w="2660" w:type="dxa"/>
            <w:noWrap/>
            <w:hideMark/>
          </w:tcPr>
          <w:p w14:paraId="2F560769"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14:paraId="12670B42" w14:textId="77777777" w:rsidR="00BA6F4B" w:rsidRPr="00DA3997" w:rsidRDefault="00BA6F4B" w:rsidP="00BE6F82">
            <w:pPr>
              <w:pStyle w:val="DokTabellentext"/>
            </w:pPr>
            <w:r w:rsidRPr="00DA3997">
              <w:t>95.8</w:t>
            </w:r>
          </w:p>
        </w:tc>
        <w:tc>
          <w:tcPr>
            <w:tcW w:w="700" w:type="dxa"/>
            <w:noWrap/>
            <w:hideMark/>
          </w:tcPr>
          <w:p w14:paraId="16279ABA" w14:textId="77777777" w:rsidR="00BA6F4B" w:rsidRPr="00DA3997" w:rsidRDefault="00BA6F4B" w:rsidP="00BE6F82">
            <w:pPr>
              <w:pStyle w:val="DokTabellentext"/>
            </w:pPr>
            <w:r w:rsidRPr="00DA3997">
              <w:t>942</w:t>
            </w:r>
          </w:p>
        </w:tc>
        <w:tc>
          <w:tcPr>
            <w:tcW w:w="780" w:type="dxa"/>
            <w:noWrap/>
            <w:hideMark/>
          </w:tcPr>
          <w:p w14:paraId="08678A72" w14:textId="77777777" w:rsidR="00BA6F4B" w:rsidRPr="00DA3997" w:rsidRDefault="00BA6F4B" w:rsidP="00BE6F82">
            <w:pPr>
              <w:pStyle w:val="DokTabellentext"/>
            </w:pPr>
            <w:r w:rsidRPr="00DA3997">
              <w:t>TRUE</w:t>
            </w:r>
          </w:p>
        </w:tc>
        <w:tc>
          <w:tcPr>
            <w:tcW w:w="1040" w:type="dxa"/>
            <w:noWrap/>
            <w:hideMark/>
          </w:tcPr>
          <w:p w14:paraId="0736E5B9" w14:textId="77777777" w:rsidR="00BA6F4B" w:rsidRPr="00DA3997" w:rsidRDefault="00BA6F4B" w:rsidP="00BE6F82">
            <w:pPr>
              <w:pStyle w:val="DokTabellentext"/>
            </w:pPr>
            <w:r w:rsidRPr="00DA3997">
              <w:t>trnH-psbA</w:t>
            </w:r>
          </w:p>
        </w:tc>
      </w:tr>
      <w:tr w:rsidR="00BA6F4B" w:rsidRPr="00DA3997" w14:paraId="0291B22C" w14:textId="77777777" w:rsidTr="00BE6F82">
        <w:trPr>
          <w:trHeight w:val="290"/>
        </w:trPr>
        <w:tc>
          <w:tcPr>
            <w:tcW w:w="1380" w:type="dxa"/>
            <w:noWrap/>
            <w:hideMark/>
          </w:tcPr>
          <w:p w14:paraId="067EC370" w14:textId="77777777" w:rsidR="00BA6F4B" w:rsidRPr="00DA3997" w:rsidRDefault="00BA6F4B" w:rsidP="00BE6F82">
            <w:pPr>
              <w:pStyle w:val="DokTabellentext"/>
            </w:pPr>
            <w:r w:rsidRPr="00DA3997">
              <w:t>SWFRG011-19</w:t>
            </w:r>
          </w:p>
        </w:tc>
        <w:tc>
          <w:tcPr>
            <w:tcW w:w="1480" w:type="dxa"/>
            <w:noWrap/>
            <w:hideMark/>
          </w:tcPr>
          <w:p w14:paraId="481C5410" w14:textId="77777777" w:rsidR="00BA6F4B" w:rsidRPr="00DA3997" w:rsidRDefault="00BA6F4B" w:rsidP="00BE6F82">
            <w:pPr>
              <w:pStyle w:val="DokTabellentext"/>
            </w:pPr>
            <w:r w:rsidRPr="00DA3997">
              <w:t>Poaceae</w:t>
            </w:r>
          </w:p>
        </w:tc>
        <w:tc>
          <w:tcPr>
            <w:tcW w:w="2260" w:type="dxa"/>
            <w:noWrap/>
            <w:hideMark/>
          </w:tcPr>
          <w:p w14:paraId="01D1C262"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671AD189" w14:textId="77777777" w:rsidR="00BA6F4B" w:rsidRPr="00DA3997" w:rsidRDefault="00BA6F4B" w:rsidP="00BE6F82">
            <w:pPr>
              <w:pStyle w:val="DokTabellentext"/>
            </w:pPr>
            <w:r w:rsidRPr="00DA3997">
              <w:t>GRASS1217-07</w:t>
            </w:r>
          </w:p>
        </w:tc>
        <w:tc>
          <w:tcPr>
            <w:tcW w:w="1160" w:type="dxa"/>
            <w:noWrap/>
            <w:hideMark/>
          </w:tcPr>
          <w:p w14:paraId="0AE56DDC" w14:textId="77777777" w:rsidR="00BA6F4B" w:rsidRPr="00DA3997" w:rsidRDefault="00BA6F4B" w:rsidP="00BE6F82">
            <w:pPr>
              <w:pStyle w:val="DokTabellentext"/>
            </w:pPr>
            <w:r w:rsidRPr="00DA3997">
              <w:t>Poaceae</w:t>
            </w:r>
          </w:p>
        </w:tc>
        <w:tc>
          <w:tcPr>
            <w:tcW w:w="2660" w:type="dxa"/>
            <w:noWrap/>
            <w:hideMark/>
          </w:tcPr>
          <w:p w14:paraId="1EB4496C"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14:paraId="05716611" w14:textId="77777777" w:rsidR="00BA6F4B" w:rsidRPr="00DA3997" w:rsidRDefault="00BA6F4B" w:rsidP="00BE6F82">
            <w:pPr>
              <w:pStyle w:val="DokTabellentext"/>
            </w:pPr>
            <w:r w:rsidRPr="00DA3997">
              <w:t>98.71</w:t>
            </w:r>
          </w:p>
        </w:tc>
        <w:tc>
          <w:tcPr>
            <w:tcW w:w="700" w:type="dxa"/>
            <w:noWrap/>
            <w:hideMark/>
          </w:tcPr>
          <w:p w14:paraId="6A6545A2" w14:textId="77777777" w:rsidR="00BA6F4B" w:rsidRPr="00DA3997" w:rsidRDefault="00BA6F4B" w:rsidP="00BE6F82">
            <w:pPr>
              <w:pStyle w:val="DokTabellentext"/>
            </w:pPr>
            <w:r w:rsidRPr="00DA3997">
              <w:t>957</w:t>
            </w:r>
          </w:p>
        </w:tc>
        <w:tc>
          <w:tcPr>
            <w:tcW w:w="780" w:type="dxa"/>
            <w:noWrap/>
            <w:hideMark/>
          </w:tcPr>
          <w:p w14:paraId="4A2D3F2D" w14:textId="77777777" w:rsidR="00BA6F4B" w:rsidRPr="00DA3997" w:rsidRDefault="00BA6F4B" w:rsidP="00BE6F82">
            <w:pPr>
              <w:pStyle w:val="DokTabellentext"/>
            </w:pPr>
            <w:r w:rsidRPr="00DA3997">
              <w:t>FALSE</w:t>
            </w:r>
          </w:p>
        </w:tc>
        <w:tc>
          <w:tcPr>
            <w:tcW w:w="1040" w:type="dxa"/>
            <w:noWrap/>
            <w:hideMark/>
          </w:tcPr>
          <w:p w14:paraId="44DD8DB2" w14:textId="77777777" w:rsidR="00BA6F4B" w:rsidRPr="00DA3997" w:rsidRDefault="00BA6F4B" w:rsidP="00BE6F82">
            <w:pPr>
              <w:pStyle w:val="DokTabellentext"/>
            </w:pPr>
            <w:r w:rsidRPr="00DA3997">
              <w:t>trnH-psbA</w:t>
            </w:r>
          </w:p>
        </w:tc>
      </w:tr>
      <w:tr w:rsidR="00BA6F4B" w:rsidRPr="00DA3997" w14:paraId="054589E4" w14:textId="77777777" w:rsidTr="00BE6F82">
        <w:trPr>
          <w:trHeight w:val="290"/>
        </w:trPr>
        <w:tc>
          <w:tcPr>
            <w:tcW w:w="1380" w:type="dxa"/>
            <w:noWrap/>
            <w:hideMark/>
          </w:tcPr>
          <w:p w14:paraId="2A6CE08F" w14:textId="77777777" w:rsidR="00BA6F4B" w:rsidRPr="00DA3997" w:rsidRDefault="00BA6F4B" w:rsidP="00BE6F82">
            <w:pPr>
              <w:pStyle w:val="DokTabellentext"/>
            </w:pPr>
            <w:r w:rsidRPr="00DA3997">
              <w:t>SWFRG011-19</w:t>
            </w:r>
          </w:p>
        </w:tc>
        <w:tc>
          <w:tcPr>
            <w:tcW w:w="1480" w:type="dxa"/>
            <w:noWrap/>
            <w:hideMark/>
          </w:tcPr>
          <w:p w14:paraId="2DEF85A0" w14:textId="77777777" w:rsidR="00BA6F4B" w:rsidRPr="00DA3997" w:rsidRDefault="00BA6F4B" w:rsidP="00BE6F82">
            <w:pPr>
              <w:pStyle w:val="DokTabellentext"/>
            </w:pPr>
            <w:r w:rsidRPr="00DA3997">
              <w:t>Poaceae</w:t>
            </w:r>
          </w:p>
        </w:tc>
        <w:tc>
          <w:tcPr>
            <w:tcW w:w="2260" w:type="dxa"/>
            <w:noWrap/>
            <w:hideMark/>
          </w:tcPr>
          <w:p w14:paraId="58E61407"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0D9B46A2" w14:textId="77777777" w:rsidR="00BA6F4B" w:rsidRPr="00DA3997" w:rsidRDefault="00BA6F4B" w:rsidP="00BE6F82">
            <w:pPr>
              <w:pStyle w:val="DokTabellentext"/>
            </w:pPr>
            <w:r w:rsidRPr="00DA3997">
              <w:t>KSR067-07</w:t>
            </w:r>
          </w:p>
        </w:tc>
        <w:tc>
          <w:tcPr>
            <w:tcW w:w="1160" w:type="dxa"/>
            <w:noWrap/>
            <w:hideMark/>
          </w:tcPr>
          <w:p w14:paraId="18F17285" w14:textId="77777777" w:rsidR="00BA6F4B" w:rsidRPr="00DA3997" w:rsidRDefault="00BA6F4B" w:rsidP="00BE6F82">
            <w:pPr>
              <w:pStyle w:val="DokTabellentext"/>
            </w:pPr>
            <w:r w:rsidRPr="00DA3997">
              <w:t>Poaceae</w:t>
            </w:r>
          </w:p>
        </w:tc>
        <w:tc>
          <w:tcPr>
            <w:tcW w:w="2660" w:type="dxa"/>
            <w:noWrap/>
            <w:hideMark/>
          </w:tcPr>
          <w:p w14:paraId="01C31E9A"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14:paraId="3579BBF5" w14:textId="77777777" w:rsidR="00BA6F4B" w:rsidRPr="00DA3997" w:rsidRDefault="00BA6F4B" w:rsidP="00BE6F82">
            <w:pPr>
              <w:pStyle w:val="DokTabellentext"/>
            </w:pPr>
            <w:r w:rsidRPr="00DA3997">
              <w:t>98.71</w:t>
            </w:r>
          </w:p>
        </w:tc>
        <w:tc>
          <w:tcPr>
            <w:tcW w:w="700" w:type="dxa"/>
            <w:noWrap/>
            <w:hideMark/>
          </w:tcPr>
          <w:p w14:paraId="1A2C80D2" w14:textId="77777777" w:rsidR="00BA6F4B" w:rsidRPr="00DA3997" w:rsidRDefault="00BA6F4B" w:rsidP="00BE6F82">
            <w:pPr>
              <w:pStyle w:val="DokTabellentext"/>
            </w:pPr>
            <w:r w:rsidRPr="00DA3997">
              <w:t>957</w:t>
            </w:r>
          </w:p>
        </w:tc>
        <w:tc>
          <w:tcPr>
            <w:tcW w:w="780" w:type="dxa"/>
            <w:noWrap/>
            <w:hideMark/>
          </w:tcPr>
          <w:p w14:paraId="3856C877" w14:textId="77777777" w:rsidR="00BA6F4B" w:rsidRPr="00DA3997" w:rsidRDefault="00BA6F4B" w:rsidP="00BE6F82">
            <w:pPr>
              <w:pStyle w:val="DokTabellentext"/>
            </w:pPr>
            <w:r w:rsidRPr="00DA3997">
              <w:t>FALSE</w:t>
            </w:r>
          </w:p>
        </w:tc>
        <w:tc>
          <w:tcPr>
            <w:tcW w:w="1040" w:type="dxa"/>
            <w:noWrap/>
            <w:hideMark/>
          </w:tcPr>
          <w:p w14:paraId="74553E57" w14:textId="77777777" w:rsidR="00BA6F4B" w:rsidRPr="00DA3997" w:rsidRDefault="00BA6F4B" w:rsidP="00BE6F82">
            <w:pPr>
              <w:pStyle w:val="DokTabellentext"/>
            </w:pPr>
            <w:r w:rsidRPr="00DA3997">
              <w:t>trnH-psbA</w:t>
            </w:r>
          </w:p>
        </w:tc>
      </w:tr>
      <w:tr w:rsidR="00BA6F4B" w:rsidRPr="00DA3997" w14:paraId="62C91113" w14:textId="77777777" w:rsidTr="00BE6F82">
        <w:trPr>
          <w:trHeight w:val="290"/>
        </w:trPr>
        <w:tc>
          <w:tcPr>
            <w:tcW w:w="1380" w:type="dxa"/>
            <w:noWrap/>
            <w:hideMark/>
          </w:tcPr>
          <w:p w14:paraId="57C7B416" w14:textId="77777777" w:rsidR="00BA6F4B" w:rsidRPr="00DA3997" w:rsidRDefault="00BA6F4B" w:rsidP="00BE6F82">
            <w:pPr>
              <w:pStyle w:val="DokTabellentext"/>
            </w:pPr>
            <w:r w:rsidRPr="00DA3997">
              <w:t>SWFRG011-19</w:t>
            </w:r>
          </w:p>
        </w:tc>
        <w:tc>
          <w:tcPr>
            <w:tcW w:w="1480" w:type="dxa"/>
            <w:noWrap/>
            <w:hideMark/>
          </w:tcPr>
          <w:p w14:paraId="23549C0A" w14:textId="77777777" w:rsidR="00BA6F4B" w:rsidRPr="00DA3997" w:rsidRDefault="00BA6F4B" w:rsidP="00BE6F82">
            <w:pPr>
              <w:pStyle w:val="DokTabellentext"/>
            </w:pPr>
            <w:r w:rsidRPr="00DA3997">
              <w:t>Poaceae</w:t>
            </w:r>
          </w:p>
        </w:tc>
        <w:tc>
          <w:tcPr>
            <w:tcW w:w="2260" w:type="dxa"/>
            <w:noWrap/>
            <w:hideMark/>
          </w:tcPr>
          <w:p w14:paraId="7FF3029F"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28B8898C" w14:textId="77777777" w:rsidR="00BA6F4B" w:rsidRPr="00DA3997" w:rsidRDefault="00BA6F4B" w:rsidP="00BE6F82">
            <w:pPr>
              <w:pStyle w:val="DokTabellentext"/>
            </w:pPr>
            <w:r w:rsidRPr="00DA3997">
              <w:t>GRASS561-07</w:t>
            </w:r>
          </w:p>
        </w:tc>
        <w:tc>
          <w:tcPr>
            <w:tcW w:w="1160" w:type="dxa"/>
            <w:noWrap/>
            <w:hideMark/>
          </w:tcPr>
          <w:p w14:paraId="4A817608" w14:textId="77777777" w:rsidR="00BA6F4B" w:rsidRPr="00DA3997" w:rsidRDefault="00BA6F4B" w:rsidP="00BE6F82">
            <w:pPr>
              <w:pStyle w:val="DokTabellentext"/>
            </w:pPr>
            <w:r w:rsidRPr="00DA3997">
              <w:t>Poaceae</w:t>
            </w:r>
          </w:p>
        </w:tc>
        <w:tc>
          <w:tcPr>
            <w:tcW w:w="2660" w:type="dxa"/>
            <w:noWrap/>
            <w:hideMark/>
          </w:tcPr>
          <w:p w14:paraId="6399F742"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14:paraId="24AF7D77" w14:textId="77777777" w:rsidR="00BA6F4B" w:rsidRPr="00DA3997" w:rsidRDefault="00BA6F4B" w:rsidP="00BE6F82">
            <w:pPr>
              <w:pStyle w:val="DokTabellentext"/>
            </w:pPr>
            <w:r w:rsidRPr="00DA3997">
              <w:t>98.71</w:t>
            </w:r>
          </w:p>
        </w:tc>
        <w:tc>
          <w:tcPr>
            <w:tcW w:w="700" w:type="dxa"/>
            <w:noWrap/>
            <w:hideMark/>
          </w:tcPr>
          <w:p w14:paraId="7B6CF393" w14:textId="77777777" w:rsidR="00BA6F4B" w:rsidRPr="00DA3997" w:rsidRDefault="00BA6F4B" w:rsidP="00BE6F82">
            <w:pPr>
              <w:pStyle w:val="DokTabellentext"/>
            </w:pPr>
            <w:r w:rsidRPr="00DA3997">
              <w:t>957</w:t>
            </w:r>
          </w:p>
        </w:tc>
        <w:tc>
          <w:tcPr>
            <w:tcW w:w="780" w:type="dxa"/>
            <w:noWrap/>
            <w:hideMark/>
          </w:tcPr>
          <w:p w14:paraId="1DC95B32" w14:textId="77777777" w:rsidR="00BA6F4B" w:rsidRPr="00DA3997" w:rsidRDefault="00BA6F4B" w:rsidP="00BE6F82">
            <w:pPr>
              <w:pStyle w:val="DokTabellentext"/>
            </w:pPr>
            <w:r w:rsidRPr="00DA3997">
              <w:t>FALSE</w:t>
            </w:r>
          </w:p>
        </w:tc>
        <w:tc>
          <w:tcPr>
            <w:tcW w:w="1040" w:type="dxa"/>
            <w:noWrap/>
            <w:hideMark/>
          </w:tcPr>
          <w:p w14:paraId="50BC4C54" w14:textId="77777777" w:rsidR="00BA6F4B" w:rsidRPr="00DA3997" w:rsidRDefault="00BA6F4B" w:rsidP="00BE6F82">
            <w:pPr>
              <w:pStyle w:val="DokTabellentext"/>
            </w:pPr>
            <w:r w:rsidRPr="00DA3997">
              <w:t>trnH-psbA</w:t>
            </w:r>
          </w:p>
        </w:tc>
      </w:tr>
      <w:tr w:rsidR="00BA6F4B" w:rsidRPr="00DA3997" w14:paraId="208B1D7E" w14:textId="77777777" w:rsidTr="00BE6F82">
        <w:trPr>
          <w:trHeight w:val="290"/>
        </w:trPr>
        <w:tc>
          <w:tcPr>
            <w:tcW w:w="1380" w:type="dxa"/>
            <w:noWrap/>
            <w:hideMark/>
          </w:tcPr>
          <w:p w14:paraId="56A0E895" w14:textId="77777777" w:rsidR="00BA6F4B" w:rsidRPr="00DA3997" w:rsidRDefault="00BA6F4B" w:rsidP="00BE6F82">
            <w:pPr>
              <w:pStyle w:val="DokTabellentext"/>
            </w:pPr>
            <w:r w:rsidRPr="00DA3997">
              <w:t>SWFRG011-19</w:t>
            </w:r>
          </w:p>
        </w:tc>
        <w:tc>
          <w:tcPr>
            <w:tcW w:w="1480" w:type="dxa"/>
            <w:noWrap/>
            <w:hideMark/>
          </w:tcPr>
          <w:p w14:paraId="76077E6F" w14:textId="77777777" w:rsidR="00BA6F4B" w:rsidRPr="00DA3997" w:rsidRDefault="00BA6F4B" w:rsidP="00BE6F82">
            <w:pPr>
              <w:pStyle w:val="DokTabellentext"/>
            </w:pPr>
            <w:r w:rsidRPr="00DA3997">
              <w:t>Poaceae</w:t>
            </w:r>
          </w:p>
        </w:tc>
        <w:tc>
          <w:tcPr>
            <w:tcW w:w="2260" w:type="dxa"/>
            <w:noWrap/>
            <w:hideMark/>
          </w:tcPr>
          <w:p w14:paraId="188A4E28"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0CE50251" w14:textId="77777777" w:rsidR="00BA6F4B" w:rsidRPr="00DA3997" w:rsidRDefault="00BA6F4B" w:rsidP="00BE6F82">
            <w:pPr>
              <w:pStyle w:val="DokTabellentext"/>
            </w:pPr>
            <w:r w:rsidRPr="00DA3997">
              <w:t>GRASS400-07</w:t>
            </w:r>
          </w:p>
        </w:tc>
        <w:tc>
          <w:tcPr>
            <w:tcW w:w="1160" w:type="dxa"/>
            <w:noWrap/>
            <w:hideMark/>
          </w:tcPr>
          <w:p w14:paraId="4896903A" w14:textId="77777777" w:rsidR="00BA6F4B" w:rsidRPr="00DA3997" w:rsidRDefault="00BA6F4B" w:rsidP="00BE6F82">
            <w:pPr>
              <w:pStyle w:val="DokTabellentext"/>
            </w:pPr>
            <w:r w:rsidRPr="00DA3997">
              <w:t>Poaceae</w:t>
            </w:r>
          </w:p>
        </w:tc>
        <w:tc>
          <w:tcPr>
            <w:tcW w:w="2660" w:type="dxa"/>
            <w:noWrap/>
            <w:hideMark/>
          </w:tcPr>
          <w:p w14:paraId="5327E0C1"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3BE6243B" w14:textId="77777777" w:rsidR="00BA6F4B" w:rsidRPr="00DA3997" w:rsidRDefault="00BA6F4B" w:rsidP="00BE6F82">
            <w:pPr>
              <w:pStyle w:val="DokTabellentext"/>
            </w:pPr>
            <w:r w:rsidRPr="00DA3997">
              <w:t>98.71</w:t>
            </w:r>
          </w:p>
        </w:tc>
        <w:tc>
          <w:tcPr>
            <w:tcW w:w="700" w:type="dxa"/>
            <w:noWrap/>
            <w:hideMark/>
          </w:tcPr>
          <w:p w14:paraId="0708B64A" w14:textId="77777777" w:rsidR="00BA6F4B" w:rsidRPr="00DA3997" w:rsidRDefault="00BA6F4B" w:rsidP="00BE6F82">
            <w:pPr>
              <w:pStyle w:val="DokTabellentext"/>
            </w:pPr>
            <w:r w:rsidRPr="00DA3997">
              <w:t>957</w:t>
            </w:r>
          </w:p>
        </w:tc>
        <w:tc>
          <w:tcPr>
            <w:tcW w:w="780" w:type="dxa"/>
            <w:noWrap/>
            <w:hideMark/>
          </w:tcPr>
          <w:p w14:paraId="7445F9F7" w14:textId="77777777" w:rsidR="00BA6F4B" w:rsidRPr="00DA3997" w:rsidRDefault="00BA6F4B" w:rsidP="00BE6F82">
            <w:pPr>
              <w:pStyle w:val="DokTabellentext"/>
            </w:pPr>
            <w:r w:rsidRPr="00DA3997">
              <w:t>FALSE</w:t>
            </w:r>
          </w:p>
        </w:tc>
        <w:tc>
          <w:tcPr>
            <w:tcW w:w="1040" w:type="dxa"/>
            <w:noWrap/>
            <w:hideMark/>
          </w:tcPr>
          <w:p w14:paraId="3B9364B4" w14:textId="77777777" w:rsidR="00BA6F4B" w:rsidRPr="00DA3997" w:rsidRDefault="00BA6F4B" w:rsidP="00BE6F82">
            <w:pPr>
              <w:pStyle w:val="DokTabellentext"/>
            </w:pPr>
            <w:r w:rsidRPr="00DA3997">
              <w:t>trnH-psbA</w:t>
            </w:r>
          </w:p>
        </w:tc>
      </w:tr>
      <w:tr w:rsidR="00BA6F4B" w:rsidRPr="00DA3997" w14:paraId="758F64A1" w14:textId="77777777" w:rsidTr="00BE6F82">
        <w:trPr>
          <w:trHeight w:val="290"/>
        </w:trPr>
        <w:tc>
          <w:tcPr>
            <w:tcW w:w="1380" w:type="dxa"/>
            <w:noWrap/>
            <w:hideMark/>
          </w:tcPr>
          <w:p w14:paraId="13F724EC" w14:textId="77777777" w:rsidR="00BA6F4B" w:rsidRPr="00DA3997" w:rsidRDefault="00BA6F4B" w:rsidP="00BE6F82">
            <w:pPr>
              <w:pStyle w:val="DokTabellentext"/>
            </w:pPr>
            <w:r w:rsidRPr="00DA3997">
              <w:t>SWFRG011-19</w:t>
            </w:r>
          </w:p>
        </w:tc>
        <w:tc>
          <w:tcPr>
            <w:tcW w:w="1480" w:type="dxa"/>
            <w:noWrap/>
            <w:hideMark/>
          </w:tcPr>
          <w:p w14:paraId="0B50236A" w14:textId="77777777" w:rsidR="00BA6F4B" w:rsidRPr="00DA3997" w:rsidRDefault="00BA6F4B" w:rsidP="00BE6F82">
            <w:pPr>
              <w:pStyle w:val="DokTabellentext"/>
            </w:pPr>
            <w:r w:rsidRPr="00DA3997">
              <w:t>Poaceae</w:t>
            </w:r>
          </w:p>
        </w:tc>
        <w:tc>
          <w:tcPr>
            <w:tcW w:w="2260" w:type="dxa"/>
            <w:noWrap/>
            <w:hideMark/>
          </w:tcPr>
          <w:p w14:paraId="1C6B5D65"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5DEAB4E5" w14:textId="77777777" w:rsidR="00BA6F4B" w:rsidRPr="00DA3997" w:rsidRDefault="00BA6F4B" w:rsidP="00BE6F82">
            <w:pPr>
              <w:pStyle w:val="DokTabellentext"/>
            </w:pPr>
            <w:r w:rsidRPr="00DA3997">
              <w:t>GRASS341-07</w:t>
            </w:r>
          </w:p>
        </w:tc>
        <w:tc>
          <w:tcPr>
            <w:tcW w:w="1160" w:type="dxa"/>
            <w:noWrap/>
            <w:hideMark/>
          </w:tcPr>
          <w:p w14:paraId="102AA0CB" w14:textId="77777777" w:rsidR="00BA6F4B" w:rsidRPr="00DA3997" w:rsidRDefault="00BA6F4B" w:rsidP="00BE6F82">
            <w:pPr>
              <w:pStyle w:val="DokTabellentext"/>
            </w:pPr>
            <w:r w:rsidRPr="00DA3997">
              <w:t>Poaceae</w:t>
            </w:r>
          </w:p>
        </w:tc>
        <w:tc>
          <w:tcPr>
            <w:tcW w:w="2660" w:type="dxa"/>
            <w:noWrap/>
            <w:hideMark/>
          </w:tcPr>
          <w:p w14:paraId="4E6738ED"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68FFCA3D" w14:textId="77777777" w:rsidR="00BA6F4B" w:rsidRPr="00DA3997" w:rsidRDefault="00BA6F4B" w:rsidP="00BE6F82">
            <w:pPr>
              <w:pStyle w:val="DokTabellentext"/>
            </w:pPr>
            <w:r w:rsidRPr="00DA3997">
              <w:t>98.71</w:t>
            </w:r>
          </w:p>
        </w:tc>
        <w:tc>
          <w:tcPr>
            <w:tcW w:w="700" w:type="dxa"/>
            <w:noWrap/>
            <w:hideMark/>
          </w:tcPr>
          <w:p w14:paraId="37FE86D0" w14:textId="77777777" w:rsidR="00BA6F4B" w:rsidRPr="00DA3997" w:rsidRDefault="00BA6F4B" w:rsidP="00BE6F82">
            <w:pPr>
              <w:pStyle w:val="DokTabellentext"/>
            </w:pPr>
            <w:r w:rsidRPr="00DA3997">
              <w:t>957</w:t>
            </w:r>
          </w:p>
        </w:tc>
        <w:tc>
          <w:tcPr>
            <w:tcW w:w="780" w:type="dxa"/>
            <w:noWrap/>
            <w:hideMark/>
          </w:tcPr>
          <w:p w14:paraId="3A86AEAF" w14:textId="77777777" w:rsidR="00BA6F4B" w:rsidRPr="00DA3997" w:rsidRDefault="00BA6F4B" w:rsidP="00BE6F82">
            <w:pPr>
              <w:pStyle w:val="DokTabellentext"/>
            </w:pPr>
            <w:r w:rsidRPr="00DA3997">
              <w:t>FALSE</w:t>
            </w:r>
          </w:p>
        </w:tc>
        <w:tc>
          <w:tcPr>
            <w:tcW w:w="1040" w:type="dxa"/>
            <w:noWrap/>
            <w:hideMark/>
          </w:tcPr>
          <w:p w14:paraId="5BE8303C" w14:textId="77777777" w:rsidR="00BA6F4B" w:rsidRPr="00DA3997" w:rsidRDefault="00BA6F4B" w:rsidP="00BE6F82">
            <w:pPr>
              <w:pStyle w:val="DokTabellentext"/>
            </w:pPr>
            <w:r w:rsidRPr="00DA3997">
              <w:t>trnH-psbA</w:t>
            </w:r>
          </w:p>
        </w:tc>
      </w:tr>
      <w:tr w:rsidR="00BA6F4B" w:rsidRPr="00DA3997" w14:paraId="79CC6889" w14:textId="77777777" w:rsidTr="00BE6F82">
        <w:trPr>
          <w:trHeight w:val="290"/>
        </w:trPr>
        <w:tc>
          <w:tcPr>
            <w:tcW w:w="1380" w:type="dxa"/>
            <w:noWrap/>
            <w:hideMark/>
          </w:tcPr>
          <w:p w14:paraId="191477D7" w14:textId="77777777" w:rsidR="00BA6F4B" w:rsidRPr="00DA3997" w:rsidRDefault="00BA6F4B" w:rsidP="00BE6F82">
            <w:pPr>
              <w:pStyle w:val="DokTabellentext"/>
            </w:pPr>
            <w:r w:rsidRPr="00DA3997">
              <w:t>SWFRG011-19</w:t>
            </w:r>
          </w:p>
        </w:tc>
        <w:tc>
          <w:tcPr>
            <w:tcW w:w="1480" w:type="dxa"/>
            <w:noWrap/>
            <w:hideMark/>
          </w:tcPr>
          <w:p w14:paraId="4146369E" w14:textId="77777777" w:rsidR="00BA6F4B" w:rsidRPr="00DA3997" w:rsidRDefault="00BA6F4B" w:rsidP="00BE6F82">
            <w:pPr>
              <w:pStyle w:val="DokTabellentext"/>
            </w:pPr>
            <w:r w:rsidRPr="00DA3997">
              <w:t>Poaceae</w:t>
            </w:r>
          </w:p>
        </w:tc>
        <w:tc>
          <w:tcPr>
            <w:tcW w:w="2260" w:type="dxa"/>
            <w:noWrap/>
            <w:hideMark/>
          </w:tcPr>
          <w:p w14:paraId="3DAA1820"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416C5D77" w14:textId="77777777" w:rsidR="00BA6F4B" w:rsidRPr="00DA3997" w:rsidRDefault="00BA6F4B" w:rsidP="00BE6F82">
            <w:pPr>
              <w:pStyle w:val="DokTabellentext"/>
            </w:pPr>
            <w:r w:rsidRPr="00DA3997">
              <w:t>GRASS333-07</w:t>
            </w:r>
          </w:p>
        </w:tc>
        <w:tc>
          <w:tcPr>
            <w:tcW w:w="1160" w:type="dxa"/>
            <w:noWrap/>
            <w:hideMark/>
          </w:tcPr>
          <w:p w14:paraId="754A6FE6" w14:textId="77777777" w:rsidR="00BA6F4B" w:rsidRPr="00DA3997" w:rsidRDefault="00BA6F4B" w:rsidP="00BE6F82">
            <w:pPr>
              <w:pStyle w:val="DokTabellentext"/>
            </w:pPr>
            <w:r w:rsidRPr="00DA3997">
              <w:t>Poaceae</w:t>
            </w:r>
          </w:p>
        </w:tc>
        <w:tc>
          <w:tcPr>
            <w:tcW w:w="2660" w:type="dxa"/>
            <w:noWrap/>
            <w:hideMark/>
          </w:tcPr>
          <w:p w14:paraId="43B3CA4F"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636506FF" w14:textId="77777777" w:rsidR="00BA6F4B" w:rsidRPr="00DA3997" w:rsidRDefault="00BA6F4B" w:rsidP="00BE6F82">
            <w:pPr>
              <w:pStyle w:val="DokTabellentext"/>
            </w:pPr>
            <w:r w:rsidRPr="00DA3997">
              <w:t>98.71</w:t>
            </w:r>
          </w:p>
        </w:tc>
        <w:tc>
          <w:tcPr>
            <w:tcW w:w="700" w:type="dxa"/>
            <w:noWrap/>
            <w:hideMark/>
          </w:tcPr>
          <w:p w14:paraId="35CA5DB9" w14:textId="77777777" w:rsidR="00BA6F4B" w:rsidRPr="00DA3997" w:rsidRDefault="00BA6F4B" w:rsidP="00BE6F82">
            <w:pPr>
              <w:pStyle w:val="DokTabellentext"/>
            </w:pPr>
            <w:r w:rsidRPr="00DA3997">
              <w:t>957</w:t>
            </w:r>
          </w:p>
        </w:tc>
        <w:tc>
          <w:tcPr>
            <w:tcW w:w="780" w:type="dxa"/>
            <w:noWrap/>
            <w:hideMark/>
          </w:tcPr>
          <w:p w14:paraId="2F7A4A11" w14:textId="77777777" w:rsidR="00BA6F4B" w:rsidRPr="00DA3997" w:rsidRDefault="00BA6F4B" w:rsidP="00BE6F82">
            <w:pPr>
              <w:pStyle w:val="DokTabellentext"/>
            </w:pPr>
            <w:r w:rsidRPr="00DA3997">
              <w:t>FALSE</w:t>
            </w:r>
          </w:p>
        </w:tc>
        <w:tc>
          <w:tcPr>
            <w:tcW w:w="1040" w:type="dxa"/>
            <w:noWrap/>
            <w:hideMark/>
          </w:tcPr>
          <w:p w14:paraId="01782913" w14:textId="77777777" w:rsidR="00BA6F4B" w:rsidRPr="00DA3997" w:rsidRDefault="00BA6F4B" w:rsidP="00BE6F82">
            <w:pPr>
              <w:pStyle w:val="DokTabellentext"/>
            </w:pPr>
            <w:r w:rsidRPr="00DA3997">
              <w:t>trnH-psbA</w:t>
            </w:r>
          </w:p>
        </w:tc>
      </w:tr>
      <w:tr w:rsidR="00BA6F4B" w:rsidRPr="00DA3997" w14:paraId="39FA1F4D" w14:textId="77777777" w:rsidTr="00BE6F82">
        <w:trPr>
          <w:trHeight w:val="290"/>
        </w:trPr>
        <w:tc>
          <w:tcPr>
            <w:tcW w:w="1380" w:type="dxa"/>
            <w:noWrap/>
            <w:hideMark/>
          </w:tcPr>
          <w:p w14:paraId="31D3372C" w14:textId="77777777" w:rsidR="00BA6F4B" w:rsidRPr="00DA3997" w:rsidRDefault="00BA6F4B" w:rsidP="00BE6F82">
            <w:pPr>
              <w:pStyle w:val="DokTabellentext"/>
            </w:pPr>
            <w:r w:rsidRPr="00DA3997">
              <w:t>SWFRG012-19</w:t>
            </w:r>
          </w:p>
        </w:tc>
        <w:tc>
          <w:tcPr>
            <w:tcW w:w="1480" w:type="dxa"/>
            <w:noWrap/>
            <w:hideMark/>
          </w:tcPr>
          <w:p w14:paraId="0EF86B7A" w14:textId="77777777" w:rsidR="00BA6F4B" w:rsidRPr="00DA3997" w:rsidRDefault="00BA6F4B" w:rsidP="00BE6F82">
            <w:pPr>
              <w:pStyle w:val="DokTabellentext"/>
            </w:pPr>
            <w:r w:rsidRPr="00DA3997">
              <w:t>Poaceae</w:t>
            </w:r>
          </w:p>
        </w:tc>
        <w:tc>
          <w:tcPr>
            <w:tcW w:w="2260" w:type="dxa"/>
            <w:noWrap/>
            <w:hideMark/>
          </w:tcPr>
          <w:p w14:paraId="6B3FEEA6"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0EB35383" w14:textId="77777777" w:rsidR="00BA6F4B" w:rsidRPr="00DA3997" w:rsidRDefault="00BA6F4B" w:rsidP="00BE6F82">
            <w:pPr>
              <w:pStyle w:val="DokTabellentext"/>
            </w:pPr>
            <w:r w:rsidRPr="00DA3997">
              <w:t>GRASS1217-07</w:t>
            </w:r>
          </w:p>
        </w:tc>
        <w:tc>
          <w:tcPr>
            <w:tcW w:w="1160" w:type="dxa"/>
            <w:noWrap/>
            <w:hideMark/>
          </w:tcPr>
          <w:p w14:paraId="10979026" w14:textId="77777777" w:rsidR="00BA6F4B" w:rsidRPr="00DA3997" w:rsidRDefault="00BA6F4B" w:rsidP="00BE6F82">
            <w:pPr>
              <w:pStyle w:val="DokTabellentext"/>
            </w:pPr>
            <w:r w:rsidRPr="00DA3997">
              <w:t>Poaceae</w:t>
            </w:r>
          </w:p>
        </w:tc>
        <w:tc>
          <w:tcPr>
            <w:tcW w:w="2660" w:type="dxa"/>
            <w:noWrap/>
            <w:hideMark/>
          </w:tcPr>
          <w:p w14:paraId="2181C731"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14:paraId="0AC35DEC" w14:textId="77777777" w:rsidR="00BA6F4B" w:rsidRPr="00DA3997" w:rsidRDefault="00BA6F4B" w:rsidP="00BE6F82">
            <w:pPr>
              <w:pStyle w:val="DokTabellentext"/>
            </w:pPr>
            <w:r w:rsidRPr="00DA3997">
              <w:t>99.13</w:t>
            </w:r>
          </w:p>
        </w:tc>
        <w:tc>
          <w:tcPr>
            <w:tcW w:w="700" w:type="dxa"/>
            <w:noWrap/>
            <w:hideMark/>
          </w:tcPr>
          <w:p w14:paraId="03F6E647" w14:textId="77777777" w:rsidR="00BA6F4B" w:rsidRPr="00DA3997" w:rsidRDefault="00BA6F4B" w:rsidP="00BE6F82">
            <w:pPr>
              <w:pStyle w:val="DokTabellentext"/>
            </w:pPr>
            <w:r w:rsidRPr="00DA3997">
              <w:t>1031</w:t>
            </w:r>
          </w:p>
        </w:tc>
        <w:tc>
          <w:tcPr>
            <w:tcW w:w="780" w:type="dxa"/>
            <w:noWrap/>
            <w:hideMark/>
          </w:tcPr>
          <w:p w14:paraId="31ECE678" w14:textId="77777777" w:rsidR="00BA6F4B" w:rsidRPr="00DA3997" w:rsidRDefault="00BA6F4B" w:rsidP="00BE6F82">
            <w:pPr>
              <w:pStyle w:val="DokTabellentext"/>
            </w:pPr>
            <w:r w:rsidRPr="00DA3997">
              <w:t>FALSE</w:t>
            </w:r>
          </w:p>
        </w:tc>
        <w:tc>
          <w:tcPr>
            <w:tcW w:w="1040" w:type="dxa"/>
            <w:noWrap/>
            <w:hideMark/>
          </w:tcPr>
          <w:p w14:paraId="685257AB" w14:textId="77777777" w:rsidR="00BA6F4B" w:rsidRPr="00DA3997" w:rsidRDefault="00BA6F4B" w:rsidP="00BE6F82">
            <w:pPr>
              <w:pStyle w:val="DokTabellentext"/>
            </w:pPr>
            <w:r w:rsidRPr="00DA3997">
              <w:t>trnH-psbA</w:t>
            </w:r>
          </w:p>
        </w:tc>
      </w:tr>
      <w:tr w:rsidR="00BA6F4B" w:rsidRPr="00DA3997" w14:paraId="706FD2D7" w14:textId="77777777" w:rsidTr="00BE6F82">
        <w:trPr>
          <w:trHeight w:val="290"/>
        </w:trPr>
        <w:tc>
          <w:tcPr>
            <w:tcW w:w="1380" w:type="dxa"/>
            <w:noWrap/>
            <w:hideMark/>
          </w:tcPr>
          <w:p w14:paraId="4B8FA131" w14:textId="77777777" w:rsidR="00BA6F4B" w:rsidRPr="00DA3997" w:rsidRDefault="00BA6F4B" w:rsidP="00BE6F82">
            <w:pPr>
              <w:pStyle w:val="DokTabellentext"/>
            </w:pPr>
            <w:r w:rsidRPr="00DA3997">
              <w:t>SWFRG012-19</w:t>
            </w:r>
          </w:p>
        </w:tc>
        <w:tc>
          <w:tcPr>
            <w:tcW w:w="1480" w:type="dxa"/>
            <w:noWrap/>
            <w:hideMark/>
          </w:tcPr>
          <w:p w14:paraId="6027B4EF" w14:textId="77777777" w:rsidR="00BA6F4B" w:rsidRPr="00DA3997" w:rsidRDefault="00BA6F4B" w:rsidP="00BE6F82">
            <w:pPr>
              <w:pStyle w:val="DokTabellentext"/>
            </w:pPr>
            <w:r w:rsidRPr="00DA3997">
              <w:t>Poaceae</w:t>
            </w:r>
          </w:p>
        </w:tc>
        <w:tc>
          <w:tcPr>
            <w:tcW w:w="2260" w:type="dxa"/>
            <w:noWrap/>
            <w:hideMark/>
          </w:tcPr>
          <w:p w14:paraId="6E551062"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50627E74" w14:textId="77777777" w:rsidR="00BA6F4B" w:rsidRPr="00DA3997" w:rsidRDefault="00BA6F4B" w:rsidP="00BE6F82">
            <w:pPr>
              <w:pStyle w:val="DokTabellentext"/>
            </w:pPr>
            <w:r w:rsidRPr="00DA3997">
              <w:t>KSR067-07</w:t>
            </w:r>
          </w:p>
        </w:tc>
        <w:tc>
          <w:tcPr>
            <w:tcW w:w="1160" w:type="dxa"/>
            <w:noWrap/>
            <w:hideMark/>
          </w:tcPr>
          <w:p w14:paraId="6D9A15E8" w14:textId="77777777" w:rsidR="00BA6F4B" w:rsidRPr="00DA3997" w:rsidRDefault="00BA6F4B" w:rsidP="00BE6F82">
            <w:pPr>
              <w:pStyle w:val="DokTabellentext"/>
            </w:pPr>
            <w:r w:rsidRPr="00DA3997">
              <w:t>Poaceae</w:t>
            </w:r>
          </w:p>
        </w:tc>
        <w:tc>
          <w:tcPr>
            <w:tcW w:w="2660" w:type="dxa"/>
            <w:noWrap/>
            <w:hideMark/>
          </w:tcPr>
          <w:p w14:paraId="4B476974"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14:paraId="0DA570DE" w14:textId="77777777" w:rsidR="00BA6F4B" w:rsidRPr="00DA3997" w:rsidRDefault="00BA6F4B" w:rsidP="00BE6F82">
            <w:pPr>
              <w:pStyle w:val="DokTabellentext"/>
            </w:pPr>
            <w:r w:rsidRPr="00DA3997">
              <w:t>99.13</w:t>
            </w:r>
          </w:p>
        </w:tc>
        <w:tc>
          <w:tcPr>
            <w:tcW w:w="700" w:type="dxa"/>
            <w:noWrap/>
            <w:hideMark/>
          </w:tcPr>
          <w:p w14:paraId="1EE7B371" w14:textId="77777777" w:rsidR="00BA6F4B" w:rsidRPr="00DA3997" w:rsidRDefault="00BA6F4B" w:rsidP="00BE6F82">
            <w:pPr>
              <w:pStyle w:val="DokTabellentext"/>
            </w:pPr>
            <w:r w:rsidRPr="00DA3997">
              <w:t>1031</w:t>
            </w:r>
          </w:p>
        </w:tc>
        <w:tc>
          <w:tcPr>
            <w:tcW w:w="780" w:type="dxa"/>
            <w:noWrap/>
            <w:hideMark/>
          </w:tcPr>
          <w:p w14:paraId="39DBB1C5" w14:textId="77777777" w:rsidR="00BA6F4B" w:rsidRPr="00DA3997" w:rsidRDefault="00BA6F4B" w:rsidP="00BE6F82">
            <w:pPr>
              <w:pStyle w:val="DokTabellentext"/>
            </w:pPr>
            <w:r w:rsidRPr="00DA3997">
              <w:t>FALSE</w:t>
            </w:r>
          </w:p>
        </w:tc>
        <w:tc>
          <w:tcPr>
            <w:tcW w:w="1040" w:type="dxa"/>
            <w:noWrap/>
            <w:hideMark/>
          </w:tcPr>
          <w:p w14:paraId="3C3FA37D" w14:textId="77777777" w:rsidR="00BA6F4B" w:rsidRPr="00DA3997" w:rsidRDefault="00BA6F4B" w:rsidP="00BE6F82">
            <w:pPr>
              <w:pStyle w:val="DokTabellentext"/>
            </w:pPr>
            <w:r w:rsidRPr="00DA3997">
              <w:t>trnH-psbA</w:t>
            </w:r>
          </w:p>
        </w:tc>
      </w:tr>
      <w:tr w:rsidR="00BA6F4B" w:rsidRPr="00DA3997" w14:paraId="4E0245E0" w14:textId="77777777" w:rsidTr="00BE6F82">
        <w:trPr>
          <w:trHeight w:val="290"/>
        </w:trPr>
        <w:tc>
          <w:tcPr>
            <w:tcW w:w="1380" w:type="dxa"/>
            <w:noWrap/>
            <w:hideMark/>
          </w:tcPr>
          <w:p w14:paraId="0CF8798B" w14:textId="77777777" w:rsidR="00BA6F4B" w:rsidRPr="00DA3997" w:rsidRDefault="00BA6F4B" w:rsidP="00BE6F82">
            <w:pPr>
              <w:pStyle w:val="DokTabellentext"/>
            </w:pPr>
            <w:r w:rsidRPr="00DA3997">
              <w:t>SWFRG012-19</w:t>
            </w:r>
          </w:p>
        </w:tc>
        <w:tc>
          <w:tcPr>
            <w:tcW w:w="1480" w:type="dxa"/>
            <w:noWrap/>
            <w:hideMark/>
          </w:tcPr>
          <w:p w14:paraId="335B91A7" w14:textId="77777777" w:rsidR="00BA6F4B" w:rsidRPr="00DA3997" w:rsidRDefault="00BA6F4B" w:rsidP="00BE6F82">
            <w:pPr>
              <w:pStyle w:val="DokTabellentext"/>
            </w:pPr>
            <w:r w:rsidRPr="00DA3997">
              <w:t>Poaceae</w:t>
            </w:r>
          </w:p>
        </w:tc>
        <w:tc>
          <w:tcPr>
            <w:tcW w:w="2260" w:type="dxa"/>
            <w:noWrap/>
            <w:hideMark/>
          </w:tcPr>
          <w:p w14:paraId="5AEF8A6F"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329EAB34" w14:textId="77777777" w:rsidR="00BA6F4B" w:rsidRPr="00DA3997" w:rsidRDefault="00BA6F4B" w:rsidP="00BE6F82">
            <w:pPr>
              <w:pStyle w:val="DokTabellentext"/>
            </w:pPr>
            <w:r w:rsidRPr="00DA3997">
              <w:t>GRASS561-07</w:t>
            </w:r>
          </w:p>
        </w:tc>
        <w:tc>
          <w:tcPr>
            <w:tcW w:w="1160" w:type="dxa"/>
            <w:noWrap/>
            <w:hideMark/>
          </w:tcPr>
          <w:p w14:paraId="0C1AAC6E" w14:textId="77777777" w:rsidR="00BA6F4B" w:rsidRPr="00DA3997" w:rsidRDefault="00BA6F4B" w:rsidP="00BE6F82">
            <w:pPr>
              <w:pStyle w:val="DokTabellentext"/>
            </w:pPr>
            <w:r w:rsidRPr="00DA3997">
              <w:t>Poaceae</w:t>
            </w:r>
          </w:p>
        </w:tc>
        <w:tc>
          <w:tcPr>
            <w:tcW w:w="2660" w:type="dxa"/>
            <w:noWrap/>
            <w:hideMark/>
          </w:tcPr>
          <w:p w14:paraId="7655B6D3"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14:paraId="5153A5B3" w14:textId="77777777" w:rsidR="00BA6F4B" w:rsidRPr="00DA3997" w:rsidRDefault="00BA6F4B" w:rsidP="00BE6F82">
            <w:pPr>
              <w:pStyle w:val="DokTabellentext"/>
            </w:pPr>
            <w:r w:rsidRPr="00DA3997">
              <w:t>99.13</w:t>
            </w:r>
          </w:p>
        </w:tc>
        <w:tc>
          <w:tcPr>
            <w:tcW w:w="700" w:type="dxa"/>
            <w:noWrap/>
            <w:hideMark/>
          </w:tcPr>
          <w:p w14:paraId="1108B758" w14:textId="77777777" w:rsidR="00BA6F4B" w:rsidRPr="00DA3997" w:rsidRDefault="00BA6F4B" w:rsidP="00BE6F82">
            <w:pPr>
              <w:pStyle w:val="DokTabellentext"/>
            </w:pPr>
            <w:r w:rsidRPr="00DA3997">
              <w:t>1031</w:t>
            </w:r>
          </w:p>
        </w:tc>
        <w:tc>
          <w:tcPr>
            <w:tcW w:w="780" w:type="dxa"/>
            <w:noWrap/>
            <w:hideMark/>
          </w:tcPr>
          <w:p w14:paraId="166E735A" w14:textId="77777777" w:rsidR="00BA6F4B" w:rsidRPr="00DA3997" w:rsidRDefault="00BA6F4B" w:rsidP="00BE6F82">
            <w:pPr>
              <w:pStyle w:val="DokTabellentext"/>
            </w:pPr>
            <w:r w:rsidRPr="00DA3997">
              <w:t>FALSE</w:t>
            </w:r>
          </w:p>
        </w:tc>
        <w:tc>
          <w:tcPr>
            <w:tcW w:w="1040" w:type="dxa"/>
            <w:noWrap/>
            <w:hideMark/>
          </w:tcPr>
          <w:p w14:paraId="264C0902" w14:textId="77777777" w:rsidR="00BA6F4B" w:rsidRPr="00DA3997" w:rsidRDefault="00BA6F4B" w:rsidP="00BE6F82">
            <w:pPr>
              <w:pStyle w:val="DokTabellentext"/>
            </w:pPr>
            <w:r w:rsidRPr="00DA3997">
              <w:t>trnH-psbA</w:t>
            </w:r>
          </w:p>
        </w:tc>
      </w:tr>
      <w:tr w:rsidR="00BA6F4B" w:rsidRPr="00DA3997" w14:paraId="66908BB8" w14:textId="77777777" w:rsidTr="00BE6F82">
        <w:trPr>
          <w:trHeight w:val="290"/>
        </w:trPr>
        <w:tc>
          <w:tcPr>
            <w:tcW w:w="1380" w:type="dxa"/>
            <w:noWrap/>
            <w:hideMark/>
          </w:tcPr>
          <w:p w14:paraId="483F8C66" w14:textId="77777777" w:rsidR="00BA6F4B" w:rsidRPr="00DA3997" w:rsidRDefault="00BA6F4B" w:rsidP="00BE6F82">
            <w:pPr>
              <w:pStyle w:val="DokTabellentext"/>
            </w:pPr>
            <w:r w:rsidRPr="00DA3997">
              <w:t>SWFRG012-19</w:t>
            </w:r>
          </w:p>
        </w:tc>
        <w:tc>
          <w:tcPr>
            <w:tcW w:w="1480" w:type="dxa"/>
            <w:noWrap/>
            <w:hideMark/>
          </w:tcPr>
          <w:p w14:paraId="48F9FFB8" w14:textId="77777777" w:rsidR="00BA6F4B" w:rsidRPr="00DA3997" w:rsidRDefault="00BA6F4B" w:rsidP="00BE6F82">
            <w:pPr>
              <w:pStyle w:val="DokTabellentext"/>
            </w:pPr>
            <w:r w:rsidRPr="00DA3997">
              <w:t>Poaceae</w:t>
            </w:r>
          </w:p>
        </w:tc>
        <w:tc>
          <w:tcPr>
            <w:tcW w:w="2260" w:type="dxa"/>
            <w:noWrap/>
            <w:hideMark/>
          </w:tcPr>
          <w:p w14:paraId="39D40771"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162E4C7A" w14:textId="77777777" w:rsidR="00BA6F4B" w:rsidRPr="00DA3997" w:rsidRDefault="00BA6F4B" w:rsidP="00BE6F82">
            <w:pPr>
              <w:pStyle w:val="DokTabellentext"/>
            </w:pPr>
            <w:r w:rsidRPr="00DA3997">
              <w:t>GRASS400-07</w:t>
            </w:r>
          </w:p>
        </w:tc>
        <w:tc>
          <w:tcPr>
            <w:tcW w:w="1160" w:type="dxa"/>
            <w:noWrap/>
            <w:hideMark/>
          </w:tcPr>
          <w:p w14:paraId="0938904F" w14:textId="77777777" w:rsidR="00BA6F4B" w:rsidRPr="00DA3997" w:rsidRDefault="00BA6F4B" w:rsidP="00BE6F82">
            <w:pPr>
              <w:pStyle w:val="DokTabellentext"/>
            </w:pPr>
            <w:r w:rsidRPr="00DA3997">
              <w:t>Poaceae</w:t>
            </w:r>
          </w:p>
        </w:tc>
        <w:tc>
          <w:tcPr>
            <w:tcW w:w="2660" w:type="dxa"/>
            <w:noWrap/>
            <w:hideMark/>
          </w:tcPr>
          <w:p w14:paraId="5A04CBB6"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0507FAFC" w14:textId="77777777" w:rsidR="00BA6F4B" w:rsidRPr="00DA3997" w:rsidRDefault="00BA6F4B" w:rsidP="00BE6F82">
            <w:pPr>
              <w:pStyle w:val="DokTabellentext"/>
            </w:pPr>
            <w:r w:rsidRPr="00DA3997">
              <w:t>99.13</w:t>
            </w:r>
          </w:p>
        </w:tc>
        <w:tc>
          <w:tcPr>
            <w:tcW w:w="700" w:type="dxa"/>
            <w:noWrap/>
            <w:hideMark/>
          </w:tcPr>
          <w:p w14:paraId="1E343E4F" w14:textId="77777777" w:rsidR="00BA6F4B" w:rsidRPr="00DA3997" w:rsidRDefault="00BA6F4B" w:rsidP="00BE6F82">
            <w:pPr>
              <w:pStyle w:val="DokTabellentext"/>
            </w:pPr>
            <w:r w:rsidRPr="00DA3997">
              <w:t>1031</w:t>
            </w:r>
          </w:p>
        </w:tc>
        <w:tc>
          <w:tcPr>
            <w:tcW w:w="780" w:type="dxa"/>
            <w:noWrap/>
            <w:hideMark/>
          </w:tcPr>
          <w:p w14:paraId="55472F58" w14:textId="77777777" w:rsidR="00BA6F4B" w:rsidRPr="00DA3997" w:rsidRDefault="00BA6F4B" w:rsidP="00BE6F82">
            <w:pPr>
              <w:pStyle w:val="DokTabellentext"/>
            </w:pPr>
            <w:r w:rsidRPr="00DA3997">
              <w:t>FALSE</w:t>
            </w:r>
          </w:p>
        </w:tc>
        <w:tc>
          <w:tcPr>
            <w:tcW w:w="1040" w:type="dxa"/>
            <w:noWrap/>
            <w:hideMark/>
          </w:tcPr>
          <w:p w14:paraId="26F02A39" w14:textId="77777777" w:rsidR="00BA6F4B" w:rsidRPr="00DA3997" w:rsidRDefault="00BA6F4B" w:rsidP="00BE6F82">
            <w:pPr>
              <w:pStyle w:val="DokTabellentext"/>
            </w:pPr>
            <w:r w:rsidRPr="00DA3997">
              <w:t>trnH-psbA</w:t>
            </w:r>
          </w:p>
        </w:tc>
      </w:tr>
      <w:tr w:rsidR="00BA6F4B" w:rsidRPr="00DA3997" w14:paraId="71CBA485" w14:textId="77777777" w:rsidTr="00BE6F82">
        <w:trPr>
          <w:trHeight w:val="290"/>
        </w:trPr>
        <w:tc>
          <w:tcPr>
            <w:tcW w:w="1380" w:type="dxa"/>
            <w:noWrap/>
            <w:hideMark/>
          </w:tcPr>
          <w:p w14:paraId="524D08D4" w14:textId="77777777" w:rsidR="00BA6F4B" w:rsidRPr="00DA3997" w:rsidRDefault="00BA6F4B" w:rsidP="00BE6F82">
            <w:pPr>
              <w:pStyle w:val="DokTabellentext"/>
            </w:pPr>
            <w:r w:rsidRPr="00DA3997">
              <w:t>SWFRG012-19</w:t>
            </w:r>
          </w:p>
        </w:tc>
        <w:tc>
          <w:tcPr>
            <w:tcW w:w="1480" w:type="dxa"/>
            <w:noWrap/>
            <w:hideMark/>
          </w:tcPr>
          <w:p w14:paraId="705897F0" w14:textId="77777777" w:rsidR="00BA6F4B" w:rsidRPr="00DA3997" w:rsidRDefault="00BA6F4B" w:rsidP="00BE6F82">
            <w:pPr>
              <w:pStyle w:val="DokTabellentext"/>
            </w:pPr>
            <w:r w:rsidRPr="00DA3997">
              <w:t>Poaceae</w:t>
            </w:r>
          </w:p>
        </w:tc>
        <w:tc>
          <w:tcPr>
            <w:tcW w:w="2260" w:type="dxa"/>
            <w:noWrap/>
            <w:hideMark/>
          </w:tcPr>
          <w:p w14:paraId="11C9B3BF"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02016D0C" w14:textId="77777777" w:rsidR="00BA6F4B" w:rsidRPr="00DA3997" w:rsidRDefault="00BA6F4B" w:rsidP="00BE6F82">
            <w:pPr>
              <w:pStyle w:val="DokTabellentext"/>
            </w:pPr>
            <w:r w:rsidRPr="00DA3997">
              <w:t>GRASS341-07</w:t>
            </w:r>
          </w:p>
        </w:tc>
        <w:tc>
          <w:tcPr>
            <w:tcW w:w="1160" w:type="dxa"/>
            <w:noWrap/>
            <w:hideMark/>
          </w:tcPr>
          <w:p w14:paraId="0BC123DA" w14:textId="77777777" w:rsidR="00BA6F4B" w:rsidRPr="00DA3997" w:rsidRDefault="00BA6F4B" w:rsidP="00BE6F82">
            <w:pPr>
              <w:pStyle w:val="DokTabellentext"/>
            </w:pPr>
            <w:r w:rsidRPr="00DA3997">
              <w:t>Poaceae</w:t>
            </w:r>
          </w:p>
        </w:tc>
        <w:tc>
          <w:tcPr>
            <w:tcW w:w="2660" w:type="dxa"/>
            <w:noWrap/>
            <w:hideMark/>
          </w:tcPr>
          <w:p w14:paraId="0B892869"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27DFEFD2" w14:textId="77777777" w:rsidR="00BA6F4B" w:rsidRPr="00DA3997" w:rsidRDefault="00BA6F4B" w:rsidP="00BE6F82">
            <w:pPr>
              <w:pStyle w:val="DokTabellentext"/>
            </w:pPr>
            <w:r w:rsidRPr="00DA3997">
              <w:t>99.13</w:t>
            </w:r>
          </w:p>
        </w:tc>
        <w:tc>
          <w:tcPr>
            <w:tcW w:w="700" w:type="dxa"/>
            <w:noWrap/>
            <w:hideMark/>
          </w:tcPr>
          <w:p w14:paraId="550011E6" w14:textId="77777777" w:rsidR="00BA6F4B" w:rsidRPr="00DA3997" w:rsidRDefault="00BA6F4B" w:rsidP="00BE6F82">
            <w:pPr>
              <w:pStyle w:val="DokTabellentext"/>
            </w:pPr>
            <w:r w:rsidRPr="00DA3997">
              <w:t>1031</w:t>
            </w:r>
          </w:p>
        </w:tc>
        <w:tc>
          <w:tcPr>
            <w:tcW w:w="780" w:type="dxa"/>
            <w:noWrap/>
            <w:hideMark/>
          </w:tcPr>
          <w:p w14:paraId="7EBB89DB" w14:textId="77777777" w:rsidR="00BA6F4B" w:rsidRPr="00DA3997" w:rsidRDefault="00BA6F4B" w:rsidP="00BE6F82">
            <w:pPr>
              <w:pStyle w:val="DokTabellentext"/>
            </w:pPr>
            <w:r w:rsidRPr="00DA3997">
              <w:t>FALSE</w:t>
            </w:r>
          </w:p>
        </w:tc>
        <w:tc>
          <w:tcPr>
            <w:tcW w:w="1040" w:type="dxa"/>
            <w:noWrap/>
            <w:hideMark/>
          </w:tcPr>
          <w:p w14:paraId="7BA48693" w14:textId="77777777" w:rsidR="00BA6F4B" w:rsidRPr="00DA3997" w:rsidRDefault="00BA6F4B" w:rsidP="00BE6F82">
            <w:pPr>
              <w:pStyle w:val="DokTabellentext"/>
            </w:pPr>
            <w:r w:rsidRPr="00DA3997">
              <w:t>trnH-psbA</w:t>
            </w:r>
          </w:p>
        </w:tc>
      </w:tr>
      <w:tr w:rsidR="00BA6F4B" w:rsidRPr="00DA3997" w14:paraId="728C9CE5" w14:textId="77777777" w:rsidTr="00BE6F82">
        <w:trPr>
          <w:trHeight w:val="290"/>
        </w:trPr>
        <w:tc>
          <w:tcPr>
            <w:tcW w:w="1380" w:type="dxa"/>
            <w:noWrap/>
            <w:hideMark/>
          </w:tcPr>
          <w:p w14:paraId="2C736A8B" w14:textId="77777777" w:rsidR="00BA6F4B" w:rsidRPr="00DA3997" w:rsidRDefault="00BA6F4B" w:rsidP="00BE6F82">
            <w:pPr>
              <w:pStyle w:val="DokTabellentext"/>
            </w:pPr>
            <w:r w:rsidRPr="00DA3997">
              <w:t>SWFRG012-19</w:t>
            </w:r>
          </w:p>
        </w:tc>
        <w:tc>
          <w:tcPr>
            <w:tcW w:w="1480" w:type="dxa"/>
            <w:noWrap/>
            <w:hideMark/>
          </w:tcPr>
          <w:p w14:paraId="62CB2372" w14:textId="77777777" w:rsidR="00BA6F4B" w:rsidRPr="00DA3997" w:rsidRDefault="00BA6F4B" w:rsidP="00BE6F82">
            <w:pPr>
              <w:pStyle w:val="DokTabellentext"/>
            </w:pPr>
            <w:r w:rsidRPr="00DA3997">
              <w:t>Poaceae</w:t>
            </w:r>
          </w:p>
        </w:tc>
        <w:tc>
          <w:tcPr>
            <w:tcW w:w="2260" w:type="dxa"/>
            <w:noWrap/>
            <w:hideMark/>
          </w:tcPr>
          <w:p w14:paraId="261BBB29"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14:paraId="10E7D935" w14:textId="77777777" w:rsidR="00BA6F4B" w:rsidRPr="00DA3997" w:rsidRDefault="00BA6F4B" w:rsidP="00BE6F82">
            <w:pPr>
              <w:pStyle w:val="DokTabellentext"/>
            </w:pPr>
            <w:r w:rsidRPr="00DA3997">
              <w:t>GRASS333-07</w:t>
            </w:r>
          </w:p>
        </w:tc>
        <w:tc>
          <w:tcPr>
            <w:tcW w:w="1160" w:type="dxa"/>
            <w:noWrap/>
            <w:hideMark/>
          </w:tcPr>
          <w:p w14:paraId="29847A68" w14:textId="77777777" w:rsidR="00BA6F4B" w:rsidRPr="00DA3997" w:rsidRDefault="00BA6F4B" w:rsidP="00BE6F82">
            <w:pPr>
              <w:pStyle w:val="DokTabellentext"/>
            </w:pPr>
            <w:r w:rsidRPr="00DA3997">
              <w:t>Poaceae</w:t>
            </w:r>
          </w:p>
        </w:tc>
        <w:tc>
          <w:tcPr>
            <w:tcW w:w="2660" w:type="dxa"/>
            <w:noWrap/>
            <w:hideMark/>
          </w:tcPr>
          <w:p w14:paraId="5A58AB71" w14:textId="77777777"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14:paraId="16B5E8B8" w14:textId="77777777" w:rsidR="00BA6F4B" w:rsidRPr="00DA3997" w:rsidRDefault="00BA6F4B" w:rsidP="00BE6F82">
            <w:pPr>
              <w:pStyle w:val="DokTabellentext"/>
            </w:pPr>
            <w:r w:rsidRPr="00DA3997">
              <w:t>99.13</w:t>
            </w:r>
          </w:p>
        </w:tc>
        <w:tc>
          <w:tcPr>
            <w:tcW w:w="700" w:type="dxa"/>
            <w:noWrap/>
            <w:hideMark/>
          </w:tcPr>
          <w:p w14:paraId="5BAD8613" w14:textId="77777777" w:rsidR="00BA6F4B" w:rsidRPr="00DA3997" w:rsidRDefault="00BA6F4B" w:rsidP="00BE6F82">
            <w:pPr>
              <w:pStyle w:val="DokTabellentext"/>
            </w:pPr>
            <w:r w:rsidRPr="00DA3997">
              <w:t>1031</w:t>
            </w:r>
          </w:p>
        </w:tc>
        <w:tc>
          <w:tcPr>
            <w:tcW w:w="780" w:type="dxa"/>
            <w:noWrap/>
            <w:hideMark/>
          </w:tcPr>
          <w:p w14:paraId="2AFD7FB0" w14:textId="77777777" w:rsidR="00BA6F4B" w:rsidRPr="00DA3997" w:rsidRDefault="00BA6F4B" w:rsidP="00BE6F82">
            <w:pPr>
              <w:pStyle w:val="DokTabellentext"/>
            </w:pPr>
            <w:r w:rsidRPr="00DA3997">
              <w:t>FALSE</w:t>
            </w:r>
          </w:p>
        </w:tc>
        <w:tc>
          <w:tcPr>
            <w:tcW w:w="1040" w:type="dxa"/>
            <w:noWrap/>
            <w:hideMark/>
          </w:tcPr>
          <w:p w14:paraId="5A185548" w14:textId="77777777" w:rsidR="00BA6F4B" w:rsidRPr="00DA3997" w:rsidRDefault="00BA6F4B" w:rsidP="00BE6F82">
            <w:pPr>
              <w:pStyle w:val="DokTabellentext"/>
            </w:pPr>
            <w:r w:rsidRPr="00DA3997">
              <w:t>trnH-psbA</w:t>
            </w:r>
          </w:p>
        </w:tc>
      </w:tr>
      <w:tr w:rsidR="00BA6F4B" w:rsidRPr="00DA3997" w14:paraId="293EA122" w14:textId="77777777" w:rsidTr="00BE6F82">
        <w:trPr>
          <w:trHeight w:val="290"/>
        </w:trPr>
        <w:tc>
          <w:tcPr>
            <w:tcW w:w="1380" w:type="dxa"/>
            <w:noWrap/>
            <w:hideMark/>
          </w:tcPr>
          <w:p w14:paraId="176BF30E" w14:textId="77777777" w:rsidR="00BA6F4B" w:rsidRPr="00DA3997" w:rsidRDefault="00BA6F4B" w:rsidP="00BE6F82">
            <w:pPr>
              <w:pStyle w:val="DokTabellentext"/>
            </w:pPr>
            <w:r w:rsidRPr="00DA3997">
              <w:lastRenderedPageBreak/>
              <w:t>SWFRG015-19</w:t>
            </w:r>
          </w:p>
        </w:tc>
        <w:tc>
          <w:tcPr>
            <w:tcW w:w="1480" w:type="dxa"/>
            <w:noWrap/>
            <w:hideMark/>
          </w:tcPr>
          <w:p w14:paraId="23582F4A" w14:textId="77777777" w:rsidR="00BA6F4B" w:rsidRPr="00DA3997" w:rsidRDefault="00BA6F4B" w:rsidP="00BE6F82">
            <w:pPr>
              <w:pStyle w:val="DokTabellentext"/>
            </w:pPr>
            <w:r w:rsidRPr="00DA3997">
              <w:t>Poaceae</w:t>
            </w:r>
          </w:p>
        </w:tc>
        <w:tc>
          <w:tcPr>
            <w:tcW w:w="2260" w:type="dxa"/>
            <w:noWrap/>
            <w:hideMark/>
          </w:tcPr>
          <w:p w14:paraId="091ADD23" w14:textId="77777777" w:rsidR="00BA6F4B" w:rsidRPr="00DA3997" w:rsidRDefault="00BA6F4B" w:rsidP="00BE6F82">
            <w:pPr>
              <w:pStyle w:val="DokTabellentext"/>
              <w:rPr>
                <w:i/>
                <w:iCs/>
              </w:rPr>
            </w:pPr>
            <w:r w:rsidRPr="00DA3997">
              <w:rPr>
                <w:i/>
                <w:iCs/>
              </w:rPr>
              <w:t>Arrhenatherum</w:t>
            </w:r>
            <w:r>
              <w:rPr>
                <w:i/>
                <w:iCs/>
              </w:rPr>
              <w:t xml:space="preserve"> </w:t>
            </w:r>
            <w:r w:rsidRPr="00DA3997">
              <w:rPr>
                <w:i/>
                <w:iCs/>
              </w:rPr>
              <w:t>elatius</w:t>
            </w:r>
          </w:p>
        </w:tc>
        <w:tc>
          <w:tcPr>
            <w:tcW w:w="1560" w:type="dxa"/>
            <w:noWrap/>
            <w:hideMark/>
          </w:tcPr>
          <w:p w14:paraId="66A2447B" w14:textId="77777777" w:rsidR="00BA6F4B" w:rsidRPr="00DA3997" w:rsidRDefault="00BA6F4B" w:rsidP="00BE6F82">
            <w:pPr>
              <w:pStyle w:val="DokTabellentext"/>
            </w:pPr>
            <w:r w:rsidRPr="00DA3997">
              <w:t>GRASS1024-07</w:t>
            </w:r>
          </w:p>
        </w:tc>
        <w:tc>
          <w:tcPr>
            <w:tcW w:w="1160" w:type="dxa"/>
            <w:noWrap/>
            <w:hideMark/>
          </w:tcPr>
          <w:p w14:paraId="7A2A086F" w14:textId="77777777" w:rsidR="00BA6F4B" w:rsidRPr="00DA3997" w:rsidRDefault="00BA6F4B" w:rsidP="00BE6F82">
            <w:pPr>
              <w:pStyle w:val="DokTabellentext"/>
            </w:pPr>
            <w:r w:rsidRPr="00DA3997">
              <w:t>Poaceae</w:t>
            </w:r>
          </w:p>
        </w:tc>
        <w:tc>
          <w:tcPr>
            <w:tcW w:w="2660" w:type="dxa"/>
            <w:noWrap/>
            <w:hideMark/>
          </w:tcPr>
          <w:p w14:paraId="39927DCA" w14:textId="77777777" w:rsidR="00BA6F4B" w:rsidRPr="00DA3997" w:rsidRDefault="00BA6F4B" w:rsidP="00BE6F82">
            <w:pPr>
              <w:pStyle w:val="DokTabellentext"/>
              <w:rPr>
                <w:i/>
                <w:iCs/>
              </w:rPr>
            </w:pPr>
            <w:r w:rsidRPr="00DA3997">
              <w:rPr>
                <w:i/>
                <w:iCs/>
              </w:rPr>
              <w:t>Arrhenatherum</w:t>
            </w:r>
            <w:r>
              <w:rPr>
                <w:i/>
                <w:iCs/>
              </w:rPr>
              <w:t xml:space="preserve"> </w:t>
            </w:r>
            <w:r w:rsidRPr="00DA3997">
              <w:rPr>
                <w:i/>
                <w:iCs/>
              </w:rPr>
              <w:t>elatius</w:t>
            </w:r>
          </w:p>
        </w:tc>
        <w:tc>
          <w:tcPr>
            <w:tcW w:w="640" w:type="dxa"/>
            <w:noWrap/>
            <w:hideMark/>
          </w:tcPr>
          <w:p w14:paraId="43F084C6" w14:textId="77777777" w:rsidR="00BA6F4B" w:rsidRPr="00DA3997" w:rsidRDefault="00BA6F4B" w:rsidP="00BE6F82">
            <w:pPr>
              <w:pStyle w:val="DokTabellentext"/>
            </w:pPr>
            <w:r w:rsidRPr="00DA3997">
              <w:t>95.74</w:t>
            </w:r>
          </w:p>
        </w:tc>
        <w:tc>
          <w:tcPr>
            <w:tcW w:w="700" w:type="dxa"/>
            <w:noWrap/>
            <w:hideMark/>
          </w:tcPr>
          <w:p w14:paraId="7D228A53" w14:textId="77777777" w:rsidR="00BA6F4B" w:rsidRPr="00DA3997" w:rsidRDefault="00BA6F4B" w:rsidP="00BE6F82">
            <w:pPr>
              <w:pStyle w:val="DokTabellentext"/>
            </w:pPr>
            <w:r w:rsidRPr="00DA3997">
              <w:t>780</w:t>
            </w:r>
          </w:p>
        </w:tc>
        <w:tc>
          <w:tcPr>
            <w:tcW w:w="780" w:type="dxa"/>
            <w:noWrap/>
            <w:hideMark/>
          </w:tcPr>
          <w:p w14:paraId="31218FA9" w14:textId="77777777" w:rsidR="00BA6F4B" w:rsidRPr="00DA3997" w:rsidRDefault="00BA6F4B" w:rsidP="00BE6F82">
            <w:pPr>
              <w:pStyle w:val="DokTabellentext"/>
            </w:pPr>
            <w:r w:rsidRPr="00DA3997">
              <w:t>TRUE</w:t>
            </w:r>
          </w:p>
        </w:tc>
        <w:tc>
          <w:tcPr>
            <w:tcW w:w="1040" w:type="dxa"/>
            <w:noWrap/>
            <w:hideMark/>
          </w:tcPr>
          <w:p w14:paraId="6F910375" w14:textId="77777777" w:rsidR="00BA6F4B" w:rsidRPr="00DA3997" w:rsidRDefault="00BA6F4B" w:rsidP="00BE6F82">
            <w:pPr>
              <w:pStyle w:val="DokTabellentext"/>
            </w:pPr>
            <w:r w:rsidRPr="00DA3997">
              <w:t>trnH-psbA</w:t>
            </w:r>
          </w:p>
        </w:tc>
      </w:tr>
      <w:tr w:rsidR="00BA6F4B" w:rsidRPr="00DA3997" w14:paraId="0CEDEB63" w14:textId="77777777" w:rsidTr="00BE6F82">
        <w:trPr>
          <w:trHeight w:val="290"/>
        </w:trPr>
        <w:tc>
          <w:tcPr>
            <w:tcW w:w="1380" w:type="dxa"/>
            <w:noWrap/>
            <w:hideMark/>
          </w:tcPr>
          <w:p w14:paraId="62B8521E" w14:textId="77777777" w:rsidR="00BA6F4B" w:rsidRPr="00DA3997" w:rsidRDefault="00BA6F4B" w:rsidP="00BE6F82">
            <w:pPr>
              <w:pStyle w:val="DokTabellentext"/>
            </w:pPr>
            <w:r w:rsidRPr="00DA3997">
              <w:t>SWFRG017-19</w:t>
            </w:r>
          </w:p>
        </w:tc>
        <w:tc>
          <w:tcPr>
            <w:tcW w:w="1480" w:type="dxa"/>
            <w:noWrap/>
            <w:hideMark/>
          </w:tcPr>
          <w:p w14:paraId="54332EA6" w14:textId="77777777" w:rsidR="00BA6F4B" w:rsidRPr="00DA3997" w:rsidRDefault="00BA6F4B" w:rsidP="00BE6F82">
            <w:pPr>
              <w:pStyle w:val="DokTabellentext"/>
            </w:pPr>
            <w:r w:rsidRPr="00DA3997">
              <w:t>Poaceae</w:t>
            </w:r>
          </w:p>
        </w:tc>
        <w:tc>
          <w:tcPr>
            <w:tcW w:w="2260" w:type="dxa"/>
            <w:noWrap/>
            <w:hideMark/>
          </w:tcPr>
          <w:p w14:paraId="4A9189C5" w14:textId="77777777"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1560" w:type="dxa"/>
            <w:noWrap/>
            <w:hideMark/>
          </w:tcPr>
          <w:p w14:paraId="4C5F20E2" w14:textId="77777777" w:rsidR="00BA6F4B" w:rsidRPr="00DA3997" w:rsidRDefault="00BA6F4B" w:rsidP="00BE6F82">
            <w:pPr>
              <w:pStyle w:val="DokTabellentext"/>
            </w:pPr>
            <w:r w:rsidRPr="00DA3997">
              <w:t>SERC022-14</w:t>
            </w:r>
          </w:p>
        </w:tc>
        <w:tc>
          <w:tcPr>
            <w:tcW w:w="1160" w:type="dxa"/>
            <w:noWrap/>
            <w:hideMark/>
          </w:tcPr>
          <w:p w14:paraId="787D6187" w14:textId="77777777" w:rsidR="00BA6F4B" w:rsidRPr="00DA3997" w:rsidRDefault="00BA6F4B" w:rsidP="00BE6F82">
            <w:pPr>
              <w:pStyle w:val="DokTabellentext"/>
            </w:pPr>
            <w:r w:rsidRPr="00DA3997">
              <w:t>Poaceae</w:t>
            </w:r>
          </w:p>
        </w:tc>
        <w:tc>
          <w:tcPr>
            <w:tcW w:w="2660" w:type="dxa"/>
            <w:noWrap/>
            <w:hideMark/>
          </w:tcPr>
          <w:p w14:paraId="7D1379AA" w14:textId="77777777"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640" w:type="dxa"/>
            <w:noWrap/>
            <w:hideMark/>
          </w:tcPr>
          <w:p w14:paraId="6F2F7840" w14:textId="77777777" w:rsidR="00BA6F4B" w:rsidRPr="00DA3997" w:rsidRDefault="00BA6F4B" w:rsidP="00BE6F82">
            <w:pPr>
              <w:pStyle w:val="DokTabellentext"/>
            </w:pPr>
            <w:r w:rsidRPr="00DA3997">
              <w:t>99.64</w:t>
            </w:r>
          </w:p>
        </w:tc>
        <w:tc>
          <w:tcPr>
            <w:tcW w:w="700" w:type="dxa"/>
            <w:noWrap/>
            <w:hideMark/>
          </w:tcPr>
          <w:p w14:paraId="0B251515" w14:textId="77777777" w:rsidR="00BA6F4B" w:rsidRPr="00DA3997" w:rsidRDefault="00BA6F4B" w:rsidP="00BE6F82">
            <w:pPr>
              <w:pStyle w:val="DokTabellentext"/>
            </w:pPr>
            <w:r w:rsidRPr="00DA3997">
              <w:t>1027</w:t>
            </w:r>
          </w:p>
        </w:tc>
        <w:tc>
          <w:tcPr>
            <w:tcW w:w="780" w:type="dxa"/>
            <w:noWrap/>
            <w:hideMark/>
          </w:tcPr>
          <w:p w14:paraId="28A67469" w14:textId="77777777" w:rsidR="00BA6F4B" w:rsidRPr="00DA3997" w:rsidRDefault="00BA6F4B" w:rsidP="00BE6F82">
            <w:pPr>
              <w:pStyle w:val="DokTabellentext"/>
            </w:pPr>
            <w:r w:rsidRPr="00DA3997">
              <w:t>TRUE</w:t>
            </w:r>
          </w:p>
        </w:tc>
        <w:tc>
          <w:tcPr>
            <w:tcW w:w="1040" w:type="dxa"/>
            <w:noWrap/>
            <w:hideMark/>
          </w:tcPr>
          <w:p w14:paraId="14CCB950" w14:textId="77777777" w:rsidR="00BA6F4B" w:rsidRPr="00DA3997" w:rsidRDefault="00BA6F4B" w:rsidP="00BE6F82">
            <w:pPr>
              <w:pStyle w:val="DokTabellentext"/>
            </w:pPr>
            <w:r w:rsidRPr="00DA3997">
              <w:t>trnH-psbA</w:t>
            </w:r>
          </w:p>
        </w:tc>
      </w:tr>
      <w:tr w:rsidR="00BA6F4B" w:rsidRPr="00DA3997" w14:paraId="0F9C8574" w14:textId="77777777" w:rsidTr="00BE6F82">
        <w:trPr>
          <w:trHeight w:val="290"/>
        </w:trPr>
        <w:tc>
          <w:tcPr>
            <w:tcW w:w="1380" w:type="dxa"/>
            <w:noWrap/>
            <w:hideMark/>
          </w:tcPr>
          <w:p w14:paraId="1E6BE6B8" w14:textId="77777777" w:rsidR="00BA6F4B" w:rsidRPr="00DA3997" w:rsidRDefault="00BA6F4B" w:rsidP="00BE6F82">
            <w:pPr>
              <w:pStyle w:val="DokTabellentext"/>
            </w:pPr>
            <w:r w:rsidRPr="00DA3997">
              <w:t>SWFRG017-19</w:t>
            </w:r>
          </w:p>
        </w:tc>
        <w:tc>
          <w:tcPr>
            <w:tcW w:w="1480" w:type="dxa"/>
            <w:noWrap/>
            <w:hideMark/>
          </w:tcPr>
          <w:p w14:paraId="2C7EEBB3" w14:textId="77777777" w:rsidR="00BA6F4B" w:rsidRPr="00DA3997" w:rsidRDefault="00BA6F4B" w:rsidP="00BE6F82">
            <w:pPr>
              <w:pStyle w:val="DokTabellentext"/>
            </w:pPr>
            <w:r w:rsidRPr="00DA3997">
              <w:t>Poaceae</w:t>
            </w:r>
          </w:p>
        </w:tc>
        <w:tc>
          <w:tcPr>
            <w:tcW w:w="2260" w:type="dxa"/>
            <w:noWrap/>
            <w:hideMark/>
          </w:tcPr>
          <w:p w14:paraId="1C24F71D" w14:textId="77777777"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1560" w:type="dxa"/>
            <w:noWrap/>
            <w:hideMark/>
          </w:tcPr>
          <w:p w14:paraId="5128D925" w14:textId="77777777" w:rsidR="00BA6F4B" w:rsidRPr="00DA3997" w:rsidRDefault="00BA6F4B" w:rsidP="00BE6F82">
            <w:pPr>
              <w:pStyle w:val="DokTabellentext"/>
            </w:pPr>
            <w:r w:rsidRPr="00DA3997">
              <w:t>SCBI233-14</w:t>
            </w:r>
          </w:p>
        </w:tc>
        <w:tc>
          <w:tcPr>
            <w:tcW w:w="1160" w:type="dxa"/>
            <w:noWrap/>
            <w:hideMark/>
          </w:tcPr>
          <w:p w14:paraId="271F3077" w14:textId="77777777" w:rsidR="00BA6F4B" w:rsidRPr="00DA3997" w:rsidRDefault="00BA6F4B" w:rsidP="00BE6F82">
            <w:pPr>
              <w:pStyle w:val="DokTabellentext"/>
            </w:pPr>
            <w:r w:rsidRPr="00DA3997">
              <w:t>Poaceae</w:t>
            </w:r>
          </w:p>
        </w:tc>
        <w:tc>
          <w:tcPr>
            <w:tcW w:w="2660" w:type="dxa"/>
            <w:noWrap/>
            <w:hideMark/>
          </w:tcPr>
          <w:p w14:paraId="72931EC4" w14:textId="77777777"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640" w:type="dxa"/>
            <w:noWrap/>
            <w:hideMark/>
          </w:tcPr>
          <w:p w14:paraId="111047BB" w14:textId="77777777" w:rsidR="00BA6F4B" w:rsidRPr="00DA3997" w:rsidRDefault="00BA6F4B" w:rsidP="00BE6F82">
            <w:pPr>
              <w:pStyle w:val="DokTabellentext"/>
            </w:pPr>
            <w:r w:rsidRPr="00DA3997">
              <w:t>99.64</w:t>
            </w:r>
          </w:p>
        </w:tc>
        <w:tc>
          <w:tcPr>
            <w:tcW w:w="700" w:type="dxa"/>
            <w:noWrap/>
            <w:hideMark/>
          </w:tcPr>
          <w:p w14:paraId="389C9498" w14:textId="77777777" w:rsidR="00BA6F4B" w:rsidRPr="00DA3997" w:rsidRDefault="00BA6F4B" w:rsidP="00BE6F82">
            <w:pPr>
              <w:pStyle w:val="DokTabellentext"/>
            </w:pPr>
            <w:r w:rsidRPr="00DA3997">
              <w:t>1027</w:t>
            </w:r>
          </w:p>
        </w:tc>
        <w:tc>
          <w:tcPr>
            <w:tcW w:w="780" w:type="dxa"/>
            <w:noWrap/>
            <w:hideMark/>
          </w:tcPr>
          <w:p w14:paraId="69FD65E1" w14:textId="77777777" w:rsidR="00BA6F4B" w:rsidRPr="00DA3997" w:rsidRDefault="00BA6F4B" w:rsidP="00BE6F82">
            <w:pPr>
              <w:pStyle w:val="DokTabellentext"/>
            </w:pPr>
            <w:r w:rsidRPr="00DA3997">
              <w:t>TRUE</w:t>
            </w:r>
          </w:p>
        </w:tc>
        <w:tc>
          <w:tcPr>
            <w:tcW w:w="1040" w:type="dxa"/>
            <w:noWrap/>
            <w:hideMark/>
          </w:tcPr>
          <w:p w14:paraId="393A60B3" w14:textId="77777777" w:rsidR="00BA6F4B" w:rsidRPr="00DA3997" w:rsidRDefault="00BA6F4B" w:rsidP="00BE6F82">
            <w:pPr>
              <w:pStyle w:val="DokTabellentext"/>
            </w:pPr>
            <w:r w:rsidRPr="00DA3997">
              <w:t>trnH-psbA</w:t>
            </w:r>
          </w:p>
        </w:tc>
      </w:tr>
      <w:tr w:rsidR="00BA6F4B" w:rsidRPr="00DA3997" w14:paraId="173AF66C" w14:textId="77777777" w:rsidTr="00BE6F82">
        <w:trPr>
          <w:trHeight w:val="290"/>
        </w:trPr>
        <w:tc>
          <w:tcPr>
            <w:tcW w:w="1380" w:type="dxa"/>
            <w:noWrap/>
            <w:hideMark/>
          </w:tcPr>
          <w:p w14:paraId="02B85F21" w14:textId="77777777" w:rsidR="00BA6F4B" w:rsidRPr="00DA3997" w:rsidRDefault="00BA6F4B" w:rsidP="00BE6F82">
            <w:pPr>
              <w:pStyle w:val="DokTabellentext"/>
            </w:pPr>
            <w:r w:rsidRPr="00DA3997">
              <w:t>SWFRG017-19</w:t>
            </w:r>
          </w:p>
        </w:tc>
        <w:tc>
          <w:tcPr>
            <w:tcW w:w="1480" w:type="dxa"/>
            <w:noWrap/>
            <w:hideMark/>
          </w:tcPr>
          <w:p w14:paraId="76261A00" w14:textId="77777777" w:rsidR="00BA6F4B" w:rsidRPr="00DA3997" w:rsidRDefault="00BA6F4B" w:rsidP="00BE6F82">
            <w:pPr>
              <w:pStyle w:val="DokTabellentext"/>
            </w:pPr>
            <w:r w:rsidRPr="00DA3997">
              <w:t>Poaceae</w:t>
            </w:r>
          </w:p>
        </w:tc>
        <w:tc>
          <w:tcPr>
            <w:tcW w:w="2260" w:type="dxa"/>
            <w:noWrap/>
            <w:hideMark/>
          </w:tcPr>
          <w:p w14:paraId="2EC067DE" w14:textId="77777777"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1560" w:type="dxa"/>
            <w:noWrap/>
            <w:hideMark/>
          </w:tcPr>
          <w:p w14:paraId="265D6F6A" w14:textId="77777777" w:rsidR="00BA6F4B" w:rsidRPr="00DA3997" w:rsidRDefault="00BA6F4B" w:rsidP="00BE6F82">
            <w:pPr>
              <w:pStyle w:val="DokTabellentext"/>
            </w:pPr>
            <w:r w:rsidRPr="00DA3997">
              <w:t>GRASS953-07</w:t>
            </w:r>
          </w:p>
        </w:tc>
        <w:tc>
          <w:tcPr>
            <w:tcW w:w="1160" w:type="dxa"/>
            <w:noWrap/>
            <w:hideMark/>
          </w:tcPr>
          <w:p w14:paraId="6987FF16" w14:textId="77777777" w:rsidR="00BA6F4B" w:rsidRPr="00DA3997" w:rsidRDefault="00BA6F4B" w:rsidP="00BE6F82">
            <w:pPr>
              <w:pStyle w:val="DokTabellentext"/>
            </w:pPr>
            <w:r w:rsidRPr="00DA3997">
              <w:t>Poaceae</w:t>
            </w:r>
          </w:p>
        </w:tc>
        <w:tc>
          <w:tcPr>
            <w:tcW w:w="2660" w:type="dxa"/>
            <w:noWrap/>
            <w:hideMark/>
          </w:tcPr>
          <w:p w14:paraId="2151D712" w14:textId="77777777"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640" w:type="dxa"/>
            <w:noWrap/>
            <w:hideMark/>
          </w:tcPr>
          <w:p w14:paraId="5BB48C7A" w14:textId="77777777" w:rsidR="00BA6F4B" w:rsidRPr="00DA3997" w:rsidRDefault="00BA6F4B" w:rsidP="00BE6F82">
            <w:pPr>
              <w:pStyle w:val="DokTabellentext"/>
            </w:pPr>
            <w:r w:rsidRPr="00DA3997">
              <w:t>99.64</w:t>
            </w:r>
          </w:p>
        </w:tc>
        <w:tc>
          <w:tcPr>
            <w:tcW w:w="700" w:type="dxa"/>
            <w:noWrap/>
            <w:hideMark/>
          </w:tcPr>
          <w:p w14:paraId="387E1457" w14:textId="77777777" w:rsidR="00BA6F4B" w:rsidRPr="00DA3997" w:rsidRDefault="00BA6F4B" w:rsidP="00BE6F82">
            <w:pPr>
              <w:pStyle w:val="DokTabellentext"/>
            </w:pPr>
            <w:r w:rsidRPr="00DA3997">
              <w:t>1027</w:t>
            </w:r>
          </w:p>
        </w:tc>
        <w:tc>
          <w:tcPr>
            <w:tcW w:w="780" w:type="dxa"/>
            <w:noWrap/>
            <w:hideMark/>
          </w:tcPr>
          <w:p w14:paraId="57DF1649" w14:textId="77777777" w:rsidR="00BA6F4B" w:rsidRPr="00DA3997" w:rsidRDefault="00BA6F4B" w:rsidP="00BE6F82">
            <w:pPr>
              <w:pStyle w:val="DokTabellentext"/>
            </w:pPr>
            <w:r w:rsidRPr="00DA3997">
              <w:t>TRUE</w:t>
            </w:r>
          </w:p>
        </w:tc>
        <w:tc>
          <w:tcPr>
            <w:tcW w:w="1040" w:type="dxa"/>
            <w:noWrap/>
            <w:hideMark/>
          </w:tcPr>
          <w:p w14:paraId="2466CFB4" w14:textId="77777777" w:rsidR="00BA6F4B" w:rsidRPr="00DA3997" w:rsidRDefault="00BA6F4B" w:rsidP="00BE6F82">
            <w:pPr>
              <w:pStyle w:val="DokTabellentext"/>
            </w:pPr>
            <w:r w:rsidRPr="00DA3997">
              <w:t>trnH-psbA</w:t>
            </w:r>
          </w:p>
        </w:tc>
      </w:tr>
      <w:tr w:rsidR="00BA6F4B" w:rsidRPr="00DA3997" w14:paraId="587CA4EF" w14:textId="77777777" w:rsidTr="00BE6F82">
        <w:trPr>
          <w:trHeight w:val="290"/>
        </w:trPr>
        <w:tc>
          <w:tcPr>
            <w:tcW w:w="1380" w:type="dxa"/>
            <w:noWrap/>
            <w:hideMark/>
          </w:tcPr>
          <w:p w14:paraId="4C0C5265" w14:textId="77777777" w:rsidR="00BA6F4B" w:rsidRPr="00DA3997" w:rsidRDefault="00BA6F4B" w:rsidP="00BE6F82">
            <w:pPr>
              <w:pStyle w:val="DokTabellentext"/>
            </w:pPr>
            <w:r w:rsidRPr="00DA3997">
              <w:t>SWFRG017-19</w:t>
            </w:r>
          </w:p>
        </w:tc>
        <w:tc>
          <w:tcPr>
            <w:tcW w:w="1480" w:type="dxa"/>
            <w:noWrap/>
            <w:hideMark/>
          </w:tcPr>
          <w:p w14:paraId="0FC1B945" w14:textId="77777777" w:rsidR="00BA6F4B" w:rsidRPr="00DA3997" w:rsidRDefault="00BA6F4B" w:rsidP="00BE6F82">
            <w:pPr>
              <w:pStyle w:val="DokTabellentext"/>
            </w:pPr>
            <w:r w:rsidRPr="00DA3997">
              <w:t>Poaceae</w:t>
            </w:r>
          </w:p>
        </w:tc>
        <w:tc>
          <w:tcPr>
            <w:tcW w:w="2260" w:type="dxa"/>
            <w:noWrap/>
            <w:hideMark/>
          </w:tcPr>
          <w:p w14:paraId="15ED57F9" w14:textId="77777777"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1560" w:type="dxa"/>
            <w:noWrap/>
            <w:hideMark/>
          </w:tcPr>
          <w:p w14:paraId="4D549F02" w14:textId="77777777" w:rsidR="00BA6F4B" w:rsidRPr="00DA3997" w:rsidRDefault="00BA6F4B" w:rsidP="00BE6F82">
            <w:pPr>
              <w:pStyle w:val="DokTabellentext"/>
            </w:pPr>
            <w:r w:rsidRPr="00DA3997">
              <w:t>KSR057-07</w:t>
            </w:r>
          </w:p>
        </w:tc>
        <w:tc>
          <w:tcPr>
            <w:tcW w:w="1160" w:type="dxa"/>
            <w:noWrap/>
            <w:hideMark/>
          </w:tcPr>
          <w:p w14:paraId="4264E85E" w14:textId="77777777" w:rsidR="00BA6F4B" w:rsidRPr="00DA3997" w:rsidRDefault="00BA6F4B" w:rsidP="00BE6F82">
            <w:pPr>
              <w:pStyle w:val="DokTabellentext"/>
            </w:pPr>
            <w:r w:rsidRPr="00DA3997">
              <w:t>Poaceae</w:t>
            </w:r>
          </w:p>
        </w:tc>
        <w:tc>
          <w:tcPr>
            <w:tcW w:w="2660" w:type="dxa"/>
            <w:noWrap/>
            <w:hideMark/>
          </w:tcPr>
          <w:p w14:paraId="3433336B" w14:textId="77777777"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640" w:type="dxa"/>
            <w:noWrap/>
            <w:hideMark/>
          </w:tcPr>
          <w:p w14:paraId="2B485E79" w14:textId="77777777" w:rsidR="00BA6F4B" w:rsidRPr="00DA3997" w:rsidRDefault="00BA6F4B" w:rsidP="00BE6F82">
            <w:pPr>
              <w:pStyle w:val="DokTabellentext"/>
            </w:pPr>
            <w:r w:rsidRPr="00DA3997">
              <w:t>99.64</w:t>
            </w:r>
          </w:p>
        </w:tc>
        <w:tc>
          <w:tcPr>
            <w:tcW w:w="700" w:type="dxa"/>
            <w:noWrap/>
            <w:hideMark/>
          </w:tcPr>
          <w:p w14:paraId="125D1031" w14:textId="77777777" w:rsidR="00BA6F4B" w:rsidRPr="00DA3997" w:rsidRDefault="00BA6F4B" w:rsidP="00BE6F82">
            <w:pPr>
              <w:pStyle w:val="DokTabellentext"/>
            </w:pPr>
            <w:r w:rsidRPr="00DA3997">
              <w:t>1027</w:t>
            </w:r>
          </w:p>
        </w:tc>
        <w:tc>
          <w:tcPr>
            <w:tcW w:w="780" w:type="dxa"/>
            <w:noWrap/>
            <w:hideMark/>
          </w:tcPr>
          <w:p w14:paraId="1742DF2D" w14:textId="77777777" w:rsidR="00BA6F4B" w:rsidRPr="00DA3997" w:rsidRDefault="00BA6F4B" w:rsidP="00BE6F82">
            <w:pPr>
              <w:pStyle w:val="DokTabellentext"/>
            </w:pPr>
            <w:r w:rsidRPr="00DA3997">
              <w:t>TRUE</w:t>
            </w:r>
          </w:p>
        </w:tc>
        <w:tc>
          <w:tcPr>
            <w:tcW w:w="1040" w:type="dxa"/>
            <w:noWrap/>
            <w:hideMark/>
          </w:tcPr>
          <w:p w14:paraId="7B787DBD" w14:textId="77777777" w:rsidR="00BA6F4B" w:rsidRPr="00DA3997" w:rsidRDefault="00BA6F4B" w:rsidP="00BE6F82">
            <w:pPr>
              <w:pStyle w:val="DokTabellentext"/>
            </w:pPr>
            <w:r w:rsidRPr="00DA3997">
              <w:t>trnH-psbA</w:t>
            </w:r>
          </w:p>
        </w:tc>
      </w:tr>
      <w:tr w:rsidR="00BA6F4B" w:rsidRPr="00DA3997" w14:paraId="13BB3738" w14:textId="77777777" w:rsidTr="00BE6F82">
        <w:trPr>
          <w:trHeight w:val="290"/>
        </w:trPr>
        <w:tc>
          <w:tcPr>
            <w:tcW w:w="1380" w:type="dxa"/>
            <w:noWrap/>
            <w:hideMark/>
          </w:tcPr>
          <w:p w14:paraId="40D0469B" w14:textId="77777777" w:rsidR="00BA6F4B" w:rsidRPr="00DA3997" w:rsidRDefault="00BA6F4B" w:rsidP="00BE6F82">
            <w:pPr>
              <w:pStyle w:val="DokTabellentext"/>
            </w:pPr>
            <w:r w:rsidRPr="00DA3997">
              <w:t>SWFRG018-19</w:t>
            </w:r>
          </w:p>
        </w:tc>
        <w:tc>
          <w:tcPr>
            <w:tcW w:w="1480" w:type="dxa"/>
            <w:noWrap/>
            <w:hideMark/>
          </w:tcPr>
          <w:p w14:paraId="113183B9" w14:textId="77777777" w:rsidR="00BA6F4B" w:rsidRPr="00DA3997" w:rsidRDefault="00BA6F4B" w:rsidP="00BE6F82">
            <w:pPr>
              <w:pStyle w:val="DokTabellentext"/>
            </w:pPr>
            <w:r w:rsidRPr="00DA3997">
              <w:t>Poaceae</w:t>
            </w:r>
          </w:p>
        </w:tc>
        <w:tc>
          <w:tcPr>
            <w:tcW w:w="2260" w:type="dxa"/>
            <w:noWrap/>
            <w:hideMark/>
          </w:tcPr>
          <w:p w14:paraId="33971AC3" w14:textId="77777777" w:rsidR="00BA6F4B" w:rsidRPr="00DA3997" w:rsidRDefault="00BA6F4B" w:rsidP="00BE6F82">
            <w:pPr>
              <w:pStyle w:val="DokTabellentext"/>
              <w:rPr>
                <w:i/>
                <w:iCs/>
              </w:rPr>
            </w:pPr>
            <w:r w:rsidRPr="00DA3997">
              <w:rPr>
                <w:i/>
                <w:iCs/>
              </w:rPr>
              <w:t>Trisetum</w:t>
            </w:r>
            <w:r>
              <w:rPr>
                <w:i/>
                <w:iCs/>
              </w:rPr>
              <w:t xml:space="preserve"> </w:t>
            </w:r>
            <w:r w:rsidRPr="00DA3997">
              <w:rPr>
                <w:i/>
                <w:iCs/>
              </w:rPr>
              <w:t>flavescens</w:t>
            </w:r>
          </w:p>
        </w:tc>
        <w:tc>
          <w:tcPr>
            <w:tcW w:w="1560" w:type="dxa"/>
            <w:noWrap/>
            <w:hideMark/>
          </w:tcPr>
          <w:p w14:paraId="46EA7A6A" w14:textId="77777777" w:rsidR="00BA6F4B" w:rsidRPr="00DA3997" w:rsidRDefault="00BA6F4B" w:rsidP="00BE6F82">
            <w:pPr>
              <w:pStyle w:val="DokTabellentext"/>
            </w:pPr>
            <w:r w:rsidRPr="00DA3997">
              <w:t>SWFRG033-19</w:t>
            </w:r>
          </w:p>
        </w:tc>
        <w:tc>
          <w:tcPr>
            <w:tcW w:w="1160" w:type="dxa"/>
            <w:noWrap/>
            <w:hideMark/>
          </w:tcPr>
          <w:p w14:paraId="2C670A9A" w14:textId="77777777" w:rsidR="00BA6F4B" w:rsidRPr="00DA3997" w:rsidRDefault="00BA6F4B" w:rsidP="00BE6F82">
            <w:pPr>
              <w:pStyle w:val="DokTabellentext"/>
            </w:pPr>
            <w:r w:rsidRPr="00DA3997">
              <w:t>Poaceae</w:t>
            </w:r>
          </w:p>
        </w:tc>
        <w:tc>
          <w:tcPr>
            <w:tcW w:w="2660" w:type="dxa"/>
            <w:noWrap/>
            <w:hideMark/>
          </w:tcPr>
          <w:p w14:paraId="080E8479" w14:textId="77777777" w:rsidR="00BA6F4B" w:rsidRPr="00DA3997" w:rsidRDefault="00BA6F4B" w:rsidP="00BE6F82">
            <w:pPr>
              <w:pStyle w:val="DokTabellentext"/>
              <w:rPr>
                <w:i/>
                <w:iCs/>
              </w:rPr>
            </w:pPr>
            <w:r w:rsidRPr="00DA3997">
              <w:rPr>
                <w:i/>
                <w:iCs/>
              </w:rPr>
              <w:t>Trisetum</w:t>
            </w:r>
            <w:r>
              <w:rPr>
                <w:i/>
                <w:iCs/>
              </w:rPr>
              <w:t xml:space="preserve"> </w:t>
            </w:r>
            <w:r w:rsidRPr="00DA3997">
              <w:rPr>
                <w:i/>
                <w:iCs/>
              </w:rPr>
              <w:t>flavescens</w:t>
            </w:r>
          </w:p>
        </w:tc>
        <w:tc>
          <w:tcPr>
            <w:tcW w:w="640" w:type="dxa"/>
            <w:noWrap/>
            <w:hideMark/>
          </w:tcPr>
          <w:p w14:paraId="2FFCD739" w14:textId="77777777" w:rsidR="00BA6F4B" w:rsidRPr="00DA3997" w:rsidRDefault="00BA6F4B" w:rsidP="00BE6F82">
            <w:pPr>
              <w:pStyle w:val="DokTabellentext"/>
            </w:pPr>
            <w:r w:rsidRPr="00DA3997">
              <w:t>99.65</w:t>
            </w:r>
          </w:p>
        </w:tc>
        <w:tc>
          <w:tcPr>
            <w:tcW w:w="700" w:type="dxa"/>
            <w:noWrap/>
            <w:hideMark/>
          </w:tcPr>
          <w:p w14:paraId="11D96134" w14:textId="77777777" w:rsidR="00BA6F4B" w:rsidRPr="00DA3997" w:rsidRDefault="00BA6F4B" w:rsidP="00BE6F82">
            <w:pPr>
              <w:pStyle w:val="DokTabellentext"/>
            </w:pPr>
            <w:r w:rsidRPr="00DA3997">
              <w:t>1042</w:t>
            </w:r>
          </w:p>
        </w:tc>
        <w:tc>
          <w:tcPr>
            <w:tcW w:w="780" w:type="dxa"/>
            <w:noWrap/>
            <w:hideMark/>
          </w:tcPr>
          <w:p w14:paraId="5B72C3E8" w14:textId="77777777" w:rsidR="00BA6F4B" w:rsidRPr="00DA3997" w:rsidRDefault="00BA6F4B" w:rsidP="00BE6F82">
            <w:pPr>
              <w:pStyle w:val="DokTabellentext"/>
            </w:pPr>
            <w:r w:rsidRPr="00DA3997">
              <w:t>TRUE</w:t>
            </w:r>
          </w:p>
        </w:tc>
        <w:tc>
          <w:tcPr>
            <w:tcW w:w="1040" w:type="dxa"/>
            <w:noWrap/>
            <w:hideMark/>
          </w:tcPr>
          <w:p w14:paraId="5CD28813" w14:textId="77777777" w:rsidR="00BA6F4B" w:rsidRPr="00DA3997" w:rsidRDefault="00BA6F4B" w:rsidP="00BE6F82">
            <w:pPr>
              <w:pStyle w:val="DokTabellentext"/>
            </w:pPr>
            <w:r w:rsidRPr="00DA3997">
              <w:t>trnH-psbA</w:t>
            </w:r>
          </w:p>
        </w:tc>
      </w:tr>
      <w:tr w:rsidR="00BA6F4B" w:rsidRPr="00DA3997" w14:paraId="367676BE" w14:textId="77777777" w:rsidTr="00BE6F82">
        <w:trPr>
          <w:trHeight w:val="290"/>
        </w:trPr>
        <w:tc>
          <w:tcPr>
            <w:tcW w:w="1380" w:type="dxa"/>
            <w:noWrap/>
            <w:hideMark/>
          </w:tcPr>
          <w:p w14:paraId="10420B8E" w14:textId="77777777" w:rsidR="00BA6F4B" w:rsidRPr="00DA3997" w:rsidRDefault="00BA6F4B" w:rsidP="00BE6F82">
            <w:pPr>
              <w:pStyle w:val="DokTabellentext"/>
            </w:pPr>
            <w:r w:rsidRPr="00DA3997">
              <w:t>SWFRG019-19</w:t>
            </w:r>
          </w:p>
        </w:tc>
        <w:tc>
          <w:tcPr>
            <w:tcW w:w="1480" w:type="dxa"/>
            <w:noWrap/>
            <w:hideMark/>
          </w:tcPr>
          <w:p w14:paraId="50C20081" w14:textId="77777777" w:rsidR="00BA6F4B" w:rsidRPr="00DA3997" w:rsidRDefault="00BA6F4B" w:rsidP="00BE6F82">
            <w:pPr>
              <w:pStyle w:val="DokTabellentext"/>
            </w:pPr>
            <w:r w:rsidRPr="00DA3997">
              <w:t>Poaceae</w:t>
            </w:r>
          </w:p>
        </w:tc>
        <w:tc>
          <w:tcPr>
            <w:tcW w:w="2260" w:type="dxa"/>
            <w:noWrap/>
            <w:hideMark/>
          </w:tcPr>
          <w:p w14:paraId="3D9A3E5D"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14:paraId="61574608" w14:textId="77777777" w:rsidR="00BA6F4B" w:rsidRPr="00DA3997" w:rsidRDefault="00BA6F4B" w:rsidP="00BE6F82">
            <w:pPr>
              <w:pStyle w:val="DokTabellentext"/>
            </w:pPr>
            <w:r w:rsidRPr="00DA3997">
              <w:t>SWFRG004-19</w:t>
            </w:r>
          </w:p>
        </w:tc>
        <w:tc>
          <w:tcPr>
            <w:tcW w:w="1160" w:type="dxa"/>
            <w:noWrap/>
            <w:hideMark/>
          </w:tcPr>
          <w:p w14:paraId="6C268F59" w14:textId="77777777" w:rsidR="00BA6F4B" w:rsidRPr="00DA3997" w:rsidRDefault="00BA6F4B" w:rsidP="00BE6F82">
            <w:pPr>
              <w:pStyle w:val="DokTabellentext"/>
            </w:pPr>
            <w:r w:rsidRPr="00DA3997">
              <w:t>Poaceae</w:t>
            </w:r>
          </w:p>
        </w:tc>
        <w:tc>
          <w:tcPr>
            <w:tcW w:w="2660" w:type="dxa"/>
            <w:noWrap/>
            <w:hideMark/>
          </w:tcPr>
          <w:p w14:paraId="1E563F7F"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640" w:type="dxa"/>
            <w:noWrap/>
            <w:hideMark/>
          </w:tcPr>
          <w:p w14:paraId="6DCEAFD8" w14:textId="77777777" w:rsidR="00BA6F4B" w:rsidRPr="00DA3997" w:rsidRDefault="00BA6F4B" w:rsidP="00BE6F82">
            <w:pPr>
              <w:pStyle w:val="DokTabellentext"/>
            </w:pPr>
            <w:r w:rsidRPr="00DA3997">
              <w:t>98.02</w:t>
            </w:r>
          </w:p>
        </w:tc>
        <w:tc>
          <w:tcPr>
            <w:tcW w:w="700" w:type="dxa"/>
            <w:noWrap/>
            <w:hideMark/>
          </w:tcPr>
          <w:p w14:paraId="2D3CE0F7" w14:textId="77777777" w:rsidR="00BA6F4B" w:rsidRPr="00DA3997" w:rsidRDefault="00BA6F4B" w:rsidP="00BE6F82">
            <w:pPr>
              <w:pStyle w:val="DokTabellentext"/>
            </w:pPr>
            <w:r w:rsidRPr="00DA3997">
              <w:t>957</w:t>
            </w:r>
          </w:p>
        </w:tc>
        <w:tc>
          <w:tcPr>
            <w:tcW w:w="780" w:type="dxa"/>
            <w:noWrap/>
            <w:hideMark/>
          </w:tcPr>
          <w:p w14:paraId="138F2200" w14:textId="77777777" w:rsidR="00BA6F4B" w:rsidRPr="00DA3997" w:rsidRDefault="00BA6F4B" w:rsidP="00BE6F82">
            <w:pPr>
              <w:pStyle w:val="DokTabellentext"/>
            </w:pPr>
            <w:r w:rsidRPr="00DA3997">
              <w:t>TRUE</w:t>
            </w:r>
          </w:p>
        </w:tc>
        <w:tc>
          <w:tcPr>
            <w:tcW w:w="1040" w:type="dxa"/>
            <w:noWrap/>
            <w:hideMark/>
          </w:tcPr>
          <w:p w14:paraId="75180B4D" w14:textId="77777777" w:rsidR="00BA6F4B" w:rsidRPr="00DA3997" w:rsidRDefault="00BA6F4B" w:rsidP="00BE6F82">
            <w:pPr>
              <w:pStyle w:val="DokTabellentext"/>
            </w:pPr>
            <w:r w:rsidRPr="00DA3997">
              <w:t>trnH-psbA</w:t>
            </w:r>
          </w:p>
        </w:tc>
      </w:tr>
      <w:tr w:rsidR="00BA6F4B" w:rsidRPr="00DA3997" w14:paraId="02836211" w14:textId="77777777" w:rsidTr="00BE6F82">
        <w:trPr>
          <w:trHeight w:val="290"/>
        </w:trPr>
        <w:tc>
          <w:tcPr>
            <w:tcW w:w="1380" w:type="dxa"/>
            <w:noWrap/>
            <w:hideMark/>
          </w:tcPr>
          <w:p w14:paraId="79B634E8" w14:textId="77777777" w:rsidR="00BA6F4B" w:rsidRPr="00DA3997" w:rsidRDefault="00BA6F4B" w:rsidP="00BE6F82">
            <w:pPr>
              <w:pStyle w:val="DokTabellentext"/>
            </w:pPr>
            <w:r w:rsidRPr="00DA3997">
              <w:t>SWFRG020-19</w:t>
            </w:r>
          </w:p>
        </w:tc>
        <w:tc>
          <w:tcPr>
            <w:tcW w:w="1480" w:type="dxa"/>
            <w:noWrap/>
            <w:hideMark/>
          </w:tcPr>
          <w:p w14:paraId="5E1898F9" w14:textId="77777777" w:rsidR="00BA6F4B" w:rsidRPr="00DA3997" w:rsidRDefault="00BA6F4B" w:rsidP="00BE6F82">
            <w:pPr>
              <w:pStyle w:val="DokTabellentext"/>
            </w:pPr>
            <w:r w:rsidRPr="00DA3997">
              <w:t>Fabaceae</w:t>
            </w:r>
          </w:p>
        </w:tc>
        <w:tc>
          <w:tcPr>
            <w:tcW w:w="2260" w:type="dxa"/>
            <w:noWrap/>
            <w:hideMark/>
          </w:tcPr>
          <w:p w14:paraId="70B1697D"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14:paraId="6128C2DD" w14:textId="77777777" w:rsidR="00BA6F4B" w:rsidRPr="00DA3997" w:rsidRDefault="00BA6F4B" w:rsidP="00BE6F82">
            <w:pPr>
              <w:pStyle w:val="DokTabellentext"/>
            </w:pPr>
            <w:r w:rsidRPr="00DA3997">
              <w:t>SWFRG036-19</w:t>
            </w:r>
          </w:p>
        </w:tc>
        <w:tc>
          <w:tcPr>
            <w:tcW w:w="1160" w:type="dxa"/>
            <w:noWrap/>
            <w:hideMark/>
          </w:tcPr>
          <w:p w14:paraId="73C88C32" w14:textId="77777777" w:rsidR="00BA6F4B" w:rsidRPr="00DA3997" w:rsidRDefault="00BA6F4B" w:rsidP="00BE6F82">
            <w:pPr>
              <w:pStyle w:val="DokTabellentext"/>
            </w:pPr>
            <w:r w:rsidRPr="00DA3997">
              <w:t>Fabaceae</w:t>
            </w:r>
          </w:p>
        </w:tc>
        <w:tc>
          <w:tcPr>
            <w:tcW w:w="2660" w:type="dxa"/>
            <w:noWrap/>
            <w:hideMark/>
          </w:tcPr>
          <w:p w14:paraId="6FB75A4A"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14:paraId="680FBA19" w14:textId="77777777" w:rsidR="00BA6F4B" w:rsidRPr="00DA3997" w:rsidRDefault="00BA6F4B" w:rsidP="00BE6F82">
            <w:pPr>
              <w:pStyle w:val="DokTabellentext"/>
            </w:pPr>
            <w:r w:rsidRPr="00DA3997">
              <w:t>99.27</w:t>
            </w:r>
          </w:p>
        </w:tc>
        <w:tc>
          <w:tcPr>
            <w:tcW w:w="700" w:type="dxa"/>
            <w:noWrap/>
            <w:hideMark/>
          </w:tcPr>
          <w:p w14:paraId="3E633C9B" w14:textId="77777777" w:rsidR="00BA6F4B" w:rsidRPr="00DA3997" w:rsidRDefault="00BA6F4B" w:rsidP="00BE6F82">
            <w:pPr>
              <w:pStyle w:val="DokTabellentext"/>
            </w:pPr>
            <w:r w:rsidRPr="00DA3997">
              <w:t>741</w:t>
            </w:r>
          </w:p>
        </w:tc>
        <w:tc>
          <w:tcPr>
            <w:tcW w:w="780" w:type="dxa"/>
            <w:noWrap/>
            <w:hideMark/>
          </w:tcPr>
          <w:p w14:paraId="0018D2E4" w14:textId="77777777" w:rsidR="00BA6F4B" w:rsidRPr="00DA3997" w:rsidRDefault="00BA6F4B" w:rsidP="00BE6F82">
            <w:pPr>
              <w:pStyle w:val="DokTabellentext"/>
            </w:pPr>
            <w:r w:rsidRPr="00DA3997">
              <w:t>TRUE</w:t>
            </w:r>
          </w:p>
        </w:tc>
        <w:tc>
          <w:tcPr>
            <w:tcW w:w="1040" w:type="dxa"/>
            <w:noWrap/>
            <w:hideMark/>
          </w:tcPr>
          <w:p w14:paraId="535F1A5E" w14:textId="77777777" w:rsidR="00BA6F4B" w:rsidRPr="00DA3997" w:rsidRDefault="00BA6F4B" w:rsidP="00BE6F82">
            <w:pPr>
              <w:pStyle w:val="DokTabellentext"/>
            </w:pPr>
            <w:r w:rsidRPr="00DA3997">
              <w:t>trnH-psbA</w:t>
            </w:r>
          </w:p>
        </w:tc>
      </w:tr>
      <w:tr w:rsidR="00BA6F4B" w:rsidRPr="00DA3997" w14:paraId="3A1CE2B7" w14:textId="77777777" w:rsidTr="00BE6F82">
        <w:trPr>
          <w:trHeight w:val="290"/>
        </w:trPr>
        <w:tc>
          <w:tcPr>
            <w:tcW w:w="1380" w:type="dxa"/>
            <w:noWrap/>
            <w:hideMark/>
          </w:tcPr>
          <w:p w14:paraId="0555E618" w14:textId="77777777" w:rsidR="00BA6F4B" w:rsidRPr="00DA3997" w:rsidRDefault="00BA6F4B" w:rsidP="00BE6F82">
            <w:pPr>
              <w:pStyle w:val="DokTabellentext"/>
            </w:pPr>
            <w:r w:rsidRPr="00DA3997">
              <w:t>SWFRG020-19</w:t>
            </w:r>
          </w:p>
        </w:tc>
        <w:tc>
          <w:tcPr>
            <w:tcW w:w="1480" w:type="dxa"/>
            <w:noWrap/>
            <w:hideMark/>
          </w:tcPr>
          <w:p w14:paraId="4B68D7E0" w14:textId="77777777" w:rsidR="00BA6F4B" w:rsidRPr="00DA3997" w:rsidRDefault="00BA6F4B" w:rsidP="00BE6F82">
            <w:pPr>
              <w:pStyle w:val="DokTabellentext"/>
            </w:pPr>
            <w:r w:rsidRPr="00DA3997">
              <w:t>Fabaceae</w:t>
            </w:r>
          </w:p>
        </w:tc>
        <w:tc>
          <w:tcPr>
            <w:tcW w:w="2260" w:type="dxa"/>
            <w:noWrap/>
            <w:hideMark/>
          </w:tcPr>
          <w:p w14:paraId="102E7CD8"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14:paraId="627811CE" w14:textId="77777777" w:rsidR="00BA6F4B" w:rsidRPr="00DA3997" w:rsidRDefault="00BA6F4B" w:rsidP="00BE6F82">
            <w:pPr>
              <w:pStyle w:val="DokTabellentext"/>
            </w:pPr>
            <w:r w:rsidRPr="00DA3997">
              <w:t>SWFRG035-19</w:t>
            </w:r>
          </w:p>
        </w:tc>
        <w:tc>
          <w:tcPr>
            <w:tcW w:w="1160" w:type="dxa"/>
            <w:noWrap/>
            <w:hideMark/>
          </w:tcPr>
          <w:p w14:paraId="334FF38A" w14:textId="77777777" w:rsidR="00BA6F4B" w:rsidRPr="00DA3997" w:rsidRDefault="00BA6F4B" w:rsidP="00BE6F82">
            <w:pPr>
              <w:pStyle w:val="DokTabellentext"/>
            </w:pPr>
            <w:r w:rsidRPr="00DA3997">
              <w:t>Fabaceae</w:t>
            </w:r>
          </w:p>
        </w:tc>
        <w:tc>
          <w:tcPr>
            <w:tcW w:w="2660" w:type="dxa"/>
            <w:noWrap/>
            <w:hideMark/>
          </w:tcPr>
          <w:p w14:paraId="1D3EB799"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14:paraId="0A16207B" w14:textId="77777777" w:rsidR="00BA6F4B" w:rsidRPr="00DA3997" w:rsidRDefault="00BA6F4B" w:rsidP="00BE6F82">
            <w:pPr>
              <w:pStyle w:val="DokTabellentext"/>
            </w:pPr>
            <w:r w:rsidRPr="00DA3997">
              <w:t>99.27</w:t>
            </w:r>
          </w:p>
        </w:tc>
        <w:tc>
          <w:tcPr>
            <w:tcW w:w="700" w:type="dxa"/>
            <w:noWrap/>
            <w:hideMark/>
          </w:tcPr>
          <w:p w14:paraId="0DE8D57F" w14:textId="77777777" w:rsidR="00BA6F4B" w:rsidRPr="00DA3997" w:rsidRDefault="00BA6F4B" w:rsidP="00BE6F82">
            <w:pPr>
              <w:pStyle w:val="DokTabellentext"/>
            </w:pPr>
            <w:r w:rsidRPr="00DA3997">
              <w:t>741</w:t>
            </w:r>
          </w:p>
        </w:tc>
        <w:tc>
          <w:tcPr>
            <w:tcW w:w="780" w:type="dxa"/>
            <w:noWrap/>
            <w:hideMark/>
          </w:tcPr>
          <w:p w14:paraId="38530F33" w14:textId="77777777" w:rsidR="00BA6F4B" w:rsidRPr="00DA3997" w:rsidRDefault="00BA6F4B" w:rsidP="00BE6F82">
            <w:pPr>
              <w:pStyle w:val="DokTabellentext"/>
            </w:pPr>
            <w:r w:rsidRPr="00DA3997">
              <w:t>TRUE</w:t>
            </w:r>
          </w:p>
        </w:tc>
        <w:tc>
          <w:tcPr>
            <w:tcW w:w="1040" w:type="dxa"/>
            <w:noWrap/>
            <w:hideMark/>
          </w:tcPr>
          <w:p w14:paraId="657AFBDB" w14:textId="77777777" w:rsidR="00BA6F4B" w:rsidRPr="00DA3997" w:rsidRDefault="00BA6F4B" w:rsidP="00BE6F82">
            <w:pPr>
              <w:pStyle w:val="DokTabellentext"/>
            </w:pPr>
            <w:r w:rsidRPr="00DA3997">
              <w:t>trnH-psbA</w:t>
            </w:r>
          </w:p>
        </w:tc>
      </w:tr>
      <w:tr w:rsidR="00BA6F4B" w:rsidRPr="00DA3997" w14:paraId="4E2B9973" w14:textId="77777777" w:rsidTr="00BE6F82">
        <w:trPr>
          <w:trHeight w:val="290"/>
        </w:trPr>
        <w:tc>
          <w:tcPr>
            <w:tcW w:w="1380" w:type="dxa"/>
            <w:noWrap/>
            <w:hideMark/>
          </w:tcPr>
          <w:p w14:paraId="01325E60" w14:textId="77777777" w:rsidR="00BA6F4B" w:rsidRPr="00DA3997" w:rsidRDefault="00BA6F4B" w:rsidP="00BE6F82">
            <w:pPr>
              <w:pStyle w:val="DokTabellentext"/>
            </w:pPr>
            <w:r w:rsidRPr="00DA3997">
              <w:t>SWFRG020-19</w:t>
            </w:r>
          </w:p>
        </w:tc>
        <w:tc>
          <w:tcPr>
            <w:tcW w:w="1480" w:type="dxa"/>
            <w:noWrap/>
            <w:hideMark/>
          </w:tcPr>
          <w:p w14:paraId="045B3ED4" w14:textId="77777777" w:rsidR="00BA6F4B" w:rsidRPr="00DA3997" w:rsidRDefault="00BA6F4B" w:rsidP="00BE6F82">
            <w:pPr>
              <w:pStyle w:val="DokTabellentext"/>
            </w:pPr>
            <w:r w:rsidRPr="00DA3997">
              <w:t>Fabaceae</w:t>
            </w:r>
          </w:p>
        </w:tc>
        <w:tc>
          <w:tcPr>
            <w:tcW w:w="2260" w:type="dxa"/>
            <w:noWrap/>
            <w:hideMark/>
          </w:tcPr>
          <w:p w14:paraId="3B85F61A"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14:paraId="1D3F136E" w14:textId="77777777" w:rsidR="00BA6F4B" w:rsidRPr="00DA3997" w:rsidRDefault="00BA6F4B" w:rsidP="00BE6F82">
            <w:pPr>
              <w:pStyle w:val="DokTabellentext"/>
            </w:pPr>
            <w:r w:rsidRPr="00DA3997">
              <w:t>SERC046-14</w:t>
            </w:r>
          </w:p>
        </w:tc>
        <w:tc>
          <w:tcPr>
            <w:tcW w:w="1160" w:type="dxa"/>
            <w:noWrap/>
            <w:hideMark/>
          </w:tcPr>
          <w:p w14:paraId="17D91E3B" w14:textId="77777777" w:rsidR="00BA6F4B" w:rsidRPr="00DA3997" w:rsidRDefault="00BA6F4B" w:rsidP="00BE6F82">
            <w:pPr>
              <w:pStyle w:val="DokTabellentext"/>
            </w:pPr>
            <w:r w:rsidRPr="00DA3997">
              <w:t>Fabaceae</w:t>
            </w:r>
          </w:p>
        </w:tc>
        <w:tc>
          <w:tcPr>
            <w:tcW w:w="2660" w:type="dxa"/>
            <w:noWrap/>
            <w:hideMark/>
          </w:tcPr>
          <w:p w14:paraId="7F698AE8"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14:paraId="0F02DF72" w14:textId="77777777" w:rsidR="00BA6F4B" w:rsidRPr="00DA3997" w:rsidRDefault="00BA6F4B" w:rsidP="00BE6F82">
            <w:pPr>
              <w:pStyle w:val="DokTabellentext"/>
            </w:pPr>
            <w:r w:rsidRPr="00DA3997">
              <w:t>99.27</w:t>
            </w:r>
          </w:p>
        </w:tc>
        <w:tc>
          <w:tcPr>
            <w:tcW w:w="700" w:type="dxa"/>
            <w:noWrap/>
            <w:hideMark/>
          </w:tcPr>
          <w:p w14:paraId="7C42C0F2" w14:textId="77777777" w:rsidR="00BA6F4B" w:rsidRPr="00DA3997" w:rsidRDefault="00BA6F4B" w:rsidP="00BE6F82">
            <w:pPr>
              <w:pStyle w:val="DokTabellentext"/>
            </w:pPr>
            <w:r w:rsidRPr="00DA3997">
              <w:t>741</w:t>
            </w:r>
          </w:p>
        </w:tc>
        <w:tc>
          <w:tcPr>
            <w:tcW w:w="780" w:type="dxa"/>
            <w:noWrap/>
            <w:hideMark/>
          </w:tcPr>
          <w:p w14:paraId="27F10E62" w14:textId="77777777" w:rsidR="00BA6F4B" w:rsidRPr="00DA3997" w:rsidRDefault="00BA6F4B" w:rsidP="00BE6F82">
            <w:pPr>
              <w:pStyle w:val="DokTabellentext"/>
            </w:pPr>
            <w:r w:rsidRPr="00DA3997">
              <w:t>TRUE</w:t>
            </w:r>
          </w:p>
        </w:tc>
        <w:tc>
          <w:tcPr>
            <w:tcW w:w="1040" w:type="dxa"/>
            <w:noWrap/>
            <w:hideMark/>
          </w:tcPr>
          <w:p w14:paraId="65C192DA" w14:textId="77777777" w:rsidR="00BA6F4B" w:rsidRPr="00DA3997" w:rsidRDefault="00BA6F4B" w:rsidP="00BE6F82">
            <w:pPr>
              <w:pStyle w:val="DokTabellentext"/>
            </w:pPr>
            <w:r w:rsidRPr="00DA3997">
              <w:t>trnH-psbA</w:t>
            </w:r>
          </w:p>
        </w:tc>
      </w:tr>
      <w:tr w:rsidR="00BA6F4B" w:rsidRPr="00DA3997" w14:paraId="799DFE7E" w14:textId="77777777" w:rsidTr="00BE6F82">
        <w:trPr>
          <w:trHeight w:val="290"/>
        </w:trPr>
        <w:tc>
          <w:tcPr>
            <w:tcW w:w="1380" w:type="dxa"/>
            <w:noWrap/>
            <w:hideMark/>
          </w:tcPr>
          <w:p w14:paraId="79AAABF6" w14:textId="77777777" w:rsidR="00BA6F4B" w:rsidRPr="00DA3997" w:rsidRDefault="00BA6F4B" w:rsidP="00BE6F82">
            <w:pPr>
              <w:pStyle w:val="DokTabellentext"/>
            </w:pPr>
            <w:r w:rsidRPr="00DA3997">
              <w:t>SWFRG021-19</w:t>
            </w:r>
          </w:p>
        </w:tc>
        <w:tc>
          <w:tcPr>
            <w:tcW w:w="1480" w:type="dxa"/>
            <w:noWrap/>
            <w:hideMark/>
          </w:tcPr>
          <w:p w14:paraId="2393FEBF" w14:textId="77777777" w:rsidR="00BA6F4B" w:rsidRPr="00DA3997" w:rsidRDefault="00BA6F4B" w:rsidP="00BE6F82">
            <w:pPr>
              <w:pStyle w:val="DokTabellentext"/>
            </w:pPr>
            <w:r w:rsidRPr="00DA3997">
              <w:t>Poaceae</w:t>
            </w:r>
          </w:p>
        </w:tc>
        <w:tc>
          <w:tcPr>
            <w:tcW w:w="2260" w:type="dxa"/>
            <w:noWrap/>
            <w:hideMark/>
          </w:tcPr>
          <w:p w14:paraId="7FA09AF5"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1560" w:type="dxa"/>
            <w:noWrap/>
            <w:hideMark/>
          </w:tcPr>
          <w:p w14:paraId="4F65A456" w14:textId="77777777" w:rsidR="00BA6F4B" w:rsidRPr="00DA3997" w:rsidRDefault="00BA6F4B" w:rsidP="00BE6F82">
            <w:pPr>
              <w:pStyle w:val="DokTabellentext"/>
            </w:pPr>
            <w:r w:rsidRPr="00DA3997">
              <w:t>SWFRG004-19</w:t>
            </w:r>
          </w:p>
        </w:tc>
        <w:tc>
          <w:tcPr>
            <w:tcW w:w="1160" w:type="dxa"/>
            <w:noWrap/>
            <w:hideMark/>
          </w:tcPr>
          <w:p w14:paraId="095E507C" w14:textId="77777777" w:rsidR="00BA6F4B" w:rsidRPr="00DA3997" w:rsidRDefault="00BA6F4B" w:rsidP="00BE6F82">
            <w:pPr>
              <w:pStyle w:val="DokTabellentext"/>
            </w:pPr>
            <w:r w:rsidRPr="00DA3997">
              <w:t>Poaceae</w:t>
            </w:r>
          </w:p>
        </w:tc>
        <w:tc>
          <w:tcPr>
            <w:tcW w:w="2660" w:type="dxa"/>
            <w:noWrap/>
            <w:hideMark/>
          </w:tcPr>
          <w:p w14:paraId="02426557"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640" w:type="dxa"/>
            <w:noWrap/>
            <w:hideMark/>
          </w:tcPr>
          <w:p w14:paraId="4836683D" w14:textId="77777777" w:rsidR="00BA6F4B" w:rsidRPr="00DA3997" w:rsidRDefault="00BA6F4B" w:rsidP="00BE6F82">
            <w:pPr>
              <w:pStyle w:val="DokTabellentext"/>
            </w:pPr>
            <w:r w:rsidRPr="00DA3997">
              <w:t>99.64</w:t>
            </w:r>
          </w:p>
        </w:tc>
        <w:tc>
          <w:tcPr>
            <w:tcW w:w="700" w:type="dxa"/>
            <w:noWrap/>
            <w:hideMark/>
          </w:tcPr>
          <w:p w14:paraId="6A49B763" w14:textId="77777777" w:rsidR="00BA6F4B" w:rsidRPr="00DA3997" w:rsidRDefault="00BA6F4B" w:rsidP="00BE6F82">
            <w:pPr>
              <w:pStyle w:val="DokTabellentext"/>
            </w:pPr>
            <w:r w:rsidRPr="00DA3997">
              <w:t>1003</w:t>
            </w:r>
          </w:p>
        </w:tc>
        <w:tc>
          <w:tcPr>
            <w:tcW w:w="780" w:type="dxa"/>
            <w:noWrap/>
            <w:hideMark/>
          </w:tcPr>
          <w:p w14:paraId="290D4FE5" w14:textId="77777777" w:rsidR="00BA6F4B" w:rsidRPr="00DA3997" w:rsidRDefault="00BA6F4B" w:rsidP="00BE6F82">
            <w:pPr>
              <w:pStyle w:val="DokTabellentext"/>
            </w:pPr>
            <w:r w:rsidRPr="00DA3997">
              <w:t>FALSE</w:t>
            </w:r>
          </w:p>
        </w:tc>
        <w:tc>
          <w:tcPr>
            <w:tcW w:w="1040" w:type="dxa"/>
            <w:noWrap/>
            <w:hideMark/>
          </w:tcPr>
          <w:p w14:paraId="7EBED27D" w14:textId="77777777" w:rsidR="00BA6F4B" w:rsidRPr="00DA3997" w:rsidRDefault="00BA6F4B" w:rsidP="00BE6F82">
            <w:pPr>
              <w:pStyle w:val="DokTabellentext"/>
            </w:pPr>
            <w:r w:rsidRPr="00DA3997">
              <w:t>trnH-psbA</w:t>
            </w:r>
          </w:p>
        </w:tc>
      </w:tr>
      <w:tr w:rsidR="00BA6F4B" w:rsidRPr="00DA3997" w14:paraId="0B441989" w14:textId="77777777" w:rsidTr="00BE6F82">
        <w:trPr>
          <w:trHeight w:val="290"/>
        </w:trPr>
        <w:tc>
          <w:tcPr>
            <w:tcW w:w="1380" w:type="dxa"/>
            <w:noWrap/>
            <w:hideMark/>
          </w:tcPr>
          <w:p w14:paraId="3D3915FE" w14:textId="77777777" w:rsidR="00BA6F4B" w:rsidRPr="00DA3997" w:rsidRDefault="00BA6F4B" w:rsidP="00BE6F82">
            <w:pPr>
              <w:pStyle w:val="DokTabellentext"/>
            </w:pPr>
            <w:r w:rsidRPr="00DA3997">
              <w:t>SWFRG022-19</w:t>
            </w:r>
          </w:p>
        </w:tc>
        <w:tc>
          <w:tcPr>
            <w:tcW w:w="1480" w:type="dxa"/>
            <w:noWrap/>
            <w:hideMark/>
          </w:tcPr>
          <w:p w14:paraId="520D929B" w14:textId="77777777" w:rsidR="00BA6F4B" w:rsidRPr="00DA3997" w:rsidRDefault="00BA6F4B" w:rsidP="00BE6F82">
            <w:pPr>
              <w:pStyle w:val="DokTabellentext"/>
            </w:pPr>
            <w:r w:rsidRPr="00DA3997">
              <w:t>Fabaceae</w:t>
            </w:r>
          </w:p>
        </w:tc>
        <w:tc>
          <w:tcPr>
            <w:tcW w:w="2260" w:type="dxa"/>
            <w:noWrap/>
            <w:hideMark/>
          </w:tcPr>
          <w:p w14:paraId="6DBE1C46" w14:textId="77777777"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1560" w:type="dxa"/>
            <w:noWrap/>
            <w:hideMark/>
          </w:tcPr>
          <w:p w14:paraId="314F8CB6" w14:textId="77777777" w:rsidR="00BA6F4B" w:rsidRPr="00DA3997" w:rsidRDefault="00BA6F4B" w:rsidP="00BE6F82">
            <w:pPr>
              <w:pStyle w:val="DokTabellentext"/>
            </w:pPr>
            <w:r w:rsidRPr="00DA3997">
              <w:t>SWFRG037-19</w:t>
            </w:r>
          </w:p>
        </w:tc>
        <w:tc>
          <w:tcPr>
            <w:tcW w:w="1160" w:type="dxa"/>
            <w:noWrap/>
            <w:hideMark/>
          </w:tcPr>
          <w:p w14:paraId="53D5EF84" w14:textId="77777777" w:rsidR="00BA6F4B" w:rsidRPr="00DA3997" w:rsidRDefault="00BA6F4B" w:rsidP="00BE6F82">
            <w:pPr>
              <w:pStyle w:val="DokTabellentext"/>
            </w:pPr>
            <w:r w:rsidRPr="00DA3997">
              <w:t>Fabaceae</w:t>
            </w:r>
          </w:p>
        </w:tc>
        <w:tc>
          <w:tcPr>
            <w:tcW w:w="2660" w:type="dxa"/>
            <w:noWrap/>
            <w:hideMark/>
          </w:tcPr>
          <w:p w14:paraId="51528D25" w14:textId="77777777"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640" w:type="dxa"/>
            <w:noWrap/>
            <w:hideMark/>
          </w:tcPr>
          <w:p w14:paraId="66FD9763" w14:textId="77777777" w:rsidR="00BA6F4B" w:rsidRPr="00DA3997" w:rsidRDefault="00BA6F4B" w:rsidP="00BE6F82">
            <w:pPr>
              <w:pStyle w:val="DokTabellentext"/>
            </w:pPr>
            <w:r w:rsidRPr="00DA3997">
              <w:t>87.55</w:t>
            </w:r>
          </w:p>
        </w:tc>
        <w:tc>
          <w:tcPr>
            <w:tcW w:w="700" w:type="dxa"/>
            <w:noWrap/>
            <w:hideMark/>
          </w:tcPr>
          <w:p w14:paraId="29A58DBA" w14:textId="77777777" w:rsidR="00BA6F4B" w:rsidRPr="00DA3997" w:rsidRDefault="00BA6F4B" w:rsidP="00BE6F82">
            <w:pPr>
              <w:pStyle w:val="DokTabellentext"/>
            </w:pPr>
            <w:r w:rsidRPr="00DA3997">
              <w:t>311</w:t>
            </w:r>
          </w:p>
        </w:tc>
        <w:tc>
          <w:tcPr>
            <w:tcW w:w="780" w:type="dxa"/>
            <w:noWrap/>
            <w:hideMark/>
          </w:tcPr>
          <w:p w14:paraId="4F3AED77" w14:textId="77777777" w:rsidR="00BA6F4B" w:rsidRPr="00DA3997" w:rsidRDefault="00BA6F4B" w:rsidP="00BE6F82">
            <w:pPr>
              <w:pStyle w:val="DokTabellentext"/>
            </w:pPr>
            <w:r w:rsidRPr="00DA3997">
              <w:t>TRUE</w:t>
            </w:r>
          </w:p>
        </w:tc>
        <w:tc>
          <w:tcPr>
            <w:tcW w:w="1040" w:type="dxa"/>
            <w:noWrap/>
            <w:hideMark/>
          </w:tcPr>
          <w:p w14:paraId="22B4C05B" w14:textId="77777777" w:rsidR="00BA6F4B" w:rsidRPr="00DA3997" w:rsidRDefault="00BA6F4B" w:rsidP="00BE6F82">
            <w:pPr>
              <w:pStyle w:val="DokTabellentext"/>
            </w:pPr>
            <w:r w:rsidRPr="00DA3997">
              <w:t>trnH-psbA</w:t>
            </w:r>
          </w:p>
        </w:tc>
      </w:tr>
      <w:tr w:rsidR="00BA6F4B" w:rsidRPr="00DA3997" w14:paraId="307664D8" w14:textId="77777777" w:rsidTr="00BE6F82">
        <w:trPr>
          <w:trHeight w:val="290"/>
        </w:trPr>
        <w:tc>
          <w:tcPr>
            <w:tcW w:w="1380" w:type="dxa"/>
            <w:noWrap/>
            <w:hideMark/>
          </w:tcPr>
          <w:p w14:paraId="4E945245" w14:textId="77777777" w:rsidR="00BA6F4B" w:rsidRPr="00DA3997" w:rsidRDefault="00BA6F4B" w:rsidP="00BE6F82">
            <w:pPr>
              <w:pStyle w:val="DokTabellentext"/>
            </w:pPr>
            <w:r w:rsidRPr="00DA3997">
              <w:t>SWFRG023-19</w:t>
            </w:r>
          </w:p>
        </w:tc>
        <w:tc>
          <w:tcPr>
            <w:tcW w:w="1480" w:type="dxa"/>
            <w:noWrap/>
            <w:hideMark/>
          </w:tcPr>
          <w:p w14:paraId="2B24EF11" w14:textId="77777777" w:rsidR="00BA6F4B" w:rsidRPr="00DA3997" w:rsidRDefault="00BA6F4B" w:rsidP="00BE6F82">
            <w:pPr>
              <w:pStyle w:val="DokTabellentext"/>
            </w:pPr>
            <w:r w:rsidRPr="00DA3997">
              <w:t>Poaceae</w:t>
            </w:r>
          </w:p>
        </w:tc>
        <w:tc>
          <w:tcPr>
            <w:tcW w:w="2260" w:type="dxa"/>
            <w:noWrap/>
            <w:hideMark/>
          </w:tcPr>
          <w:p w14:paraId="42F43C63"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1560" w:type="dxa"/>
            <w:noWrap/>
            <w:hideMark/>
          </w:tcPr>
          <w:p w14:paraId="2EBD7A4F" w14:textId="77777777" w:rsidR="00BA6F4B" w:rsidRPr="00DA3997" w:rsidRDefault="00BA6F4B" w:rsidP="00BE6F82">
            <w:pPr>
              <w:pStyle w:val="DokTabellentext"/>
            </w:pPr>
            <w:r w:rsidRPr="00DA3997">
              <w:t>GRASS316-07</w:t>
            </w:r>
          </w:p>
        </w:tc>
        <w:tc>
          <w:tcPr>
            <w:tcW w:w="1160" w:type="dxa"/>
            <w:noWrap/>
            <w:hideMark/>
          </w:tcPr>
          <w:p w14:paraId="3609E218" w14:textId="77777777" w:rsidR="00BA6F4B" w:rsidRPr="00DA3997" w:rsidRDefault="00BA6F4B" w:rsidP="00BE6F82">
            <w:pPr>
              <w:pStyle w:val="DokTabellentext"/>
            </w:pPr>
            <w:r w:rsidRPr="00DA3997">
              <w:t>Poaceae</w:t>
            </w:r>
          </w:p>
        </w:tc>
        <w:tc>
          <w:tcPr>
            <w:tcW w:w="2660" w:type="dxa"/>
            <w:noWrap/>
            <w:hideMark/>
          </w:tcPr>
          <w:p w14:paraId="343391CE" w14:textId="77777777"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640" w:type="dxa"/>
            <w:noWrap/>
            <w:hideMark/>
          </w:tcPr>
          <w:p w14:paraId="396D5292" w14:textId="77777777" w:rsidR="00BA6F4B" w:rsidRPr="00DA3997" w:rsidRDefault="00BA6F4B" w:rsidP="00BE6F82">
            <w:pPr>
              <w:pStyle w:val="DokTabellentext"/>
            </w:pPr>
            <w:r w:rsidRPr="00DA3997">
              <w:t>97.97</w:t>
            </w:r>
          </w:p>
        </w:tc>
        <w:tc>
          <w:tcPr>
            <w:tcW w:w="700" w:type="dxa"/>
            <w:noWrap/>
            <w:hideMark/>
          </w:tcPr>
          <w:p w14:paraId="32057080" w14:textId="77777777" w:rsidR="00BA6F4B" w:rsidRPr="00DA3997" w:rsidRDefault="00BA6F4B" w:rsidP="00BE6F82">
            <w:pPr>
              <w:pStyle w:val="DokTabellentext"/>
            </w:pPr>
            <w:r w:rsidRPr="00DA3997">
              <w:t>1020</w:t>
            </w:r>
          </w:p>
        </w:tc>
        <w:tc>
          <w:tcPr>
            <w:tcW w:w="780" w:type="dxa"/>
            <w:noWrap/>
            <w:hideMark/>
          </w:tcPr>
          <w:p w14:paraId="15B9A097" w14:textId="77777777" w:rsidR="00BA6F4B" w:rsidRPr="00DA3997" w:rsidRDefault="00BA6F4B" w:rsidP="00BE6F82">
            <w:pPr>
              <w:pStyle w:val="DokTabellentext"/>
            </w:pPr>
            <w:r w:rsidRPr="00DA3997">
              <w:t>TRUE</w:t>
            </w:r>
          </w:p>
        </w:tc>
        <w:tc>
          <w:tcPr>
            <w:tcW w:w="1040" w:type="dxa"/>
            <w:noWrap/>
            <w:hideMark/>
          </w:tcPr>
          <w:p w14:paraId="0D527C47" w14:textId="77777777" w:rsidR="00BA6F4B" w:rsidRPr="00DA3997" w:rsidRDefault="00BA6F4B" w:rsidP="00BE6F82">
            <w:pPr>
              <w:pStyle w:val="DokTabellentext"/>
            </w:pPr>
            <w:r w:rsidRPr="00DA3997">
              <w:t>trnH-psbA</w:t>
            </w:r>
          </w:p>
        </w:tc>
      </w:tr>
      <w:tr w:rsidR="00BA6F4B" w:rsidRPr="00DA3997" w14:paraId="05E7E6FD" w14:textId="77777777" w:rsidTr="00BE6F82">
        <w:trPr>
          <w:trHeight w:val="290"/>
        </w:trPr>
        <w:tc>
          <w:tcPr>
            <w:tcW w:w="1380" w:type="dxa"/>
            <w:noWrap/>
            <w:hideMark/>
          </w:tcPr>
          <w:p w14:paraId="49077D06" w14:textId="77777777" w:rsidR="00BA6F4B" w:rsidRPr="00DA3997" w:rsidRDefault="00BA6F4B" w:rsidP="00BE6F82">
            <w:pPr>
              <w:pStyle w:val="DokTabellentext"/>
            </w:pPr>
            <w:r w:rsidRPr="00DA3997">
              <w:t>SWFRG024-19</w:t>
            </w:r>
          </w:p>
        </w:tc>
        <w:tc>
          <w:tcPr>
            <w:tcW w:w="1480" w:type="dxa"/>
            <w:noWrap/>
            <w:hideMark/>
          </w:tcPr>
          <w:p w14:paraId="3F541EC1" w14:textId="77777777" w:rsidR="00BA6F4B" w:rsidRPr="00DA3997" w:rsidRDefault="00BA6F4B" w:rsidP="00BE6F82">
            <w:pPr>
              <w:pStyle w:val="DokTabellentext"/>
            </w:pPr>
            <w:r w:rsidRPr="00DA3997">
              <w:t>Fabaceae</w:t>
            </w:r>
          </w:p>
        </w:tc>
        <w:tc>
          <w:tcPr>
            <w:tcW w:w="2260" w:type="dxa"/>
            <w:noWrap/>
            <w:hideMark/>
          </w:tcPr>
          <w:p w14:paraId="192CA835"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14:paraId="613DC7C7" w14:textId="77777777" w:rsidR="00BA6F4B" w:rsidRPr="00DA3997" w:rsidRDefault="00BA6F4B" w:rsidP="00BE6F82">
            <w:pPr>
              <w:pStyle w:val="DokTabellentext"/>
            </w:pPr>
            <w:r w:rsidRPr="00DA3997">
              <w:t>SWFRG040-19</w:t>
            </w:r>
          </w:p>
        </w:tc>
        <w:tc>
          <w:tcPr>
            <w:tcW w:w="1160" w:type="dxa"/>
            <w:noWrap/>
            <w:hideMark/>
          </w:tcPr>
          <w:p w14:paraId="1A2604EC" w14:textId="77777777" w:rsidR="00BA6F4B" w:rsidRPr="00DA3997" w:rsidRDefault="00BA6F4B" w:rsidP="00BE6F82">
            <w:pPr>
              <w:pStyle w:val="DokTabellentext"/>
            </w:pPr>
            <w:r w:rsidRPr="00DA3997">
              <w:t>Fabaceae</w:t>
            </w:r>
          </w:p>
        </w:tc>
        <w:tc>
          <w:tcPr>
            <w:tcW w:w="2660" w:type="dxa"/>
            <w:noWrap/>
            <w:hideMark/>
          </w:tcPr>
          <w:p w14:paraId="3F978D3A"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640" w:type="dxa"/>
            <w:noWrap/>
            <w:hideMark/>
          </w:tcPr>
          <w:p w14:paraId="3411CC74" w14:textId="77777777" w:rsidR="00BA6F4B" w:rsidRPr="00DA3997" w:rsidRDefault="00BA6F4B" w:rsidP="00BE6F82">
            <w:pPr>
              <w:pStyle w:val="DokTabellentext"/>
            </w:pPr>
            <w:r w:rsidRPr="00DA3997">
              <w:t>97.65</w:t>
            </w:r>
          </w:p>
        </w:tc>
        <w:tc>
          <w:tcPr>
            <w:tcW w:w="700" w:type="dxa"/>
            <w:noWrap/>
            <w:hideMark/>
          </w:tcPr>
          <w:p w14:paraId="29DD4493" w14:textId="77777777" w:rsidR="00BA6F4B" w:rsidRPr="00DA3997" w:rsidRDefault="00BA6F4B" w:rsidP="00BE6F82">
            <w:pPr>
              <w:pStyle w:val="DokTabellentext"/>
            </w:pPr>
            <w:r w:rsidRPr="00DA3997">
              <w:t>507</w:t>
            </w:r>
          </w:p>
        </w:tc>
        <w:tc>
          <w:tcPr>
            <w:tcW w:w="780" w:type="dxa"/>
            <w:noWrap/>
            <w:hideMark/>
          </w:tcPr>
          <w:p w14:paraId="289C8B5A" w14:textId="77777777" w:rsidR="00BA6F4B" w:rsidRPr="00DA3997" w:rsidRDefault="00BA6F4B" w:rsidP="00BE6F82">
            <w:pPr>
              <w:pStyle w:val="DokTabellentext"/>
            </w:pPr>
            <w:r w:rsidRPr="00DA3997">
              <w:t>TRUE</w:t>
            </w:r>
          </w:p>
        </w:tc>
        <w:tc>
          <w:tcPr>
            <w:tcW w:w="1040" w:type="dxa"/>
            <w:noWrap/>
            <w:hideMark/>
          </w:tcPr>
          <w:p w14:paraId="189ACE45" w14:textId="77777777" w:rsidR="00BA6F4B" w:rsidRPr="00DA3997" w:rsidRDefault="00BA6F4B" w:rsidP="00BE6F82">
            <w:pPr>
              <w:pStyle w:val="DokTabellentext"/>
            </w:pPr>
            <w:r w:rsidRPr="00DA3997">
              <w:t>trnH-psbA</w:t>
            </w:r>
          </w:p>
        </w:tc>
      </w:tr>
      <w:tr w:rsidR="00BA6F4B" w:rsidRPr="00DA3997" w14:paraId="5CD9D350" w14:textId="77777777" w:rsidTr="00BE6F82">
        <w:trPr>
          <w:trHeight w:val="290"/>
        </w:trPr>
        <w:tc>
          <w:tcPr>
            <w:tcW w:w="1380" w:type="dxa"/>
            <w:noWrap/>
            <w:hideMark/>
          </w:tcPr>
          <w:p w14:paraId="2C953B0C" w14:textId="77777777" w:rsidR="00BA6F4B" w:rsidRPr="00DA3997" w:rsidRDefault="00BA6F4B" w:rsidP="00BE6F82">
            <w:pPr>
              <w:pStyle w:val="DokTabellentext"/>
            </w:pPr>
            <w:r w:rsidRPr="00DA3997">
              <w:t>SWFRG024-19</w:t>
            </w:r>
          </w:p>
        </w:tc>
        <w:tc>
          <w:tcPr>
            <w:tcW w:w="1480" w:type="dxa"/>
            <w:noWrap/>
            <w:hideMark/>
          </w:tcPr>
          <w:p w14:paraId="74070B9B" w14:textId="77777777" w:rsidR="00BA6F4B" w:rsidRPr="00DA3997" w:rsidRDefault="00BA6F4B" w:rsidP="00BE6F82">
            <w:pPr>
              <w:pStyle w:val="DokTabellentext"/>
            </w:pPr>
            <w:r w:rsidRPr="00DA3997">
              <w:t>Fabaceae</w:t>
            </w:r>
          </w:p>
        </w:tc>
        <w:tc>
          <w:tcPr>
            <w:tcW w:w="2260" w:type="dxa"/>
            <w:noWrap/>
            <w:hideMark/>
          </w:tcPr>
          <w:p w14:paraId="4D5527C1"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14:paraId="56E2E710" w14:textId="77777777" w:rsidR="00BA6F4B" w:rsidRPr="00DA3997" w:rsidRDefault="00BA6F4B" w:rsidP="00BE6F82">
            <w:pPr>
              <w:pStyle w:val="DokTabellentext"/>
            </w:pPr>
            <w:r w:rsidRPr="00DA3997">
              <w:t>WABLK784-13</w:t>
            </w:r>
          </w:p>
        </w:tc>
        <w:tc>
          <w:tcPr>
            <w:tcW w:w="1160" w:type="dxa"/>
            <w:noWrap/>
            <w:hideMark/>
          </w:tcPr>
          <w:p w14:paraId="59C72362" w14:textId="77777777" w:rsidR="00BA6F4B" w:rsidRPr="00DA3997" w:rsidRDefault="00BA6F4B" w:rsidP="00BE6F82">
            <w:pPr>
              <w:pStyle w:val="DokTabellentext"/>
            </w:pPr>
            <w:r w:rsidRPr="00DA3997">
              <w:t>Fabaceae</w:t>
            </w:r>
          </w:p>
        </w:tc>
        <w:tc>
          <w:tcPr>
            <w:tcW w:w="2660" w:type="dxa"/>
            <w:noWrap/>
            <w:hideMark/>
          </w:tcPr>
          <w:p w14:paraId="47A546E2"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640" w:type="dxa"/>
            <w:noWrap/>
            <w:hideMark/>
          </w:tcPr>
          <w:p w14:paraId="2A9D359A" w14:textId="77777777" w:rsidR="00BA6F4B" w:rsidRPr="00DA3997" w:rsidRDefault="00BA6F4B" w:rsidP="00BE6F82">
            <w:pPr>
              <w:pStyle w:val="DokTabellentext"/>
            </w:pPr>
            <w:r w:rsidRPr="00DA3997">
              <w:t>97.65</w:t>
            </w:r>
          </w:p>
        </w:tc>
        <w:tc>
          <w:tcPr>
            <w:tcW w:w="700" w:type="dxa"/>
            <w:noWrap/>
            <w:hideMark/>
          </w:tcPr>
          <w:p w14:paraId="6C1E2531" w14:textId="77777777" w:rsidR="00BA6F4B" w:rsidRPr="00DA3997" w:rsidRDefault="00BA6F4B" w:rsidP="00BE6F82">
            <w:pPr>
              <w:pStyle w:val="DokTabellentext"/>
            </w:pPr>
            <w:r w:rsidRPr="00DA3997">
              <w:t>507</w:t>
            </w:r>
          </w:p>
        </w:tc>
        <w:tc>
          <w:tcPr>
            <w:tcW w:w="780" w:type="dxa"/>
            <w:noWrap/>
            <w:hideMark/>
          </w:tcPr>
          <w:p w14:paraId="5B85B73E" w14:textId="77777777" w:rsidR="00BA6F4B" w:rsidRPr="00DA3997" w:rsidRDefault="00BA6F4B" w:rsidP="00BE6F82">
            <w:pPr>
              <w:pStyle w:val="DokTabellentext"/>
            </w:pPr>
            <w:r w:rsidRPr="00DA3997">
              <w:t>TRUE</w:t>
            </w:r>
          </w:p>
        </w:tc>
        <w:tc>
          <w:tcPr>
            <w:tcW w:w="1040" w:type="dxa"/>
            <w:noWrap/>
            <w:hideMark/>
          </w:tcPr>
          <w:p w14:paraId="33D3BBD6" w14:textId="77777777" w:rsidR="00BA6F4B" w:rsidRPr="00DA3997" w:rsidRDefault="00BA6F4B" w:rsidP="00BE6F82">
            <w:pPr>
              <w:pStyle w:val="DokTabellentext"/>
            </w:pPr>
            <w:r w:rsidRPr="00DA3997">
              <w:t>trnH-psbA</w:t>
            </w:r>
          </w:p>
        </w:tc>
      </w:tr>
      <w:tr w:rsidR="00BA6F4B" w:rsidRPr="00DA3997" w14:paraId="222FF9FC" w14:textId="77777777" w:rsidTr="00BE6F82">
        <w:trPr>
          <w:trHeight w:val="290"/>
        </w:trPr>
        <w:tc>
          <w:tcPr>
            <w:tcW w:w="1380" w:type="dxa"/>
            <w:noWrap/>
            <w:hideMark/>
          </w:tcPr>
          <w:p w14:paraId="2B8C8459" w14:textId="77777777" w:rsidR="00BA6F4B" w:rsidRPr="00DA3997" w:rsidRDefault="00BA6F4B" w:rsidP="00BE6F82">
            <w:pPr>
              <w:pStyle w:val="DokTabellentext"/>
            </w:pPr>
            <w:r w:rsidRPr="00DA3997">
              <w:t>SWFRG024-19</w:t>
            </w:r>
          </w:p>
        </w:tc>
        <w:tc>
          <w:tcPr>
            <w:tcW w:w="1480" w:type="dxa"/>
            <w:noWrap/>
            <w:hideMark/>
          </w:tcPr>
          <w:p w14:paraId="48BE0D78" w14:textId="77777777" w:rsidR="00BA6F4B" w:rsidRPr="00DA3997" w:rsidRDefault="00BA6F4B" w:rsidP="00BE6F82">
            <w:pPr>
              <w:pStyle w:val="DokTabellentext"/>
            </w:pPr>
            <w:r w:rsidRPr="00DA3997">
              <w:t>Fabaceae</w:t>
            </w:r>
          </w:p>
        </w:tc>
        <w:tc>
          <w:tcPr>
            <w:tcW w:w="2260" w:type="dxa"/>
            <w:noWrap/>
            <w:hideMark/>
          </w:tcPr>
          <w:p w14:paraId="3E1784D8"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14:paraId="27501A8D" w14:textId="77777777" w:rsidR="00BA6F4B" w:rsidRPr="00DA3997" w:rsidRDefault="00BA6F4B" w:rsidP="00BE6F82">
            <w:pPr>
              <w:pStyle w:val="DokTabellentext"/>
            </w:pPr>
            <w:r w:rsidRPr="00DA3997">
              <w:t>WABLK775-13</w:t>
            </w:r>
          </w:p>
        </w:tc>
        <w:tc>
          <w:tcPr>
            <w:tcW w:w="1160" w:type="dxa"/>
            <w:noWrap/>
            <w:hideMark/>
          </w:tcPr>
          <w:p w14:paraId="47176305" w14:textId="77777777" w:rsidR="00BA6F4B" w:rsidRPr="00DA3997" w:rsidRDefault="00BA6F4B" w:rsidP="00BE6F82">
            <w:pPr>
              <w:pStyle w:val="DokTabellentext"/>
            </w:pPr>
            <w:r w:rsidRPr="00DA3997">
              <w:t>Fabaceae</w:t>
            </w:r>
          </w:p>
        </w:tc>
        <w:tc>
          <w:tcPr>
            <w:tcW w:w="2660" w:type="dxa"/>
            <w:noWrap/>
            <w:hideMark/>
          </w:tcPr>
          <w:p w14:paraId="673EA1D0"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640" w:type="dxa"/>
            <w:noWrap/>
            <w:hideMark/>
          </w:tcPr>
          <w:p w14:paraId="68D29116" w14:textId="77777777" w:rsidR="00BA6F4B" w:rsidRPr="00DA3997" w:rsidRDefault="00BA6F4B" w:rsidP="00BE6F82">
            <w:pPr>
              <w:pStyle w:val="DokTabellentext"/>
            </w:pPr>
            <w:r w:rsidRPr="00DA3997">
              <w:t>97.65</w:t>
            </w:r>
          </w:p>
        </w:tc>
        <w:tc>
          <w:tcPr>
            <w:tcW w:w="700" w:type="dxa"/>
            <w:noWrap/>
            <w:hideMark/>
          </w:tcPr>
          <w:p w14:paraId="7114E1BD" w14:textId="77777777" w:rsidR="00BA6F4B" w:rsidRPr="00DA3997" w:rsidRDefault="00BA6F4B" w:rsidP="00BE6F82">
            <w:pPr>
              <w:pStyle w:val="DokTabellentext"/>
            </w:pPr>
            <w:r w:rsidRPr="00DA3997">
              <w:t>507</w:t>
            </w:r>
          </w:p>
        </w:tc>
        <w:tc>
          <w:tcPr>
            <w:tcW w:w="780" w:type="dxa"/>
            <w:noWrap/>
            <w:hideMark/>
          </w:tcPr>
          <w:p w14:paraId="49250D51" w14:textId="77777777" w:rsidR="00BA6F4B" w:rsidRPr="00DA3997" w:rsidRDefault="00BA6F4B" w:rsidP="00BE6F82">
            <w:pPr>
              <w:pStyle w:val="DokTabellentext"/>
            </w:pPr>
            <w:r w:rsidRPr="00DA3997">
              <w:t>TRUE</w:t>
            </w:r>
          </w:p>
        </w:tc>
        <w:tc>
          <w:tcPr>
            <w:tcW w:w="1040" w:type="dxa"/>
            <w:noWrap/>
            <w:hideMark/>
          </w:tcPr>
          <w:p w14:paraId="2D7CA76E" w14:textId="77777777" w:rsidR="00BA6F4B" w:rsidRPr="00DA3997" w:rsidRDefault="00BA6F4B" w:rsidP="00BE6F82">
            <w:pPr>
              <w:pStyle w:val="DokTabellentext"/>
            </w:pPr>
            <w:r w:rsidRPr="00DA3997">
              <w:t>trnH-psbA</w:t>
            </w:r>
          </w:p>
        </w:tc>
      </w:tr>
      <w:tr w:rsidR="00BA6F4B" w:rsidRPr="00DA3997" w14:paraId="3A34B01C" w14:textId="77777777" w:rsidTr="00BE6F82">
        <w:trPr>
          <w:trHeight w:val="290"/>
        </w:trPr>
        <w:tc>
          <w:tcPr>
            <w:tcW w:w="1380" w:type="dxa"/>
            <w:noWrap/>
            <w:hideMark/>
          </w:tcPr>
          <w:p w14:paraId="2595F5EA" w14:textId="77777777" w:rsidR="00BA6F4B" w:rsidRPr="00DA3997" w:rsidRDefault="00BA6F4B" w:rsidP="00BE6F82">
            <w:pPr>
              <w:pStyle w:val="DokTabellentext"/>
            </w:pPr>
            <w:r w:rsidRPr="00DA3997">
              <w:t>SWFRG024-19</w:t>
            </w:r>
          </w:p>
        </w:tc>
        <w:tc>
          <w:tcPr>
            <w:tcW w:w="1480" w:type="dxa"/>
            <w:noWrap/>
            <w:hideMark/>
          </w:tcPr>
          <w:p w14:paraId="0507E2C9" w14:textId="77777777" w:rsidR="00BA6F4B" w:rsidRPr="00DA3997" w:rsidRDefault="00BA6F4B" w:rsidP="00BE6F82">
            <w:pPr>
              <w:pStyle w:val="DokTabellentext"/>
            </w:pPr>
            <w:r w:rsidRPr="00DA3997">
              <w:t>Fabaceae</w:t>
            </w:r>
          </w:p>
        </w:tc>
        <w:tc>
          <w:tcPr>
            <w:tcW w:w="2260" w:type="dxa"/>
            <w:noWrap/>
            <w:hideMark/>
          </w:tcPr>
          <w:p w14:paraId="1A93E528"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14:paraId="36CAE27C" w14:textId="77777777" w:rsidR="00BA6F4B" w:rsidRPr="00DA3997" w:rsidRDefault="00BA6F4B" w:rsidP="00BE6F82">
            <w:pPr>
              <w:pStyle w:val="DokTabellentext"/>
            </w:pPr>
            <w:r w:rsidRPr="00DA3997">
              <w:t>KSR068-07</w:t>
            </w:r>
          </w:p>
        </w:tc>
        <w:tc>
          <w:tcPr>
            <w:tcW w:w="1160" w:type="dxa"/>
            <w:noWrap/>
            <w:hideMark/>
          </w:tcPr>
          <w:p w14:paraId="205F764E" w14:textId="77777777" w:rsidR="00BA6F4B" w:rsidRPr="00DA3997" w:rsidRDefault="00BA6F4B" w:rsidP="00BE6F82">
            <w:pPr>
              <w:pStyle w:val="DokTabellentext"/>
            </w:pPr>
            <w:r w:rsidRPr="00DA3997">
              <w:t>Fabaceae</w:t>
            </w:r>
          </w:p>
        </w:tc>
        <w:tc>
          <w:tcPr>
            <w:tcW w:w="2660" w:type="dxa"/>
            <w:noWrap/>
            <w:hideMark/>
          </w:tcPr>
          <w:p w14:paraId="094A5E37"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640" w:type="dxa"/>
            <w:noWrap/>
            <w:hideMark/>
          </w:tcPr>
          <w:p w14:paraId="050D0939" w14:textId="77777777" w:rsidR="00BA6F4B" w:rsidRPr="00DA3997" w:rsidRDefault="00BA6F4B" w:rsidP="00BE6F82">
            <w:pPr>
              <w:pStyle w:val="DokTabellentext"/>
            </w:pPr>
            <w:r w:rsidRPr="00DA3997">
              <w:t>97.65</w:t>
            </w:r>
          </w:p>
        </w:tc>
        <w:tc>
          <w:tcPr>
            <w:tcW w:w="700" w:type="dxa"/>
            <w:noWrap/>
            <w:hideMark/>
          </w:tcPr>
          <w:p w14:paraId="60278DBF" w14:textId="77777777" w:rsidR="00BA6F4B" w:rsidRPr="00DA3997" w:rsidRDefault="00BA6F4B" w:rsidP="00BE6F82">
            <w:pPr>
              <w:pStyle w:val="DokTabellentext"/>
            </w:pPr>
            <w:r w:rsidRPr="00DA3997">
              <w:t>507</w:t>
            </w:r>
          </w:p>
        </w:tc>
        <w:tc>
          <w:tcPr>
            <w:tcW w:w="780" w:type="dxa"/>
            <w:noWrap/>
            <w:hideMark/>
          </w:tcPr>
          <w:p w14:paraId="6875C182" w14:textId="77777777" w:rsidR="00BA6F4B" w:rsidRPr="00DA3997" w:rsidRDefault="00BA6F4B" w:rsidP="00BE6F82">
            <w:pPr>
              <w:pStyle w:val="DokTabellentext"/>
            </w:pPr>
            <w:r w:rsidRPr="00DA3997">
              <w:t>TRUE</w:t>
            </w:r>
          </w:p>
        </w:tc>
        <w:tc>
          <w:tcPr>
            <w:tcW w:w="1040" w:type="dxa"/>
            <w:noWrap/>
            <w:hideMark/>
          </w:tcPr>
          <w:p w14:paraId="088D925D" w14:textId="77777777" w:rsidR="00BA6F4B" w:rsidRPr="00DA3997" w:rsidRDefault="00BA6F4B" w:rsidP="00BE6F82">
            <w:pPr>
              <w:pStyle w:val="DokTabellentext"/>
            </w:pPr>
            <w:r w:rsidRPr="00DA3997">
              <w:t>trnH-psbA</w:t>
            </w:r>
          </w:p>
        </w:tc>
      </w:tr>
      <w:tr w:rsidR="00BA6F4B" w:rsidRPr="00DA3997" w14:paraId="013CF069" w14:textId="77777777" w:rsidTr="00BE6F82">
        <w:trPr>
          <w:trHeight w:val="290"/>
        </w:trPr>
        <w:tc>
          <w:tcPr>
            <w:tcW w:w="1380" w:type="dxa"/>
            <w:noWrap/>
            <w:hideMark/>
          </w:tcPr>
          <w:p w14:paraId="1254F01A" w14:textId="77777777" w:rsidR="00BA6F4B" w:rsidRPr="00DA3997" w:rsidRDefault="00BA6F4B" w:rsidP="00BE6F82">
            <w:pPr>
              <w:pStyle w:val="DokTabellentext"/>
            </w:pPr>
            <w:r w:rsidRPr="00DA3997">
              <w:t>SWFRG025-19</w:t>
            </w:r>
          </w:p>
        </w:tc>
        <w:tc>
          <w:tcPr>
            <w:tcW w:w="1480" w:type="dxa"/>
            <w:noWrap/>
            <w:hideMark/>
          </w:tcPr>
          <w:p w14:paraId="5F8BC553" w14:textId="77777777" w:rsidR="00BA6F4B" w:rsidRPr="00DA3997" w:rsidRDefault="00BA6F4B" w:rsidP="00BE6F82">
            <w:pPr>
              <w:pStyle w:val="DokTabellentext"/>
            </w:pPr>
            <w:r w:rsidRPr="00DA3997">
              <w:t>Poaceae</w:t>
            </w:r>
          </w:p>
        </w:tc>
        <w:tc>
          <w:tcPr>
            <w:tcW w:w="2260" w:type="dxa"/>
            <w:noWrap/>
            <w:hideMark/>
          </w:tcPr>
          <w:p w14:paraId="101DDD9E" w14:textId="77777777"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14:paraId="64CBAF6B" w14:textId="77777777" w:rsidR="00BA6F4B" w:rsidRPr="00DA3997" w:rsidRDefault="00BA6F4B" w:rsidP="00BE6F82">
            <w:pPr>
              <w:pStyle w:val="DokTabellentext"/>
            </w:pPr>
            <w:r w:rsidRPr="00DA3997">
              <w:t>GRASS953-07</w:t>
            </w:r>
          </w:p>
        </w:tc>
        <w:tc>
          <w:tcPr>
            <w:tcW w:w="1160" w:type="dxa"/>
            <w:noWrap/>
            <w:hideMark/>
          </w:tcPr>
          <w:p w14:paraId="75157E79" w14:textId="77777777" w:rsidR="00BA6F4B" w:rsidRPr="00DA3997" w:rsidRDefault="00BA6F4B" w:rsidP="00BE6F82">
            <w:pPr>
              <w:pStyle w:val="DokTabellentext"/>
            </w:pPr>
            <w:r w:rsidRPr="00DA3997">
              <w:t>Poaceae</w:t>
            </w:r>
          </w:p>
        </w:tc>
        <w:tc>
          <w:tcPr>
            <w:tcW w:w="2660" w:type="dxa"/>
            <w:noWrap/>
            <w:hideMark/>
          </w:tcPr>
          <w:p w14:paraId="54A1E9A8" w14:textId="77777777"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640" w:type="dxa"/>
            <w:noWrap/>
            <w:hideMark/>
          </w:tcPr>
          <w:p w14:paraId="628DBC0E" w14:textId="77777777" w:rsidR="00BA6F4B" w:rsidRPr="00DA3997" w:rsidRDefault="00BA6F4B" w:rsidP="00BE6F82">
            <w:pPr>
              <w:pStyle w:val="DokTabellentext"/>
            </w:pPr>
            <w:r w:rsidRPr="00DA3997">
              <w:t>97.61</w:t>
            </w:r>
          </w:p>
        </w:tc>
        <w:tc>
          <w:tcPr>
            <w:tcW w:w="700" w:type="dxa"/>
            <w:noWrap/>
            <w:hideMark/>
          </w:tcPr>
          <w:p w14:paraId="72743FBF" w14:textId="77777777" w:rsidR="00BA6F4B" w:rsidRPr="00DA3997" w:rsidRDefault="00BA6F4B" w:rsidP="00BE6F82">
            <w:pPr>
              <w:pStyle w:val="DokTabellentext"/>
            </w:pPr>
            <w:r w:rsidRPr="00DA3997">
              <w:t>641</w:t>
            </w:r>
          </w:p>
        </w:tc>
        <w:tc>
          <w:tcPr>
            <w:tcW w:w="780" w:type="dxa"/>
            <w:noWrap/>
            <w:hideMark/>
          </w:tcPr>
          <w:p w14:paraId="70BE7A58" w14:textId="77777777" w:rsidR="00BA6F4B" w:rsidRPr="00DA3997" w:rsidRDefault="00BA6F4B" w:rsidP="00BE6F82">
            <w:pPr>
              <w:pStyle w:val="DokTabellentext"/>
            </w:pPr>
            <w:r w:rsidRPr="00DA3997">
              <w:t>FALSE</w:t>
            </w:r>
          </w:p>
        </w:tc>
        <w:tc>
          <w:tcPr>
            <w:tcW w:w="1040" w:type="dxa"/>
            <w:noWrap/>
            <w:hideMark/>
          </w:tcPr>
          <w:p w14:paraId="56687AD4" w14:textId="77777777" w:rsidR="00BA6F4B" w:rsidRPr="00DA3997" w:rsidRDefault="00BA6F4B" w:rsidP="00BE6F82">
            <w:pPr>
              <w:pStyle w:val="DokTabellentext"/>
            </w:pPr>
            <w:r w:rsidRPr="00DA3997">
              <w:t>trnH-psbA</w:t>
            </w:r>
          </w:p>
        </w:tc>
      </w:tr>
      <w:tr w:rsidR="00BA6F4B" w:rsidRPr="00DA3997" w14:paraId="447A94E5" w14:textId="77777777" w:rsidTr="00BE6F82">
        <w:trPr>
          <w:trHeight w:val="290"/>
        </w:trPr>
        <w:tc>
          <w:tcPr>
            <w:tcW w:w="1380" w:type="dxa"/>
            <w:noWrap/>
            <w:hideMark/>
          </w:tcPr>
          <w:p w14:paraId="19DF9402" w14:textId="77777777" w:rsidR="00BA6F4B" w:rsidRPr="00DA3997" w:rsidRDefault="00BA6F4B" w:rsidP="00BE6F82">
            <w:pPr>
              <w:pStyle w:val="DokTabellentext"/>
            </w:pPr>
            <w:r w:rsidRPr="00DA3997">
              <w:t>SWFRG026-19</w:t>
            </w:r>
          </w:p>
        </w:tc>
        <w:tc>
          <w:tcPr>
            <w:tcW w:w="1480" w:type="dxa"/>
            <w:noWrap/>
            <w:hideMark/>
          </w:tcPr>
          <w:p w14:paraId="313DDC7B" w14:textId="77777777" w:rsidR="00BA6F4B" w:rsidRPr="00DA3997" w:rsidRDefault="00BA6F4B" w:rsidP="00BE6F82">
            <w:pPr>
              <w:pStyle w:val="DokTabellentext"/>
            </w:pPr>
            <w:r w:rsidRPr="00DA3997">
              <w:t>Fabaceae</w:t>
            </w:r>
          </w:p>
        </w:tc>
        <w:tc>
          <w:tcPr>
            <w:tcW w:w="2260" w:type="dxa"/>
            <w:noWrap/>
            <w:hideMark/>
          </w:tcPr>
          <w:p w14:paraId="2D40322A"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1560" w:type="dxa"/>
            <w:noWrap/>
            <w:hideMark/>
          </w:tcPr>
          <w:p w14:paraId="12D13E6E" w14:textId="77777777" w:rsidR="00BA6F4B" w:rsidRPr="00DA3997" w:rsidRDefault="00BA6F4B" w:rsidP="00BE6F82">
            <w:pPr>
              <w:pStyle w:val="DokTabellentext"/>
            </w:pPr>
            <w:r w:rsidRPr="00DA3997">
              <w:t>SWFRG041-19</w:t>
            </w:r>
          </w:p>
        </w:tc>
        <w:tc>
          <w:tcPr>
            <w:tcW w:w="1160" w:type="dxa"/>
            <w:noWrap/>
            <w:hideMark/>
          </w:tcPr>
          <w:p w14:paraId="0054B088" w14:textId="77777777" w:rsidR="00BA6F4B" w:rsidRPr="00DA3997" w:rsidRDefault="00BA6F4B" w:rsidP="00BE6F82">
            <w:pPr>
              <w:pStyle w:val="DokTabellentext"/>
            </w:pPr>
            <w:r w:rsidRPr="00DA3997">
              <w:t>Fabaceae</w:t>
            </w:r>
          </w:p>
        </w:tc>
        <w:tc>
          <w:tcPr>
            <w:tcW w:w="2660" w:type="dxa"/>
            <w:noWrap/>
            <w:hideMark/>
          </w:tcPr>
          <w:p w14:paraId="4C0513D4"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640" w:type="dxa"/>
            <w:noWrap/>
            <w:hideMark/>
          </w:tcPr>
          <w:p w14:paraId="79D699F9" w14:textId="77777777" w:rsidR="00BA6F4B" w:rsidRPr="00DA3997" w:rsidRDefault="00BA6F4B" w:rsidP="00BE6F82">
            <w:pPr>
              <w:pStyle w:val="DokTabellentext"/>
            </w:pPr>
            <w:r w:rsidRPr="00DA3997">
              <w:t>99.33</w:t>
            </w:r>
          </w:p>
        </w:tc>
        <w:tc>
          <w:tcPr>
            <w:tcW w:w="700" w:type="dxa"/>
            <w:noWrap/>
            <w:hideMark/>
          </w:tcPr>
          <w:p w14:paraId="38DDCFDB" w14:textId="77777777" w:rsidR="00BA6F4B" w:rsidRPr="00DA3997" w:rsidRDefault="00BA6F4B" w:rsidP="00BE6F82">
            <w:pPr>
              <w:pStyle w:val="DokTabellentext"/>
            </w:pPr>
            <w:r w:rsidRPr="00DA3997">
              <w:t>813</w:t>
            </w:r>
          </w:p>
        </w:tc>
        <w:tc>
          <w:tcPr>
            <w:tcW w:w="780" w:type="dxa"/>
            <w:noWrap/>
            <w:hideMark/>
          </w:tcPr>
          <w:p w14:paraId="307BDBB4" w14:textId="77777777" w:rsidR="00BA6F4B" w:rsidRPr="00DA3997" w:rsidRDefault="00BA6F4B" w:rsidP="00BE6F82">
            <w:pPr>
              <w:pStyle w:val="DokTabellentext"/>
            </w:pPr>
            <w:r w:rsidRPr="00DA3997">
              <w:t>TRUE</w:t>
            </w:r>
          </w:p>
        </w:tc>
        <w:tc>
          <w:tcPr>
            <w:tcW w:w="1040" w:type="dxa"/>
            <w:noWrap/>
            <w:hideMark/>
          </w:tcPr>
          <w:p w14:paraId="1AA84563" w14:textId="77777777" w:rsidR="00BA6F4B" w:rsidRPr="00DA3997" w:rsidRDefault="00BA6F4B" w:rsidP="00BE6F82">
            <w:pPr>
              <w:pStyle w:val="DokTabellentext"/>
            </w:pPr>
            <w:r w:rsidRPr="00DA3997">
              <w:t>trnH-psbA</w:t>
            </w:r>
          </w:p>
        </w:tc>
      </w:tr>
      <w:tr w:rsidR="00BA6F4B" w:rsidRPr="00DA3997" w14:paraId="53CEE118" w14:textId="77777777" w:rsidTr="00BE6F82">
        <w:trPr>
          <w:trHeight w:val="290"/>
        </w:trPr>
        <w:tc>
          <w:tcPr>
            <w:tcW w:w="1380" w:type="dxa"/>
            <w:noWrap/>
            <w:hideMark/>
          </w:tcPr>
          <w:p w14:paraId="2DAEFC4B" w14:textId="77777777" w:rsidR="00BA6F4B" w:rsidRPr="00DA3997" w:rsidRDefault="00BA6F4B" w:rsidP="00BE6F82">
            <w:pPr>
              <w:pStyle w:val="DokTabellentext"/>
            </w:pPr>
            <w:r w:rsidRPr="00DA3997">
              <w:t>SWFRG028-19</w:t>
            </w:r>
          </w:p>
        </w:tc>
        <w:tc>
          <w:tcPr>
            <w:tcW w:w="1480" w:type="dxa"/>
            <w:noWrap/>
            <w:hideMark/>
          </w:tcPr>
          <w:p w14:paraId="2D11A0B0" w14:textId="77777777" w:rsidR="00BA6F4B" w:rsidRPr="00DA3997" w:rsidRDefault="00BA6F4B" w:rsidP="00BE6F82">
            <w:pPr>
              <w:pStyle w:val="DokTabellentext"/>
            </w:pPr>
            <w:r w:rsidRPr="00DA3997">
              <w:t>Fabaceae</w:t>
            </w:r>
          </w:p>
        </w:tc>
        <w:tc>
          <w:tcPr>
            <w:tcW w:w="2260" w:type="dxa"/>
            <w:noWrap/>
            <w:hideMark/>
          </w:tcPr>
          <w:p w14:paraId="184E58CE" w14:textId="77777777" w:rsidR="00BA6F4B" w:rsidRPr="00DA3997" w:rsidRDefault="00BA6F4B" w:rsidP="00BE6F82">
            <w:pPr>
              <w:pStyle w:val="DokTabellentext"/>
              <w:rPr>
                <w:i/>
                <w:iCs/>
              </w:rPr>
            </w:pPr>
            <w:r w:rsidRPr="00DA3997">
              <w:rPr>
                <w:i/>
                <w:iCs/>
              </w:rPr>
              <w:t>Onobrychis</w:t>
            </w:r>
            <w:r>
              <w:rPr>
                <w:i/>
                <w:iCs/>
              </w:rPr>
              <w:t xml:space="preserve"> </w:t>
            </w:r>
            <w:r w:rsidRPr="00DA3997">
              <w:rPr>
                <w:i/>
                <w:iCs/>
              </w:rPr>
              <w:t>viciifolia</w:t>
            </w:r>
          </w:p>
        </w:tc>
        <w:tc>
          <w:tcPr>
            <w:tcW w:w="1560" w:type="dxa"/>
            <w:noWrap/>
            <w:hideMark/>
          </w:tcPr>
          <w:p w14:paraId="10B19AA6" w14:textId="77777777" w:rsidR="00BA6F4B" w:rsidRPr="00DA3997" w:rsidRDefault="00BA6F4B" w:rsidP="00BE6F82">
            <w:pPr>
              <w:pStyle w:val="DokTabellentext"/>
            </w:pPr>
            <w:r w:rsidRPr="00DA3997">
              <w:t>SWFRG044-19</w:t>
            </w:r>
          </w:p>
        </w:tc>
        <w:tc>
          <w:tcPr>
            <w:tcW w:w="1160" w:type="dxa"/>
            <w:noWrap/>
            <w:hideMark/>
          </w:tcPr>
          <w:p w14:paraId="0886948C" w14:textId="77777777" w:rsidR="00BA6F4B" w:rsidRPr="00DA3997" w:rsidRDefault="00BA6F4B" w:rsidP="00BE6F82">
            <w:pPr>
              <w:pStyle w:val="DokTabellentext"/>
            </w:pPr>
            <w:r w:rsidRPr="00DA3997">
              <w:t>Fabaceae</w:t>
            </w:r>
          </w:p>
        </w:tc>
        <w:tc>
          <w:tcPr>
            <w:tcW w:w="2660" w:type="dxa"/>
            <w:noWrap/>
            <w:hideMark/>
          </w:tcPr>
          <w:p w14:paraId="2DFD61DA" w14:textId="77777777" w:rsidR="00BA6F4B" w:rsidRPr="00DA3997" w:rsidRDefault="00BA6F4B" w:rsidP="00BE6F82">
            <w:pPr>
              <w:pStyle w:val="DokTabellentext"/>
              <w:rPr>
                <w:i/>
                <w:iCs/>
              </w:rPr>
            </w:pPr>
            <w:r w:rsidRPr="00DA3997">
              <w:rPr>
                <w:i/>
                <w:iCs/>
              </w:rPr>
              <w:t>Onobrychis</w:t>
            </w:r>
            <w:r>
              <w:rPr>
                <w:i/>
                <w:iCs/>
              </w:rPr>
              <w:t xml:space="preserve"> </w:t>
            </w:r>
            <w:r w:rsidRPr="00DA3997">
              <w:rPr>
                <w:i/>
                <w:iCs/>
              </w:rPr>
              <w:t>viciifolia</w:t>
            </w:r>
          </w:p>
        </w:tc>
        <w:tc>
          <w:tcPr>
            <w:tcW w:w="640" w:type="dxa"/>
            <w:noWrap/>
            <w:hideMark/>
          </w:tcPr>
          <w:p w14:paraId="6C9FBB5D" w14:textId="77777777" w:rsidR="00BA6F4B" w:rsidRPr="00DA3997" w:rsidRDefault="00BA6F4B" w:rsidP="00BE6F82">
            <w:pPr>
              <w:pStyle w:val="DokTabellentext"/>
            </w:pPr>
            <w:r w:rsidRPr="00DA3997">
              <w:t>99.29</w:t>
            </w:r>
          </w:p>
        </w:tc>
        <w:tc>
          <w:tcPr>
            <w:tcW w:w="700" w:type="dxa"/>
            <w:noWrap/>
            <w:hideMark/>
          </w:tcPr>
          <w:p w14:paraId="46E3D074" w14:textId="77777777" w:rsidR="00BA6F4B" w:rsidRPr="00DA3997" w:rsidRDefault="00BA6F4B" w:rsidP="00BE6F82">
            <w:pPr>
              <w:pStyle w:val="DokTabellentext"/>
            </w:pPr>
            <w:r w:rsidRPr="00DA3997">
              <w:t>508</w:t>
            </w:r>
          </w:p>
        </w:tc>
        <w:tc>
          <w:tcPr>
            <w:tcW w:w="780" w:type="dxa"/>
            <w:noWrap/>
            <w:hideMark/>
          </w:tcPr>
          <w:p w14:paraId="2CC0BABF" w14:textId="77777777" w:rsidR="00BA6F4B" w:rsidRPr="00DA3997" w:rsidRDefault="00BA6F4B" w:rsidP="00BE6F82">
            <w:pPr>
              <w:pStyle w:val="DokTabellentext"/>
            </w:pPr>
            <w:r w:rsidRPr="00DA3997">
              <w:t>TRUE</w:t>
            </w:r>
          </w:p>
        </w:tc>
        <w:tc>
          <w:tcPr>
            <w:tcW w:w="1040" w:type="dxa"/>
            <w:noWrap/>
            <w:hideMark/>
          </w:tcPr>
          <w:p w14:paraId="78C90B99" w14:textId="77777777" w:rsidR="00BA6F4B" w:rsidRPr="00DA3997" w:rsidRDefault="00BA6F4B" w:rsidP="00BE6F82">
            <w:pPr>
              <w:pStyle w:val="DokTabellentext"/>
            </w:pPr>
            <w:r w:rsidRPr="00DA3997">
              <w:t>trnH-psbA</w:t>
            </w:r>
          </w:p>
        </w:tc>
      </w:tr>
      <w:tr w:rsidR="00BA6F4B" w:rsidRPr="00DA3997" w14:paraId="5666831E" w14:textId="77777777" w:rsidTr="00BE6F82">
        <w:trPr>
          <w:trHeight w:val="290"/>
        </w:trPr>
        <w:tc>
          <w:tcPr>
            <w:tcW w:w="1380" w:type="dxa"/>
            <w:noWrap/>
            <w:hideMark/>
          </w:tcPr>
          <w:p w14:paraId="429E40F1" w14:textId="77777777" w:rsidR="00BA6F4B" w:rsidRPr="00DA3997" w:rsidRDefault="00BA6F4B" w:rsidP="00BE6F82">
            <w:pPr>
              <w:pStyle w:val="DokTabellentext"/>
            </w:pPr>
            <w:r w:rsidRPr="00DA3997">
              <w:t>SWFRG028-19</w:t>
            </w:r>
          </w:p>
        </w:tc>
        <w:tc>
          <w:tcPr>
            <w:tcW w:w="1480" w:type="dxa"/>
            <w:noWrap/>
            <w:hideMark/>
          </w:tcPr>
          <w:p w14:paraId="4C2E349E" w14:textId="77777777" w:rsidR="00BA6F4B" w:rsidRPr="00DA3997" w:rsidRDefault="00BA6F4B" w:rsidP="00BE6F82">
            <w:pPr>
              <w:pStyle w:val="DokTabellentext"/>
            </w:pPr>
            <w:r w:rsidRPr="00DA3997">
              <w:t>Fabaceae</w:t>
            </w:r>
          </w:p>
        </w:tc>
        <w:tc>
          <w:tcPr>
            <w:tcW w:w="2260" w:type="dxa"/>
            <w:noWrap/>
            <w:hideMark/>
          </w:tcPr>
          <w:p w14:paraId="23A56DC9" w14:textId="77777777" w:rsidR="00BA6F4B" w:rsidRPr="00DA3997" w:rsidRDefault="00BA6F4B" w:rsidP="00BE6F82">
            <w:pPr>
              <w:pStyle w:val="DokTabellentext"/>
              <w:rPr>
                <w:i/>
                <w:iCs/>
              </w:rPr>
            </w:pPr>
            <w:r w:rsidRPr="00DA3997">
              <w:rPr>
                <w:i/>
                <w:iCs/>
              </w:rPr>
              <w:t>Onobrychis</w:t>
            </w:r>
            <w:r>
              <w:rPr>
                <w:i/>
                <w:iCs/>
              </w:rPr>
              <w:t xml:space="preserve"> </w:t>
            </w:r>
            <w:r w:rsidRPr="00DA3997">
              <w:rPr>
                <w:i/>
                <w:iCs/>
              </w:rPr>
              <w:t>viciifolia</w:t>
            </w:r>
          </w:p>
        </w:tc>
        <w:tc>
          <w:tcPr>
            <w:tcW w:w="1560" w:type="dxa"/>
            <w:noWrap/>
            <w:hideMark/>
          </w:tcPr>
          <w:p w14:paraId="1C719070" w14:textId="77777777" w:rsidR="00BA6F4B" w:rsidRPr="00DA3997" w:rsidRDefault="00BA6F4B" w:rsidP="00BE6F82">
            <w:pPr>
              <w:pStyle w:val="DokTabellentext"/>
            </w:pPr>
            <w:r w:rsidRPr="00DA3997">
              <w:t>SWFRG043-19</w:t>
            </w:r>
          </w:p>
        </w:tc>
        <w:tc>
          <w:tcPr>
            <w:tcW w:w="1160" w:type="dxa"/>
            <w:noWrap/>
            <w:hideMark/>
          </w:tcPr>
          <w:p w14:paraId="4BBED90D" w14:textId="77777777" w:rsidR="00BA6F4B" w:rsidRPr="00DA3997" w:rsidRDefault="00BA6F4B" w:rsidP="00BE6F82">
            <w:pPr>
              <w:pStyle w:val="DokTabellentext"/>
            </w:pPr>
            <w:r w:rsidRPr="00DA3997">
              <w:t>Fabaceae</w:t>
            </w:r>
          </w:p>
        </w:tc>
        <w:tc>
          <w:tcPr>
            <w:tcW w:w="2660" w:type="dxa"/>
            <w:noWrap/>
            <w:hideMark/>
          </w:tcPr>
          <w:p w14:paraId="7399A2AF" w14:textId="77777777" w:rsidR="00BA6F4B" w:rsidRPr="00DA3997" w:rsidRDefault="00BA6F4B" w:rsidP="00BE6F82">
            <w:pPr>
              <w:pStyle w:val="DokTabellentext"/>
              <w:rPr>
                <w:i/>
                <w:iCs/>
              </w:rPr>
            </w:pPr>
            <w:r w:rsidRPr="00DA3997">
              <w:rPr>
                <w:i/>
                <w:iCs/>
              </w:rPr>
              <w:t>Onobrychis</w:t>
            </w:r>
            <w:r>
              <w:rPr>
                <w:i/>
                <w:iCs/>
              </w:rPr>
              <w:t xml:space="preserve"> </w:t>
            </w:r>
            <w:r w:rsidRPr="00DA3997">
              <w:rPr>
                <w:i/>
                <w:iCs/>
              </w:rPr>
              <w:t>viciifolia</w:t>
            </w:r>
          </w:p>
        </w:tc>
        <w:tc>
          <w:tcPr>
            <w:tcW w:w="640" w:type="dxa"/>
            <w:noWrap/>
            <w:hideMark/>
          </w:tcPr>
          <w:p w14:paraId="6803010B" w14:textId="77777777" w:rsidR="00BA6F4B" w:rsidRPr="00DA3997" w:rsidRDefault="00BA6F4B" w:rsidP="00BE6F82">
            <w:pPr>
              <w:pStyle w:val="DokTabellentext"/>
            </w:pPr>
            <w:r w:rsidRPr="00DA3997">
              <w:t>99.29</w:t>
            </w:r>
          </w:p>
        </w:tc>
        <w:tc>
          <w:tcPr>
            <w:tcW w:w="700" w:type="dxa"/>
            <w:noWrap/>
            <w:hideMark/>
          </w:tcPr>
          <w:p w14:paraId="564BEB5F" w14:textId="77777777" w:rsidR="00BA6F4B" w:rsidRPr="00DA3997" w:rsidRDefault="00BA6F4B" w:rsidP="00BE6F82">
            <w:pPr>
              <w:pStyle w:val="DokTabellentext"/>
            </w:pPr>
            <w:r w:rsidRPr="00DA3997">
              <w:t>508</w:t>
            </w:r>
          </w:p>
        </w:tc>
        <w:tc>
          <w:tcPr>
            <w:tcW w:w="780" w:type="dxa"/>
            <w:noWrap/>
            <w:hideMark/>
          </w:tcPr>
          <w:p w14:paraId="39917653" w14:textId="77777777" w:rsidR="00BA6F4B" w:rsidRPr="00DA3997" w:rsidRDefault="00BA6F4B" w:rsidP="00BE6F82">
            <w:pPr>
              <w:pStyle w:val="DokTabellentext"/>
            </w:pPr>
            <w:r w:rsidRPr="00DA3997">
              <w:t>TRUE</w:t>
            </w:r>
          </w:p>
        </w:tc>
        <w:tc>
          <w:tcPr>
            <w:tcW w:w="1040" w:type="dxa"/>
            <w:noWrap/>
            <w:hideMark/>
          </w:tcPr>
          <w:p w14:paraId="1C752DB0" w14:textId="77777777" w:rsidR="00BA6F4B" w:rsidRPr="00DA3997" w:rsidRDefault="00BA6F4B" w:rsidP="00BE6F82">
            <w:pPr>
              <w:pStyle w:val="DokTabellentext"/>
            </w:pPr>
            <w:r w:rsidRPr="00DA3997">
              <w:t>trnH-psbA</w:t>
            </w:r>
          </w:p>
        </w:tc>
      </w:tr>
      <w:tr w:rsidR="00BA6F4B" w:rsidRPr="00DA3997" w14:paraId="3780BBCE" w14:textId="77777777" w:rsidTr="00BE6F82">
        <w:trPr>
          <w:trHeight w:val="290"/>
        </w:trPr>
        <w:tc>
          <w:tcPr>
            <w:tcW w:w="1380" w:type="dxa"/>
            <w:noWrap/>
            <w:hideMark/>
          </w:tcPr>
          <w:p w14:paraId="35C0E8FF" w14:textId="77777777" w:rsidR="00BA6F4B" w:rsidRPr="00DA3997" w:rsidRDefault="00BA6F4B" w:rsidP="00BE6F82">
            <w:pPr>
              <w:pStyle w:val="DokTabellentext"/>
            </w:pPr>
            <w:r w:rsidRPr="00DA3997">
              <w:t>SWFRG029-19</w:t>
            </w:r>
          </w:p>
        </w:tc>
        <w:tc>
          <w:tcPr>
            <w:tcW w:w="1480" w:type="dxa"/>
            <w:noWrap/>
            <w:hideMark/>
          </w:tcPr>
          <w:p w14:paraId="44B742F9" w14:textId="77777777" w:rsidR="00BA6F4B" w:rsidRPr="00DA3997" w:rsidRDefault="00BA6F4B" w:rsidP="00BE6F82">
            <w:pPr>
              <w:pStyle w:val="DokTabellentext"/>
            </w:pPr>
            <w:r w:rsidRPr="00DA3997">
              <w:t>Poaceae</w:t>
            </w:r>
          </w:p>
        </w:tc>
        <w:tc>
          <w:tcPr>
            <w:tcW w:w="2260" w:type="dxa"/>
            <w:noWrap/>
            <w:hideMark/>
          </w:tcPr>
          <w:p w14:paraId="4591171C" w14:textId="77777777"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14:paraId="6A30600A" w14:textId="77777777" w:rsidR="00BA6F4B" w:rsidRPr="00DA3997" w:rsidRDefault="00BA6F4B" w:rsidP="00BE6F82">
            <w:pPr>
              <w:pStyle w:val="DokTabellentext"/>
            </w:pPr>
            <w:r w:rsidRPr="00DA3997">
              <w:t>GRASS353-07</w:t>
            </w:r>
          </w:p>
        </w:tc>
        <w:tc>
          <w:tcPr>
            <w:tcW w:w="1160" w:type="dxa"/>
            <w:noWrap/>
            <w:hideMark/>
          </w:tcPr>
          <w:p w14:paraId="5CE15BCA" w14:textId="77777777" w:rsidR="00BA6F4B" w:rsidRPr="00DA3997" w:rsidRDefault="00BA6F4B" w:rsidP="00BE6F82">
            <w:pPr>
              <w:pStyle w:val="DokTabellentext"/>
            </w:pPr>
            <w:r w:rsidRPr="00DA3997">
              <w:t>Poaceae</w:t>
            </w:r>
          </w:p>
        </w:tc>
        <w:tc>
          <w:tcPr>
            <w:tcW w:w="2660" w:type="dxa"/>
            <w:noWrap/>
            <w:hideMark/>
          </w:tcPr>
          <w:p w14:paraId="4C8B2D66" w14:textId="77777777" w:rsidR="00BA6F4B" w:rsidRPr="00DA3997" w:rsidRDefault="00BA6F4B" w:rsidP="00BE6F82">
            <w:pPr>
              <w:pStyle w:val="DokTabellentext"/>
              <w:rPr>
                <w:i/>
                <w:iCs/>
              </w:rPr>
            </w:pPr>
            <w:r w:rsidRPr="00DA3997">
              <w:rPr>
                <w:i/>
                <w:iCs/>
              </w:rPr>
              <w:t>Arctophila</w:t>
            </w:r>
            <w:r>
              <w:rPr>
                <w:i/>
                <w:iCs/>
              </w:rPr>
              <w:t xml:space="preserve"> </w:t>
            </w:r>
            <w:r w:rsidRPr="00DA3997">
              <w:rPr>
                <w:i/>
                <w:iCs/>
              </w:rPr>
              <w:t>fulva</w:t>
            </w:r>
          </w:p>
        </w:tc>
        <w:tc>
          <w:tcPr>
            <w:tcW w:w="640" w:type="dxa"/>
            <w:noWrap/>
            <w:hideMark/>
          </w:tcPr>
          <w:p w14:paraId="125973CE" w14:textId="77777777" w:rsidR="00BA6F4B" w:rsidRPr="00DA3997" w:rsidRDefault="00BA6F4B" w:rsidP="00BE6F82">
            <w:pPr>
              <w:pStyle w:val="DokTabellentext"/>
            </w:pPr>
            <w:r w:rsidRPr="00DA3997">
              <w:t>99.12</w:t>
            </w:r>
          </w:p>
        </w:tc>
        <w:tc>
          <w:tcPr>
            <w:tcW w:w="700" w:type="dxa"/>
            <w:noWrap/>
            <w:hideMark/>
          </w:tcPr>
          <w:p w14:paraId="0CBC5FD5" w14:textId="77777777" w:rsidR="00BA6F4B" w:rsidRPr="00DA3997" w:rsidRDefault="00BA6F4B" w:rsidP="00BE6F82">
            <w:pPr>
              <w:pStyle w:val="DokTabellentext"/>
            </w:pPr>
            <w:r w:rsidRPr="00DA3997">
              <w:t>1024</w:t>
            </w:r>
          </w:p>
        </w:tc>
        <w:tc>
          <w:tcPr>
            <w:tcW w:w="780" w:type="dxa"/>
            <w:noWrap/>
            <w:hideMark/>
          </w:tcPr>
          <w:p w14:paraId="31B5387C" w14:textId="77777777" w:rsidR="00BA6F4B" w:rsidRPr="00DA3997" w:rsidRDefault="00BA6F4B" w:rsidP="00BE6F82">
            <w:pPr>
              <w:pStyle w:val="DokTabellentext"/>
            </w:pPr>
            <w:r w:rsidRPr="00DA3997">
              <w:t>FALSE</w:t>
            </w:r>
          </w:p>
        </w:tc>
        <w:tc>
          <w:tcPr>
            <w:tcW w:w="1040" w:type="dxa"/>
            <w:noWrap/>
            <w:hideMark/>
          </w:tcPr>
          <w:p w14:paraId="1044B92D" w14:textId="77777777" w:rsidR="00BA6F4B" w:rsidRPr="00DA3997" w:rsidRDefault="00BA6F4B" w:rsidP="00BE6F82">
            <w:pPr>
              <w:pStyle w:val="DokTabellentext"/>
            </w:pPr>
            <w:r w:rsidRPr="00DA3997">
              <w:t>trnH-psbA</w:t>
            </w:r>
          </w:p>
        </w:tc>
      </w:tr>
      <w:tr w:rsidR="00BA6F4B" w:rsidRPr="00DA3997" w14:paraId="6D8F5CBE" w14:textId="77777777" w:rsidTr="00BE6F82">
        <w:trPr>
          <w:trHeight w:val="290"/>
        </w:trPr>
        <w:tc>
          <w:tcPr>
            <w:tcW w:w="1380" w:type="dxa"/>
            <w:noWrap/>
            <w:hideMark/>
          </w:tcPr>
          <w:p w14:paraId="60B19A1C" w14:textId="77777777" w:rsidR="00BA6F4B" w:rsidRPr="00DA3997" w:rsidRDefault="00BA6F4B" w:rsidP="00BE6F82">
            <w:pPr>
              <w:pStyle w:val="DokTabellentext"/>
            </w:pPr>
            <w:r w:rsidRPr="00DA3997">
              <w:t>SWFRG030-19</w:t>
            </w:r>
          </w:p>
        </w:tc>
        <w:tc>
          <w:tcPr>
            <w:tcW w:w="1480" w:type="dxa"/>
            <w:noWrap/>
            <w:hideMark/>
          </w:tcPr>
          <w:p w14:paraId="187220EE" w14:textId="77777777" w:rsidR="00BA6F4B" w:rsidRPr="00DA3997" w:rsidRDefault="00BA6F4B" w:rsidP="00BE6F82">
            <w:pPr>
              <w:pStyle w:val="DokTabellentext"/>
            </w:pPr>
            <w:r w:rsidRPr="00DA3997">
              <w:t>Poaceae</w:t>
            </w:r>
          </w:p>
        </w:tc>
        <w:tc>
          <w:tcPr>
            <w:tcW w:w="2260" w:type="dxa"/>
            <w:noWrap/>
            <w:hideMark/>
          </w:tcPr>
          <w:p w14:paraId="6D660E7E" w14:textId="77777777"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1560" w:type="dxa"/>
            <w:noWrap/>
            <w:hideMark/>
          </w:tcPr>
          <w:p w14:paraId="7F46F546" w14:textId="77777777" w:rsidR="00BA6F4B" w:rsidRPr="00DA3997" w:rsidRDefault="00BA6F4B" w:rsidP="00BE6F82">
            <w:pPr>
              <w:pStyle w:val="DokTabellentext"/>
            </w:pPr>
            <w:r w:rsidRPr="00DA3997">
              <w:t>SWFRG046-19</w:t>
            </w:r>
          </w:p>
        </w:tc>
        <w:tc>
          <w:tcPr>
            <w:tcW w:w="1160" w:type="dxa"/>
            <w:noWrap/>
            <w:hideMark/>
          </w:tcPr>
          <w:p w14:paraId="603C8839" w14:textId="77777777" w:rsidR="00BA6F4B" w:rsidRPr="00DA3997" w:rsidRDefault="00BA6F4B" w:rsidP="00BE6F82">
            <w:pPr>
              <w:pStyle w:val="DokTabellentext"/>
            </w:pPr>
            <w:r w:rsidRPr="00DA3997">
              <w:t>Poaceae</w:t>
            </w:r>
          </w:p>
        </w:tc>
        <w:tc>
          <w:tcPr>
            <w:tcW w:w="2660" w:type="dxa"/>
            <w:noWrap/>
            <w:hideMark/>
          </w:tcPr>
          <w:p w14:paraId="0D42CE0C" w14:textId="77777777"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640" w:type="dxa"/>
            <w:noWrap/>
            <w:hideMark/>
          </w:tcPr>
          <w:p w14:paraId="56E765F2" w14:textId="77777777" w:rsidR="00BA6F4B" w:rsidRPr="00DA3997" w:rsidRDefault="00BA6F4B" w:rsidP="00BE6F82">
            <w:pPr>
              <w:pStyle w:val="DokTabellentext"/>
            </w:pPr>
            <w:r w:rsidRPr="00DA3997">
              <w:t>98.92</w:t>
            </w:r>
          </w:p>
        </w:tc>
        <w:tc>
          <w:tcPr>
            <w:tcW w:w="700" w:type="dxa"/>
            <w:noWrap/>
            <w:hideMark/>
          </w:tcPr>
          <w:p w14:paraId="063EC89D" w14:textId="77777777" w:rsidR="00BA6F4B" w:rsidRPr="00DA3997" w:rsidRDefault="00BA6F4B" w:rsidP="00BE6F82">
            <w:pPr>
              <w:pStyle w:val="DokTabellentext"/>
            </w:pPr>
            <w:r w:rsidRPr="00DA3997">
              <w:t>826</w:t>
            </w:r>
          </w:p>
        </w:tc>
        <w:tc>
          <w:tcPr>
            <w:tcW w:w="780" w:type="dxa"/>
            <w:noWrap/>
            <w:hideMark/>
          </w:tcPr>
          <w:p w14:paraId="31A2DE64" w14:textId="77777777" w:rsidR="00BA6F4B" w:rsidRPr="00DA3997" w:rsidRDefault="00BA6F4B" w:rsidP="00BE6F82">
            <w:pPr>
              <w:pStyle w:val="DokTabellentext"/>
            </w:pPr>
            <w:r w:rsidRPr="00DA3997">
              <w:t>TRUE</w:t>
            </w:r>
          </w:p>
        </w:tc>
        <w:tc>
          <w:tcPr>
            <w:tcW w:w="1040" w:type="dxa"/>
            <w:noWrap/>
            <w:hideMark/>
          </w:tcPr>
          <w:p w14:paraId="503A7460" w14:textId="77777777" w:rsidR="00BA6F4B" w:rsidRPr="00DA3997" w:rsidRDefault="00BA6F4B" w:rsidP="00BE6F82">
            <w:pPr>
              <w:pStyle w:val="DokTabellentext"/>
            </w:pPr>
            <w:r w:rsidRPr="00DA3997">
              <w:t>trnH-psbA</w:t>
            </w:r>
          </w:p>
        </w:tc>
      </w:tr>
      <w:tr w:rsidR="00BA6F4B" w:rsidRPr="00DA3997" w14:paraId="1C3C3992" w14:textId="77777777" w:rsidTr="00BE6F82">
        <w:trPr>
          <w:trHeight w:val="290"/>
        </w:trPr>
        <w:tc>
          <w:tcPr>
            <w:tcW w:w="1380" w:type="dxa"/>
            <w:noWrap/>
            <w:hideMark/>
          </w:tcPr>
          <w:p w14:paraId="2FE5C502" w14:textId="77777777" w:rsidR="00BA6F4B" w:rsidRPr="00DA3997" w:rsidRDefault="00BA6F4B" w:rsidP="00BE6F82">
            <w:pPr>
              <w:pStyle w:val="DokTabellentext"/>
            </w:pPr>
            <w:r w:rsidRPr="00DA3997">
              <w:t>SWFRG033-19</w:t>
            </w:r>
          </w:p>
        </w:tc>
        <w:tc>
          <w:tcPr>
            <w:tcW w:w="1480" w:type="dxa"/>
            <w:noWrap/>
            <w:hideMark/>
          </w:tcPr>
          <w:p w14:paraId="1CC3AB6E" w14:textId="77777777" w:rsidR="00BA6F4B" w:rsidRPr="00DA3997" w:rsidRDefault="00BA6F4B" w:rsidP="00BE6F82">
            <w:pPr>
              <w:pStyle w:val="DokTabellentext"/>
            </w:pPr>
            <w:r w:rsidRPr="00DA3997">
              <w:t>Poaceae</w:t>
            </w:r>
          </w:p>
        </w:tc>
        <w:tc>
          <w:tcPr>
            <w:tcW w:w="2260" w:type="dxa"/>
            <w:noWrap/>
            <w:hideMark/>
          </w:tcPr>
          <w:p w14:paraId="19945C4D" w14:textId="77777777" w:rsidR="00BA6F4B" w:rsidRPr="00DA3997" w:rsidRDefault="00BA6F4B" w:rsidP="00BE6F82">
            <w:pPr>
              <w:pStyle w:val="DokTabellentext"/>
              <w:rPr>
                <w:i/>
                <w:iCs/>
              </w:rPr>
            </w:pPr>
            <w:r w:rsidRPr="00DA3997">
              <w:rPr>
                <w:i/>
                <w:iCs/>
              </w:rPr>
              <w:t>Trisetum</w:t>
            </w:r>
            <w:r>
              <w:rPr>
                <w:i/>
                <w:iCs/>
              </w:rPr>
              <w:t xml:space="preserve"> </w:t>
            </w:r>
            <w:r w:rsidRPr="00DA3997">
              <w:rPr>
                <w:i/>
                <w:iCs/>
              </w:rPr>
              <w:t>flavescens</w:t>
            </w:r>
          </w:p>
        </w:tc>
        <w:tc>
          <w:tcPr>
            <w:tcW w:w="1560" w:type="dxa"/>
            <w:noWrap/>
            <w:hideMark/>
          </w:tcPr>
          <w:p w14:paraId="6BA5B86F" w14:textId="77777777" w:rsidR="00BA6F4B" w:rsidRPr="00DA3997" w:rsidRDefault="00BA6F4B" w:rsidP="00BE6F82">
            <w:pPr>
              <w:pStyle w:val="DokTabellentext"/>
            </w:pPr>
            <w:r w:rsidRPr="00DA3997">
              <w:t>SWFRG018-19</w:t>
            </w:r>
          </w:p>
        </w:tc>
        <w:tc>
          <w:tcPr>
            <w:tcW w:w="1160" w:type="dxa"/>
            <w:noWrap/>
            <w:hideMark/>
          </w:tcPr>
          <w:p w14:paraId="4FA15895" w14:textId="77777777" w:rsidR="00BA6F4B" w:rsidRPr="00DA3997" w:rsidRDefault="00BA6F4B" w:rsidP="00BE6F82">
            <w:pPr>
              <w:pStyle w:val="DokTabellentext"/>
            </w:pPr>
            <w:r w:rsidRPr="00DA3997">
              <w:t>Poaceae</w:t>
            </w:r>
          </w:p>
        </w:tc>
        <w:tc>
          <w:tcPr>
            <w:tcW w:w="2660" w:type="dxa"/>
            <w:noWrap/>
            <w:hideMark/>
          </w:tcPr>
          <w:p w14:paraId="7BD03972" w14:textId="77777777" w:rsidR="00BA6F4B" w:rsidRPr="00DA3997" w:rsidRDefault="00BA6F4B" w:rsidP="00BE6F82">
            <w:pPr>
              <w:pStyle w:val="DokTabellentext"/>
              <w:rPr>
                <w:i/>
                <w:iCs/>
              </w:rPr>
            </w:pPr>
            <w:r w:rsidRPr="00DA3997">
              <w:rPr>
                <w:i/>
                <w:iCs/>
              </w:rPr>
              <w:t>Trisetum</w:t>
            </w:r>
            <w:r>
              <w:rPr>
                <w:i/>
                <w:iCs/>
              </w:rPr>
              <w:t xml:space="preserve"> </w:t>
            </w:r>
            <w:r w:rsidRPr="00DA3997">
              <w:rPr>
                <w:i/>
                <w:iCs/>
              </w:rPr>
              <w:t>flavescens</w:t>
            </w:r>
          </w:p>
        </w:tc>
        <w:tc>
          <w:tcPr>
            <w:tcW w:w="640" w:type="dxa"/>
            <w:noWrap/>
            <w:hideMark/>
          </w:tcPr>
          <w:p w14:paraId="7E38CB23" w14:textId="77777777" w:rsidR="00BA6F4B" w:rsidRPr="00DA3997" w:rsidRDefault="00BA6F4B" w:rsidP="00BE6F82">
            <w:pPr>
              <w:pStyle w:val="DokTabellentext"/>
            </w:pPr>
            <w:r w:rsidRPr="00DA3997">
              <w:t>99.65</w:t>
            </w:r>
          </w:p>
        </w:tc>
        <w:tc>
          <w:tcPr>
            <w:tcW w:w="700" w:type="dxa"/>
            <w:noWrap/>
            <w:hideMark/>
          </w:tcPr>
          <w:p w14:paraId="63D60050" w14:textId="77777777" w:rsidR="00BA6F4B" w:rsidRPr="00DA3997" w:rsidRDefault="00BA6F4B" w:rsidP="00BE6F82">
            <w:pPr>
              <w:pStyle w:val="DokTabellentext"/>
            </w:pPr>
            <w:r w:rsidRPr="00DA3997">
              <w:t>1042</w:t>
            </w:r>
          </w:p>
        </w:tc>
        <w:tc>
          <w:tcPr>
            <w:tcW w:w="780" w:type="dxa"/>
            <w:noWrap/>
            <w:hideMark/>
          </w:tcPr>
          <w:p w14:paraId="23D6EDFB" w14:textId="77777777" w:rsidR="00BA6F4B" w:rsidRPr="00DA3997" w:rsidRDefault="00BA6F4B" w:rsidP="00BE6F82">
            <w:pPr>
              <w:pStyle w:val="DokTabellentext"/>
            </w:pPr>
            <w:r w:rsidRPr="00DA3997">
              <w:t>TRUE</w:t>
            </w:r>
          </w:p>
        </w:tc>
        <w:tc>
          <w:tcPr>
            <w:tcW w:w="1040" w:type="dxa"/>
            <w:noWrap/>
            <w:hideMark/>
          </w:tcPr>
          <w:p w14:paraId="077485C3" w14:textId="77777777" w:rsidR="00BA6F4B" w:rsidRPr="00DA3997" w:rsidRDefault="00BA6F4B" w:rsidP="00BE6F82">
            <w:pPr>
              <w:pStyle w:val="DokTabellentext"/>
            </w:pPr>
            <w:r w:rsidRPr="00DA3997">
              <w:t>trnH-psbA</w:t>
            </w:r>
          </w:p>
        </w:tc>
      </w:tr>
      <w:tr w:rsidR="00BA6F4B" w:rsidRPr="00DA3997" w14:paraId="0DF34133" w14:textId="77777777" w:rsidTr="00BE6F82">
        <w:trPr>
          <w:trHeight w:val="290"/>
        </w:trPr>
        <w:tc>
          <w:tcPr>
            <w:tcW w:w="1380" w:type="dxa"/>
            <w:noWrap/>
            <w:hideMark/>
          </w:tcPr>
          <w:p w14:paraId="4D796490" w14:textId="77777777" w:rsidR="00BA6F4B" w:rsidRPr="00DA3997" w:rsidRDefault="00BA6F4B" w:rsidP="00BE6F82">
            <w:pPr>
              <w:pStyle w:val="DokTabellentext"/>
            </w:pPr>
            <w:r w:rsidRPr="00DA3997">
              <w:t>SWFRG034-19</w:t>
            </w:r>
          </w:p>
        </w:tc>
        <w:tc>
          <w:tcPr>
            <w:tcW w:w="1480" w:type="dxa"/>
            <w:noWrap/>
            <w:hideMark/>
          </w:tcPr>
          <w:p w14:paraId="4513CFF0" w14:textId="77777777" w:rsidR="00BA6F4B" w:rsidRPr="00DA3997" w:rsidRDefault="00BA6F4B" w:rsidP="00BE6F82">
            <w:pPr>
              <w:pStyle w:val="DokTabellentext"/>
            </w:pPr>
            <w:r w:rsidRPr="00DA3997">
              <w:t>Poaceae</w:t>
            </w:r>
          </w:p>
        </w:tc>
        <w:tc>
          <w:tcPr>
            <w:tcW w:w="2260" w:type="dxa"/>
            <w:noWrap/>
            <w:hideMark/>
          </w:tcPr>
          <w:p w14:paraId="241D0C0C" w14:textId="77777777" w:rsidR="00BA6F4B" w:rsidRPr="00DA3997" w:rsidRDefault="00BA6F4B" w:rsidP="00BE6F82">
            <w:pPr>
              <w:pStyle w:val="DokTabellentext"/>
              <w:rPr>
                <w:i/>
                <w:iCs/>
              </w:rPr>
            </w:pPr>
            <w:r w:rsidRPr="00DA3997">
              <w:rPr>
                <w:i/>
                <w:iCs/>
              </w:rPr>
              <w:t>Trisetum</w:t>
            </w:r>
            <w:r>
              <w:rPr>
                <w:i/>
                <w:iCs/>
              </w:rPr>
              <w:t xml:space="preserve"> </w:t>
            </w:r>
            <w:r w:rsidRPr="00DA3997">
              <w:rPr>
                <w:i/>
                <w:iCs/>
              </w:rPr>
              <w:t>flavescens</w:t>
            </w:r>
          </w:p>
        </w:tc>
        <w:tc>
          <w:tcPr>
            <w:tcW w:w="1560" w:type="dxa"/>
            <w:noWrap/>
            <w:hideMark/>
          </w:tcPr>
          <w:p w14:paraId="0963E461" w14:textId="77777777" w:rsidR="00BA6F4B" w:rsidRPr="00DA3997" w:rsidRDefault="00BA6F4B" w:rsidP="00BE6F82">
            <w:pPr>
              <w:pStyle w:val="DokTabellentext"/>
            </w:pPr>
            <w:r w:rsidRPr="00DA3997">
              <w:t>SWFRG033-19</w:t>
            </w:r>
          </w:p>
        </w:tc>
        <w:tc>
          <w:tcPr>
            <w:tcW w:w="1160" w:type="dxa"/>
            <w:noWrap/>
            <w:hideMark/>
          </w:tcPr>
          <w:p w14:paraId="583D23AB" w14:textId="77777777" w:rsidR="00BA6F4B" w:rsidRPr="00DA3997" w:rsidRDefault="00BA6F4B" w:rsidP="00BE6F82">
            <w:pPr>
              <w:pStyle w:val="DokTabellentext"/>
            </w:pPr>
            <w:r w:rsidRPr="00DA3997">
              <w:t>Poaceae</w:t>
            </w:r>
          </w:p>
        </w:tc>
        <w:tc>
          <w:tcPr>
            <w:tcW w:w="2660" w:type="dxa"/>
            <w:noWrap/>
            <w:hideMark/>
          </w:tcPr>
          <w:p w14:paraId="3C8E4D6F" w14:textId="77777777" w:rsidR="00BA6F4B" w:rsidRPr="00DA3997" w:rsidRDefault="00BA6F4B" w:rsidP="00BE6F82">
            <w:pPr>
              <w:pStyle w:val="DokTabellentext"/>
              <w:rPr>
                <w:i/>
                <w:iCs/>
              </w:rPr>
            </w:pPr>
            <w:r w:rsidRPr="00DA3997">
              <w:rPr>
                <w:i/>
                <w:iCs/>
              </w:rPr>
              <w:t>Trisetum</w:t>
            </w:r>
            <w:r>
              <w:rPr>
                <w:i/>
                <w:iCs/>
              </w:rPr>
              <w:t xml:space="preserve"> </w:t>
            </w:r>
            <w:r w:rsidRPr="00DA3997">
              <w:rPr>
                <w:i/>
                <w:iCs/>
              </w:rPr>
              <w:t>flavescens</w:t>
            </w:r>
          </w:p>
        </w:tc>
        <w:tc>
          <w:tcPr>
            <w:tcW w:w="640" w:type="dxa"/>
            <w:noWrap/>
            <w:hideMark/>
          </w:tcPr>
          <w:p w14:paraId="3A3D6DE5" w14:textId="77777777" w:rsidR="00BA6F4B" w:rsidRPr="00DA3997" w:rsidRDefault="00BA6F4B" w:rsidP="00BE6F82">
            <w:pPr>
              <w:pStyle w:val="DokTabellentext"/>
            </w:pPr>
            <w:r w:rsidRPr="00DA3997">
              <w:t>99.82</w:t>
            </w:r>
          </w:p>
        </w:tc>
        <w:tc>
          <w:tcPr>
            <w:tcW w:w="700" w:type="dxa"/>
            <w:noWrap/>
            <w:hideMark/>
          </w:tcPr>
          <w:p w14:paraId="61ADCA79" w14:textId="77777777" w:rsidR="00BA6F4B" w:rsidRPr="00DA3997" w:rsidRDefault="00BA6F4B" w:rsidP="00BE6F82">
            <w:pPr>
              <w:pStyle w:val="DokTabellentext"/>
            </w:pPr>
            <w:r w:rsidRPr="00DA3997">
              <w:t>1037</w:t>
            </w:r>
          </w:p>
        </w:tc>
        <w:tc>
          <w:tcPr>
            <w:tcW w:w="780" w:type="dxa"/>
            <w:noWrap/>
            <w:hideMark/>
          </w:tcPr>
          <w:p w14:paraId="633D6D74" w14:textId="77777777" w:rsidR="00BA6F4B" w:rsidRPr="00DA3997" w:rsidRDefault="00BA6F4B" w:rsidP="00BE6F82">
            <w:pPr>
              <w:pStyle w:val="DokTabellentext"/>
            </w:pPr>
            <w:r w:rsidRPr="00DA3997">
              <w:t>TRUE</w:t>
            </w:r>
          </w:p>
        </w:tc>
        <w:tc>
          <w:tcPr>
            <w:tcW w:w="1040" w:type="dxa"/>
            <w:noWrap/>
            <w:hideMark/>
          </w:tcPr>
          <w:p w14:paraId="469CF1C1" w14:textId="77777777" w:rsidR="00BA6F4B" w:rsidRPr="00DA3997" w:rsidRDefault="00BA6F4B" w:rsidP="00BE6F82">
            <w:pPr>
              <w:pStyle w:val="DokTabellentext"/>
            </w:pPr>
            <w:r w:rsidRPr="00DA3997">
              <w:t>trnH-psbA</w:t>
            </w:r>
          </w:p>
        </w:tc>
      </w:tr>
      <w:tr w:rsidR="00BA6F4B" w:rsidRPr="00DA3997" w14:paraId="58B1D468" w14:textId="77777777" w:rsidTr="00BE6F82">
        <w:trPr>
          <w:trHeight w:val="290"/>
        </w:trPr>
        <w:tc>
          <w:tcPr>
            <w:tcW w:w="1380" w:type="dxa"/>
            <w:noWrap/>
            <w:hideMark/>
          </w:tcPr>
          <w:p w14:paraId="4818EAF6" w14:textId="77777777" w:rsidR="00BA6F4B" w:rsidRPr="00DA3997" w:rsidRDefault="00BA6F4B" w:rsidP="00BE6F82">
            <w:pPr>
              <w:pStyle w:val="DokTabellentext"/>
            </w:pPr>
            <w:r w:rsidRPr="00DA3997">
              <w:t>SWFRG035-19</w:t>
            </w:r>
          </w:p>
        </w:tc>
        <w:tc>
          <w:tcPr>
            <w:tcW w:w="1480" w:type="dxa"/>
            <w:noWrap/>
            <w:hideMark/>
          </w:tcPr>
          <w:p w14:paraId="7EFACA5C" w14:textId="77777777" w:rsidR="00BA6F4B" w:rsidRPr="00DA3997" w:rsidRDefault="00BA6F4B" w:rsidP="00BE6F82">
            <w:pPr>
              <w:pStyle w:val="DokTabellentext"/>
            </w:pPr>
            <w:r w:rsidRPr="00DA3997">
              <w:t>Fabaceae</w:t>
            </w:r>
          </w:p>
        </w:tc>
        <w:tc>
          <w:tcPr>
            <w:tcW w:w="2260" w:type="dxa"/>
            <w:noWrap/>
            <w:hideMark/>
          </w:tcPr>
          <w:p w14:paraId="76323A4F"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14:paraId="7FF3D185" w14:textId="77777777" w:rsidR="00BA6F4B" w:rsidRPr="00DA3997" w:rsidRDefault="00BA6F4B" w:rsidP="00BE6F82">
            <w:pPr>
              <w:pStyle w:val="DokTabellentext"/>
            </w:pPr>
            <w:r w:rsidRPr="00DA3997">
              <w:t>SWFRG036-19</w:t>
            </w:r>
          </w:p>
        </w:tc>
        <w:tc>
          <w:tcPr>
            <w:tcW w:w="1160" w:type="dxa"/>
            <w:noWrap/>
            <w:hideMark/>
          </w:tcPr>
          <w:p w14:paraId="47B9E004" w14:textId="77777777" w:rsidR="00BA6F4B" w:rsidRPr="00DA3997" w:rsidRDefault="00BA6F4B" w:rsidP="00BE6F82">
            <w:pPr>
              <w:pStyle w:val="DokTabellentext"/>
            </w:pPr>
            <w:r w:rsidRPr="00DA3997">
              <w:t>Fabaceae</w:t>
            </w:r>
          </w:p>
        </w:tc>
        <w:tc>
          <w:tcPr>
            <w:tcW w:w="2660" w:type="dxa"/>
            <w:noWrap/>
            <w:hideMark/>
          </w:tcPr>
          <w:p w14:paraId="40D3C74E"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14:paraId="1791CA9D" w14:textId="77777777" w:rsidR="00BA6F4B" w:rsidRPr="00DA3997" w:rsidRDefault="00BA6F4B" w:rsidP="00BE6F82">
            <w:pPr>
              <w:pStyle w:val="DokTabellentext"/>
            </w:pPr>
            <w:r w:rsidRPr="00DA3997">
              <w:t>99.59</w:t>
            </w:r>
          </w:p>
        </w:tc>
        <w:tc>
          <w:tcPr>
            <w:tcW w:w="700" w:type="dxa"/>
            <w:noWrap/>
            <w:hideMark/>
          </w:tcPr>
          <w:p w14:paraId="4F16A341" w14:textId="77777777" w:rsidR="00BA6F4B" w:rsidRPr="00DA3997" w:rsidRDefault="00BA6F4B" w:rsidP="00BE6F82">
            <w:pPr>
              <w:pStyle w:val="DokTabellentext"/>
            </w:pPr>
            <w:r w:rsidRPr="00DA3997">
              <w:t>885</w:t>
            </w:r>
          </w:p>
        </w:tc>
        <w:tc>
          <w:tcPr>
            <w:tcW w:w="780" w:type="dxa"/>
            <w:noWrap/>
            <w:hideMark/>
          </w:tcPr>
          <w:p w14:paraId="3281D3A0" w14:textId="77777777" w:rsidR="00BA6F4B" w:rsidRPr="00DA3997" w:rsidRDefault="00BA6F4B" w:rsidP="00BE6F82">
            <w:pPr>
              <w:pStyle w:val="DokTabellentext"/>
            </w:pPr>
            <w:r w:rsidRPr="00DA3997">
              <w:t>TRUE</w:t>
            </w:r>
          </w:p>
        </w:tc>
        <w:tc>
          <w:tcPr>
            <w:tcW w:w="1040" w:type="dxa"/>
            <w:noWrap/>
            <w:hideMark/>
          </w:tcPr>
          <w:p w14:paraId="39A060E4" w14:textId="77777777" w:rsidR="00BA6F4B" w:rsidRPr="00DA3997" w:rsidRDefault="00BA6F4B" w:rsidP="00BE6F82">
            <w:pPr>
              <w:pStyle w:val="DokTabellentext"/>
            </w:pPr>
            <w:r w:rsidRPr="00DA3997">
              <w:t>trnH-psbA</w:t>
            </w:r>
          </w:p>
        </w:tc>
      </w:tr>
      <w:tr w:rsidR="00BA6F4B" w:rsidRPr="00DA3997" w14:paraId="185AF621" w14:textId="77777777" w:rsidTr="00BE6F82">
        <w:trPr>
          <w:trHeight w:val="290"/>
        </w:trPr>
        <w:tc>
          <w:tcPr>
            <w:tcW w:w="1380" w:type="dxa"/>
            <w:noWrap/>
            <w:hideMark/>
          </w:tcPr>
          <w:p w14:paraId="392E81DB" w14:textId="77777777" w:rsidR="00BA6F4B" w:rsidRPr="00DA3997" w:rsidRDefault="00BA6F4B" w:rsidP="00BE6F82">
            <w:pPr>
              <w:pStyle w:val="DokTabellentext"/>
            </w:pPr>
            <w:r w:rsidRPr="00DA3997">
              <w:t>SWFRG036-19</w:t>
            </w:r>
          </w:p>
        </w:tc>
        <w:tc>
          <w:tcPr>
            <w:tcW w:w="1480" w:type="dxa"/>
            <w:noWrap/>
            <w:hideMark/>
          </w:tcPr>
          <w:p w14:paraId="483893DD" w14:textId="77777777" w:rsidR="00BA6F4B" w:rsidRPr="00DA3997" w:rsidRDefault="00BA6F4B" w:rsidP="00BE6F82">
            <w:pPr>
              <w:pStyle w:val="DokTabellentext"/>
            </w:pPr>
            <w:r w:rsidRPr="00DA3997">
              <w:t>Fabaceae</w:t>
            </w:r>
          </w:p>
        </w:tc>
        <w:tc>
          <w:tcPr>
            <w:tcW w:w="2260" w:type="dxa"/>
            <w:noWrap/>
            <w:hideMark/>
          </w:tcPr>
          <w:p w14:paraId="3D8D4EF1"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14:paraId="711A3C3B" w14:textId="77777777" w:rsidR="00BA6F4B" w:rsidRPr="00DA3997" w:rsidRDefault="00BA6F4B" w:rsidP="00BE6F82">
            <w:pPr>
              <w:pStyle w:val="DokTabellentext"/>
            </w:pPr>
            <w:r w:rsidRPr="00DA3997">
              <w:t>SWFRG035-19</w:t>
            </w:r>
          </w:p>
        </w:tc>
        <w:tc>
          <w:tcPr>
            <w:tcW w:w="1160" w:type="dxa"/>
            <w:noWrap/>
            <w:hideMark/>
          </w:tcPr>
          <w:p w14:paraId="1685849E" w14:textId="77777777" w:rsidR="00BA6F4B" w:rsidRPr="00DA3997" w:rsidRDefault="00BA6F4B" w:rsidP="00BE6F82">
            <w:pPr>
              <w:pStyle w:val="DokTabellentext"/>
            </w:pPr>
            <w:r w:rsidRPr="00DA3997">
              <w:t>Fabaceae</w:t>
            </w:r>
          </w:p>
        </w:tc>
        <w:tc>
          <w:tcPr>
            <w:tcW w:w="2660" w:type="dxa"/>
            <w:noWrap/>
            <w:hideMark/>
          </w:tcPr>
          <w:p w14:paraId="1B3D6B81"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14:paraId="1E51FFFE" w14:textId="77777777" w:rsidR="00BA6F4B" w:rsidRPr="00DA3997" w:rsidRDefault="00BA6F4B" w:rsidP="00BE6F82">
            <w:pPr>
              <w:pStyle w:val="DokTabellentext"/>
            </w:pPr>
            <w:r w:rsidRPr="00DA3997">
              <w:t>99.59</w:t>
            </w:r>
          </w:p>
        </w:tc>
        <w:tc>
          <w:tcPr>
            <w:tcW w:w="700" w:type="dxa"/>
            <w:noWrap/>
            <w:hideMark/>
          </w:tcPr>
          <w:p w14:paraId="4AD67BBB" w14:textId="77777777" w:rsidR="00BA6F4B" w:rsidRPr="00DA3997" w:rsidRDefault="00BA6F4B" w:rsidP="00BE6F82">
            <w:pPr>
              <w:pStyle w:val="DokTabellentext"/>
            </w:pPr>
            <w:r w:rsidRPr="00DA3997">
              <w:t>885</w:t>
            </w:r>
          </w:p>
        </w:tc>
        <w:tc>
          <w:tcPr>
            <w:tcW w:w="780" w:type="dxa"/>
            <w:noWrap/>
            <w:hideMark/>
          </w:tcPr>
          <w:p w14:paraId="21558136" w14:textId="77777777" w:rsidR="00BA6F4B" w:rsidRPr="00DA3997" w:rsidRDefault="00BA6F4B" w:rsidP="00BE6F82">
            <w:pPr>
              <w:pStyle w:val="DokTabellentext"/>
            </w:pPr>
            <w:r w:rsidRPr="00DA3997">
              <w:t>TRUE</w:t>
            </w:r>
          </w:p>
        </w:tc>
        <w:tc>
          <w:tcPr>
            <w:tcW w:w="1040" w:type="dxa"/>
            <w:noWrap/>
            <w:hideMark/>
          </w:tcPr>
          <w:p w14:paraId="684ACB02" w14:textId="77777777" w:rsidR="00BA6F4B" w:rsidRPr="00DA3997" w:rsidRDefault="00BA6F4B" w:rsidP="00BE6F82">
            <w:pPr>
              <w:pStyle w:val="DokTabellentext"/>
            </w:pPr>
            <w:r w:rsidRPr="00DA3997">
              <w:t>trnH-psbA</w:t>
            </w:r>
          </w:p>
        </w:tc>
      </w:tr>
      <w:tr w:rsidR="00BA6F4B" w:rsidRPr="00DA3997" w14:paraId="596D4339" w14:textId="77777777" w:rsidTr="00BE6F82">
        <w:trPr>
          <w:trHeight w:val="290"/>
        </w:trPr>
        <w:tc>
          <w:tcPr>
            <w:tcW w:w="1380" w:type="dxa"/>
            <w:noWrap/>
            <w:hideMark/>
          </w:tcPr>
          <w:p w14:paraId="74A100C4" w14:textId="77777777" w:rsidR="00BA6F4B" w:rsidRPr="00DA3997" w:rsidRDefault="00BA6F4B" w:rsidP="00BE6F82">
            <w:pPr>
              <w:pStyle w:val="DokTabellentext"/>
            </w:pPr>
            <w:r w:rsidRPr="00DA3997">
              <w:t>SWFRG037-19</w:t>
            </w:r>
          </w:p>
        </w:tc>
        <w:tc>
          <w:tcPr>
            <w:tcW w:w="1480" w:type="dxa"/>
            <w:noWrap/>
            <w:hideMark/>
          </w:tcPr>
          <w:p w14:paraId="5FA7428E" w14:textId="77777777" w:rsidR="00BA6F4B" w:rsidRPr="00DA3997" w:rsidRDefault="00BA6F4B" w:rsidP="00BE6F82">
            <w:pPr>
              <w:pStyle w:val="DokTabellentext"/>
            </w:pPr>
            <w:r w:rsidRPr="00DA3997">
              <w:t>Fabaceae</w:t>
            </w:r>
          </w:p>
        </w:tc>
        <w:tc>
          <w:tcPr>
            <w:tcW w:w="2260" w:type="dxa"/>
            <w:noWrap/>
            <w:hideMark/>
          </w:tcPr>
          <w:p w14:paraId="2EB13C65" w14:textId="77777777"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1560" w:type="dxa"/>
            <w:noWrap/>
            <w:hideMark/>
          </w:tcPr>
          <w:p w14:paraId="6066BD5D" w14:textId="77777777" w:rsidR="00BA6F4B" w:rsidRPr="00DA3997" w:rsidRDefault="00BA6F4B" w:rsidP="00BE6F82">
            <w:pPr>
              <w:pStyle w:val="DokTabellentext"/>
            </w:pPr>
            <w:r w:rsidRPr="00DA3997">
              <w:t>SWFRG038-19</w:t>
            </w:r>
          </w:p>
        </w:tc>
        <w:tc>
          <w:tcPr>
            <w:tcW w:w="1160" w:type="dxa"/>
            <w:noWrap/>
            <w:hideMark/>
          </w:tcPr>
          <w:p w14:paraId="607B8E59" w14:textId="77777777" w:rsidR="00BA6F4B" w:rsidRPr="00DA3997" w:rsidRDefault="00BA6F4B" w:rsidP="00BE6F82">
            <w:pPr>
              <w:pStyle w:val="DokTabellentext"/>
            </w:pPr>
            <w:r w:rsidRPr="00DA3997">
              <w:t>Fabaceae</w:t>
            </w:r>
          </w:p>
        </w:tc>
        <w:tc>
          <w:tcPr>
            <w:tcW w:w="2660" w:type="dxa"/>
            <w:noWrap/>
            <w:hideMark/>
          </w:tcPr>
          <w:p w14:paraId="7F10C5F1" w14:textId="77777777"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640" w:type="dxa"/>
            <w:noWrap/>
            <w:hideMark/>
          </w:tcPr>
          <w:p w14:paraId="4186B80B" w14:textId="77777777" w:rsidR="00BA6F4B" w:rsidRPr="00DA3997" w:rsidRDefault="00BA6F4B" w:rsidP="00BE6F82">
            <w:pPr>
              <w:pStyle w:val="DokTabellentext"/>
            </w:pPr>
            <w:r w:rsidRPr="00DA3997">
              <w:t>97.96</w:t>
            </w:r>
          </w:p>
        </w:tc>
        <w:tc>
          <w:tcPr>
            <w:tcW w:w="700" w:type="dxa"/>
            <w:noWrap/>
            <w:hideMark/>
          </w:tcPr>
          <w:p w14:paraId="684F63D2" w14:textId="77777777" w:rsidR="00BA6F4B" w:rsidRPr="00DA3997" w:rsidRDefault="00BA6F4B" w:rsidP="00BE6F82">
            <w:pPr>
              <w:pStyle w:val="DokTabellentext"/>
            </w:pPr>
            <w:r w:rsidRPr="00DA3997">
              <w:t>765</w:t>
            </w:r>
          </w:p>
        </w:tc>
        <w:tc>
          <w:tcPr>
            <w:tcW w:w="780" w:type="dxa"/>
            <w:noWrap/>
            <w:hideMark/>
          </w:tcPr>
          <w:p w14:paraId="48B569B9" w14:textId="77777777" w:rsidR="00BA6F4B" w:rsidRPr="00DA3997" w:rsidRDefault="00BA6F4B" w:rsidP="00BE6F82">
            <w:pPr>
              <w:pStyle w:val="DokTabellentext"/>
            </w:pPr>
            <w:r w:rsidRPr="00DA3997">
              <w:t>TRUE</w:t>
            </w:r>
          </w:p>
        </w:tc>
        <w:tc>
          <w:tcPr>
            <w:tcW w:w="1040" w:type="dxa"/>
            <w:noWrap/>
            <w:hideMark/>
          </w:tcPr>
          <w:p w14:paraId="72A5B067" w14:textId="77777777" w:rsidR="00BA6F4B" w:rsidRPr="00DA3997" w:rsidRDefault="00BA6F4B" w:rsidP="00BE6F82">
            <w:pPr>
              <w:pStyle w:val="DokTabellentext"/>
            </w:pPr>
            <w:r w:rsidRPr="00DA3997">
              <w:t>trnH-psbA</w:t>
            </w:r>
          </w:p>
        </w:tc>
      </w:tr>
      <w:tr w:rsidR="00BA6F4B" w:rsidRPr="00DA3997" w14:paraId="5A000C02" w14:textId="77777777" w:rsidTr="00BE6F82">
        <w:trPr>
          <w:trHeight w:val="290"/>
        </w:trPr>
        <w:tc>
          <w:tcPr>
            <w:tcW w:w="1380" w:type="dxa"/>
            <w:noWrap/>
            <w:hideMark/>
          </w:tcPr>
          <w:p w14:paraId="4FB8B973" w14:textId="77777777" w:rsidR="00BA6F4B" w:rsidRPr="00DA3997" w:rsidRDefault="00BA6F4B" w:rsidP="00BE6F82">
            <w:pPr>
              <w:pStyle w:val="DokTabellentext"/>
            </w:pPr>
            <w:r w:rsidRPr="00DA3997">
              <w:t>SWFRG038-19</w:t>
            </w:r>
          </w:p>
        </w:tc>
        <w:tc>
          <w:tcPr>
            <w:tcW w:w="1480" w:type="dxa"/>
            <w:noWrap/>
            <w:hideMark/>
          </w:tcPr>
          <w:p w14:paraId="7CAF3F26" w14:textId="77777777" w:rsidR="00BA6F4B" w:rsidRPr="00DA3997" w:rsidRDefault="00BA6F4B" w:rsidP="00BE6F82">
            <w:pPr>
              <w:pStyle w:val="DokTabellentext"/>
            </w:pPr>
            <w:r w:rsidRPr="00DA3997">
              <w:t>Fabaceae</w:t>
            </w:r>
          </w:p>
        </w:tc>
        <w:tc>
          <w:tcPr>
            <w:tcW w:w="2260" w:type="dxa"/>
            <w:noWrap/>
            <w:hideMark/>
          </w:tcPr>
          <w:p w14:paraId="6A1694DB" w14:textId="77777777"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1560" w:type="dxa"/>
            <w:noWrap/>
            <w:hideMark/>
          </w:tcPr>
          <w:p w14:paraId="7F597FBA" w14:textId="77777777" w:rsidR="00BA6F4B" w:rsidRPr="00DA3997" w:rsidRDefault="00BA6F4B" w:rsidP="00BE6F82">
            <w:pPr>
              <w:pStyle w:val="DokTabellentext"/>
            </w:pPr>
            <w:r w:rsidRPr="00DA3997">
              <w:t>SWFRG037-19</w:t>
            </w:r>
          </w:p>
        </w:tc>
        <w:tc>
          <w:tcPr>
            <w:tcW w:w="1160" w:type="dxa"/>
            <w:noWrap/>
            <w:hideMark/>
          </w:tcPr>
          <w:p w14:paraId="27861189" w14:textId="77777777" w:rsidR="00BA6F4B" w:rsidRPr="00DA3997" w:rsidRDefault="00BA6F4B" w:rsidP="00BE6F82">
            <w:pPr>
              <w:pStyle w:val="DokTabellentext"/>
            </w:pPr>
            <w:r w:rsidRPr="00DA3997">
              <w:t>Fabaceae</w:t>
            </w:r>
          </w:p>
        </w:tc>
        <w:tc>
          <w:tcPr>
            <w:tcW w:w="2660" w:type="dxa"/>
            <w:noWrap/>
            <w:hideMark/>
          </w:tcPr>
          <w:p w14:paraId="5D5B7E1F" w14:textId="77777777"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640" w:type="dxa"/>
            <w:noWrap/>
            <w:hideMark/>
          </w:tcPr>
          <w:p w14:paraId="1A0264CC" w14:textId="77777777" w:rsidR="00BA6F4B" w:rsidRPr="00DA3997" w:rsidRDefault="00BA6F4B" w:rsidP="00BE6F82">
            <w:pPr>
              <w:pStyle w:val="DokTabellentext"/>
            </w:pPr>
            <w:r w:rsidRPr="00DA3997">
              <w:t>97.96</w:t>
            </w:r>
          </w:p>
        </w:tc>
        <w:tc>
          <w:tcPr>
            <w:tcW w:w="700" w:type="dxa"/>
            <w:noWrap/>
            <w:hideMark/>
          </w:tcPr>
          <w:p w14:paraId="68E1B169" w14:textId="77777777" w:rsidR="00BA6F4B" w:rsidRPr="00DA3997" w:rsidRDefault="00BA6F4B" w:rsidP="00BE6F82">
            <w:pPr>
              <w:pStyle w:val="DokTabellentext"/>
            </w:pPr>
            <w:r w:rsidRPr="00DA3997">
              <w:t>765</w:t>
            </w:r>
          </w:p>
        </w:tc>
        <w:tc>
          <w:tcPr>
            <w:tcW w:w="780" w:type="dxa"/>
            <w:noWrap/>
            <w:hideMark/>
          </w:tcPr>
          <w:p w14:paraId="355FF80A" w14:textId="77777777" w:rsidR="00BA6F4B" w:rsidRPr="00DA3997" w:rsidRDefault="00BA6F4B" w:rsidP="00BE6F82">
            <w:pPr>
              <w:pStyle w:val="DokTabellentext"/>
            </w:pPr>
            <w:r w:rsidRPr="00DA3997">
              <w:t>TRUE</w:t>
            </w:r>
          </w:p>
        </w:tc>
        <w:tc>
          <w:tcPr>
            <w:tcW w:w="1040" w:type="dxa"/>
            <w:noWrap/>
            <w:hideMark/>
          </w:tcPr>
          <w:p w14:paraId="3DBB6AE1" w14:textId="77777777" w:rsidR="00BA6F4B" w:rsidRPr="00DA3997" w:rsidRDefault="00BA6F4B" w:rsidP="00BE6F82">
            <w:pPr>
              <w:pStyle w:val="DokTabellentext"/>
            </w:pPr>
            <w:r w:rsidRPr="00DA3997">
              <w:t>trnH-psbA</w:t>
            </w:r>
          </w:p>
        </w:tc>
      </w:tr>
      <w:tr w:rsidR="00BA6F4B" w:rsidRPr="00DA3997" w14:paraId="695F8F01" w14:textId="77777777" w:rsidTr="00BE6F82">
        <w:trPr>
          <w:trHeight w:val="290"/>
        </w:trPr>
        <w:tc>
          <w:tcPr>
            <w:tcW w:w="1380" w:type="dxa"/>
            <w:noWrap/>
            <w:hideMark/>
          </w:tcPr>
          <w:p w14:paraId="4ED99380" w14:textId="77777777" w:rsidR="00BA6F4B" w:rsidRPr="00DA3997" w:rsidRDefault="00BA6F4B" w:rsidP="00BE6F82">
            <w:pPr>
              <w:pStyle w:val="DokTabellentext"/>
            </w:pPr>
            <w:r w:rsidRPr="00DA3997">
              <w:t>SWFRG039-19</w:t>
            </w:r>
          </w:p>
        </w:tc>
        <w:tc>
          <w:tcPr>
            <w:tcW w:w="1480" w:type="dxa"/>
            <w:noWrap/>
            <w:hideMark/>
          </w:tcPr>
          <w:p w14:paraId="0BFC6920" w14:textId="77777777" w:rsidR="00BA6F4B" w:rsidRPr="00DA3997" w:rsidRDefault="00BA6F4B" w:rsidP="00BE6F82">
            <w:pPr>
              <w:pStyle w:val="DokTabellentext"/>
            </w:pPr>
            <w:r w:rsidRPr="00DA3997">
              <w:t>Fabaceae</w:t>
            </w:r>
          </w:p>
        </w:tc>
        <w:tc>
          <w:tcPr>
            <w:tcW w:w="2260" w:type="dxa"/>
            <w:noWrap/>
            <w:hideMark/>
          </w:tcPr>
          <w:p w14:paraId="6D599902"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14:paraId="214FDE42" w14:textId="77777777" w:rsidR="00BA6F4B" w:rsidRPr="00DA3997" w:rsidRDefault="00BA6F4B" w:rsidP="00BE6F82">
            <w:pPr>
              <w:pStyle w:val="DokTabellentext"/>
            </w:pPr>
            <w:r w:rsidRPr="00DA3997">
              <w:t>SWFRG040-19</w:t>
            </w:r>
          </w:p>
        </w:tc>
        <w:tc>
          <w:tcPr>
            <w:tcW w:w="1160" w:type="dxa"/>
            <w:noWrap/>
            <w:hideMark/>
          </w:tcPr>
          <w:p w14:paraId="100E5F9F" w14:textId="77777777" w:rsidR="00BA6F4B" w:rsidRPr="00DA3997" w:rsidRDefault="00BA6F4B" w:rsidP="00BE6F82">
            <w:pPr>
              <w:pStyle w:val="DokTabellentext"/>
            </w:pPr>
            <w:r w:rsidRPr="00DA3997">
              <w:t>Fabaceae</w:t>
            </w:r>
          </w:p>
        </w:tc>
        <w:tc>
          <w:tcPr>
            <w:tcW w:w="2660" w:type="dxa"/>
            <w:noWrap/>
            <w:hideMark/>
          </w:tcPr>
          <w:p w14:paraId="127721D8"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640" w:type="dxa"/>
            <w:noWrap/>
            <w:hideMark/>
          </w:tcPr>
          <w:p w14:paraId="7F5A0F17" w14:textId="77777777" w:rsidR="00BA6F4B" w:rsidRPr="00DA3997" w:rsidRDefault="00BA6F4B" w:rsidP="00BE6F82">
            <w:pPr>
              <w:pStyle w:val="DokTabellentext"/>
            </w:pPr>
            <w:r w:rsidRPr="00DA3997">
              <w:t>99.27</w:t>
            </w:r>
          </w:p>
        </w:tc>
        <w:tc>
          <w:tcPr>
            <w:tcW w:w="700" w:type="dxa"/>
            <w:noWrap/>
            <w:hideMark/>
          </w:tcPr>
          <w:p w14:paraId="3D01EB54" w14:textId="77777777" w:rsidR="00BA6F4B" w:rsidRPr="00DA3997" w:rsidRDefault="00BA6F4B" w:rsidP="00BE6F82">
            <w:pPr>
              <w:pStyle w:val="DokTabellentext"/>
            </w:pPr>
            <w:r w:rsidRPr="00DA3997">
              <w:t>745</w:t>
            </w:r>
          </w:p>
        </w:tc>
        <w:tc>
          <w:tcPr>
            <w:tcW w:w="780" w:type="dxa"/>
            <w:noWrap/>
            <w:hideMark/>
          </w:tcPr>
          <w:p w14:paraId="0DADC6AB" w14:textId="77777777" w:rsidR="00BA6F4B" w:rsidRPr="00DA3997" w:rsidRDefault="00BA6F4B" w:rsidP="00BE6F82">
            <w:pPr>
              <w:pStyle w:val="DokTabellentext"/>
            </w:pPr>
            <w:r w:rsidRPr="00DA3997">
              <w:t>TRUE</w:t>
            </w:r>
          </w:p>
        </w:tc>
        <w:tc>
          <w:tcPr>
            <w:tcW w:w="1040" w:type="dxa"/>
            <w:noWrap/>
            <w:hideMark/>
          </w:tcPr>
          <w:p w14:paraId="5EAB36BB" w14:textId="77777777" w:rsidR="00BA6F4B" w:rsidRPr="00DA3997" w:rsidRDefault="00BA6F4B" w:rsidP="00BE6F82">
            <w:pPr>
              <w:pStyle w:val="DokTabellentext"/>
            </w:pPr>
            <w:r w:rsidRPr="00DA3997">
              <w:t>trnH-psbA</w:t>
            </w:r>
          </w:p>
        </w:tc>
      </w:tr>
      <w:tr w:rsidR="00BA6F4B" w:rsidRPr="00DA3997" w14:paraId="0DC44BD5" w14:textId="77777777" w:rsidTr="00BE6F82">
        <w:trPr>
          <w:trHeight w:val="290"/>
        </w:trPr>
        <w:tc>
          <w:tcPr>
            <w:tcW w:w="1380" w:type="dxa"/>
            <w:noWrap/>
            <w:hideMark/>
          </w:tcPr>
          <w:p w14:paraId="11FE08DC" w14:textId="77777777" w:rsidR="00BA6F4B" w:rsidRPr="00DA3997" w:rsidRDefault="00BA6F4B" w:rsidP="00BE6F82">
            <w:pPr>
              <w:pStyle w:val="DokTabellentext"/>
            </w:pPr>
            <w:r w:rsidRPr="00DA3997">
              <w:t>SWFRG040-19</w:t>
            </w:r>
          </w:p>
        </w:tc>
        <w:tc>
          <w:tcPr>
            <w:tcW w:w="1480" w:type="dxa"/>
            <w:noWrap/>
            <w:hideMark/>
          </w:tcPr>
          <w:p w14:paraId="59A69E30" w14:textId="77777777" w:rsidR="00BA6F4B" w:rsidRPr="00DA3997" w:rsidRDefault="00BA6F4B" w:rsidP="00BE6F82">
            <w:pPr>
              <w:pStyle w:val="DokTabellentext"/>
            </w:pPr>
            <w:r w:rsidRPr="00DA3997">
              <w:t>Fabaceae</w:t>
            </w:r>
          </w:p>
        </w:tc>
        <w:tc>
          <w:tcPr>
            <w:tcW w:w="2260" w:type="dxa"/>
            <w:noWrap/>
            <w:hideMark/>
          </w:tcPr>
          <w:p w14:paraId="680F6F1A"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14:paraId="33262637" w14:textId="77777777" w:rsidR="00BA6F4B" w:rsidRPr="00DA3997" w:rsidRDefault="00BA6F4B" w:rsidP="00BE6F82">
            <w:pPr>
              <w:pStyle w:val="DokTabellentext"/>
            </w:pPr>
            <w:r w:rsidRPr="00DA3997">
              <w:t>SWFRG039-19</w:t>
            </w:r>
          </w:p>
        </w:tc>
        <w:tc>
          <w:tcPr>
            <w:tcW w:w="1160" w:type="dxa"/>
            <w:noWrap/>
            <w:hideMark/>
          </w:tcPr>
          <w:p w14:paraId="5994E9CA" w14:textId="77777777" w:rsidR="00BA6F4B" w:rsidRPr="00DA3997" w:rsidRDefault="00BA6F4B" w:rsidP="00BE6F82">
            <w:pPr>
              <w:pStyle w:val="DokTabellentext"/>
            </w:pPr>
            <w:r w:rsidRPr="00DA3997">
              <w:t>Fabaceae</w:t>
            </w:r>
          </w:p>
        </w:tc>
        <w:tc>
          <w:tcPr>
            <w:tcW w:w="2660" w:type="dxa"/>
            <w:noWrap/>
            <w:hideMark/>
          </w:tcPr>
          <w:p w14:paraId="40D9D41B" w14:textId="77777777"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640" w:type="dxa"/>
            <w:noWrap/>
            <w:hideMark/>
          </w:tcPr>
          <w:p w14:paraId="7FAAF4F5" w14:textId="77777777" w:rsidR="00BA6F4B" w:rsidRPr="00DA3997" w:rsidRDefault="00BA6F4B" w:rsidP="00BE6F82">
            <w:pPr>
              <w:pStyle w:val="DokTabellentext"/>
            </w:pPr>
            <w:r w:rsidRPr="00DA3997">
              <w:t>99.27</w:t>
            </w:r>
          </w:p>
        </w:tc>
        <w:tc>
          <w:tcPr>
            <w:tcW w:w="700" w:type="dxa"/>
            <w:noWrap/>
            <w:hideMark/>
          </w:tcPr>
          <w:p w14:paraId="5C846372" w14:textId="77777777" w:rsidR="00BA6F4B" w:rsidRPr="00DA3997" w:rsidRDefault="00BA6F4B" w:rsidP="00BE6F82">
            <w:pPr>
              <w:pStyle w:val="DokTabellentext"/>
            </w:pPr>
            <w:r w:rsidRPr="00DA3997">
              <w:t>745</w:t>
            </w:r>
          </w:p>
        </w:tc>
        <w:tc>
          <w:tcPr>
            <w:tcW w:w="780" w:type="dxa"/>
            <w:noWrap/>
            <w:hideMark/>
          </w:tcPr>
          <w:p w14:paraId="5DE803C6" w14:textId="77777777" w:rsidR="00BA6F4B" w:rsidRPr="00DA3997" w:rsidRDefault="00BA6F4B" w:rsidP="00BE6F82">
            <w:pPr>
              <w:pStyle w:val="DokTabellentext"/>
            </w:pPr>
            <w:r w:rsidRPr="00DA3997">
              <w:t>TRUE</w:t>
            </w:r>
          </w:p>
        </w:tc>
        <w:tc>
          <w:tcPr>
            <w:tcW w:w="1040" w:type="dxa"/>
            <w:noWrap/>
            <w:hideMark/>
          </w:tcPr>
          <w:p w14:paraId="28E5AA55" w14:textId="77777777" w:rsidR="00BA6F4B" w:rsidRPr="00DA3997" w:rsidRDefault="00BA6F4B" w:rsidP="00BE6F82">
            <w:pPr>
              <w:pStyle w:val="DokTabellentext"/>
            </w:pPr>
            <w:r w:rsidRPr="00DA3997">
              <w:t>trnH-psbA</w:t>
            </w:r>
          </w:p>
        </w:tc>
      </w:tr>
      <w:tr w:rsidR="00BA6F4B" w:rsidRPr="00DA3997" w14:paraId="533EAC44" w14:textId="77777777" w:rsidTr="00BE6F82">
        <w:trPr>
          <w:trHeight w:val="290"/>
        </w:trPr>
        <w:tc>
          <w:tcPr>
            <w:tcW w:w="1380" w:type="dxa"/>
            <w:noWrap/>
            <w:hideMark/>
          </w:tcPr>
          <w:p w14:paraId="3E9DF2C3" w14:textId="77777777" w:rsidR="00BA6F4B" w:rsidRPr="00DA3997" w:rsidRDefault="00BA6F4B" w:rsidP="00BE6F82">
            <w:pPr>
              <w:pStyle w:val="DokTabellentext"/>
            </w:pPr>
            <w:r w:rsidRPr="00DA3997">
              <w:lastRenderedPageBreak/>
              <w:t>SWFRG041-19</w:t>
            </w:r>
          </w:p>
        </w:tc>
        <w:tc>
          <w:tcPr>
            <w:tcW w:w="1480" w:type="dxa"/>
            <w:noWrap/>
            <w:hideMark/>
          </w:tcPr>
          <w:p w14:paraId="4C76E826" w14:textId="77777777" w:rsidR="00BA6F4B" w:rsidRPr="00DA3997" w:rsidRDefault="00BA6F4B" w:rsidP="00BE6F82">
            <w:pPr>
              <w:pStyle w:val="DokTabellentext"/>
            </w:pPr>
            <w:r w:rsidRPr="00DA3997">
              <w:t>Fabaceae</w:t>
            </w:r>
          </w:p>
        </w:tc>
        <w:tc>
          <w:tcPr>
            <w:tcW w:w="2260" w:type="dxa"/>
            <w:noWrap/>
            <w:hideMark/>
          </w:tcPr>
          <w:p w14:paraId="08B4D452"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1560" w:type="dxa"/>
            <w:noWrap/>
            <w:hideMark/>
          </w:tcPr>
          <w:p w14:paraId="1C421174" w14:textId="77777777" w:rsidR="00BA6F4B" w:rsidRPr="00DA3997" w:rsidRDefault="00BA6F4B" w:rsidP="00BE6F82">
            <w:pPr>
              <w:pStyle w:val="DokTabellentext"/>
            </w:pPr>
            <w:r w:rsidRPr="00DA3997">
              <w:t>VPL086-13</w:t>
            </w:r>
          </w:p>
        </w:tc>
        <w:tc>
          <w:tcPr>
            <w:tcW w:w="1160" w:type="dxa"/>
            <w:noWrap/>
            <w:hideMark/>
          </w:tcPr>
          <w:p w14:paraId="2DA44371" w14:textId="77777777" w:rsidR="00BA6F4B" w:rsidRPr="00DA3997" w:rsidRDefault="00BA6F4B" w:rsidP="00BE6F82">
            <w:pPr>
              <w:pStyle w:val="DokTabellentext"/>
            </w:pPr>
            <w:r w:rsidRPr="00DA3997">
              <w:t>Fabaceae</w:t>
            </w:r>
          </w:p>
        </w:tc>
        <w:tc>
          <w:tcPr>
            <w:tcW w:w="2660" w:type="dxa"/>
            <w:noWrap/>
            <w:hideMark/>
          </w:tcPr>
          <w:p w14:paraId="11BC17A7"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640" w:type="dxa"/>
            <w:noWrap/>
            <w:hideMark/>
          </w:tcPr>
          <w:p w14:paraId="77E40DB9" w14:textId="77777777" w:rsidR="00BA6F4B" w:rsidRPr="00DA3997" w:rsidRDefault="00BA6F4B" w:rsidP="00BE6F82">
            <w:pPr>
              <w:pStyle w:val="DokTabellentext"/>
            </w:pPr>
            <w:r w:rsidRPr="00DA3997">
              <w:t>99.56</w:t>
            </w:r>
          </w:p>
        </w:tc>
        <w:tc>
          <w:tcPr>
            <w:tcW w:w="700" w:type="dxa"/>
            <w:noWrap/>
            <w:hideMark/>
          </w:tcPr>
          <w:p w14:paraId="02EF6AEC" w14:textId="77777777" w:rsidR="00BA6F4B" w:rsidRPr="00DA3997" w:rsidRDefault="00BA6F4B" w:rsidP="00BE6F82">
            <w:pPr>
              <w:pStyle w:val="DokTabellentext"/>
            </w:pPr>
            <w:r w:rsidRPr="00DA3997">
              <w:t>828</w:t>
            </w:r>
          </w:p>
        </w:tc>
        <w:tc>
          <w:tcPr>
            <w:tcW w:w="780" w:type="dxa"/>
            <w:noWrap/>
            <w:hideMark/>
          </w:tcPr>
          <w:p w14:paraId="35E584D3" w14:textId="77777777" w:rsidR="00BA6F4B" w:rsidRPr="00DA3997" w:rsidRDefault="00BA6F4B" w:rsidP="00BE6F82">
            <w:pPr>
              <w:pStyle w:val="DokTabellentext"/>
            </w:pPr>
            <w:r w:rsidRPr="00DA3997">
              <w:t>TRUE</w:t>
            </w:r>
          </w:p>
        </w:tc>
        <w:tc>
          <w:tcPr>
            <w:tcW w:w="1040" w:type="dxa"/>
            <w:noWrap/>
            <w:hideMark/>
          </w:tcPr>
          <w:p w14:paraId="4125691F" w14:textId="77777777" w:rsidR="00BA6F4B" w:rsidRPr="00DA3997" w:rsidRDefault="00BA6F4B" w:rsidP="00BE6F82">
            <w:pPr>
              <w:pStyle w:val="DokTabellentext"/>
            </w:pPr>
            <w:r w:rsidRPr="00DA3997">
              <w:t>trnH-psbA</w:t>
            </w:r>
          </w:p>
        </w:tc>
      </w:tr>
      <w:tr w:rsidR="00BA6F4B" w:rsidRPr="00DA3997" w14:paraId="43DFB8B1" w14:textId="77777777" w:rsidTr="00BE6F82">
        <w:trPr>
          <w:trHeight w:val="290"/>
        </w:trPr>
        <w:tc>
          <w:tcPr>
            <w:tcW w:w="1380" w:type="dxa"/>
            <w:noWrap/>
            <w:hideMark/>
          </w:tcPr>
          <w:p w14:paraId="26639D06" w14:textId="77777777" w:rsidR="00BA6F4B" w:rsidRPr="00DA3997" w:rsidRDefault="00BA6F4B" w:rsidP="00BE6F82">
            <w:pPr>
              <w:pStyle w:val="DokTabellentext"/>
            </w:pPr>
            <w:r w:rsidRPr="00DA3997">
              <w:t>SWFRG042-19</w:t>
            </w:r>
          </w:p>
        </w:tc>
        <w:tc>
          <w:tcPr>
            <w:tcW w:w="1480" w:type="dxa"/>
            <w:noWrap/>
            <w:hideMark/>
          </w:tcPr>
          <w:p w14:paraId="568BAD5E" w14:textId="77777777" w:rsidR="00BA6F4B" w:rsidRPr="00DA3997" w:rsidRDefault="00BA6F4B" w:rsidP="00BE6F82">
            <w:pPr>
              <w:pStyle w:val="DokTabellentext"/>
            </w:pPr>
            <w:r w:rsidRPr="00DA3997">
              <w:t>Fabaceae</w:t>
            </w:r>
          </w:p>
        </w:tc>
        <w:tc>
          <w:tcPr>
            <w:tcW w:w="2260" w:type="dxa"/>
            <w:noWrap/>
            <w:hideMark/>
          </w:tcPr>
          <w:p w14:paraId="4786E636"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1560" w:type="dxa"/>
            <w:noWrap/>
            <w:hideMark/>
          </w:tcPr>
          <w:p w14:paraId="1D3A7126" w14:textId="77777777" w:rsidR="00BA6F4B" w:rsidRPr="00DA3997" w:rsidRDefault="00BA6F4B" w:rsidP="00BE6F82">
            <w:pPr>
              <w:pStyle w:val="DokTabellentext"/>
            </w:pPr>
            <w:r w:rsidRPr="00DA3997">
              <w:t>VPL086-13</w:t>
            </w:r>
          </w:p>
        </w:tc>
        <w:tc>
          <w:tcPr>
            <w:tcW w:w="1160" w:type="dxa"/>
            <w:noWrap/>
            <w:hideMark/>
          </w:tcPr>
          <w:p w14:paraId="661375E0" w14:textId="77777777" w:rsidR="00BA6F4B" w:rsidRPr="00DA3997" w:rsidRDefault="00BA6F4B" w:rsidP="00BE6F82">
            <w:pPr>
              <w:pStyle w:val="DokTabellentext"/>
            </w:pPr>
            <w:r w:rsidRPr="00DA3997">
              <w:t>Fabaceae</w:t>
            </w:r>
          </w:p>
        </w:tc>
        <w:tc>
          <w:tcPr>
            <w:tcW w:w="2660" w:type="dxa"/>
            <w:noWrap/>
            <w:hideMark/>
          </w:tcPr>
          <w:p w14:paraId="139DFFA0" w14:textId="77777777"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640" w:type="dxa"/>
            <w:noWrap/>
            <w:hideMark/>
          </w:tcPr>
          <w:p w14:paraId="2F644A29" w14:textId="77777777" w:rsidR="00BA6F4B" w:rsidRPr="00DA3997" w:rsidRDefault="00BA6F4B" w:rsidP="00BE6F82">
            <w:pPr>
              <w:pStyle w:val="DokTabellentext"/>
            </w:pPr>
            <w:r w:rsidRPr="00DA3997">
              <w:t>99.78</w:t>
            </w:r>
          </w:p>
        </w:tc>
        <w:tc>
          <w:tcPr>
            <w:tcW w:w="700" w:type="dxa"/>
            <w:noWrap/>
            <w:hideMark/>
          </w:tcPr>
          <w:p w14:paraId="357DC0BD" w14:textId="77777777" w:rsidR="00BA6F4B" w:rsidRPr="00DA3997" w:rsidRDefault="00BA6F4B" w:rsidP="00BE6F82">
            <w:pPr>
              <w:pStyle w:val="DokTabellentext"/>
            </w:pPr>
            <w:r w:rsidRPr="00DA3997">
              <w:t>821</w:t>
            </w:r>
          </w:p>
        </w:tc>
        <w:tc>
          <w:tcPr>
            <w:tcW w:w="780" w:type="dxa"/>
            <w:noWrap/>
            <w:hideMark/>
          </w:tcPr>
          <w:p w14:paraId="3457F531" w14:textId="77777777" w:rsidR="00BA6F4B" w:rsidRPr="00DA3997" w:rsidRDefault="00BA6F4B" w:rsidP="00BE6F82">
            <w:pPr>
              <w:pStyle w:val="DokTabellentext"/>
            </w:pPr>
            <w:r w:rsidRPr="00DA3997">
              <w:t>TRUE</w:t>
            </w:r>
          </w:p>
        </w:tc>
        <w:tc>
          <w:tcPr>
            <w:tcW w:w="1040" w:type="dxa"/>
            <w:noWrap/>
            <w:hideMark/>
          </w:tcPr>
          <w:p w14:paraId="2D662D2C" w14:textId="77777777" w:rsidR="00BA6F4B" w:rsidRPr="00DA3997" w:rsidRDefault="00BA6F4B" w:rsidP="00BE6F82">
            <w:pPr>
              <w:pStyle w:val="DokTabellentext"/>
            </w:pPr>
            <w:r w:rsidRPr="00DA3997">
              <w:t>trnH-psbA</w:t>
            </w:r>
          </w:p>
        </w:tc>
      </w:tr>
      <w:tr w:rsidR="00BA6F4B" w:rsidRPr="00DA3997" w14:paraId="593E52EA" w14:textId="77777777" w:rsidTr="00BE6F82">
        <w:trPr>
          <w:trHeight w:val="290"/>
        </w:trPr>
        <w:tc>
          <w:tcPr>
            <w:tcW w:w="1380" w:type="dxa"/>
            <w:noWrap/>
            <w:hideMark/>
          </w:tcPr>
          <w:p w14:paraId="78BD319E" w14:textId="77777777" w:rsidR="00BA6F4B" w:rsidRPr="00DA3997" w:rsidRDefault="00BA6F4B" w:rsidP="00BE6F82">
            <w:pPr>
              <w:pStyle w:val="DokTabellentext"/>
            </w:pPr>
            <w:r w:rsidRPr="00DA3997">
              <w:t>SWFRG043-19</w:t>
            </w:r>
          </w:p>
        </w:tc>
        <w:tc>
          <w:tcPr>
            <w:tcW w:w="1480" w:type="dxa"/>
            <w:noWrap/>
            <w:hideMark/>
          </w:tcPr>
          <w:p w14:paraId="0D257A01" w14:textId="77777777" w:rsidR="00BA6F4B" w:rsidRPr="00DA3997" w:rsidRDefault="00BA6F4B" w:rsidP="00BE6F82">
            <w:pPr>
              <w:pStyle w:val="DokTabellentext"/>
            </w:pPr>
            <w:r w:rsidRPr="00DA3997">
              <w:t>Fabaceae</w:t>
            </w:r>
          </w:p>
        </w:tc>
        <w:tc>
          <w:tcPr>
            <w:tcW w:w="2260" w:type="dxa"/>
            <w:noWrap/>
            <w:hideMark/>
          </w:tcPr>
          <w:p w14:paraId="71C638B9" w14:textId="77777777" w:rsidR="00BA6F4B" w:rsidRPr="00DA3997" w:rsidRDefault="00BA6F4B" w:rsidP="00BE6F82">
            <w:pPr>
              <w:pStyle w:val="DokTabellentext"/>
              <w:rPr>
                <w:i/>
                <w:iCs/>
              </w:rPr>
            </w:pPr>
            <w:r w:rsidRPr="00DA3997">
              <w:rPr>
                <w:i/>
                <w:iCs/>
              </w:rPr>
              <w:t>Onobrychis</w:t>
            </w:r>
            <w:r>
              <w:rPr>
                <w:i/>
                <w:iCs/>
              </w:rPr>
              <w:t xml:space="preserve"> </w:t>
            </w:r>
            <w:r w:rsidRPr="00DA3997">
              <w:rPr>
                <w:i/>
                <w:iCs/>
              </w:rPr>
              <w:t>viciifolia</w:t>
            </w:r>
          </w:p>
        </w:tc>
        <w:tc>
          <w:tcPr>
            <w:tcW w:w="1560" w:type="dxa"/>
            <w:noWrap/>
            <w:hideMark/>
          </w:tcPr>
          <w:p w14:paraId="5C7B1288" w14:textId="77777777" w:rsidR="00BA6F4B" w:rsidRPr="00DA3997" w:rsidRDefault="00BA6F4B" w:rsidP="00BE6F82">
            <w:pPr>
              <w:pStyle w:val="DokTabellentext"/>
            </w:pPr>
            <w:r w:rsidRPr="00DA3997">
              <w:t>SWFRG044-19</w:t>
            </w:r>
          </w:p>
        </w:tc>
        <w:tc>
          <w:tcPr>
            <w:tcW w:w="1160" w:type="dxa"/>
            <w:noWrap/>
            <w:hideMark/>
          </w:tcPr>
          <w:p w14:paraId="7882D906" w14:textId="77777777" w:rsidR="00BA6F4B" w:rsidRPr="00DA3997" w:rsidRDefault="00BA6F4B" w:rsidP="00BE6F82">
            <w:pPr>
              <w:pStyle w:val="DokTabellentext"/>
            </w:pPr>
            <w:r w:rsidRPr="00DA3997">
              <w:t>Fabaceae</w:t>
            </w:r>
          </w:p>
        </w:tc>
        <w:tc>
          <w:tcPr>
            <w:tcW w:w="2660" w:type="dxa"/>
            <w:noWrap/>
            <w:hideMark/>
          </w:tcPr>
          <w:p w14:paraId="4ECCB16A" w14:textId="77777777" w:rsidR="00BA6F4B" w:rsidRPr="00DA3997" w:rsidRDefault="00BA6F4B" w:rsidP="00BE6F82">
            <w:pPr>
              <w:pStyle w:val="DokTabellentext"/>
              <w:rPr>
                <w:i/>
                <w:iCs/>
              </w:rPr>
            </w:pPr>
            <w:r w:rsidRPr="00DA3997">
              <w:rPr>
                <w:i/>
                <w:iCs/>
              </w:rPr>
              <w:t>Onobrychis</w:t>
            </w:r>
            <w:r>
              <w:rPr>
                <w:i/>
                <w:iCs/>
              </w:rPr>
              <w:t xml:space="preserve"> </w:t>
            </w:r>
            <w:r w:rsidRPr="00DA3997">
              <w:rPr>
                <w:i/>
                <w:iCs/>
              </w:rPr>
              <w:t>viciifolia</w:t>
            </w:r>
          </w:p>
        </w:tc>
        <w:tc>
          <w:tcPr>
            <w:tcW w:w="640" w:type="dxa"/>
            <w:noWrap/>
            <w:hideMark/>
          </w:tcPr>
          <w:p w14:paraId="1DBF21A0" w14:textId="77777777" w:rsidR="00BA6F4B" w:rsidRPr="00DA3997" w:rsidRDefault="00BA6F4B" w:rsidP="00BE6F82">
            <w:pPr>
              <w:pStyle w:val="DokTabellentext"/>
            </w:pPr>
            <w:r w:rsidRPr="00DA3997">
              <w:t>100</w:t>
            </w:r>
          </w:p>
        </w:tc>
        <w:tc>
          <w:tcPr>
            <w:tcW w:w="700" w:type="dxa"/>
            <w:noWrap/>
            <w:hideMark/>
          </w:tcPr>
          <w:p w14:paraId="4879C31A" w14:textId="77777777" w:rsidR="00BA6F4B" w:rsidRPr="00DA3997" w:rsidRDefault="00BA6F4B" w:rsidP="00BE6F82">
            <w:pPr>
              <w:pStyle w:val="DokTabellentext"/>
            </w:pPr>
            <w:r w:rsidRPr="00DA3997">
              <w:t>523</w:t>
            </w:r>
          </w:p>
        </w:tc>
        <w:tc>
          <w:tcPr>
            <w:tcW w:w="780" w:type="dxa"/>
            <w:noWrap/>
            <w:hideMark/>
          </w:tcPr>
          <w:p w14:paraId="023E9D55" w14:textId="77777777" w:rsidR="00BA6F4B" w:rsidRPr="00DA3997" w:rsidRDefault="00BA6F4B" w:rsidP="00BE6F82">
            <w:pPr>
              <w:pStyle w:val="DokTabellentext"/>
            </w:pPr>
            <w:r w:rsidRPr="00DA3997">
              <w:t>TRUE</w:t>
            </w:r>
          </w:p>
        </w:tc>
        <w:tc>
          <w:tcPr>
            <w:tcW w:w="1040" w:type="dxa"/>
            <w:noWrap/>
            <w:hideMark/>
          </w:tcPr>
          <w:p w14:paraId="37267409" w14:textId="77777777" w:rsidR="00BA6F4B" w:rsidRPr="00DA3997" w:rsidRDefault="00BA6F4B" w:rsidP="00BE6F82">
            <w:pPr>
              <w:pStyle w:val="DokTabellentext"/>
            </w:pPr>
            <w:r w:rsidRPr="00DA3997">
              <w:t>trnH-psbA</w:t>
            </w:r>
          </w:p>
        </w:tc>
      </w:tr>
      <w:tr w:rsidR="00BA6F4B" w:rsidRPr="00DA3997" w14:paraId="2B4F2FC6" w14:textId="77777777" w:rsidTr="00BE6F82">
        <w:trPr>
          <w:trHeight w:val="290"/>
        </w:trPr>
        <w:tc>
          <w:tcPr>
            <w:tcW w:w="1380" w:type="dxa"/>
            <w:noWrap/>
            <w:hideMark/>
          </w:tcPr>
          <w:p w14:paraId="46FFBD17" w14:textId="77777777" w:rsidR="00BA6F4B" w:rsidRPr="00DA3997" w:rsidRDefault="00BA6F4B" w:rsidP="00BE6F82">
            <w:pPr>
              <w:pStyle w:val="DokTabellentext"/>
            </w:pPr>
            <w:r w:rsidRPr="00DA3997">
              <w:t>SWFRG044-19</w:t>
            </w:r>
          </w:p>
        </w:tc>
        <w:tc>
          <w:tcPr>
            <w:tcW w:w="1480" w:type="dxa"/>
            <w:noWrap/>
            <w:hideMark/>
          </w:tcPr>
          <w:p w14:paraId="5C05EC47" w14:textId="77777777" w:rsidR="00BA6F4B" w:rsidRPr="00DA3997" w:rsidRDefault="00BA6F4B" w:rsidP="00BE6F82">
            <w:pPr>
              <w:pStyle w:val="DokTabellentext"/>
            </w:pPr>
            <w:r w:rsidRPr="00DA3997">
              <w:t>Fabaceae</w:t>
            </w:r>
          </w:p>
        </w:tc>
        <w:tc>
          <w:tcPr>
            <w:tcW w:w="2260" w:type="dxa"/>
            <w:noWrap/>
            <w:hideMark/>
          </w:tcPr>
          <w:p w14:paraId="6A464039" w14:textId="77777777" w:rsidR="00BA6F4B" w:rsidRPr="00DA3997" w:rsidRDefault="00BA6F4B" w:rsidP="00BE6F82">
            <w:pPr>
              <w:pStyle w:val="DokTabellentext"/>
              <w:rPr>
                <w:i/>
                <w:iCs/>
              </w:rPr>
            </w:pPr>
            <w:r w:rsidRPr="00DA3997">
              <w:rPr>
                <w:i/>
                <w:iCs/>
              </w:rPr>
              <w:t>Onobrychis</w:t>
            </w:r>
            <w:r>
              <w:rPr>
                <w:i/>
                <w:iCs/>
              </w:rPr>
              <w:t xml:space="preserve"> </w:t>
            </w:r>
            <w:r w:rsidRPr="00DA3997">
              <w:rPr>
                <w:i/>
                <w:iCs/>
              </w:rPr>
              <w:t>viciifolia</w:t>
            </w:r>
          </w:p>
        </w:tc>
        <w:tc>
          <w:tcPr>
            <w:tcW w:w="1560" w:type="dxa"/>
            <w:noWrap/>
            <w:hideMark/>
          </w:tcPr>
          <w:p w14:paraId="241AC225" w14:textId="77777777" w:rsidR="00BA6F4B" w:rsidRPr="00DA3997" w:rsidRDefault="00BA6F4B" w:rsidP="00BE6F82">
            <w:pPr>
              <w:pStyle w:val="DokTabellentext"/>
            </w:pPr>
            <w:r w:rsidRPr="00DA3997">
              <w:t>SWFRG043-19</w:t>
            </w:r>
          </w:p>
        </w:tc>
        <w:tc>
          <w:tcPr>
            <w:tcW w:w="1160" w:type="dxa"/>
            <w:noWrap/>
            <w:hideMark/>
          </w:tcPr>
          <w:p w14:paraId="3196CD73" w14:textId="77777777" w:rsidR="00BA6F4B" w:rsidRPr="00DA3997" w:rsidRDefault="00BA6F4B" w:rsidP="00BE6F82">
            <w:pPr>
              <w:pStyle w:val="DokTabellentext"/>
            </w:pPr>
            <w:r w:rsidRPr="00DA3997">
              <w:t>Fabaceae</w:t>
            </w:r>
          </w:p>
        </w:tc>
        <w:tc>
          <w:tcPr>
            <w:tcW w:w="2660" w:type="dxa"/>
            <w:noWrap/>
            <w:hideMark/>
          </w:tcPr>
          <w:p w14:paraId="01547D9D" w14:textId="77777777" w:rsidR="00BA6F4B" w:rsidRPr="00DA3997" w:rsidRDefault="00BA6F4B" w:rsidP="00BE6F82">
            <w:pPr>
              <w:pStyle w:val="DokTabellentext"/>
              <w:rPr>
                <w:i/>
                <w:iCs/>
              </w:rPr>
            </w:pPr>
            <w:r w:rsidRPr="00DA3997">
              <w:rPr>
                <w:i/>
                <w:iCs/>
              </w:rPr>
              <w:t>Onobrychis</w:t>
            </w:r>
            <w:r>
              <w:rPr>
                <w:i/>
                <w:iCs/>
              </w:rPr>
              <w:t xml:space="preserve"> </w:t>
            </w:r>
            <w:r w:rsidRPr="00DA3997">
              <w:rPr>
                <w:i/>
                <w:iCs/>
              </w:rPr>
              <w:t>viciifolia</w:t>
            </w:r>
          </w:p>
        </w:tc>
        <w:tc>
          <w:tcPr>
            <w:tcW w:w="640" w:type="dxa"/>
            <w:noWrap/>
            <w:hideMark/>
          </w:tcPr>
          <w:p w14:paraId="2163926E" w14:textId="77777777" w:rsidR="00BA6F4B" w:rsidRPr="00DA3997" w:rsidRDefault="00BA6F4B" w:rsidP="00BE6F82">
            <w:pPr>
              <w:pStyle w:val="DokTabellentext"/>
            </w:pPr>
            <w:r w:rsidRPr="00DA3997">
              <w:t>100</w:t>
            </w:r>
          </w:p>
        </w:tc>
        <w:tc>
          <w:tcPr>
            <w:tcW w:w="700" w:type="dxa"/>
            <w:noWrap/>
            <w:hideMark/>
          </w:tcPr>
          <w:p w14:paraId="03F547C1" w14:textId="77777777" w:rsidR="00BA6F4B" w:rsidRPr="00DA3997" w:rsidRDefault="00BA6F4B" w:rsidP="00BE6F82">
            <w:pPr>
              <w:pStyle w:val="DokTabellentext"/>
            </w:pPr>
            <w:r w:rsidRPr="00DA3997">
              <w:t>523</w:t>
            </w:r>
          </w:p>
        </w:tc>
        <w:tc>
          <w:tcPr>
            <w:tcW w:w="780" w:type="dxa"/>
            <w:noWrap/>
            <w:hideMark/>
          </w:tcPr>
          <w:p w14:paraId="73CE6228" w14:textId="77777777" w:rsidR="00BA6F4B" w:rsidRPr="00DA3997" w:rsidRDefault="00BA6F4B" w:rsidP="00BE6F82">
            <w:pPr>
              <w:pStyle w:val="DokTabellentext"/>
            </w:pPr>
            <w:r w:rsidRPr="00DA3997">
              <w:t>TRUE</w:t>
            </w:r>
          </w:p>
        </w:tc>
        <w:tc>
          <w:tcPr>
            <w:tcW w:w="1040" w:type="dxa"/>
            <w:noWrap/>
            <w:hideMark/>
          </w:tcPr>
          <w:p w14:paraId="4F989313" w14:textId="77777777" w:rsidR="00BA6F4B" w:rsidRPr="00DA3997" w:rsidRDefault="00BA6F4B" w:rsidP="00BE6F82">
            <w:pPr>
              <w:pStyle w:val="DokTabellentext"/>
            </w:pPr>
            <w:r w:rsidRPr="00DA3997">
              <w:t>trnH-psbA</w:t>
            </w:r>
          </w:p>
        </w:tc>
      </w:tr>
      <w:tr w:rsidR="00BA6F4B" w:rsidRPr="00DA3997" w14:paraId="76688074" w14:textId="77777777" w:rsidTr="00BE6F82">
        <w:trPr>
          <w:trHeight w:val="290"/>
        </w:trPr>
        <w:tc>
          <w:tcPr>
            <w:tcW w:w="1380" w:type="dxa"/>
            <w:noWrap/>
            <w:hideMark/>
          </w:tcPr>
          <w:p w14:paraId="17E879AD" w14:textId="77777777" w:rsidR="00BA6F4B" w:rsidRPr="00DA3997" w:rsidRDefault="00BA6F4B" w:rsidP="00BE6F82">
            <w:pPr>
              <w:pStyle w:val="DokTabellentext"/>
            </w:pPr>
            <w:r w:rsidRPr="00DA3997">
              <w:t>SWFRG045-19</w:t>
            </w:r>
          </w:p>
        </w:tc>
        <w:tc>
          <w:tcPr>
            <w:tcW w:w="1480" w:type="dxa"/>
            <w:noWrap/>
            <w:hideMark/>
          </w:tcPr>
          <w:p w14:paraId="4C90A4E8" w14:textId="77777777" w:rsidR="00BA6F4B" w:rsidRPr="00DA3997" w:rsidRDefault="00BA6F4B" w:rsidP="00BE6F82">
            <w:pPr>
              <w:pStyle w:val="DokTabellentext"/>
            </w:pPr>
            <w:r w:rsidRPr="00DA3997">
              <w:t>Poaceae</w:t>
            </w:r>
          </w:p>
        </w:tc>
        <w:tc>
          <w:tcPr>
            <w:tcW w:w="2260" w:type="dxa"/>
            <w:noWrap/>
            <w:hideMark/>
          </w:tcPr>
          <w:p w14:paraId="641347EC" w14:textId="77777777"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1560" w:type="dxa"/>
            <w:noWrap/>
            <w:hideMark/>
          </w:tcPr>
          <w:p w14:paraId="52BB1B4D" w14:textId="77777777" w:rsidR="00BA6F4B" w:rsidRPr="00DA3997" w:rsidRDefault="00BA6F4B" w:rsidP="00BE6F82">
            <w:pPr>
              <w:pStyle w:val="DokTabellentext"/>
            </w:pPr>
            <w:r w:rsidRPr="00DA3997">
              <w:t>SWFRG046-19</w:t>
            </w:r>
          </w:p>
        </w:tc>
        <w:tc>
          <w:tcPr>
            <w:tcW w:w="1160" w:type="dxa"/>
            <w:noWrap/>
            <w:hideMark/>
          </w:tcPr>
          <w:p w14:paraId="6F132865" w14:textId="77777777" w:rsidR="00BA6F4B" w:rsidRPr="00DA3997" w:rsidRDefault="00BA6F4B" w:rsidP="00BE6F82">
            <w:pPr>
              <w:pStyle w:val="DokTabellentext"/>
            </w:pPr>
            <w:r w:rsidRPr="00DA3997">
              <w:t>Poaceae</w:t>
            </w:r>
          </w:p>
        </w:tc>
        <w:tc>
          <w:tcPr>
            <w:tcW w:w="2660" w:type="dxa"/>
            <w:noWrap/>
            <w:hideMark/>
          </w:tcPr>
          <w:p w14:paraId="4D019936" w14:textId="77777777"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640" w:type="dxa"/>
            <w:noWrap/>
            <w:hideMark/>
          </w:tcPr>
          <w:p w14:paraId="515F8375" w14:textId="77777777" w:rsidR="00BA6F4B" w:rsidRPr="00DA3997" w:rsidRDefault="00BA6F4B" w:rsidP="00BE6F82">
            <w:pPr>
              <w:pStyle w:val="DokTabellentext"/>
            </w:pPr>
            <w:r w:rsidRPr="00DA3997">
              <w:t>100</w:t>
            </w:r>
          </w:p>
        </w:tc>
        <w:tc>
          <w:tcPr>
            <w:tcW w:w="700" w:type="dxa"/>
            <w:noWrap/>
            <w:hideMark/>
          </w:tcPr>
          <w:p w14:paraId="58430D59" w14:textId="77777777" w:rsidR="00BA6F4B" w:rsidRPr="00DA3997" w:rsidRDefault="00BA6F4B" w:rsidP="00BE6F82">
            <w:pPr>
              <w:pStyle w:val="DokTabellentext"/>
            </w:pPr>
            <w:r w:rsidRPr="00DA3997">
              <w:t>1042</w:t>
            </w:r>
          </w:p>
        </w:tc>
        <w:tc>
          <w:tcPr>
            <w:tcW w:w="780" w:type="dxa"/>
            <w:noWrap/>
            <w:hideMark/>
          </w:tcPr>
          <w:p w14:paraId="1F63F41D" w14:textId="77777777" w:rsidR="00BA6F4B" w:rsidRPr="00DA3997" w:rsidRDefault="00BA6F4B" w:rsidP="00BE6F82">
            <w:pPr>
              <w:pStyle w:val="DokTabellentext"/>
            </w:pPr>
            <w:r w:rsidRPr="00DA3997">
              <w:t>TRUE</w:t>
            </w:r>
          </w:p>
        </w:tc>
        <w:tc>
          <w:tcPr>
            <w:tcW w:w="1040" w:type="dxa"/>
            <w:noWrap/>
            <w:hideMark/>
          </w:tcPr>
          <w:p w14:paraId="5898BBC6" w14:textId="77777777" w:rsidR="00BA6F4B" w:rsidRPr="00DA3997" w:rsidRDefault="00BA6F4B" w:rsidP="00BE6F82">
            <w:pPr>
              <w:pStyle w:val="DokTabellentext"/>
            </w:pPr>
            <w:r w:rsidRPr="00DA3997">
              <w:t>trnH-psbA</w:t>
            </w:r>
          </w:p>
        </w:tc>
      </w:tr>
      <w:tr w:rsidR="00BA6F4B" w:rsidRPr="00DA3997" w14:paraId="63A82944" w14:textId="77777777" w:rsidTr="00BE6F82">
        <w:trPr>
          <w:trHeight w:val="290"/>
        </w:trPr>
        <w:tc>
          <w:tcPr>
            <w:tcW w:w="1380" w:type="dxa"/>
            <w:noWrap/>
            <w:hideMark/>
          </w:tcPr>
          <w:p w14:paraId="2214E711" w14:textId="77777777" w:rsidR="00BA6F4B" w:rsidRPr="00DA3997" w:rsidRDefault="00BA6F4B" w:rsidP="00BE6F82">
            <w:pPr>
              <w:pStyle w:val="DokTabellentext"/>
            </w:pPr>
            <w:r w:rsidRPr="00DA3997">
              <w:t>SWFRG046-19</w:t>
            </w:r>
          </w:p>
        </w:tc>
        <w:tc>
          <w:tcPr>
            <w:tcW w:w="1480" w:type="dxa"/>
            <w:noWrap/>
            <w:hideMark/>
          </w:tcPr>
          <w:p w14:paraId="16F133A5" w14:textId="77777777" w:rsidR="00BA6F4B" w:rsidRPr="00DA3997" w:rsidRDefault="00BA6F4B" w:rsidP="00BE6F82">
            <w:pPr>
              <w:pStyle w:val="DokTabellentext"/>
            </w:pPr>
            <w:r w:rsidRPr="00DA3997">
              <w:t>Poaceae</w:t>
            </w:r>
          </w:p>
        </w:tc>
        <w:tc>
          <w:tcPr>
            <w:tcW w:w="2260" w:type="dxa"/>
            <w:noWrap/>
            <w:hideMark/>
          </w:tcPr>
          <w:p w14:paraId="3E570AD2" w14:textId="77777777"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1560" w:type="dxa"/>
            <w:noWrap/>
            <w:hideMark/>
          </w:tcPr>
          <w:p w14:paraId="2C46F7E0" w14:textId="77777777" w:rsidR="00BA6F4B" w:rsidRPr="00DA3997" w:rsidRDefault="00BA6F4B" w:rsidP="00BE6F82">
            <w:pPr>
              <w:pStyle w:val="DokTabellentext"/>
            </w:pPr>
            <w:r w:rsidRPr="00DA3997">
              <w:t>SWFRG045-19</w:t>
            </w:r>
          </w:p>
        </w:tc>
        <w:tc>
          <w:tcPr>
            <w:tcW w:w="1160" w:type="dxa"/>
            <w:noWrap/>
            <w:hideMark/>
          </w:tcPr>
          <w:p w14:paraId="39A02132" w14:textId="77777777" w:rsidR="00BA6F4B" w:rsidRPr="00DA3997" w:rsidRDefault="00BA6F4B" w:rsidP="00BE6F82">
            <w:pPr>
              <w:pStyle w:val="DokTabellentext"/>
            </w:pPr>
            <w:r w:rsidRPr="00DA3997">
              <w:t>Poaceae</w:t>
            </w:r>
          </w:p>
        </w:tc>
        <w:tc>
          <w:tcPr>
            <w:tcW w:w="2660" w:type="dxa"/>
            <w:noWrap/>
            <w:hideMark/>
          </w:tcPr>
          <w:p w14:paraId="4F264651" w14:textId="77777777"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640" w:type="dxa"/>
            <w:noWrap/>
            <w:hideMark/>
          </w:tcPr>
          <w:p w14:paraId="0A647263" w14:textId="77777777" w:rsidR="00BA6F4B" w:rsidRPr="00DA3997" w:rsidRDefault="00BA6F4B" w:rsidP="00BE6F82">
            <w:pPr>
              <w:pStyle w:val="DokTabellentext"/>
            </w:pPr>
            <w:r w:rsidRPr="00DA3997">
              <w:t>100</w:t>
            </w:r>
          </w:p>
        </w:tc>
        <w:tc>
          <w:tcPr>
            <w:tcW w:w="700" w:type="dxa"/>
            <w:noWrap/>
            <w:hideMark/>
          </w:tcPr>
          <w:p w14:paraId="4A84F517" w14:textId="77777777" w:rsidR="00BA6F4B" w:rsidRPr="00DA3997" w:rsidRDefault="00BA6F4B" w:rsidP="00BE6F82">
            <w:pPr>
              <w:pStyle w:val="DokTabellentext"/>
            </w:pPr>
            <w:r w:rsidRPr="00DA3997">
              <w:t>1042</w:t>
            </w:r>
          </w:p>
        </w:tc>
        <w:tc>
          <w:tcPr>
            <w:tcW w:w="780" w:type="dxa"/>
            <w:noWrap/>
            <w:hideMark/>
          </w:tcPr>
          <w:p w14:paraId="69BB44E0" w14:textId="77777777" w:rsidR="00BA6F4B" w:rsidRPr="00DA3997" w:rsidRDefault="00BA6F4B" w:rsidP="00BE6F82">
            <w:pPr>
              <w:pStyle w:val="DokTabellentext"/>
            </w:pPr>
            <w:r w:rsidRPr="00DA3997">
              <w:t>TRUE</w:t>
            </w:r>
          </w:p>
        </w:tc>
        <w:tc>
          <w:tcPr>
            <w:tcW w:w="1040" w:type="dxa"/>
            <w:noWrap/>
            <w:hideMark/>
          </w:tcPr>
          <w:p w14:paraId="504E3731" w14:textId="77777777" w:rsidR="00BA6F4B" w:rsidRPr="00DA3997" w:rsidRDefault="00BA6F4B" w:rsidP="00BE6F82">
            <w:pPr>
              <w:pStyle w:val="DokTabellentext"/>
            </w:pPr>
            <w:r w:rsidRPr="00DA3997">
              <w:t>trnH-psbA</w:t>
            </w:r>
          </w:p>
        </w:tc>
      </w:tr>
      <w:tr w:rsidR="00BA6F4B" w:rsidRPr="00DA3997" w14:paraId="6E64A7C6" w14:textId="77777777" w:rsidTr="00BE6F82">
        <w:trPr>
          <w:trHeight w:val="290"/>
        </w:trPr>
        <w:tc>
          <w:tcPr>
            <w:tcW w:w="1380" w:type="dxa"/>
            <w:noWrap/>
            <w:hideMark/>
          </w:tcPr>
          <w:p w14:paraId="45440712" w14:textId="77777777" w:rsidR="00BA6F4B" w:rsidRPr="00DA3997" w:rsidRDefault="00BA6F4B" w:rsidP="00BE6F82">
            <w:pPr>
              <w:pStyle w:val="DokTabellentext"/>
            </w:pPr>
            <w:r w:rsidRPr="00DA3997">
              <w:t>SWFRG047-19</w:t>
            </w:r>
          </w:p>
        </w:tc>
        <w:tc>
          <w:tcPr>
            <w:tcW w:w="1480" w:type="dxa"/>
            <w:noWrap/>
            <w:hideMark/>
          </w:tcPr>
          <w:p w14:paraId="5DD0108F" w14:textId="77777777" w:rsidR="00BA6F4B" w:rsidRPr="00DA3997" w:rsidRDefault="00BA6F4B" w:rsidP="00BE6F82">
            <w:pPr>
              <w:pStyle w:val="DokTabellentext"/>
            </w:pPr>
            <w:r w:rsidRPr="00DA3997">
              <w:t>Poaceae</w:t>
            </w:r>
          </w:p>
        </w:tc>
        <w:tc>
          <w:tcPr>
            <w:tcW w:w="2260" w:type="dxa"/>
            <w:noWrap/>
            <w:hideMark/>
          </w:tcPr>
          <w:p w14:paraId="121821AF" w14:textId="77777777" w:rsidR="00BA6F4B" w:rsidRPr="00DA3997" w:rsidRDefault="00BA6F4B" w:rsidP="00BE6F82">
            <w:pPr>
              <w:pStyle w:val="DokTabellentext"/>
              <w:rPr>
                <w:i/>
                <w:iCs/>
              </w:rPr>
            </w:pPr>
            <w:r w:rsidRPr="00DA3997">
              <w:rPr>
                <w:i/>
                <w:iCs/>
              </w:rPr>
              <w:t>Phleum</w:t>
            </w:r>
            <w:r>
              <w:rPr>
                <w:i/>
                <w:iCs/>
              </w:rPr>
              <w:t xml:space="preserve"> </w:t>
            </w:r>
            <w:r w:rsidRPr="00DA3997">
              <w:rPr>
                <w:i/>
                <w:iCs/>
              </w:rPr>
              <w:t>pratense</w:t>
            </w:r>
          </w:p>
        </w:tc>
        <w:tc>
          <w:tcPr>
            <w:tcW w:w="1560" w:type="dxa"/>
            <w:noWrap/>
            <w:hideMark/>
          </w:tcPr>
          <w:p w14:paraId="42D0E0FC" w14:textId="77777777" w:rsidR="00BA6F4B" w:rsidRPr="00DA3997" w:rsidRDefault="00BA6F4B" w:rsidP="00BE6F82">
            <w:pPr>
              <w:pStyle w:val="DokTabellentext"/>
            </w:pPr>
            <w:r w:rsidRPr="00DA3997">
              <w:t>VPL104-13</w:t>
            </w:r>
          </w:p>
        </w:tc>
        <w:tc>
          <w:tcPr>
            <w:tcW w:w="1160" w:type="dxa"/>
            <w:noWrap/>
            <w:hideMark/>
          </w:tcPr>
          <w:p w14:paraId="6253F60B" w14:textId="77777777" w:rsidR="00BA6F4B" w:rsidRPr="00DA3997" w:rsidRDefault="00BA6F4B" w:rsidP="00BE6F82">
            <w:pPr>
              <w:pStyle w:val="DokTabellentext"/>
            </w:pPr>
            <w:r w:rsidRPr="00DA3997">
              <w:t>Poaceae</w:t>
            </w:r>
          </w:p>
        </w:tc>
        <w:tc>
          <w:tcPr>
            <w:tcW w:w="2660" w:type="dxa"/>
            <w:noWrap/>
            <w:hideMark/>
          </w:tcPr>
          <w:p w14:paraId="4A12DD4F" w14:textId="77777777" w:rsidR="00BA6F4B" w:rsidRPr="00DA3997" w:rsidRDefault="00BA6F4B" w:rsidP="00BE6F82">
            <w:pPr>
              <w:pStyle w:val="DokTabellentext"/>
              <w:rPr>
                <w:i/>
                <w:iCs/>
              </w:rPr>
            </w:pPr>
            <w:r w:rsidRPr="00DA3997">
              <w:rPr>
                <w:i/>
                <w:iCs/>
              </w:rPr>
              <w:t>Phleum</w:t>
            </w:r>
            <w:r>
              <w:rPr>
                <w:i/>
                <w:iCs/>
              </w:rPr>
              <w:t xml:space="preserve"> </w:t>
            </w:r>
            <w:r w:rsidRPr="00DA3997">
              <w:rPr>
                <w:i/>
                <w:iCs/>
              </w:rPr>
              <w:t>pratense</w:t>
            </w:r>
          </w:p>
        </w:tc>
        <w:tc>
          <w:tcPr>
            <w:tcW w:w="640" w:type="dxa"/>
            <w:noWrap/>
            <w:hideMark/>
          </w:tcPr>
          <w:p w14:paraId="50C10D52" w14:textId="77777777" w:rsidR="00BA6F4B" w:rsidRPr="00DA3997" w:rsidRDefault="00BA6F4B" w:rsidP="00BE6F82">
            <w:pPr>
              <w:pStyle w:val="DokTabellentext"/>
            </w:pPr>
            <w:r w:rsidRPr="00DA3997">
              <w:t>99.83</w:t>
            </w:r>
          </w:p>
        </w:tc>
        <w:tc>
          <w:tcPr>
            <w:tcW w:w="700" w:type="dxa"/>
            <w:noWrap/>
            <w:hideMark/>
          </w:tcPr>
          <w:p w14:paraId="1928D2AA" w14:textId="77777777" w:rsidR="00BA6F4B" w:rsidRPr="00DA3997" w:rsidRDefault="00BA6F4B" w:rsidP="00BE6F82">
            <w:pPr>
              <w:pStyle w:val="DokTabellentext"/>
            </w:pPr>
            <w:r w:rsidRPr="00DA3997">
              <w:t>1072</w:t>
            </w:r>
          </w:p>
        </w:tc>
        <w:tc>
          <w:tcPr>
            <w:tcW w:w="780" w:type="dxa"/>
            <w:noWrap/>
            <w:hideMark/>
          </w:tcPr>
          <w:p w14:paraId="4E268F5C" w14:textId="77777777" w:rsidR="00BA6F4B" w:rsidRPr="00DA3997" w:rsidRDefault="00BA6F4B" w:rsidP="00BE6F82">
            <w:pPr>
              <w:pStyle w:val="DokTabellentext"/>
            </w:pPr>
            <w:r w:rsidRPr="00DA3997">
              <w:t>TRUE</w:t>
            </w:r>
          </w:p>
        </w:tc>
        <w:tc>
          <w:tcPr>
            <w:tcW w:w="1040" w:type="dxa"/>
            <w:noWrap/>
            <w:hideMark/>
          </w:tcPr>
          <w:p w14:paraId="3856A0D4" w14:textId="77777777" w:rsidR="00BA6F4B" w:rsidRPr="00DA3997" w:rsidRDefault="00BA6F4B" w:rsidP="00BE6F82">
            <w:pPr>
              <w:pStyle w:val="DokTabellentext"/>
            </w:pPr>
            <w:r w:rsidRPr="00DA3997">
              <w:t>trnH-psbA</w:t>
            </w:r>
          </w:p>
        </w:tc>
      </w:tr>
      <w:tr w:rsidR="00BA6F4B" w:rsidRPr="00DA3997" w14:paraId="2C4A5DB8" w14:textId="77777777" w:rsidTr="00BE6F82">
        <w:trPr>
          <w:trHeight w:val="290"/>
        </w:trPr>
        <w:tc>
          <w:tcPr>
            <w:tcW w:w="1380" w:type="dxa"/>
            <w:noWrap/>
            <w:hideMark/>
          </w:tcPr>
          <w:p w14:paraId="26855111" w14:textId="77777777" w:rsidR="00BA6F4B" w:rsidRPr="00DA3997" w:rsidRDefault="00BA6F4B" w:rsidP="00BE6F82">
            <w:pPr>
              <w:pStyle w:val="DokTabellentext"/>
            </w:pPr>
            <w:r w:rsidRPr="00DA3997">
              <w:t>SWFRG047-19</w:t>
            </w:r>
          </w:p>
        </w:tc>
        <w:tc>
          <w:tcPr>
            <w:tcW w:w="1480" w:type="dxa"/>
            <w:noWrap/>
            <w:hideMark/>
          </w:tcPr>
          <w:p w14:paraId="6383AFA6" w14:textId="77777777" w:rsidR="00BA6F4B" w:rsidRPr="00DA3997" w:rsidRDefault="00BA6F4B" w:rsidP="00BE6F82">
            <w:pPr>
              <w:pStyle w:val="DokTabellentext"/>
            </w:pPr>
            <w:r w:rsidRPr="00DA3997">
              <w:t>Poaceae</w:t>
            </w:r>
          </w:p>
        </w:tc>
        <w:tc>
          <w:tcPr>
            <w:tcW w:w="2260" w:type="dxa"/>
            <w:noWrap/>
            <w:hideMark/>
          </w:tcPr>
          <w:p w14:paraId="4DF64F2B" w14:textId="77777777" w:rsidR="00BA6F4B" w:rsidRPr="00DA3997" w:rsidRDefault="00BA6F4B" w:rsidP="00BE6F82">
            <w:pPr>
              <w:pStyle w:val="DokTabellentext"/>
              <w:rPr>
                <w:i/>
                <w:iCs/>
              </w:rPr>
            </w:pPr>
            <w:r w:rsidRPr="00DA3997">
              <w:rPr>
                <w:i/>
                <w:iCs/>
              </w:rPr>
              <w:t>Phleum</w:t>
            </w:r>
            <w:r>
              <w:rPr>
                <w:i/>
                <w:iCs/>
              </w:rPr>
              <w:t xml:space="preserve"> </w:t>
            </w:r>
            <w:r w:rsidRPr="00DA3997">
              <w:rPr>
                <w:i/>
                <w:iCs/>
              </w:rPr>
              <w:t>pratense</w:t>
            </w:r>
          </w:p>
        </w:tc>
        <w:tc>
          <w:tcPr>
            <w:tcW w:w="1560" w:type="dxa"/>
            <w:noWrap/>
            <w:hideMark/>
          </w:tcPr>
          <w:p w14:paraId="7D47F29E" w14:textId="77777777" w:rsidR="00BA6F4B" w:rsidRPr="00DA3997" w:rsidRDefault="00BA6F4B" w:rsidP="00BE6F82">
            <w:pPr>
              <w:pStyle w:val="DokTabellentext"/>
            </w:pPr>
            <w:r w:rsidRPr="00DA3997">
              <w:t>GRASS1089-07</w:t>
            </w:r>
          </w:p>
        </w:tc>
        <w:tc>
          <w:tcPr>
            <w:tcW w:w="1160" w:type="dxa"/>
            <w:noWrap/>
            <w:hideMark/>
          </w:tcPr>
          <w:p w14:paraId="4C339AF9" w14:textId="77777777" w:rsidR="00BA6F4B" w:rsidRPr="00DA3997" w:rsidRDefault="00BA6F4B" w:rsidP="00BE6F82">
            <w:pPr>
              <w:pStyle w:val="DokTabellentext"/>
            </w:pPr>
            <w:r w:rsidRPr="00DA3997">
              <w:t>Poaceae</w:t>
            </w:r>
          </w:p>
        </w:tc>
        <w:tc>
          <w:tcPr>
            <w:tcW w:w="2660" w:type="dxa"/>
            <w:noWrap/>
            <w:hideMark/>
          </w:tcPr>
          <w:p w14:paraId="72CD1ACB" w14:textId="77777777" w:rsidR="00BA6F4B" w:rsidRPr="00DA3997" w:rsidRDefault="00BA6F4B" w:rsidP="00BE6F82">
            <w:pPr>
              <w:pStyle w:val="DokTabellentext"/>
              <w:rPr>
                <w:i/>
                <w:iCs/>
              </w:rPr>
            </w:pPr>
            <w:r w:rsidRPr="00DA3997">
              <w:rPr>
                <w:i/>
                <w:iCs/>
              </w:rPr>
              <w:t>Phleum</w:t>
            </w:r>
            <w:r>
              <w:rPr>
                <w:i/>
                <w:iCs/>
              </w:rPr>
              <w:t xml:space="preserve"> </w:t>
            </w:r>
            <w:r w:rsidRPr="00DA3997">
              <w:rPr>
                <w:i/>
                <w:iCs/>
              </w:rPr>
              <w:t>pratense</w:t>
            </w:r>
          </w:p>
        </w:tc>
        <w:tc>
          <w:tcPr>
            <w:tcW w:w="640" w:type="dxa"/>
            <w:noWrap/>
            <w:hideMark/>
          </w:tcPr>
          <w:p w14:paraId="4189E3DE" w14:textId="77777777" w:rsidR="00BA6F4B" w:rsidRPr="00DA3997" w:rsidRDefault="00BA6F4B" w:rsidP="00BE6F82">
            <w:pPr>
              <w:pStyle w:val="DokTabellentext"/>
            </w:pPr>
            <w:r w:rsidRPr="00DA3997">
              <w:t>99.83</w:t>
            </w:r>
          </w:p>
        </w:tc>
        <w:tc>
          <w:tcPr>
            <w:tcW w:w="700" w:type="dxa"/>
            <w:noWrap/>
            <w:hideMark/>
          </w:tcPr>
          <w:p w14:paraId="61F79AE1" w14:textId="77777777" w:rsidR="00BA6F4B" w:rsidRPr="00DA3997" w:rsidRDefault="00BA6F4B" w:rsidP="00BE6F82">
            <w:pPr>
              <w:pStyle w:val="DokTabellentext"/>
            </w:pPr>
            <w:r w:rsidRPr="00DA3997">
              <w:t>1072</w:t>
            </w:r>
          </w:p>
        </w:tc>
        <w:tc>
          <w:tcPr>
            <w:tcW w:w="780" w:type="dxa"/>
            <w:noWrap/>
            <w:hideMark/>
          </w:tcPr>
          <w:p w14:paraId="72FDA4C5" w14:textId="77777777" w:rsidR="00BA6F4B" w:rsidRPr="00DA3997" w:rsidRDefault="00BA6F4B" w:rsidP="00BE6F82">
            <w:pPr>
              <w:pStyle w:val="DokTabellentext"/>
            </w:pPr>
            <w:r w:rsidRPr="00DA3997">
              <w:t>TRUE</w:t>
            </w:r>
          </w:p>
        </w:tc>
        <w:tc>
          <w:tcPr>
            <w:tcW w:w="1040" w:type="dxa"/>
            <w:noWrap/>
            <w:hideMark/>
          </w:tcPr>
          <w:p w14:paraId="07A6FD26" w14:textId="77777777" w:rsidR="00BA6F4B" w:rsidRPr="00DA3997" w:rsidRDefault="00BA6F4B" w:rsidP="00BE6F82">
            <w:pPr>
              <w:pStyle w:val="DokTabellentext"/>
            </w:pPr>
            <w:r w:rsidRPr="00DA3997">
              <w:t>trnH-psbA</w:t>
            </w:r>
          </w:p>
        </w:tc>
      </w:tr>
      <w:tr w:rsidR="00BA6F4B" w:rsidRPr="00DA3997" w14:paraId="125CF56A" w14:textId="77777777" w:rsidTr="00BE6F82">
        <w:trPr>
          <w:trHeight w:val="290"/>
        </w:trPr>
        <w:tc>
          <w:tcPr>
            <w:tcW w:w="1380" w:type="dxa"/>
            <w:tcBorders>
              <w:bottom w:val="single" w:sz="4" w:space="0" w:color="auto"/>
            </w:tcBorders>
            <w:noWrap/>
            <w:hideMark/>
          </w:tcPr>
          <w:p w14:paraId="3BFA1730" w14:textId="77777777" w:rsidR="00BA6F4B" w:rsidRPr="00DA3997" w:rsidRDefault="00BA6F4B" w:rsidP="00BE6F82">
            <w:pPr>
              <w:pStyle w:val="DokTabellentext"/>
            </w:pPr>
            <w:r w:rsidRPr="00DA3997">
              <w:t>SWFRG047-19</w:t>
            </w:r>
          </w:p>
        </w:tc>
        <w:tc>
          <w:tcPr>
            <w:tcW w:w="1480" w:type="dxa"/>
            <w:tcBorders>
              <w:bottom w:val="single" w:sz="4" w:space="0" w:color="auto"/>
            </w:tcBorders>
            <w:noWrap/>
            <w:hideMark/>
          </w:tcPr>
          <w:p w14:paraId="045860E3" w14:textId="77777777" w:rsidR="00BA6F4B" w:rsidRPr="00DA3997" w:rsidRDefault="00BA6F4B" w:rsidP="00BE6F82">
            <w:pPr>
              <w:pStyle w:val="DokTabellentext"/>
            </w:pPr>
            <w:r w:rsidRPr="00DA3997">
              <w:t>Poaceae</w:t>
            </w:r>
          </w:p>
        </w:tc>
        <w:tc>
          <w:tcPr>
            <w:tcW w:w="2260" w:type="dxa"/>
            <w:tcBorders>
              <w:bottom w:val="single" w:sz="4" w:space="0" w:color="auto"/>
            </w:tcBorders>
            <w:noWrap/>
            <w:hideMark/>
          </w:tcPr>
          <w:p w14:paraId="4D898CC7" w14:textId="77777777" w:rsidR="00BA6F4B" w:rsidRPr="00DA3997" w:rsidRDefault="00BA6F4B" w:rsidP="00BE6F82">
            <w:pPr>
              <w:pStyle w:val="DokTabellentext"/>
              <w:rPr>
                <w:i/>
                <w:iCs/>
              </w:rPr>
            </w:pPr>
            <w:r w:rsidRPr="00DA3997">
              <w:rPr>
                <w:i/>
                <w:iCs/>
              </w:rPr>
              <w:t>Phleum</w:t>
            </w:r>
            <w:r>
              <w:rPr>
                <w:i/>
                <w:iCs/>
              </w:rPr>
              <w:t xml:space="preserve"> </w:t>
            </w:r>
            <w:r w:rsidRPr="00DA3997">
              <w:rPr>
                <w:i/>
                <w:iCs/>
              </w:rPr>
              <w:t>pratense</w:t>
            </w:r>
          </w:p>
        </w:tc>
        <w:tc>
          <w:tcPr>
            <w:tcW w:w="1560" w:type="dxa"/>
            <w:tcBorders>
              <w:bottom w:val="single" w:sz="4" w:space="0" w:color="auto"/>
            </w:tcBorders>
            <w:noWrap/>
            <w:hideMark/>
          </w:tcPr>
          <w:p w14:paraId="30EA7D7E" w14:textId="77777777" w:rsidR="00BA6F4B" w:rsidRPr="00DA3997" w:rsidRDefault="00BA6F4B" w:rsidP="00BE6F82">
            <w:pPr>
              <w:pStyle w:val="DokTabellentext"/>
            </w:pPr>
            <w:r w:rsidRPr="00DA3997">
              <w:t>KSR091-07</w:t>
            </w:r>
          </w:p>
        </w:tc>
        <w:tc>
          <w:tcPr>
            <w:tcW w:w="1160" w:type="dxa"/>
            <w:tcBorders>
              <w:bottom w:val="single" w:sz="4" w:space="0" w:color="auto"/>
            </w:tcBorders>
            <w:noWrap/>
            <w:hideMark/>
          </w:tcPr>
          <w:p w14:paraId="2EDD2464" w14:textId="77777777" w:rsidR="00BA6F4B" w:rsidRPr="00DA3997" w:rsidRDefault="00BA6F4B" w:rsidP="00BE6F82">
            <w:pPr>
              <w:pStyle w:val="DokTabellentext"/>
            </w:pPr>
            <w:r w:rsidRPr="00DA3997">
              <w:t>Poaceae</w:t>
            </w:r>
          </w:p>
        </w:tc>
        <w:tc>
          <w:tcPr>
            <w:tcW w:w="2660" w:type="dxa"/>
            <w:tcBorders>
              <w:bottom w:val="single" w:sz="4" w:space="0" w:color="auto"/>
            </w:tcBorders>
            <w:noWrap/>
            <w:hideMark/>
          </w:tcPr>
          <w:p w14:paraId="74C9CD18" w14:textId="77777777" w:rsidR="00BA6F4B" w:rsidRPr="00DA3997" w:rsidRDefault="00BA6F4B" w:rsidP="00BE6F82">
            <w:pPr>
              <w:pStyle w:val="DokTabellentext"/>
              <w:rPr>
                <w:i/>
                <w:iCs/>
              </w:rPr>
            </w:pPr>
            <w:r w:rsidRPr="00DA3997">
              <w:rPr>
                <w:i/>
                <w:iCs/>
              </w:rPr>
              <w:t>Phleum</w:t>
            </w:r>
            <w:r>
              <w:rPr>
                <w:i/>
                <w:iCs/>
              </w:rPr>
              <w:t xml:space="preserve"> </w:t>
            </w:r>
            <w:r w:rsidRPr="00DA3997">
              <w:rPr>
                <w:i/>
                <w:iCs/>
              </w:rPr>
              <w:t>pratense</w:t>
            </w:r>
          </w:p>
        </w:tc>
        <w:tc>
          <w:tcPr>
            <w:tcW w:w="640" w:type="dxa"/>
            <w:tcBorders>
              <w:bottom w:val="single" w:sz="4" w:space="0" w:color="auto"/>
            </w:tcBorders>
            <w:noWrap/>
            <w:hideMark/>
          </w:tcPr>
          <w:p w14:paraId="7CCDF778" w14:textId="77777777" w:rsidR="00BA6F4B" w:rsidRPr="00DA3997" w:rsidRDefault="00BA6F4B" w:rsidP="00BE6F82">
            <w:pPr>
              <w:pStyle w:val="DokTabellentext"/>
            </w:pPr>
            <w:r w:rsidRPr="00DA3997">
              <w:t>99.83</w:t>
            </w:r>
          </w:p>
        </w:tc>
        <w:tc>
          <w:tcPr>
            <w:tcW w:w="700" w:type="dxa"/>
            <w:tcBorders>
              <w:bottom w:val="single" w:sz="4" w:space="0" w:color="auto"/>
            </w:tcBorders>
            <w:noWrap/>
            <w:hideMark/>
          </w:tcPr>
          <w:p w14:paraId="049BAA36" w14:textId="77777777" w:rsidR="00BA6F4B" w:rsidRPr="00DA3997" w:rsidRDefault="00BA6F4B" w:rsidP="00BE6F82">
            <w:pPr>
              <w:pStyle w:val="DokTabellentext"/>
            </w:pPr>
            <w:r w:rsidRPr="00DA3997">
              <w:t>1072</w:t>
            </w:r>
          </w:p>
        </w:tc>
        <w:tc>
          <w:tcPr>
            <w:tcW w:w="780" w:type="dxa"/>
            <w:tcBorders>
              <w:bottom w:val="single" w:sz="4" w:space="0" w:color="auto"/>
            </w:tcBorders>
            <w:noWrap/>
            <w:hideMark/>
          </w:tcPr>
          <w:p w14:paraId="62DD9795" w14:textId="77777777" w:rsidR="00BA6F4B" w:rsidRPr="00DA3997" w:rsidRDefault="00BA6F4B" w:rsidP="00BE6F82">
            <w:pPr>
              <w:pStyle w:val="DokTabellentext"/>
            </w:pPr>
            <w:r w:rsidRPr="00DA3997">
              <w:t>TRUE</w:t>
            </w:r>
          </w:p>
        </w:tc>
        <w:tc>
          <w:tcPr>
            <w:tcW w:w="1040" w:type="dxa"/>
            <w:tcBorders>
              <w:bottom w:val="single" w:sz="4" w:space="0" w:color="auto"/>
            </w:tcBorders>
            <w:noWrap/>
            <w:hideMark/>
          </w:tcPr>
          <w:p w14:paraId="6A0D1148" w14:textId="77777777" w:rsidR="00BA6F4B" w:rsidRPr="00DA3997" w:rsidRDefault="00BA6F4B" w:rsidP="00BE6F82">
            <w:pPr>
              <w:pStyle w:val="DokTabellentext"/>
            </w:pPr>
            <w:r w:rsidRPr="00DA3997">
              <w:t>trnH-psbA</w:t>
            </w:r>
          </w:p>
        </w:tc>
      </w:tr>
    </w:tbl>
    <w:p w14:paraId="49502950" w14:textId="5D917541" w:rsidR="00BF3806" w:rsidRDefault="00BF3806" w:rsidP="00BF3806">
      <w:pPr>
        <w:pStyle w:val="DokTabellentext"/>
        <w:rPr>
          <w:b/>
          <w:bCs/>
          <w:sz w:val="24"/>
          <w:szCs w:val="24"/>
        </w:rPr>
      </w:pPr>
    </w:p>
    <w:p w14:paraId="60DCFDCF" w14:textId="77777777" w:rsidR="00E2106B" w:rsidRDefault="00E2106B" w:rsidP="00BF3806">
      <w:pPr>
        <w:pStyle w:val="DokTabellentext"/>
        <w:rPr>
          <w:b/>
          <w:bCs/>
          <w:sz w:val="24"/>
          <w:szCs w:val="24"/>
        </w:rPr>
      </w:pPr>
    </w:p>
    <w:p w14:paraId="304C18D4" w14:textId="60C78242" w:rsidR="00E2106B" w:rsidRDefault="00E2106B" w:rsidP="00BF3806">
      <w:pPr>
        <w:pStyle w:val="DokTabellentext"/>
        <w:rPr>
          <w:b/>
          <w:bCs/>
          <w:sz w:val="24"/>
          <w:szCs w:val="24"/>
        </w:rPr>
      </w:pPr>
      <w:r>
        <w:rPr>
          <w:b/>
          <w:bCs/>
          <w:sz w:val="24"/>
          <w:szCs w:val="24"/>
        </w:rPr>
        <w:t>References</w:t>
      </w:r>
    </w:p>
    <w:p w14:paraId="198D7568" w14:textId="77777777" w:rsidR="00E2106B" w:rsidRPr="00C84A37" w:rsidRDefault="00E2106B" w:rsidP="00BF3806">
      <w:pPr>
        <w:pStyle w:val="DokTabellentext"/>
        <w:rPr>
          <w:b/>
          <w:bCs/>
          <w:sz w:val="24"/>
          <w:szCs w:val="24"/>
        </w:rPr>
      </w:pPr>
    </w:p>
    <w:p w14:paraId="46D332E8" w14:textId="18DF1BA7" w:rsidR="001474AE" w:rsidRPr="00340BE1" w:rsidRDefault="00E2106B" w:rsidP="001474AE">
      <w:pPr>
        <w:widowControl w:val="0"/>
        <w:autoSpaceDE w:val="0"/>
        <w:autoSpaceDN w:val="0"/>
        <w:adjustRightInd w:val="0"/>
        <w:rPr>
          <w:rFonts w:ascii="Times New Roman" w:hAnsi="Times New Roman" w:cs="Times New Roman"/>
          <w:noProof/>
          <w:szCs w:val="24"/>
          <w:lang w:val="en-GB"/>
        </w:rPr>
      </w:pPr>
      <w:r w:rsidRPr="00E2106B">
        <w:rPr>
          <w:rFonts w:ascii="Times New Roman" w:hAnsi="Times New Roman" w:cs="Times New Roman"/>
          <w:noProof/>
          <w:szCs w:val="24"/>
        </w:rPr>
        <w:fldChar w:fldCharType="begin" w:fldLock="1"/>
      </w:r>
      <w:r w:rsidRPr="00755BAA">
        <w:rPr>
          <w:rFonts w:ascii="Times New Roman" w:hAnsi="Times New Roman" w:cs="Times New Roman"/>
          <w:noProof/>
          <w:szCs w:val="24"/>
          <w:lang w:val="en-US"/>
        </w:rPr>
        <w:instrText xml:space="preserve">ADDIN Mendeley Bibliography CSL_BIBLIOGRAPHY </w:instrText>
      </w:r>
      <w:r w:rsidRPr="00E2106B">
        <w:rPr>
          <w:rFonts w:ascii="Times New Roman" w:hAnsi="Times New Roman" w:cs="Times New Roman"/>
          <w:noProof/>
          <w:szCs w:val="24"/>
        </w:rPr>
        <w:fldChar w:fldCharType="separate"/>
      </w:r>
      <w:r w:rsidR="001474AE" w:rsidRPr="00755BAA">
        <w:rPr>
          <w:rFonts w:ascii="Times New Roman" w:hAnsi="Times New Roman" w:cs="Times New Roman"/>
          <w:noProof/>
          <w:szCs w:val="24"/>
          <w:lang w:val="en-US"/>
        </w:rPr>
        <w:t xml:space="preserve">1. Soltis PS, Soltis DE, Smiley CJ. </w:t>
      </w:r>
      <w:r w:rsidR="001474AE" w:rsidRPr="00340BE1">
        <w:rPr>
          <w:rFonts w:ascii="Times New Roman" w:hAnsi="Times New Roman" w:cs="Times New Roman"/>
          <w:noProof/>
          <w:szCs w:val="24"/>
          <w:lang w:val="en-GB"/>
        </w:rPr>
        <w:t>An rbcL sequence from a Miocene Taxodium (bald cypress). Proc Natl Acad Sci U S A. 1992;89:449–51. http://www.ncbi.nlm.nih.gov/pubmed/1729716%0Ahttp://www.pubmedcentral.nih.gov/articlerender.fcgi?artid=PMC48255.</w:t>
      </w:r>
    </w:p>
    <w:p w14:paraId="2F54B6E3" w14:textId="77777777" w:rsidR="001474AE" w:rsidRPr="00340BE1" w:rsidRDefault="001474AE" w:rsidP="001474AE">
      <w:pPr>
        <w:widowControl w:val="0"/>
        <w:autoSpaceDE w:val="0"/>
        <w:autoSpaceDN w:val="0"/>
        <w:adjustRightInd w:val="0"/>
        <w:rPr>
          <w:rFonts w:ascii="Times New Roman" w:hAnsi="Times New Roman" w:cs="Times New Roman"/>
          <w:noProof/>
          <w:szCs w:val="24"/>
          <w:lang w:val="en-GB"/>
        </w:rPr>
      </w:pPr>
      <w:r w:rsidRPr="00340BE1">
        <w:rPr>
          <w:rFonts w:ascii="Times New Roman" w:hAnsi="Times New Roman" w:cs="Times New Roman"/>
          <w:noProof/>
          <w:szCs w:val="24"/>
          <w:lang w:val="en-GB"/>
        </w:rPr>
        <w:t>2. Levin RA, Wagner WL, Hoch PC, Nepokroeff M, Pires JC, Zimmer EA, et al. Family-level relationships of Onagraceae based on chloroplast rbc L and ndh F data. Am J Bot. 2003;90:107–15. doi:10.3732/ajb.90.1.107.</w:t>
      </w:r>
    </w:p>
    <w:p w14:paraId="5FF8FCAD" w14:textId="77777777" w:rsidR="001474AE" w:rsidRPr="00340BE1" w:rsidRDefault="001474AE" w:rsidP="001474AE">
      <w:pPr>
        <w:widowControl w:val="0"/>
        <w:autoSpaceDE w:val="0"/>
        <w:autoSpaceDN w:val="0"/>
        <w:adjustRightInd w:val="0"/>
        <w:rPr>
          <w:rFonts w:ascii="Times New Roman" w:hAnsi="Times New Roman" w:cs="Times New Roman"/>
          <w:noProof/>
          <w:szCs w:val="24"/>
          <w:lang w:val="en-GB"/>
        </w:rPr>
      </w:pPr>
      <w:r w:rsidRPr="00340BE1">
        <w:rPr>
          <w:rFonts w:ascii="Times New Roman" w:hAnsi="Times New Roman" w:cs="Times New Roman"/>
          <w:noProof/>
          <w:szCs w:val="24"/>
          <w:lang w:val="en-GB"/>
        </w:rPr>
        <w:t>3. Kress WJ, Erickson DL. A Two-Locus Global DNA Barcode for Land Plants: The Coding rbcL Gene Complements the Non-Coding trnH-psbA Spacer Region. PLoS One. 2007;2:e508. doi:10.1371/journal.pone.0000508.</w:t>
      </w:r>
    </w:p>
    <w:p w14:paraId="6E026D5C" w14:textId="77777777" w:rsidR="001474AE" w:rsidRPr="00340BE1" w:rsidRDefault="001474AE" w:rsidP="001474AE">
      <w:pPr>
        <w:widowControl w:val="0"/>
        <w:autoSpaceDE w:val="0"/>
        <w:autoSpaceDN w:val="0"/>
        <w:adjustRightInd w:val="0"/>
        <w:rPr>
          <w:rFonts w:ascii="Times New Roman" w:hAnsi="Times New Roman" w:cs="Times New Roman"/>
          <w:noProof/>
          <w:szCs w:val="24"/>
          <w:lang w:val="en-GB"/>
        </w:rPr>
      </w:pPr>
      <w:r w:rsidRPr="00340BE1">
        <w:rPr>
          <w:rFonts w:ascii="Times New Roman" w:hAnsi="Times New Roman" w:cs="Times New Roman"/>
          <w:noProof/>
          <w:szCs w:val="24"/>
          <w:lang w:val="en-GB"/>
        </w:rPr>
        <w:t>4. Kress WJ, Erickson DL, Jones FA, Swenson NG, Perez R, Sanjur O, et al. Plant DNA barcodes and a community phylogeny of a tropical forest dynamics plot in Panama. Proc Natl Acad Sci U S A. 2009;106:18621–6. doi:10.1073/pnas.0909820106.</w:t>
      </w:r>
    </w:p>
    <w:p w14:paraId="6E2A4D91" w14:textId="77777777" w:rsidR="001474AE" w:rsidRPr="00340BE1" w:rsidRDefault="001474AE" w:rsidP="001474AE">
      <w:pPr>
        <w:widowControl w:val="0"/>
        <w:autoSpaceDE w:val="0"/>
        <w:autoSpaceDN w:val="0"/>
        <w:adjustRightInd w:val="0"/>
        <w:rPr>
          <w:rFonts w:ascii="Times New Roman" w:hAnsi="Times New Roman" w:cs="Times New Roman"/>
          <w:noProof/>
          <w:szCs w:val="24"/>
          <w:lang w:val="en-GB"/>
        </w:rPr>
      </w:pPr>
      <w:r w:rsidRPr="00340BE1">
        <w:rPr>
          <w:rFonts w:ascii="Times New Roman" w:hAnsi="Times New Roman" w:cs="Times New Roman"/>
          <w:noProof/>
          <w:szCs w:val="24"/>
          <w:lang w:val="en-GB"/>
        </w:rPr>
        <w:t xml:space="preserve">5. Fofana B, Harvengt L, Baudoin JP, Du Jardin P. New primers for the polymerase chain amplification of cpDNA intergenic spacers in Phaseolus phylogeny. </w:t>
      </w:r>
      <w:r w:rsidRPr="00340BE1">
        <w:rPr>
          <w:rFonts w:ascii="Times New Roman" w:hAnsi="Times New Roman" w:cs="Times New Roman"/>
          <w:noProof/>
          <w:szCs w:val="24"/>
          <w:lang w:val="en-GB"/>
        </w:rPr>
        <w:lastRenderedPageBreak/>
        <w:t>Belgian J Bot. 1997;129:118–22.</w:t>
      </w:r>
    </w:p>
    <w:p w14:paraId="67EEAA49" w14:textId="77777777" w:rsidR="001474AE" w:rsidRPr="00340BE1" w:rsidRDefault="001474AE" w:rsidP="001474AE">
      <w:pPr>
        <w:widowControl w:val="0"/>
        <w:autoSpaceDE w:val="0"/>
        <w:autoSpaceDN w:val="0"/>
        <w:adjustRightInd w:val="0"/>
        <w:rPr>
          <w:rFonts w:ascii="Times New Roman" w:hAnsi="Times New Roman" w:cs="Times New Roman"/>
          <w:noProof/>
          <w:szCs w:val="24"/>
          <w:lang w:val="en-GB"/>
        </w:rPr>
      </w:pPr>
      <w:r w:rsidRPr="00340BE1">
        <w:rPr>
          <w:rFonts w:ascii="Times New Roman" w:hAnsi="Times New Roman" w:cs="Times New Roman"/>
          <w:noProof/>
          <w:szCs w:val="24"/>
          <w:lang w:val="en-GB"/>
        </w:rPr>
        <w:t>6. Dunning LT, Savolainen V. Broad-scale amplification of matK for DNA barcoding plants, a technical note. Bot J Linn Soc. 2010;164:1–9. doi:10.1111/j.1095-8339.2010.01071.x.</w:t>
      </w:r>
    </w:p>
    <w:p w14:paraId="4A07A10A" w14:textId="77777777" w:rsidR="001474AE" w:rsidRPr="00340BE1" w:rsidRDefault="001474AE" w:rsidP="001474AE">
      <w:pPr>
        <w:widowControl w:val="0"/>
        <w:autoSpaceDE w:val="0"/>
        <w:autoSpaceDN w:val="0"/>
        <w:adjustRightInd w:val="0"/>
        <w:rPr>
          <w:rFonts w:ascii="Times New Roman" w:hAnsi="Times New Roman" w:cs="Times New Roman"/>
          <w:noProof/>
          <w:szCs w:val="24"/>
          <w:lang w:val="en-GB"/>
        </w:rPr>
      </w:pPr>
      <w:r w:rsidRPr="00340BE1">
        <w:rPr>
          <w:rFonts w:ascii="Times New Roman" w:hAnsi="Times New Roman" w:cs="Times New Roman"/>
          <w:noProof/>
          <w:szCs w:val="24"/>
          <w:lang w:val="en-GB"/>
        </w:rPr>
        <w:t>7. Wang X-R, Tsumura Y, Yoshimaru H, Nagasaka K, Szmidt AE. Phylogenetic Relationships of Eurasian Pines (Pinus, Pinaceae) Based on Chloroplast rbcL, matK, rpl20-rps18 Spacer, and trnV Intron Sequences. Am J Bot. 1999;86:1742. doi:10.2307/2656672.</w:t>
      </w:r>
    </w:p>
    <w:p w14:paraId="21B9D367" w14:textId="77777777" w:rsidR="001474AE" w:rsidRPr="00340BE1" w:rsidRDefault="001474AE" w:rsidP="001474AE">
      <w:pPr>
        <w:widowControl w:val="0"/>
        <w:autoSpaceDE w:val="0"/>
        <w:autoSpaceDN w:val="0"/>
        <w:adjustRightInd w:val="0"/>
        <w:rPr>
          <w:rFonts w:ascii="Times New Roman" w:hAnsi="Times New Roman" w:cs="Times New Roman"/>
          <w:noProof/>
          <w:szCs w:val="24"/>
          <w:lang w:val="en-GB"/>
        </w:rPr>
      </w:pPr>
      <w:r w:rsidRPr="00340BE1">
        <w:rPr>
          <w:rFonts w:ascii="Times New Roman" w:hAnsi="Times New Roman" w:cs="Times New Roman"/>
          <w:noProof/>
          <w:szCs w:val="24"/>
          <w:lang w:val="en-GB"/>
        </w:rPr>
        <w:t>8. Sang T, Crawford DJ, Stuessy TF. Chloroplast DNA phylogeny, reticulate evolution, and biogeography of Paeonia (Paeoniaceae). Am J Bot. 1997;84:1120–36. doi:10.2307/2446155.</w:t>
      </w:r>
    </w:p>
    <w:p w14:paraId="70EFD6EE" w14:textId="77777777" w:rsidR="001474AE" w:rsidRPr="00340BE1" w:rsidRDefault="001474AE" w:rsidP="001474AE">
      <w:pPr>
        <w:widowControl w:val="0"/>
        <w:autoSpaceDE w:val="0"/>
        <w:autoSpaceDN w:val="0"/>
        <w:adjustRightInd w:val="0"/>
        <w:rPr>
          <w:rFonts w:ascii="Times New Roman" w:hAnsi="Times New Roman" w:cs="Times New Roman"/>
          <w:noProof/>
          <w:szCs w:val="24"/>
          <w:lang w:val="en-GB"/>
        </w:rPr>
      </w:pPr>
      <w:r w:rsidRPr="00340BE1">
        <w:rPr>
          <w:rFonts w:ascii="Times New Roman" w:hAnsi="Times New Roman" w:cs="Times New Roman"/>
          <w:noProof/>
          <w:szCs w:val="24"/>
          <w:lang w:val="en-GB"/>
        </w:rPr>
        <w:t>9. Simpson B, Tate JA. Paraphyly of Tarasa (Malvaceae) and diverse origins of the polyploid species. Syst Bot. 2003;28:723–37. http://www.bioone.org/doi/abs/10.1043/02-64.1.</w:t>
      </w:r>
    </w:p>
    <w:p w14:paraId="3C15515C" w14:textId="77777777" w:rsidR="001474AE" w:rsidRPr="001474AE" w:rsidRDefault="001474AE" w:rsidP="001474AE">
      <w:pPr>
        <w:widowControl w:val="0"/>
        <w:autoSpaceDE w:val="0"/>
        <w:autoSpaceDN w:val="0"/>
        <w:adjustRightInd w:val="0"/>
        <w:rPr>
          <w:rFonts w:ascii="Times New Roman" w:hAnsi="Times New Roman" w:cs="Times New Roman"/>
          <w:noProof/>
        </w:rPr>
      </w:pPr>
      <w:r w:rsidRPr="00340BE1">
        <w:rPr>
          <w:rFonts w:ascii="Times New Roman" w:hAnsi="Times New Roman" w:cs="Times New Roman"/>
          <w:noProof/>
          <w:szCs w:val="24"/>
          <w:lang w:val="en-GB"/>
        </w:rPr>
        <w:t xml:space="preserve">10. Ratnasingham S, Hebert PDN. BARCODING: bold: The Barcode of Life Data System (http://www.barcodinglife.org). </w:t>
      </w:r>
      <w:r w:rsidRPr="001474AE">
        <w:rPr>
          <w:rFonts w:ascii="Times New Roman" w:hAnsi="Times New Roman" w:cs="Times New Roman"/>
          <w:noProof/>
          <w:szCs w:val="24"/>
        </w:rPr>
        <w:t>Mol Ecol Notes. 2007;7:355–64. doi:10.1111/j.1471-8286.2007.01678.x.</w:t>
      </w:r>
    </w:p>
    <w:p w14:paraId="234DBC6E" w14:textId="33C615A2" w:rsidR="00BF3806" w:rsidRPr="00E2106B" w:rsidRDefault="00E2106B" w:rsidP="00E2106B">
      <w:pPr>
        <w:rPr>
          <w:rFonts w:ascii="Times New Roman" w:hAnsi="Times New Roman" w:cs="Times New Roman"/>
          <w:noProof/>
          <w:szCs w:val="24"/>
        </w:rPr>
      </w:pPr>
      <w:r w:rsidRPr="00E2106B">
        <w:rPr>
          <w:rFonts w:ascii="Times New Roman" w:hAnsi="Times New Roman" w:cs="Times New Roman"/>
          <w:noProof/>
          <w:szCs w:val="24"/>
        </w:rPr>
        <w:fldChar w:fldCharType="end"/>
      </w:r>
    </w:p>
    <w:p w14:paraId="78427DAE" w14:textId="77777777" w:rsidR="00BF3806" w:rsidRPr="00E2106B" w:rsidRDefault="00BF3806" w:rsidP="00BF3806">
      <w:pPr>
        <w:spacing w:line="259" w:lineRule="auto"/>
        <w:jc w:val="left"/>
        <w:rPr>
          <w:rFonts w:ascii="Times New Roman" w:hAnsi="Times New Roman" w:cs="Times New Roman"/>
          <w:noProof/>
          <w:szCs w:val="24"/>
        </w:rPr>
      </w:pPr>
    </w:p>
    <w:p w14:paraId="29DC857B" w14:textId="77777777" w:rsidR="00BF3806" w:rsidRPr="00E2106B" w:rsidRDefault="00BF3806" w:rsidP="00BF3806">
      <w:pPr>
        <w:spacing w:line="259" w:lineRule="auto"/>
        <w:jc w:val="left"/>
        <w:rPr>
          <w:rFonts w:ascii="Times New Roman" w:hAnsi="Times New Roman" w:cs="Times New Roman"/>
          <w:noProof/>
          <w:szCs w:val="24"/>
        </w:rPr>
      </w:pPr>
    </w:p>
    <w:p w14:paraId="0DFF6BD3" w14:textId="77777777" w:rsidR="00BF3806" w:rsidRPr="00E2106B" w:rsidRDefault="00BF3806" w:rsidP="00BF3806">
      <w:pPr>
        <w:pStyle w:val="DokTabellentext"/>
        <w:rPr>
          <w:rFonts w:ascii="Times New Roman" w:hAnsi="Times New Roman" w:cs="Times New Roman"/>
          <w:noProof/>
          <w:sz w:val="22"/>
          <w:szCs w:val="24"/>
          <w:lang w:val="de-CH"/>
        </w:rPr>
      </w:pPr>
    </w:p>
    <w:sectPr w:rsidR="00BF3806" w:rsidRPr="00E2106B" w:rsidSect="000A27C3">
      <w:pgSz w:w="16838" w:h="11906" w:orient="landscape"/>
      <w:pgMar w:top="1417" w:right="1417"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278C"/>
    <w:rsid w:val="0001407A"/>
    <w:rsid w:val="00022960"/>
    <w:rsid w:val="00090D6A"/>
    <w:rsid w:val="000A27C3"/>
    <w:rsid w:val="000C5D2C"/>
    <w:rsid w:val="000F722A"/>
    <w:rsid w:val="001474AE"/>
    <w:rsid w:val="00162768"/>
    <w:rsid w:val="001A1D8A"/>
    <w:rsid w:val="001D57A9"/>
    <w:rsid w:val="00340BE1"/>
    <w:rsid w:val="0037287C"/>
    <w:rsid w:val="003B4D12"/>
    <w:rsid w:val="003C2E06"/>
    <w:rsid w:val="00480498"/>
    <w:rsid w:val="0049087E"/>
    <w:rsid w:val="004933E0"/>
    <w:rsid w:val="005270EC"/>
    <w:rsid w:val="005542B5"/>
    <w:rsid w:val="00605075"/>
    <w:rsid w:val="00702EA7"/>
    <w:rsid w:val="00755BAA"/>
    <w:rsid w:val="00796B0D"/>
    <w:rsid w:val="007A5E98"/>
    <w:rsid w:val="008D33C6"/>
    <w:rsid w:val="0091021E"/>
    <w:rsid w:val="009764E4"/>
    <w:rsid w:val="00992AEB"/>
    <w:rsid w:val="009B0829"/>
    <w:rsid w:val="00A915EF"/>
    <w:rsid w:val="00AA7290"/>
    <w:rsid w:val="00AB5E9D"/>
    <w:rsid w:val="00AC74F1"/>
    <w:rsid w:val="00B2786E"/>
    <w:rsid w:val="00BA6F4B"/>
    <w:rsid w:val="00BF3806"/>
    <w:rsid w:val="00C7278C"/>
    <w:rsid w:val="00C84A37"/>
    <w:rsid w:val="00CD6DB5"/>
    <w:rsid w:val="00D51911"/>
    <w:rsid w:val="00D72423"/>
    <w:rsid w:val="00E2106B"/>
    <w:rsid w:val="00E610E5"/>
    <w:rsid w:val="00F50879"/>
    <w:rsid w:val="00F8212D"/>
    <w:rsid w:val="00FA5466"/>
  </w:rsids>
  <m:mathPr>
    <m:mathFont m:val="Cambria Math"/>
    <m:brkBin m:val="before"/>
    <m:brkBinSub m:val="--"/>
    <m:smallFrac m:val="0"/>
    <m:dispDef/>
    <m:lMargin m:val="0"/>
    <m:rMargin m:val="0"/>
    <m:defJc m:val="centerGroup"/>
    <m:wrapIndent m:val="1440"/>
    <m:intLim m:val="subSup"/>
    <m:naryLim m:val="undOvr"/>
  </m:mathPr>
  <w:themeFontLang w:val="de-CH"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CF434C"/>
  <w15:chartTrackingRefBased/>
  <w15:docId w15:val="{8E393DF8-0360-4739-A83C-0484A5886C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278C"/>
    <w:pPr>
      <w:spacing w:line="480" w:lineRule="auto"/>
      <w:jc w:val="both"/>
    </w:pPr>
    <w:rPr>
      <w:rFonts w:asciiTheme="majorHAnsi" w:hAnsiTheme="maj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7278C"/>
    <w:pPr>
      <w:spacing w:after="0" w:line="240" w:lineRule="auto"/>
    </w:pPr>
    <w:rPr>
      <w:rFonts w:ascii="Arial" w:hAnsi="Arial" w:cs="Times New Roman"/>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okTabellentext">
    <w:name w:val="Dok_Tabellentext"/>
    <w:basedOn w:val="Normal"/>
    <w:link w:val="DokTabellentextChar"/>
    <w:uiPriority w:val="1"/>
    <w:qFormat/>
    <w:rsid w:val="00C7278C"/>
    <w:pPr>
      <w:spacing w:after="0" w:line="220" w:lineRule="atLeast"/>
    </w:pPr>
    <w:rPr>
      <w:rFonts w:asciiTheme="majorBidi" w:hAnsiTheme="majorBidi" w:cs="Arial"/>
      <w:sz w:val="17"/>
      <w:szCs w:val="17"/>
      <w:lang w:val="en-GB"/>
    </w:rPr>
  </w:style>
  <w:style w:type="character" w:customStyle="1" w:styleId="DokTabellentextChar">
    <w:name w:val="Dok_Tabellentext Char"/>
    <w:basedOn w:val="DefaultParagraphFont"/>
    <w:link w:val="DokTabellentext"/>
    <w:uiPriority w:val="1"/>
    <w:rsid w:val="00C7278C"/>
    <w:rPr>
      <w:rFonts w:asciiTheme="majorBidi" w:hAnsiTheme="majorBidi" w:cs="Arial"/>
      <w:sz w:val="17"/>
      <w:szCs w:val="17"/>
      <w:lang w:val="en-GB"/>
    </w:rPr>
  </w:style>
  <w:style w:type="paragraph" w:customStyle="1" w:styleId="PRIMER">
    <w:name w:val="PRIMER"/>
    <w:basedOn w:val="DokTabellentext"/>
    <w:link w:val="PRIMERChar"/>
    <w:qFormat/>
    <w:rsid w:val="00C7278C"/>
    <w:rPr>
      <w:rFonts w:eastAsia="Times New Roman"/>
      <w:spacing w:val="20"/>
      <w:sz w:val="20"/>
      <w:lang w:val="en-US"/>
    </w:rPr>
  </w:style>
  <w:style w:type="character" w:customStyle="1" w:styleId="PRIMERChar">
    <w:name w:val="PRIMER Char"/>
    <w:basedOn w:val="DokTabellentextChar"/>
    <w:link w:val="PRIMER"/>
    <w:rsid w:val="00C7278C"/>
    <w:rPr>
      <w:rFonts w:asciiTheme="majorBidi" w:eastAsia="Times New Roman" w:hAnsiTheme="majorBidi" w:cs="Arial"/>
      <w:spacing w:val="20"/>
      <w:sz w:val="20"/>
      <w:szCs w:val="17"/>
      <w:lang w:val="en-US"/>
    </w:rPr>
  </w:style>
  <w:style w:type="table" w:customStyle="1" w:styleId="TableGrid1">
    <w:name w:val="Table Grid1"/>
    <w:basedOn w:val="TableNormal"/>
    <w:next w:val="TableGrid"/>
    <w:uiPriority w:val="59"/>
    <w:rsid w:val="00C7278C"/>
    <w:pPr>
      <w:spacing w:after="0" w:line="240" w:lineRule="auto"/>
    </w:pPr>
    <w:rPr>
      <w:rFonts w:ascii="Arial" w:hAnsi="Arial"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uiPriority w:val="35"/>
    <w:unhideWhenUsed/>
    <w:qFormat/>
    <w:rsid w:val="00C84A37"/>
    <w:pPr>
      <w:spacing w:after="200" w:line="240" w:lineRule="auto"/>
    </w:pPr>
    <w:rPr>
      <w:i/>
      <w:iCs/>
      <w:color w:val="44546A" w:themeColor="text2"/>
      <w:sz w:val="18"/>
      <w:szCs w:val="18"/>
    </w:rPr>
  </w:style>
  <w:style w:type="character" w:styleId="Hyperlink">
    <w:name w:val="Hyperlink"/>
    <w:basedOn w:val="DefaultParagraphFont"/>
    <w:uiPriority w:val="99"/>
    <w:semiHidden/>
    <w:unhideWhenUsed/>
    <w:rsid w:val="00480498"/>
    <w:rPr>
      <w:color w:val="0563C1"/>
      <w:u w:val="single"/>
    </w:rPr>
  </w:style>
  <w:style w:type="character" w:styleId="FollowedHyperlink">
    <w:name w:val="FollowedHyperlink"/>
    <w:basedOn w:val="DefaultParagraphFont"/>
    <w:uiPriority w:val="99"/>
    <w:semiHidden/>
    <w:unhideWhenUsed/>
    <w:rsid w:val="00480498"/>
    <w:rPr>
      <w:color w:val="954F72"/>
      <w:u w:val="single"/>
    </w:rPr>
  </w:style>
  <w:style w:type="paragraph" w:customStyle="1" w:styleId="msonormal0">
    <w:name w:val="msonormal"/>
    <w:basedOn w:val="Normal"/>
    <w:rsid w:val="00480498"/>
    <w:pPr>
      <w:spacing w:before="100" w:beforeAutospacing="1" w:after="100" w:afterAutospacing="1" w:line="240" w:lineRule="auto"/>
      <w:jc w:val="left"/>
    </w:pPr>
    <w:rPr>
      <w:rFonts w:ascii="Times New Roman" w:eastAsia="Times New Roman" w:hAnsi="Times New Roman" w:cs="Times New Roman"/>
      <w:sz w:val="24"/>
      <w:szCs w:val="24"/>
      <w:lang w:val="en-US"/>
    </w:rPr>
  </w:style>
  <w:style w:type="character" w:styleId="CommentReference">
    <w:name w:val="annotation reference"/>
    <w:basedOn w:val="DefaultParagraphFont"/>
    <w:uiPriority w:val="99"/>
    <w:semiHidden/>
    <w:unhideWhenUsed/>
    <w:rsid w:val="008D33C6"/>
    <w:rPr>
      <w:sz w:val="16"/>
      <w:szCs w:val="16"/>
    </w:rPr>
  </w:style>
  <w:style w:type="paragraph" w:styleId="CommentText">
    <w:name w:val="annotation text"/>
    <w:basedOn w:val="Normal"/>
    <w:link w:val="CommentTextChar"/>
    <w:uiPriority w:val="99"/>
    <w:semiHidden/>
    <w:unhideWhenUsed/>
    <w:rsid w:val="008D33C6"/>
    <w:pPr>
      <w:spacing w:line="240" w:lineRule="auto"/>
    </w:pPr>
    <w:rPr>
      <w:sz w:val="20"/>
      <w:szCs w:val="20"/>
    </w:rPr>
  </w:style>
  <w:style w:type="character" w:customStyle="1" w:styleId="CommentTextChar">
    <w:name w:val="Comment Text Char"/>
    <w:basedOn w:val="DefaultParagraphFont"/>
    <w:link w:val="CommentText"/>
    <w:uiPriority w:val="99"/>
    <w:semiHidden/>
    <w:rsid w:val="008D33C6"/>
    <w:rPr>
      <w:rFonts w:asciiTheme="majorHAnsi" w:hAnsiTheme="majorHAnsi"/>
      <w:sz w:val="20"/>
      <w:szCs w:val="20"/>
    </w:rPr>
  </w:style>
  <w:style w:type="paragraph" w:styleId="CommentSubject">
    <w:name w:val="annotation subject"/>
    <w:basedOn w:val="CommentText"/>
    <w:next w:val="CommentText"/>
    <w:link w:val="CommentSubjectChar"/>
    <w:uiPriority w:val="99"/>
    <w:semiHidden/>
    <w:unhideWhenUsed/>
    <w:rsid w:val="008D33C6"/>
    <w:rPr>
      <w:b/>
      <w:bCs/>
    </w:rPr>
  </w:style>
  <w:style w:type="character" w:customStyle="1" w:styleId="CommentSubjectChar">
    <w:name w:val="Comment Subject Char"/>
    <w:basedOn w:val="CommentTextChar"/>
    <w:link w:val="CommentSubject"/>
    <w:uiPriority w:val="99"/>
    <w:semiHidden/>
    <w:rsid w:val="008D33C6"/>
    <w:rPr>
      <w:rFonts w:asciiTheme="majorHAnsi" w:hAnsiTheme="majorHAnsi"/>
      <w:b/>
      <w:bCs/>
      <w:sz w:val="20"/>
      <w:szCs w:val="20"/>
    </w:rPr>
  </w:style>
  <w:style w:type="paragraph" w:styleId="BalloonText">
    <w:name w:val="Balloon Text"/>
    <w:basedOn w:val="Normal"/>
    <w:link w:val="BalloonTextChar"/>
    <w:uiPriority w:val="99"/>
    <w:semiHidden/>
    <w:unhideWhenUsed/>
    <w:rsid w:val="008D33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33C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6241756">
      <w:bodyDiv w:val="1"/>
      <w:marLeft w:val="0"/>
      <w:marRight w:val="0"/>
      <w:marTop w:val="0"/>
      <w:marBottom w:val="0"/>
      <w:divBdr>
        <w:top w:val="none" w:sz="0" w:space="0" w:color="auto"/>
        <w:left w:val="none" w:sz="0" w:space="0" w:color="auto"/>
        <w:bottom w:val="none" w:sz="0" w:space="0" w:color="auto"/>
        <w:right w:val="none" w:sz="0" w:space="0" w:color="auto"/>
      </w:divBdr>
    </w:div>
    <w:div w:id="1394083926">
      <w:bodyDiv w:val="1"/>
      <w:marLeft w:val="0"/>
      <w:marRight w:val="0"/>
      <w:marTop w:val="0"/>
      <w:marBottom w:val="0"/>
      <w:divBdr>
        <w:top w:val="none" w:sz="0" w:space="0" w:color="auto"/>
        <w:left w:val="none" w:sz="0" w:space="0" w:color="auto"/>
        <w:bottom w:val="none" w:sz="0" w:space="0" w:color="auto"/>
        <w:right w:val="none" w:sz="0" w:space="0" w:color="auto"/>
      </w:divBdr>
    </w:div>
    <w:div w:id="1610239471">
      <w:bodyDiv w:val="1"/>
      <w:marLeft w:val="0"/>
      <w:marRight w:val="0"/>
      <w:marTop w:val="0"/>
      <w:marBottom w:val="0"/>
      <w:divBdr>
        <w:top w:val="none" w:sz="0" w:space="0" w:color="auto"/>
        <w:left w:val="none" w:sz="0" w:space="0" w:color="auto"/>
        <w:bottom w:val="none" w:sz="0" w:space="0" w:color="auto"/>
        <w:right w:val="none" w:sz="0" w:space="0" w:color="auto"/>
      </w:divBdr>
    </w:div>
    <w:div w:id="1829710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98604F0-6163-4C98-96AE-71195640DF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4537</Words>
  <Characters>79955</Characters>
  <Application>Microsoft Office Word</Application>
  <DocSecurity>0</DocSecurity>
  <Lines>666</Lines>
  <Paragraphs>188</Paragraphs>
  <ScaleCrop>false</ScaleCrop>
  <HeadingPairs>
    <vt:vector size="2" baseType="variant">
      <vt:variant>
        <vt:lpstr>Title</vt:lpstr>
      </vt:variant>
      <vt:variant>
        <vt:i4>1</vt:i4>
      </vt:variant>
    </vt:vector>
  </HeadingPairs>
  <TitlesOfParts>
    <vt:vector size="1" baseType="lpstr">
      <vt:lpstr/>
    </vt:vector>
  </TitlesOfParts>
  <Company>ETH Zuerich</Company>
  <LinksUpToDate>false</LinksUpToDate>
  <CharactersWithSpaces>94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era Sanchez  Miguel Angel</dc:creator>
  <cp:keywords/>
  <dc:description/>
  <cp:lastModifiedBy>Sequencer  Microbiology</cp:lastModifiedBy>
  <cp:revision>2</cp:revision>
  <dcterms:created xsi:type="dcterms:W3CDTF">2019-11-01T15:02:00Z</dcterms:created>
  <dcterms:modified xsi:type="dcterms:W3CDTF">2019-11-01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bmc-biology</vt:lpwstr>
  </property>
  <property fmtid="{D5CDD505-2E9C-101B-9397-08002B2CF9AE}" pid="9" name="Mendeley Recent Style Name 3_1">
    <vt:lpwstr>BMC Biology</vt:lpwstr>
  </property>
  <property fmtid="{D5CDD505-2E9C-101B-9397-08002B2CF9AE}" pid="10" name="Mendeley Recent Style Id 4_1">
    <vt:lpwstr>http://www.zotero.org/styles/bmc-research-notes</vt:lpwstr>
  </property>
  <property fmtid="{D5CDD505-2E9C-101B-9397-08002B2CF9AE}" pid="11" name="Mendeley Recent Style Name 4_1">
    <vt:lpwstr>BMC Research Notes</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6f6b8205-2581-3836-88e5-1899f7319690</vt:lpwstr>
  </property>
  <property fmtid="{D5CDD505-2E9C-101B-9397-08002B2CF9AE}" pid="24" name="Mendeley Citation Style_1">
    <vt:lpwstr>http://www.zotero.org/styles/bmc-research-notes</vt:lpwstr>
  </property>
</Properties>
</file>